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37C79B" w14:textId="4A33FEAC" w:rsidR="007B30E3" w:rsidRPr="003F684D" w:rsidRDefault="007B30E3" w:rsidP="003F684D">
      <w:pPr>
        <w:jc w:val="both"/>
        <w:rPr>
          <w:sz w:val="24"/>
          <w:szCs w:val="24"/>
          <w:lang w:val="en-US"/>
        </w:rPr>
      </w:pPr>
      <w:r w:rsidRPr="003F684D">
        <w:rPr>
          <w:b/>
          <w:bCs/>
          <w:lang w:val="en-US"/>
        </w:rPr>
        <w:t>Application</w:t>
      </w:r>
    </w:p>
    <w:p w14:paraId="07C9ECB3" w14:textId="596B8EF5" w:rsidR="007B30E3" w:rsidRDefault="003F684D" w:rsidP="003F684D">
      <w:pPr>
        <w:jc w:val="both"/>
        <w:rPr>
          <w:b/>
          <w:bCs/>
          <w:lang w:val="en-US"/>
        </w:rPr>
      </w:pPr>
      <w:r w:rsidRPr="003F684D">
        <w:rPr>
          <w:bCs/>
        </w:rPr>
        <w:t>Growth curve parameters are important indicators of animal performance and can be used to compare the growth rate of different animals. They can be helpful in developing the best management, breeding and feeding plans.</w:t>
      </w:r>
    </w:p>
    <w:p w14:paraId="5E9F33D1" w14:textId="5CDACFAB" w:rsidR="007B30E3" w:rsidRDefault="007B30E3" w:rsidP="003F684D">
      <w:pPr>
        <w:jc w:val="both"/>
        <w:rPr>
          <w:b/>
          <w:bCs/>
          <w:lang w:val="en-US"/>
        </w:rPr>
      </w:pPr>
      <w:r>
        <w:rPr>
          <w:b/>
          <w:bCs/>
          <w:lang w:val="en-US"/>
        </w:rPr>
        <w:t>Introduction</w:t>
      </w:r>
    </w:p>
    <w:p w14:paraId="167B5498" w14:textId="2ED3A11D" w:rsidR="007B30E3" w:rsidRPr="003F684D" w:rsidRDefault="003F684D" w:rsidP="003F684D">
      <w:pPr>
        <w:jc w:val="both"/>
        <w:rPr>
          <w:bCs/>
          <w:lang w:val="en-US"/>
        </w:rPr>
      </w:pPr>
      <w:r w:rsidRPr="003F684D">
        <w:rPr>
          <w:bCs/>
        </w:rPr>
        <w:t xml:space="preserve">Growth functions can condense longitudinal body weight data into parameters with biological significance </w:t>
      </w:r>
      <w:r w:rsidRPr="003F684D">
        <w:rPr>
          <w:bCs/>
        </w:rPr>
        <w:fldChar w:fldCharType="begin"/>
      </w:r>
      <w:r w:rsidRPr="003F684D">
        <w:rPr>
          <w:bCs/>
        </w:rPr>
        <w:instrText xml:space="preserve"> ADDIN EN.CITE &lt;EndNote&gt;&lt;Cite&gt;&lt;Author&gt;Lupi&lt;/Author&gt;&lt;Year&gt;2015&lt;/Year&gt;&lt;RecNum&gt;19&lt;/RecNum&gt;&lt;DisplayText&gt;(Lupi et al., 2015)&lt;/DisplayText&gt;&lt;record&gt;&lt;rec-number&gt;19&lt;/rec-number&gt;&lt;foreign-keys&gt;&lt;key app="EN" db-id="pvv0d5zebzweace500vv0av2z0ffvrvpxp0z" timestamp="1698928454"&gt;19&lt;/key&gt;&lt;/foreign-keys&gt;&lt;ref-type name="Journal Article"&gt;17&lt;/ref-type&gt;&lt;contributors&gt;&lt;authors&gt;&lt;author&gt;Lupi, T. M.&lt;/author&gt;&lt;author&gt;Nogales, S.&lt;/author&gt;&lt;author&gt;León, J. M.&lt;/author&gt;&lt;author&gt;Barba, C.&lt;/author&gt;&lt;author&gt;Delgado, J. V.&lt;/author&gt;&lt;/authors&gt;&lt;/contributors&gt;&lt;titles&gt;&lt;title&gt;Characterization of commercial and biological growth curves in the Segureña sheep breed&lt;/title&gt;&lt;secondary-title&gt;animal&lt;/secondary-title&gt;&lt;/titles&gt;&lt;periodical&gt;&lt;full-title&gt;animal&lt;/full-title&gt;&lt;/periodical&gt;&lt;pages&gt;1341-1348&lt;/pages&gt;&lt;volume&gt;9&lt;/volume&gt;&lt;number&gt;8&lt;/number&gt;&lt;edition&gt;2015/04/23&lt;/edition&gt;&lt;keywords&gt;&lt;keyword&gt;growth&lt;/keyword&gt;&lt;keyword&gt;models&lt;/keyword&gt;&lt;keyword&gt;sex&lt;/keyword&gt;&lt;keyword&gt;sheep&lt;/keyword&gt;&lt;keyword&gt;Zootechny&lt;/keyword&gt;&lt;/keywords&gt;&lt;dates&gt;&lt;year&gt;2015&lt;/year&gt;&lt;/dates&gt;&lt;publisher&gt;Cambridge University Press&lt;/publisher&gt;&lt;isbn&gt;1751-7311&lt;/isbn&gt;&lt;urls&gt;&lt;related-urls&gt;&lt;url&gt;https://www.cambridge.org/core/article/characterization-of-commercial-and-biological-growth-curves-in-the-segurena-sheep-breed/0702D0E7F3979A2A91551B7A95B4EBDC&lt;/url&gt;&lt;/related-urls&gt;&lt;/urls&gt;&lt;electronic-resource-num&gt;10.1017/S1751731115000567&lt;/electronic-resource-num&gt;&lt;remote-database-name&gt;Cambridge Core&lt;/remote-database-name&gt;&lt;remote-database-provider&gt;Cambridge University Press&lt;/remote-database-provider&gt;&lt;/record&gt;&lt;/Cite&gt;&lt;/EndNote&gt;</w:instrText>
      </w:r>
      <w:r w:rsidRPr="003F684D">
        <w:rPr>
          <w:bCs/>
        </w:rPr>
        <w:fldChar w:fldCharType="separate"/>
      </w:r>
      <w:r w:rsidRPr="003F684D">
        <w:rPr>
          <w:bCs/>
        </w:rPr>
        <w:t>(Lupi et al., 2015)</w:t>
      </w:r>
      <w:r w:rsidRPr="003F684D">
        <w:rPr>
          <w:bCs/>
          <w:lang w:val="en-US"/>
        </w:rPr>
        <w:fldChar w:fldCharType="end"/>
      </w:r>
      <w:r w:rsidRPr="003F684D">
        <w:rPr>
          <w:bCs/>
        </w:rPr>
        <w:t xml:space="preserve">, which are important for comparing the growth rate of different animals. Individual animal model parameter values can be useful for farmers to help make informed decisions regarding the management and nutrition of animals, thereby optimising production efficiency. The selection of an appropriate function to model the growth profiles of animals mainly depends on the structure of the data </w:t>
      </w:r>
      <w:r w:rsidRPr="003F684D">
        <w:rPr>
          <w:bCs/>
        </w:rPr>
        <w:fldChar w:fldCharType="begin"/>
      </w:r>
      <w:r w:rsidRPr="003F684D">
        <w:rPr>
          <w:bCs/>
        </w:rPr>
        <w:instrText xml:space="preserve"> ADDIN EN.CITE &lt;EndNote&gt;&lt;Cite&gt;&lt;Author&gt;Sharif&lt;/Author&gt;&lt;Year&gt;2021&lt;/Year&gt;&lt;RecNum&gt;22&lt;/RecNum&gt;&lt;DisplayText&gt;(Sharif et al., 2021)&lt;/DisplayText&gt;&lt;record&gt;&lt;rec-number&gt;22&lt;/rec-number&gt;&lt;foreign-keys&gt;&lt;key app="EN" db-id="pvv0d5zebzweace500vv0av2z0ffvrvpxp0z" timestamp="1699220982"&gt;22&lt;/key&gt;&lt;/foreign-keys&gt;&lt;ref-type name="Journal Article"&gt;17&lt;/ref-type&gt;&lt;contributors&gt;&lt;authors&gt;&lt;author&gt;Sharif, Numan&lt;/author&gt;&lt;author&gt;Ali, Asad&lt;/author&gt;&lt;author&gt;Mohsin, Imran&lt;/author&gt;&lt;author&gt;Ahmad, Nisar&lt;/author&gt;&lt;/authors&gt;&lt;/contributors&gt;&lt;titles&gt;&lt;title&gt;Evaluation of nonlinear models to define growth curve in Lohi sheep&lt;/title&gt;&lt;secondary-title&gt;Small Ruminant Research&lt;/secondary-title&gt;&lt;/titles&gt;&lt;periodical&gt;&lt;full-title&gt;Small Ruminant Research&lt;/full-title&gt;&lt;/periodical&gt;&lt;pages&gt;106564&lt;/pages&gt;&lt;volume&gt;205&lt;/volume&gt;&lt;keywords&gt;&lt;keyword&gt;Body weight&lt;/keyword&gt;&lt;keyword&gt;Growth curve&lt;/keyword&gt;&lt;keyword&gt;Model fitting&lt;/keyword&gt;&lt;keyword&gt;Sheep&lt;/keyword&gt;&lt;/keywords&gt;&lt;dates&gt;&lt;year&gt;2021&lt;/year&gt;&lt;pub-dates&gt;&lt;date&gt;2021/12/01/&lt;/date&gt;&lt;/pub-dates&gt;&lt;/dates&gt;&lt;isbn&gt;0921-4488&lt;/isbn&gt;&lt;urls&gt;&lt;related-urls&gt;&lt;url&gt;https://www.sciencedirect.com/science/article/pii/S0921448821002418&lt;/url&gt;&lt;/related-urls&gt;&lt;/urls&gt;&lt;electronic-resource-num&gt;https://doi.org/10.1016/j.smallrumres.2021.106564&lt;/electronic-resource-num&gt;&lt;/record&gt;&lt;/Cite&gt;&lt;/EndNote&gt;</w:instrText>
      </w:r>
      <w:r w:rsidRPr="003F684D">
        <w:rPr>
          <w:bCs/>
        </w:rPr>
        <w:fldChar w:fldCharType="separate"/>
      </w:r>
      <w:r w:rsidRPr="003F684D">
        <w:rPr>
          <w:bCs/>
        </w:rPr>
        <w:t>(Sharif et al., 2021)</w:t>
      </w:r>
      <w:r w:rsidRPr="003F684D">
        <w:rPr>
          <w:bCs/>
          <w:lang w:val="en-US"/>
        </w:rPr>
        <w:fldChar w:fldCharType="end"/>
      </w:r>
      <w:r w:rsidRPr="003F684D">
        <w:rPr>
          <w:bCs/>
        </w:rPr>
        <w:t xml:space="preserve"> but also on how well the function fits the data as well as the potential application of the function. Several different growth functions exist each with their only merits and shortcomings. This study aimed to evaluate different growth functions with two, three or four parameters to model the growth of female lowland sheep.</w:t>
      </w:r>
    </w:p>
    <w:p w14:paraId="1F63B1C6" w14:textId="70D2D108" w:rsidR="007B30E3" w:rsidRDefault="007B30E3" w:rsidP="003F684D">
      <w:pPr>
        <w:jc w:val="both"/>
        <w:rPr>
          <w:b/>
          <w:bCs/>
          <w:lang w:val="en-US"/>
        </w:rPr>
      </w:pPr>
      <w:r>
        <w:rPr>
          <w:b/>
          <w:bCs/>
          <w:lang w:val="en-US"/>
        </w:rPr>
        <w:t>Materials and Methods</w:t>
      </w:r>
    </w:p>
    <w:p w14:paraId="20D84C94" w14:textId="621CFBC8" w:rsidR="003F684D" w:rsidRDefault="003F684D" w:rsidP="003F684D">
      <w:pPr>
        <w:jc w:val="both"/>
        <w:rPr>
          <w:bCs/>
        </w:rPr>
      </w:pPr>
      <w:r w:rsidRPr="003F684D">
        <w:rPr>
          <w:bCs/>
        </w:rPr>
        <w:t xml:space="preserve">A total of 990,306 body weight records from 228,390 female lowland sheep born during the years 2010 to 2020 were available from the Sheep Ireland national database. Records were discarded if the number of animals per flock per year was &lt;20. Outliers per day of age were identified as weight records heavier than the third or lighter than the first quartile by more than two times the interquartile range. Subsequent to this, any weight exceeding the mean weight per day by three standard deviations was discarded. After these edits, only sheep with a minimum 1 weight measurement in the first week of life, 2 measurements during 8 to 180 days, 2 measurements between 181 and 999 days of age and 1 measurement after 999 days of age were retained. The number of animals for the final analysis was 13,090 with 158,463 body weight records.  </w:t>
      </w:r>
    </w:p>
    <w:p w14:paraId="0CF416A1" w14:textId="15C07A8C" w:rsidR="003F684D" w:rsidRPr="003F684D" w:rsidRDefault="003F684D" w:rsidP="003F684D">
      <w:pPr>
        <w:jc w:val="both"/>
        <w:rPr>
          <w:bCs/>
        </w:rPr>
      </w:pPr>
      <w:r w:rsidRPr="003F684D">
        <w:rPr>
          <w:bCs/>
        </w:rPr>
        <w:t>Six nonlinear functions (Brody, Gompertz, Logistic, Negative exponential, Richards and von Bertalanffy) were fitted to the longitudinal body weight data of individual animals using the NLIN procedure of SAS 9.4 (SAS Institute Inc.) and the parameter values for the parameters A (asymptotic weight), B (integrated constant) and K (maturity rate) for each animal estimated. Outliers for each parameter of each function were identified based on the interquartile range method and were not included in calculating the summary statistics of each parameter. The fit of each function was evaluated based on the root mean square error (RMSE) and coefficient of determination (R</w:t>
      </w:r>
      <w:r w:rsidRPr="003F684D">
        <w:rPr>
          <w:bCs/>
          <w:vertAlign w:val="superscript"/>
        </w:rPr>
        <w:t>2</w:t>
      </w:r>
      <w:r w:rsidRPr="003F684D">
        <w:rPr>
          <w:bCs/>
        </w:rPr>
        <w:t>) per animal as well as the ease of convergence and the estimation of biologically plausible parameter values.</w:t>
      </w:r>
    </w:p>
    <w:p w14:paraId="35CAF992" w14:textId="43ABAA1F" w:rsidR="007B30E3" w:rsidRDefault="007B30E3" w:rsidP="003F684D">
      <w:pPr>
        <w:jc w:val="both"/>
        <w:rPr>
          <w:b/>
          <w:bCs/>
          <w:lang w:val="en-US"/>
        </w:rPr>
      </w:pPr>
      <w:r>
        <w:rPr>
          <w:b/>
          <w:bCs/>
          <w:lang w:val="en-US"/>
        </w:rPr>
        <w:t>Results</w:t>
      </w:r>
    </w:p>
    <w:p w14:paraId="3D5C9672" w14:textId="3B7B5E0C" w:rsidR="007B30E3" w:rsidRDefault="003F684D" w:rsidP="003F684D">
      <w:pPr>
        <w:jc w:val="both"/>
        <w:rPr>
          <w:bCs/>
        </w:rPr>
      </w:pPr>
      <w:r w:rsidRPr="003F684D">
        <w:rPr>
          <w:bCs/>
        </w:rPr>
        <w:t>The Logistic and Negative exponential functions achieved convergence for all animals, while only 82.39% of animals converged for the Richards functions. Hence, the Richards function was not considered useful. All the other studied functions achieved convergence for ≥99.91% of animals. Individual animal parameter values were most sensible for both the Gompertz and von Bertalanffy functions. The Brody function yielded the greatest mean R</w:t>
      </w:r>
      <w:r w:rsidRPr="003F684D">
        <w:rPr>
          <w:bCs/>
          <w:vertAlign w:val="superscript"/>
        </w:rPr>
        <w:t>2</w:t>
      </w:r>
      <w:r w:rsidRPr="003F684D">
        <w:rPr>
          <w:bCs/>
        </w:rPr>
        <w:t xml:space="preserve"> (0.96) and the smallest mean RMSE (3.98 kg), while the Logistic function provided the smallest mean R</w:t>
      </w:r>
      <w:r w:rsidRPr="003F684D">
        <w:rPr>
          <w:bCs/>
          <w:vertAlign w:val="superscript"/>
        </w:rPr>
        <w:t>2</w:t>
      </w:r>
      <w:r w:rsidRPr="003F684D">
        <w:rPr>
          <w:bCs/>
        </w:rPr>
        <w:t xml:space="preserve"> (0.94) and the greatest mean RMSE (5.25 kg) across the population. The mean R</w:t>
      </w:r>
      <w:r w:rsidRPr="003F684D">
        <w:rPr>
          <w:bCs/>
          <w:vertAlign w:val="superscript"/>
        </w:rPr>
        <w:t>2</w:t>
      </w:r>
      <w:r w:rsidRPr="003F684D">
        <w:rPr>
          <w:bCs/>
        </w:rPr>
        <w:t xml:space="preserve"> value for all the remaining functions was 0.95. The modelled body weights by the studied functions are shown in Fig. 1.</w:t>
      </w:r>
    </w:p>
    <w:p w14:paraId="06D3B413" w14:textId="5B9F795D" w:rsidR="003F684D" w:rsidRDefault="003F684D" w:rsidP="003F684D">
      <w:pPr>
        <w:jc w:val="both"/>
        <w:rPr>
          <w:bCs/>
        </w:rPr>
      </w:pPr>
      <w:r>
        <w:rPr>
          <w:noProof/>
          <w:lang w:val="en-IE" w:eastAsia="en-IE"/>
        </w:rPr>
        <w:lastRenderedPageBreak/>
        <w:drawing>
          <wp:inline distT="0" distB="0" distL="0" distR="0" wp14:anchorId="398BC791" wp14:editId="4273C9DC">
            <wp:extent cx="4733925" cy="304800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FFFC599" w14:textId="40EF2B9E" w:rsidR="003F684D" w:rsidRDefault="003F684D" w:rsidP="003F684D">
      <w:pPr>
        <w:jc w:val="both"/>
        <w:rPr>
          <w:bCs/>
        </w:rPr>
      </w:pPr>
      <w:r w:rsidRPr="003F684D">
        <w:rPr>
          <w:b/>
          <w:bCs/>
        </w:rPr>
        <w:t>Fig. 1.</w:t>
      </w:r>
      <w:r w:rsidRPr="003F684D">
        <w:rPr>
          <w:bCs/>
        </w:rPr>
        <w:t xml:space="preserve"> Observed and modelled longitudinal body weights of female lowland sheep across five growth functions.</w:t>
      </w:r>
    </w:p>
    <w:p w14:paraId="7620D9AC" w14:textId="48EC5ECD" w:rsidR="003F684D" w:rsidRPr="003F684D" w:rsidRDefault="003F684D" w:rsidP="003F684D">
      <w:pPr>
        <w:jc w:val="both"/>
        <w:rPr>
          <w:bCs/>
          <w:lang w:val="en-US"/>
        </w:rPr>
      </w:pPr>
      <w:r w:rsidRPr="003F684D">
        <w:rPr>
          <w:bCs/>
        </w:rPr>
        <w:t>The mean value for the A parameter estimated by the different functions ranged from 67.42 kg (Logistic) to 69.80 kg (Brody). The mean value for the B parameter also varied between the functions with the Logistic function being the highest (5.76) and the von Bertalanffy function the lowest (0.50). The range of the K parameter was between 0.0046 kg/day per kg mature weight (Brody) and 0.0135 kg/day per kg mature weight (Logistic). The A parameter within all the functions was negatively correlated with both the B (r = -0.23 to -0.13) and K parameters (r = -0.55 to -0.41), while the B parameter within all the functions was strongly positively correlated (r = 0.56 to 0.79) to the K parameter.</w:t>
      </w:r>
    </w:p>
    <w:p w14:paraId="68E461EC" w14:textId="317E8356" w:rsidR="007B30E3" w:rsidRDefault="007B30E3" w:rsidP="003F684D">
      <w:pPr>
        <w:jc w:val="both"/>
        <w:rPr>
          <w:b/>
          <w:bCs/>
          <w:lang w:val="en-US"/>
        </w:rPr>
      </w:pPr>
      <w:r>
        <w:rPr>
          <w:b/>
          <w:bCs/>
          <w:lang w:val="en-US"/>
        </w:rPr>
        <w:t>Conclusions</w:t>
      </w:r>
    </w:p>
    <w:p w14:paraId="41A3C7EB" w14:textId="2F386475" w:rsidR="007B30E3" w:rsidRPr="003F684D" w:rsidRDefault="003F684D" w:rsidP="003F684D">
      <w:pPr>
        <w:jc w:val="both"/>
        <w:rPr>
          <w:bCs/>
          <w:lang w:val="en-US"/>
        </w:rPr>
      </w:pPr>
      <w:r w:rsidRPr="003F684D">
        <w:rPr>
          <w:bCs/>
        </w:rPr>
        <w:t>The results suggested that the Richards function cannot be used to model growth curves of female lowland sheep due to its difficulty in achieving convergence for a large proportion of the animals. All the other studied functions were capable of describing the growth profiles of animals. The Gompertz and von Bertalanffy were identified as being the best functions based on their ease in convergence and yielding the greatest number of animals with biologically sensible parameter estimates.</w:t>
      </w:r>
    </w:p>
    <w:p w14:paraId="0ADB320F" w14:textId="7EC7A213" w:rsidR="007B30E3" w:rsidRDefault="007B30E3" w:rsidP="003F684D">
      <w:pPr>
        <w:jc w:val="both"/>
        <w:rPr>
          <w:b/>
          <w:bCs/>
          <w:lang w:val="en-US"/>
        </w:rPr>
      </w:pPr>
      <w:r>
        <w:rPr>
          <w:b/>
          <w:bCs/>
          <w:lang w:val="en-US"/>
        </w:rPr>
        <w:t>References</w:t>
      </w:r>
    </w:p>
    <w:p w14:paraId="6DF59784" w14:textId="4BE9333C" w:rsidR="003F684D" w:rsidRPr="003F684D" w:rsidRDefault="003F684D" w:rsidP="003F684D">
      <w:pPr>
        <w:pStyle w:val="EndNoteBibliography"/>
        <w:spacing w:after="0"/>
        <w:ind w:left="720" w:hanging="720"/>
        <w:jc w:val="both"/>
        <w:rPr>
          <w:rFonts w:asciiTheme="minorHAnsi" w:hAnsiTheme="minorHAnsi"/>
          <w:sz w:val="22"/>
        </w:rPr>
      </w:pPr>
      <w:r w:rsidRPr="003F684D">
        <w:rPr>
          <w:rFonts w:asciiTheme="minorHAnsi" w:hAnsiTheme="minorHAnsi"/>
          <w:sz w:val="22"/>
        </w:rPr>
        <w:t xml:space="preserve">Lupi, T.M., Nogales, S., León, J.M., Barba, C., </w:t>
      </w:r>
      <w:r w:rsidR="005C056C">
        <w:rPr>
          <w:rFonts w:asciiTheme="minorHAnsi" w:hAnsiTheme="minorHAnsi"/>
          <w:sz w:val="22"/>
        </w:rPr>
        <w:t xml:space="preserve">and </w:t>
      </w:r>
      <w:r w:rsidRPr="003F684D">
        <w:rPr>
          <w:rFonts w:asciiTheme="minorHAnsi" w:hAnsiTheme="minorHAnsi"/>
          <w:sz w:val="22"/>
        </w:rPr>
        <w:t xml:space="preserve">Delgado, J.V. 2015. Characterization of commercial and biological growth curves in the Segureña sheep breed. </w:t>
      </w:r>
      <w:r w:rsidR="005C056C">
        <w:rPr>
          <w:rFonts w:asciiTheme="minorHAnsi" w:hAnsiTheme="minorHAnsi"/>
          <w:sz w:val="22"/>
        </w:rPr>
        <w:t>A</w:t>
      </w:r>
      <w:r w:rsidRPr="003F684D">
        <w:rPr>
          <w:rFonts w:asciiTheme="minorHAnsi" w:hAnsiTheme="minorHAnsi"/>
          <w:sz w:val="22"/>
        </w:rPr>
        <w:t>nimal 9, 1341-1348. doi:10.1017/S1751731115000567.</w:t>
      </w:r>
    </w:p>
    <w:p w14:paraId="01C28B42" w14:textId="6D4C64B5" w:rsidR="003F684D" w:rsidRPr="003F684D" w:rsidRDefault="003F684D" w:rsidP="003F684D">
      <w:pPr>
        <w:pStyle w:val="EndNoteBibliography"/>
        <w:ind w:left="720" w:hanging="720"/>
        <w:jc w:val="both"/>
        <w:rPr>
          <w:rFonts w:asciiTheme="minorHAnsi" w:hAnsiTheme="minorHAnsi"/>
          <w:sz w:val="22"/>
        </w:rPr>
      </w:pPr>
      <w:r w:rsidRPr="003F684D">
        <w:rPr>
          <w:rFonts w:asciiTheme="minorHAnsi" w:hAnsiTheme="minorHAnsi"/>
          <w:sz w:val="22"/>
        </w:rPr>
        <w:t>Sharif, N., Ali, A., Mohsin, I.,</w:t>
      </w:r>
      <w:r w:rsidR="005C056C">
        <w:rPr>
          <w:rFonts w:asciiTheme="minorHAnsi" w:hAnsiTheme="minorHAnsi"/>
          <w:sz w:val="22"/>
        </w:rPr>
        <w:t xml:space="preserve"> and</w:t>
      </w:r>
      <w:bookmarkStart w:id="0" w:name="_GoBack"/>
      <w:bookmarkEnd w:id="0"/>
      <w:r w:rsidRPr="003F684D">
        <w:rPr>
          <w:rFonts w:asciiTheme="minorHAnsi" w:hAnsiTheme="minorHAnsi"/>
          <w:sz w:val="22"/>
        </w:rPr>
        <w:t xml:space="preserve"> Ahmad, N. 2021. Evaluation of nonlinear models to define growth curve in Lohi sheep. Small Ruminant Research 205, 106564. doi:</w:t>
      </w:r>
      <w:hyperlink r:id="rId9" w:history="1">
        <w:r w:rsidRPr="003F684D">
          <w:rPr>
            <w:rStyle w:val="Hyperlink"/>
            <w:rFonts w:asciiTheme="minorHAnsi" w:hAnsiTheme="minorHAnsi"/>
            <w:sz w:val="22"/>
          </w:rPr>
          <w:t>https://doi.org/10.1016/j.smallrumres.2021.106564</w:t>
        </w:r>
      </w:hyperlink>
      <w:r w:rsidRPr="003F684D">
        <w:rPr>
          <w:rFonts w:asciiTheme="minorHAnsi" w:hAnsiTheme="minorHAnsi"/>
          <w:sz w:val="22"/>
        </w:rPr>
        <w:t>.</w:t>
      </w:r>
    </w:p>
    <w:p w14:paraId="4BA1B354" w14:textId="77777777" w:rsidR="003F684D" w:rsidRPr="007B30E3" w:rsidRDefault="003F684D" w:rsidP="003F684D">
      <w:pPr>
        <w:jc w:val="both"/>
        <w:rPr>
          <w:b/>
          <w:bCs/>
          <w:lang w:val="en-US"/>
        </w:rPr>
      </w:pPr>
    </w:p>
    <w:sectPr w:rsidR="003F684D" w:rsidRPr="007B30E3" w:rsidSect="00DD21B5">
      <w:pgSz w:w="11906" w:h="16838"/>
      <w:pgMar w:top="993"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C046F"/>
    <w:multiLevelType w:val="hybridMultilevel"/>
    <w:tmpl w:val="687E4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zMxMDA0MzG1NDc0NDdX0lEKTi0uzszPAykwqgUAQct1LSwAAAA="/>
  </w:docVars>
  <w:rsids>
    <w:rsidRoot w:val="007B30E3"/>
    <w:rsid w:val="00383DCD"/>
    <w:rsid w:val="00397193"/>
    <w:rsid w:val="003F684D"/>
    <w:rsid w:val="005C056C"/>
    <w:rsid w:val="00625B14"/>
    <w:rsid w:val="007B30E3"/>
    <w:rsid w:val="00933E8C"/>
    <w:rsid w:val="00B52E4E"/>
    <w:rsid w:val="00C53AE2"/>
    <w:rsid w:val="00C95030"/>
    <w:rsid w:val="00DD21B5"/>
    <w:rsid w:val="00E27E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83A22"/>
  <w15:chartTrackingRefBased/>
  <w15:docId w15:val="{071DFB90-475F-4F62-BAC5-508A4A0B2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30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B30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30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0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0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0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0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0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0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30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B30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30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30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30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30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30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30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30E3"/>
    <w:rPr>
      <w:rFonts w:eastAsiaTheme="majorEastAsia" w:cstheme="majorBidi"/>
      <w:color w:val="272727" w:themeColor="text1" w:themeTint="D8"/>
    </w:rPr>
  </w:style>
  <w:style w:type="paragraph" w:styleId="Title">
    <w:name w:val="Title"/>
    <w:basedOn w:val="Normal"/>
    <w:next w:val="Normal"/>
    <w:link w:val="TitleChar"/>
    <w:uiPriority w:val="10"/>
    <w:qFormat/>
    <w:rsid w:val="007B30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0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30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30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0E3"/>
    <w:pPr>
      <w:spacing w:before="160"/>
      <w:jc w:val="center"/>
    </w:pPr>
    <w:rPr>
      <w:i/>
      <w:iCs/>
      <w:color w:val="404040" w:themeColor="text1" w:themeTint="BF"/>
    </w:rPr>
  </w:style>
  <w:style w:type="character" w:customStyle="1" w:styleId="QuoteChar">
    <w:name w:val="Quote Char"/>
    <w:basedOn w:val="DefaultParagraphFont"/>
    <w:link w:val="Quote"/>
    <w:uiPriority w:val="29"/>
    <w:rsid w:val="007B30E3"/>
    <w:rPr>
      <w:i/>
      <w:iCs/>
      <w:color w:val="404040" w:themeColor="text1" w:themeTint="BF"/>
    </w:rPr>
  </w:style>
  <w:style w:type="paragraph" w:styleId="ListParagraph">
    <w:name w:val="List Paragraph"/>
    <w:basedOn w:val="Normal"/>
    <w:uiPriority w:val="34"/>
    <w:qFormat/>
    <w:rsid w:val="007B30E3"/>
    <w:pPr>
      <w:ind w:left="720"/>
      <w:contextualSpacing/>
    </w:pPr>
  </w:style>
  <w:style w:type="character" w:styleId="IntenseEmphasis">
    <w:name w:val="Intense Emphasis"/>
    <w:basedOn w:val="DefaultParagraphFont"/>
    <w:uiPriority w:val="21"/>
    <w:qFormat/>
    <w:rsid w:val="007B30E3"/>
    <w:rPr>
      <w:i/>
      <w:iCs/>
      <w:color w:val="0F4761" w:themeColor="accent1" w:themeShade="BF"/>
    </w:rPr>
  </w:style>
  <w:style w:type="paragraph" w:styleId="IntenseQuote">
    <w:name w:val="Intense Quote"/>
    <w:basedOn w:val="Normal"/>
    <w:next w:val="Normal"/>
    <w:link w:val="IntenseQuoteChar"/>
    <w:uiPriority w:val="30"/>
    <w:qFormat/>
    <w:rsid w:val="007B30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30E3"/>
    <w:rPr>
      <w:i/>
      <w:iCs/>
      <w:color w:val="0F4761" w:themeColor="accent1" w:themeShade="BF"/>
    </w:rPr>
  </w:style>
  <w:style w:type="character" w:styleId="IntenseReference">
    <w:name w:val="Intense Reference"/>
    <w:basedOn w:val="DefaultParagraphFont"/>
    <w:uiPriority w:val="32"/>
    <w:qFormat/>
    <w:rsid w:val="007B30E3"/>
    <w:rPr>
      <w:b/>
      <w:bCs/>
      <w:smallCaps/>
      <w:color w:val="0F4761" w:themeColor="accent1" w:themeShade="BF"/>
      <w:spacing w:val="5"/>
    </w:rPr>
  </w:style>
  <w:style w:type="paragraph" w:customStyle="1" w:styleId="EndNoteBibliography">
    <w:name w:val="EndNote Bibliography"/>
    <w:basedOn w:val="Normal"/>
    <w:link w:val="EndNoteBibliographyChar"/>
    <w:rsid w:val="003F684D"/>
    <w:pPr>
      <w:spacing w:line="240" w:lineRule="auto"/>
    </w:pPr>
    <w:rPr>
      <w:rFonts w:ascii="Times New Roman" w:hAnsi="Times New Roman" w:cs="Times New Roman"/>
      <w:noProof/>
      <w:kern w:val="0"/>
      <w:sz w:val="18"/>
      <w:lang w:val="en-US"/>
      <w14:ligatures w14:val="none"/>
    </w:rPr>
  </w:style>
  <w:style w:type="character" w:customStyle="1" w:styleId="EndNoteBibliographyChar">
    <w:name w:val="EndNote Bibliography Char"/>
    <w:basedOn w:val="DefaultParagraphFont"/>
    <w:link w:val="EndNoteBibliography"/>
    <w:rsid w:val="003F684D"/>
    <w:rPr>
      <w:rFonts w:ascii="Times New Roman" w:hAnsi="Times New Roman" w:cs="Times New Roman"/>
      <w:noProof/>
      <w:kern w:val="0"/>
      <w:sz w:val="18"/>
      <w:lang w:val="en-US"/>
      <w14:ligatures w14:val="none"/>
    </w:rPr>
  </w:style>
  <w:style w:type="character" w:styleId="Hyperlink">
    <w:name w:val="Hyperlink"/>
    <w:basedOn w:val="DefaultParagraphFont"/>
    <w:uiPriority w:val="99"/>
    <w:unhideWhenUsed/>
    <w:rsid w:val="003F684D"/>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hyperlink" Target="https://doi.org/10.1016/j.smallrumres.2021.106564"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teagascie-my.sharepoint.com/personal/numan_sharif_teagasc_ie/Documents/Documents/PhD/Thesis/Paper%201/Daily%20predicted%20weight%20graph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BSAS!$B$1</c:f>
              <c:strCache>
                <c:ptCount val="1"/>
                <c:pt idx="0">
                  <c:v>Observed</c:v>
                </c:pt>
              </c:strCache>
            </c:strRef>
          </c:tx>
          <c:spPr>
            <a:ln w="19050" cap="rnd">
              <a:solidFill>
                <a:schemeClr val="accent1"/>
              </a:solidFill>
              <a:round/>
            </a:ln>
            <a:effectLst/>
          </c:spPr>
          <c:marker>
            <c:symbol val="none"/>
          </c:marker>
          <c:xVal>
            <c:numRef>
              <c:f>BSAS!$A$2:$A$1808</c:f>
              <c:numCache>
                <c:formatCode>General</c:formatCode>
                <c:ptCount val="1807"/>
                <c:pt idx="0">
                  <c:v>0</c:v>
                </c:pt>
                <c:pt idx="1">
                  <c:v>1</c:v>
                </c:pt>
                <c:pt idx="2">
                  <c:v>2</c:v>
                </c:pt>
                <c:pt idx="3">
                  <c:v>3</c:v>
                </c:pt>
                <c:pt idx="4">
                  <c:v>4</c:v>
                </c:pt>
                <c:pt idx="5">
                  <c:v>5</c:v>
                </c:pt>
                <c:pt idx="6">
                  <c:v>6</c:v>
                </c:pt>
                <c:pt idx="7">
                  <c:v>7</c:v>
                </c:pt>
                <c:pt idx="8">
                  <c:v>9</c:v>
                </c:pt>
                <c:pt idx="9">
                  <c:v>10</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40</c:v>
                </c:pt>
                <c:pt idx="338">
                  <c:v>341</c:v>
                </c:pt>
                <c:pt idx="339">
                  <c:v>342</c:v>
                </c:pt>
                <c:pt idx="340">
                  <c:v>343</c:v>
                </c:pt>
                <c:pt idx="341">
                  <c:v>345</c:v>
                </c:pt>
                <c:pt idx="342">
                  <c:v>346</c:v>
                </c:pt>
                <c:pt idx="343">
                  <c:v>347</c:v>
                </c:pt>
                <c:pt idx="344">
                  <c:v>348</c:v>
                </c:pt>
                <c:pt idx="345">
                  <c:v>349</c:v>
                </c:pt>
                <c:pt idx="346">
                  <c:v>350</c:v>
                </c:pt>
                <c:pt idx="347">
                  <c:v>351</c:v>
                </c:pt>
                <c:pt idx="348">
                  <c:v>352</c:v>
                </c:pt>
                <c:pt idx="349">
                  <c:v>353</c:v>
                </c:pt>
                <c:pt idx="350">
                  <c:v>354</c:v>
                </c:pt>
                <c:pt idx="351">
                  <c:v>355</c:v>
                </c:pt>
                <c:pt idx="352">
                  <c:v>356</c:v>
                </c:pt>
                <c:pt idx="353">
                  <c:v>360</c:v>
                </c:pt>
                <c:pt idx="354">
                  <c:v>361</c:v>
                </c:pt>
                <c:pt idx="355">
                  <c:v>362</c:v>
                </c:pt>
                <c:pt idx="356">
                  <c:v>365</c:v>
                </c:pt>
                <c:pt idx="357">
                  <c:v>366</c:v>
                </c:pt>
                <c:pt idx="358">
                  <c:v>367</c:v>
                </c:pt>
                <c:pt idx="359">
                  <c:v>368</c:v>
                </c:pt>
                <c:pt idx="360">
                  <c:v>369</c:v>
                </c:pt>
                <c:pt idx="361">
                  <c:v>370</c:v>
                </c:pt>
                <c:pt idx="362">
                  <c:v>371</c:v>
                </c:pt>
                <c:pt idx="363">
                  <c:v>372</c:v>
                </c:pt>
                <c:pt idx="364">
                  <c:v>373</c:v>
                </c:pt>
                <c:pt idx="365">
                  <c:v>374</c:v>
                </c:pt>
                <c:pt idx="366">
                  <c:v>375</c:v>
                </c:pt>
                <c:pt idx="367">
                  <c:v>376</c:v>
                </c:pt>
                <c:pt idx="368">
                  <c:v>377</c:v>
                </c:pt>
                <c:pt idx="369">
                  <c:v>378</c:v>
                </c:pt>
                <c:pt idx="370">
                  <c:v>379</c:v>
                </c:pt>
                <c:pt idx="371">
                  <c:v>380</c:v>
                </c:pt>
                <c:pt idx="372">
                  <c:v>381</c:v>
                </c:pt>
                <c:pt idx="373">
                  <c:v>382</c:v>
                </c:pt>
                <c:pt idx="374">
                  <c:v>383</c:v>
                </c:pt>
                <c:pt idx="375">
                  <c:v>384</c:v>
                </c:pt>
                <c:pt idx="376">
                  <c:v>385</c:v>
                </c:pt>
                <c:pt idx="377">
                  <c:v>386</c:v>
                </c:pt>
                <c:pt idx="378">
                  <c:v>387</c:v>
                </c:pt>
                <c:pt idx="379">
                  <c:v>388</c:v>
                </c:pt>
                <c:pt idx="380">
                  <c:v>389</c:v>
                </c:pt>
                <c:pt idx="381">
                  <c:v>390</c:v>
                </c:pt>
                <c:pt idx="382">
                  <c:v>391</c:v>
                </c:pt>
                <c:pt idx="383">
                  <c:v>392</c:v>
                </c:pt>
                <c:pt idx="384">
                  <c:v>393</c:v>
                </c:pt>
                <c:pt idx="385">
                  <c:v>394</c:v>
                </c:pt>
                <c:pt idx="386">
                  <c:v>395</c:v>
                </c:pt>
                <c:pt idx="387">
                  <c:v>396</c:v>
                </c:pt>
                <c:pt idx="388">
                  <c:v>397</c:v>
                </c:pt>
                <c:pt idx="389">
                  <c:v>398</c:v>
                </c:pt>
                <c:pt idx="390">
                  <c:v>399</c:v>
                </c:pt>
                <c:pt idx="391">
                  <c:v>400</c:v>
                </c:pt>
                <c:pt idx="392">
                  <c:v>401</c:v>
                </c:pt>
                <c:pt idx="393">
                  <c:v>402</c:v>
                </c:pt>
                <c:pt idx="394">
                  <c:v>403</c:v>
                </c:pt>
                <c:pt idx="395">
                  <c:v>404</c:v>
                </c:pt>
                <c:pt idx="396">
                  <c:v>405</c:v>
                </c:pt>
                <c:pt idx="397">
                  <c:v>406</c:v>
                </c:pt>
                <c:pt idx="398">
                  <c:v>407</c:v>
                </c:pt>
                <c:pt idx="399">
                  <c:v>408</c:v>
                </c:pt>
                <c:pt idx="400">
                  <c:v>409</c:v>
                </c:pt>
                <c:pt idx="401">
                  <c:v>410</c:v>
                </c:pt>
                <c:pt idx="402">
                  <c:v>411</c:v>
                </c:pt>
                <c:pt idx="403">
                  <c:v>412</c:v>
                </c:pt>
                <c:pt idx="404">
                  <c:v>413</c:v>
                </c:pt>
                <c:pt idx="405">
                  <c:v>414</c:v>
                </c:pt>
                <c:pt idx="406">
                  <c:v>415</c:v>
                </c:pt>
                <c:pt idx="407">
                  <c:v>416</c:v>
                </c:pt>
                <c:pt idx="408">
                  <c:v>417</c:v>
                </c:pt>
                <c:pt idx="409">
                  <c:v>418</c:v>
                </c:pt>
                <c:pt idx="410">
                  <c:v>419</c:v>
                </c:pt>
                <c:pt idx="411">
                  <c:v>420</c:v>
                </c:pt>
                <c:pt idx="412">
                  <c:v>421</c:v>
                </c:pt>
                <c:pt idx="413">
                  <c:v>422</c:v>
                </c:pt>
                <c:pt idx="414">
                  <c:v>423</c:v>
                </c:pt>
                <c:pt idx="415">
                  <c:v>424</c:v>
                </c:pt>
                <c:pt idx="416">
                  <c:v>425</c:v>
                </c:pt>
                <c:pt idx="417">
                  <c:v>426</c:v>
                </c:pt>
                <c:pt idx="418">
                  <c:v>427</c:v>
                </c:pt>
                <c:pt idx="419">
                  <c:v>428</c:v>
                </c:pt>
                <c:pt idx="420">
                  <c:v>429</c:v>
                </c:pt>
                <c:pt idx="421">
                  <c:v>430</c:v>
                </c:pt>
                <c:pt idx="422">
                  <c:v>431</c:v>
                </c:pt>
                <c:pt idx="423">
                  <c:v>432</c:v>
                </c:pt>
                <c:pt idx="424">
                  <c:v>433</c:v>
                </c:pt>
                <c:pt idx="425">
                  <c:v>434</c:v>
                </c:pt>
                <c:pt idx="426">
                  <c:v>435</c:v>
                </c:pt>
                <c:pt idx="427">
                  <c:v>436</c:v>
                </c:pt>
                <c:pt idx="428">
                  <c:v>437</c:v>
                </c:pt>
                <c:pt idx="429">
                  <c:v>438</c:v>
                </c:pt>
                <c:pt idx="430">
                  <c:v>439</c:v>
                </c:pt>
                <c:pt idx="431">
                  <c:v>440</c:v>
                </c:pt>
                <c:pt idx="432">
                  <c:v>441</c:v>
                </c:pt>
                <c:pt idx="433">
                  <c:v>442</c:v>
                </c:pt>
                <c:pt idx="434">
                  <c:v>443</c:v>
                </c:pt>
                <c:pt idx="435">
                  <c:v>444</c:v>
                </c:pt>
                <c:pt idx="436">
                  <c:v>445</c:v>
                </c:pt>
                <c:pt idx="437">
                  <c:v>446</c:v>
                </c:pt>
                <c:pt idx="438">
                  <c:v>447</c:v>
                </c:pt>
                <c:pt idx="439">
                  <c:v>448</c:v>
                </c:pt>
                <c:pt idx="440">
                  <c:v>449</c:v>
                </c:pt>
                <c:pt idx="441">
                  <c:v>450</c:v>
                </c:pt>
                <c:pt idx="442">
                  <c:v>451</c:v>
                </c:pt>
                <c:pt idx="443">
                  <c:v>452</c:v>
                </c:pt>
                <c:pt idx="444">
                  <c:v>453</c:v>
                </c:pt>
                <c:pt idx="445">
                  <c:v>454</c:v>
                </c:pt>
                <c:pt idx="446">
                  <c:v>455</c:v>
                </c:pt>
                <c:pt idx="447">
                  <c:v>456</c:v>
                </c:pt>
                <c:pt idx="448">
                  <c:v>457</c:v>
                </c:pt>
                <c:pt idx="449">
                  <c:v>458</c:v>
                </c:pt>
                <c:pt idx="450">
                  <c:v>459</c:v>
                </c:pt>
                <c:pt idx="451">
                  <c:v>460</c:v>
                </c:pt>
                <c:pt idx="452">
                  <c:v>461</c:v>
                </c:pt>
                <c:pt idx="453">
                  <c:v>462</c:v>
                </c:pt>
                <c:pt idx="454">
                  <c:v>463</c:v>
                </c:pt>
                <c:pt idx="455">
                  <c:v>464</c:v>
                </c:pt>
                <c:pt idx="456">
                  <c:v>465</c:v>
                </c:pt>
                <c:pt idx="457">
                  <c:v>466</c:v>
                </c:pt>
                <c:pt idx="458">
                  <c:v>467</c:v>
                </c:pt>
                <c:pt idx="459">
                  <c:v>468</c:v>
                </c:pt>
                <c:pt idx="460">
                  <c:v>469</c:v>
                </c:pt>
                <c:pt idx="461">
                  <c:v>470</c:v>
                </c:pt>
                <c:pt idx="462">
                  <c:v>471</c:v>
                </c:pt>
                <c:pt idx="463">
                  <c:v>472</c:v>
                </c:pt>
                <c:pt idx="464">
                  <c:v>473</c:v>
                </c:pt>
                <c:pt idx="465">
                  <c:v>474</c:v>
                </c:pt>
                <c:pt idx="466">
                  <c:v>475</c:v>
                </c:pt>
                <c:pt idx="467">
                  <c:v>476</c:v>
                </c:pt>
                <c:pt idx="468">
                  <c:v>477</c:v>
                </c:pt>
                <c:pt idx="469">
                  <c:v>478</c:v>
                </c:pt>
                <c:pt idx="470">
                  <c:v>479</c:v>
                </c:pt>
                <c:pt idx="471">
                  <c:v>480</c:v>
                </c:pt>
                <c:pt idx="472">
                  <c:v>481</c:v>
                </c:pt>
                <c:pt idx="473">
                  <c:v>482</c:v>
                </c:pt>
                <c:pt idx="474">
                  <c:v>483</c:v>
                </c:pt>
                <c:pt idx="475">
                  <c:v>484</c:v>
                </c:pt>
                <c:pt idx="476">
                  <c:v>485</c:v>
                </c:pt>
                <c:pt idx="477">
                  <c:v>486</c:v>
                </c:pt>
                <c:pt idx="478">
                  <c:v>487</c:v>
                </c:pt>
                <c:pt idx="479">
                  <c:v>488</c:v>
                </c:pt>
                <c:pt idx="480">
                  <c:v>489</c:v>
                </c:pt>
                <c:pt idx="481">
                  <c:v>490</c:v>
                </c:pt>
                <c:pt idx="482">
                  <c:v>491</c:v>
                </c:pt>
                <c:pt idx="483">
                  <c:v>492</c:v>
                </c:pt>
                <c:pt idx="484">
                  <c:v>493</c:v>
                </c:pt>
                <c:pt idx="485">
                  <c:v>494</c:v>
                </c:pt>
                <c:pt idx="486">
                  <c:v>495</c:v>
                </c:pt>
                <c:pt idx="487">
                  <c:v>496</c:v>
                </c:pt>
                <c:pt idx="488">
                  <c:v>497</c:v>
                </c:pt>
                <c:pt idx="489">
                  <c:v>498</c:v>
                </c:pt>
                <c:pt idx="490">
                  <c:v>499</c:v>
                </c:pt>
                <c:pt idx="491">
                  <c:v>500</c:v>
                </c:pt>
                <c:pt idx="492">
                  <c:v>501</c:v>
                </c:pt>
                <c:pt idx="493">
                  <c:v>502</c:v>
                </c:pt>
                <c:pt idx="494">
                  <c:v>503</c:v>
                </c:pt>
                <c:pt idx="495">
                  <c:v>504</c:v>
                </c:pt>
                <c:pt idx="496">
                  <c:v>505</c:v>
                </c:pt>
                <c:pt idx="497">
                  <c:v>506</c:v>
                </c:pt>
                <c:pt idx="498">
                  <c:v>507</c:v>
                </c:pt>
                <c:pt idx="499">
                  <c:v>508</c:v>
                </c:pt>
                <c:pt idx="500">
                  <c:v>509</c:v>
                </c:pt>
                <c:pt idx="501">
                  <c:v>510</c:v>
                </c:pt>
                <c:pt idx="502">
                  <c:v>511</c:v>
                </c:pt>
                <c:pt idx="503">
                  <c:v>512</c:v>
                </c:pt>
                <c:pt idx="504">
                  <c:v>513</c:v>
                </c:pt>
                <c:pt idx="505">
                  <c:v>514</c:v>
                </c:pt>
                <c:pt idx="506">
                  <c:v>515</c:v>
                </c:pt>
                <c:pt idx="507">
                  <c:v>516</c:v>
                </c:pt>
                <c:pt idx="508">
                  <c:v>517</c:v>
                </c:pt>
                <c:pt idx="509">
                  <c:v>518</c:v>
                </c:pt>
                <c:pt idx="510">
                  <c:v>519</c:v>
                </c:pt>
                <c:pt idx="511">
                  <c:v>520</c:v>
                </c:pt>
                <c:pt idx="512">
                  <c:v>521</c:v>
                </c:pt>
                <c:pt idx="513">
                  <c:v>522</c:v>
                </c:pt>
                <c:pt idx="514">
                  <c:v>523</c:v>
                </c:pt>
                <c:pt idx="515">
                  <c:v>524</c:v>
                </c:pt>
                <c:pt idx="516">
                  <c:v>525</c:v>
                </c:pt>
                <c:pt idx="517">
                  <c:v>526</c:v>
                </c:pt>
                <c:pt idx="518">
                  <c:v>527</c:v>
                </c:pt>
                <c:pt idx="519">
                  <c:v>528</c:v>
                </c:pt>
                <c:pt idx="520">
                  <c:v>529</c:v>
                </c:pt>
                <c:pt idx="521">
                  <c:v>530</c:v>
                </c:pt>
                <c:pt idx="522">
                  <c:v>531</c:v>
                </c:pt>
                <c:pt idx="523">
                  <c:v>532</c:v>
                </c:pt>
                <c:pt idx="524">
                  <c:v>533</c:v>
                </c:pt>
                <c:pt idx="525">
                  <c:v>534</c:v>
                </c:pt>
                <c:pt idx="526">
                  <c:v>535</c:v>
                </c:pt>
                <c:pt idx="527">
                  <c:v>536</c:v>
                </c:pt>
                <c:pt idx="528">
                  <c:v>537</c:v>
                </c:pt>
                <c:pt idx="529">
                  <c:v>538</c:v>
                </c:pt>
                <c:pt idx="530">
                  <c:v>539</c:v>
                </c:pt>
                <c:pt idx="531">
                  <c:v>540</c:v>
                </c:pt>
                <c:pt idx="532">
                  <c:v>541</c:v>
                </c:pt>
                <c:pt idx="533">
                  <c:v>542</c:v>
                </c:pt>
                <c:pt idx="534">
                  <c:v>543</c:v>
                </c:pt>
                <c:pt idx="535">
                  <c:v>544</c:v>
                </c:pt>
                <c:pt idx="536">
                  <c:v>545</c:v>
                </c:pt>
                <c:pt idx="537">
                  <c:v>546</c:v>
                </c:pt>
                <c:pt idx="538">
                  <c:v>547</c:v>
                </c:pt>
                <c:pt idx="539">
                  <c:v>548</c:v>
                </c:pt>
                <c:pt idx="540">
                  <c:v>549</c:v>
                </c:pt>
                <c:pt idx="541">
                  <c:v>550</c:v>
                </c:pt>
                <c:pt idx="542">
                  <c:v>551</c:v>
                </c:pt>
                <c:pt idx="543">
                  <c:v>552</c:v>
                </c:pt>
                <c:pt idx="544">
                  <c:v>553</c:v>
                </c:pt>
                <c:pt idx="545">
                  <c:v>554</c:v>
                </c:pt>
                <c:pt idx="546">
                  <c:v>555</c:v>
                </c:pt>
                <c:pt idx="547">
                  <c:v>556</c:v>
                </c:pt>
                <c:pt idx="548">
                  <c:v>557</c:v>
                </c:pt>
                <c:pt idx="549">
                  <c:v>558</c:v>
                </c:pt>
                <c:pt idx="550">
                  <c:v>559</c:v>
                </c:pt>
                <c:pt idx="551">
                  <c:v>560</c:v>
                </c:pt>
                <c:pt idx="552">
                  <c:v>561</c:v>
                </c:pt>
                <c:pt idx="553">
                  <c:v>562</c:v>
                </c:pt>
                <c:pt idx="554">
                  <c:v>563</c:v>
                </c:pt>
                <c:pt idx="555">
                  <c:v>564</c:v>
                </c:pt>
                <c:pt idx="556">
                  <c:v>565</c:v>
                </c:pt>
                <c:pt idx="557">
                  <c:v>566</c:v>
                </c:pt>
                <c:pt idx="558">
                  <c:v>567</c:v>
                </c:pt>
                <c:pt idx="559">
                  <c:v>568</c:v>
                </c:pt>
                <c:pt idx="560">
                  <c:v>569</c:v>
                </c:pt>
                <c:pt idx="561">
                  <c:v>570</c:v>
                </c:pt>
                <c:pt idx="562">
                  <c:v>571</c:v>
                </c:pt>
                <c:pt idx="563">
                  <c:v>572</c:v>
                </c:pt>
                <c:pt idx="564">
                  <c:v>573</c:v>
                </c:pt>
                <c:pt idx="565">
                  <c:v>574</c:v>
                </c:pt>
                <c:pt idx="566">
                  <c:v>575</c:v>
                </c:pt>
                <c:pt idx="567">
                  <c:v>576</c:v>
                </c:pt>
                <c:pt idx="568">
                  <c:v>577</c:v>
                </c:pt>
                <c:pt idx="569">
                  <c:v>578</c:v>
                </c:pt>
                <c:pt idx="570">
                  <c:v>579</c:v>
                </c:pt>
                <c:pt idx="571">
                  <c:v>580</c:v>
                </c:pt>
                <c:pt idx="572">
                  <c:v>581</c:v>
                </c:pt>
                <c:pt idx="573">
                  <c:v>582</c:v>
                </c:pt>
                <c:pt idx="574">
                  <c:v>583</c:v>
                </c:pt>
                <c:pt idx="575">
                  <c:v>584</c:v>
                </c:pt>
                <c:pt idx="576">
                  <c:v>585</c:v>
                </c:pt>
                <c:pt idx="577">
                  <c:v>586</c:v>
                </c:pt>
                <c:pt idx="578">
                  <c:v>587</c:v>
                </c:pt>
                <c:pt idx="579">
                  <c:v>588</c:v>
                </c:pt>
                <c:pt idx="580">
                  <c:v>589</c:v>
                </c:pt>
                <c:pt idx="581">
                  <c:v>590</c:v>
                </c:pt>
                <c:pt idx="582">
                  <c:v>591</c:v>
                </c:pt>
                <c:pt idx="583">
                  <c:v>592</c:v>
                </c:pt>
                <c:pt idx="584">
                  <c:v>593</c:v>
                </c:pt>
                <c:pt idx="585">
                  <c:v>594</c:v>
                </c:pt>
                <c:pt idx="586">
                  <c:v>595</c:v>
                </c:pt>
                <c:pt idx="587">
                  <c:v>596</c:v>
                </c:pt>
                <c:pt idx="588">
                  <c:v>597</c:v>
                </c:pt>
                <c:pt idx="589">
                  <c:v>598</c:v>
                </c:pt>
                <c:pt idx="590">
                  <c:v>599</c:v>
                </c:pt>
                <c:pt idx="591">
                  <c:v>600</c:v>
                </c:pt>
                <c:pt idx="592">
                  <c:v>601</c:v>
                </c:pt>
                <c:pt idx="593">
                  <c:v>602</c:v>
                </c:pt>
                <c:pt idx="594">
                  <c:v>603</c:v>
                </c:pt>
                <c:pt idx="595">
                  <c:v>604</c:v>
                </c:pt>
                <c:pt idx="596">
                  <c:v>605</c:v>
                </c:pt>
                <c:pt idx="597">
                  <c:v>606</c:v>
                </c:pt>
                <c:pt idx="598">
                  <c:v>607</c:v>
                </c:pt>
                <c:pt idx="599">
                  <c:v>608</c:v>
                </c:pt>
                <c:pt idx="600">
                  <c:v>609</c:v>
                </c:pt>
                <c:pt idx="601">
                  <c:v>610</c:v>
                </c:pt>
                <c:pt idx="602">
                  <c:v>611</c:v>
                </c:pt>
                <c:pt idx="603">
                  <c:v>612</c:v>
                </c:pt>
                <c:pt idx="604">
                  <c:v>613</c:v>
                </c:pt>
                <c:pt idx="605">
                  <c:v>614</c:v>
                </c:pt>
                <c:pt idx="606">
                  <c:v>615</c:v>
                </c:pt>
                <c:pt idx="607">
                  <c:v>616</c:v>
                </c:pt>
                <c:pt idx="608">
                  <c:v>617</c:v>
                </c:pt>
                <c:pt idx="609">
                  <c:v>618</c:v>
                </c:pt>
                <c:pt idx="610">
                  <c:v>619</c:v>
                </c:pt>
                <c:pt idx="611">
                  <c:v>620</c:v>
                </c:pt>
                <c:pt idx="612">
                  <c:v>621</c:v>
                </c:pt>
                <c:pt idx="613">
                  <c:v>622</c:v>
                </c:pt>
                <c:pt idx="614">
                  <c:v>623</c:v>
                </c:pt>
                <c:pt idx="615">
                  <c:v>624</c:v>
                </c:pt>
                <c:pt idx="616">
                  <c:v>625</c:v>
                </c:pt>
                <c:pt idx="617">
                  <c:v>626</c:v>
                </c:pt>
                <c:pt idx="618">
                  <c:v>627</c:v>
                </c:pt>
                <c:pt idx="619">
                  <c:v>628</c:v>
                </c:pt>
                <c:pt idx="620">
                  <c:v>629</c:v>
                </c:pt>
                <c:pt idx="621">
                  <c:v>630</c:v>
                </c:pt>
                <c:pt idx="622">
                  <c:v>631</c:v>
                </c:pt>
                <c:pt idx="623">
                  <c:v>632</c:v>
                </c:pt>
                <c:pt idx="624">
                  <c:v>633</c:v>
                </c:pt>
                <c:pt idx="625">
                  <c:v>634</c:v>
                </c:pt>
                <c:pt idx="626">
                  <c:v>635</c:v>
                </c:pt>
                <c:pt idx="627">
                  <c:v>636</c:v>
                </c:pt>
                <c:pt idx="628">
                  <c:v>637</c:v>
                </c:pt>
                <c:pt idx="629">
                  <c:v>638</c:v>
                </c:pt>
                <c:pt idx="630">
                  <c:v>639</c:v>
                </c:pt>
                <c:pt idx="631">
                  <c:v>640</c:v>
                </c:pt>
                <c:pt idx="632">
                  <c:v>641</c:v>
                </c:pt>
                <c:pt idx="633">
                  <c:v>642</c:v>
                </c:pt>
                <c:pt idx="634">
                  <c:v>643</c:v>
                </c:pt>
                <c:pt idx="635">
                  <c:v>644</c:v>
                </c:pt>
                <c:pt idx="636">
                  <c:v>645</c:v>
                </c:pt>
                <c:pt idx="637">
                  <c:v>646</c:v>
                </c:pt>
                <c:pt idx="638">
                  <c:v>647</c:v>
                </c:pt>
                <c:pt idx="639">
                  <c:v>648</c:v>
                </c:pt>
                <c:pt idx="640">
                  <c:v>649</c:v>
                </c:pt>
                <c:pt idx="641">
                  <c:v>650</c:v>
                </c:pt>
                <c:pt idx="642">
                  <c:v>651</c:v>
                </c:pt>
                <c:pt idx="643">
                  <c:v>652</c:v>
                </c:pt>
                <c:pt idx="644">
                  <c:v>653</c:v>
                </c:pt>
                <c:pt idx="645">
                  <c:v>654</c:v>
                </c:pt>
                <c:pt idx="646">
                  <c:v>655</c:v>
                </c:pt>
                <c:pt idx="647">
                  <c:v>656</c:v>
                </c:pt>
                <c:pt idx="648">
                  <c:v>657</c:v>
                </c:pt>
                <c:pt idx="649">
                  <c:v>658</c:v>
                </c:pt>
                <c:pt idx="650">
                  <c:v>659</c:v>
                </c:pt>
                <c:pt idx="651">
                  <c:v>660</c:v>
                </c:pt>
                <c:pt idx="652">
                  <c:v>661</c:v>
                </c:pt>
                <c:pt idx="653">
                  <c:v>662</c:v>
                </c:pt>
                <c:pt idx="654">
                  <c:v>663</c:v>
                </c:pt>
                <c:pt idx="655">
                  <c:v>664</c:v>
                </c:pt>
                <c:pt idx="656">
                  <c:v>665</c:v>
                </c:pt>
                <c:pt idx="657">
                  <c:v>666</c:v>
                </c:pt>
                <c:pt idx="658">
                  <c:v>667</c:v>
                </c:pt>
                <c:pt idx="659">
                  <c:v>668</c:v>
                </c:pt>
                <c:pt idx="660">
                  <c:v>669</c:v>
                </c:pt>
                <c:pt idx="661">
                  <c:v>670</c:v>
                </c:pt>
                <c:pt idx="662">
                  <c:v>671</c:v>
                </c:pt>
                <c:pt idx="663">
                  <c:v>672</c:v>
                </c:pt>
                <c:pt idx="664">
                  <c:v>673</c:v>
                </c:pt>
                <c:pt idx="665">
                  <c:v>674</c:v>
                </c:pt>
                <c:pt idx="666">
                  <c:v>675</c:v>
                </c:pt>
                <c:pt idx="667">
                  <c:v>676</c:v>
                </c:pt>
                <c:pt idx="668">
                  <c:v>677</c:v>
                </c:pt>
                <c:pt idx="669">
                  <c:v>678</c:v>
                </c:pt>
                <c:pt idx="670">
                  <c:v>679</c:v>
                </c:pt>
                <c:pt idx="671">
                  <c:v>680</c:v>
                </c:pt>
                <c:pt idx="672">
                  <c:v>681</c:v>
                </c:pt>
                <c:pt idx="673">
                  <c:v>682</c:v>
                </c:pt>
                <c:pt idx="674">
                  <c:v>683</c:v>
                </c:pt>
                <c:pt idx="675">
                  <c:v>684</c:v>
                </c:pt>
                <c:pt idx="676">
                  <c:v>685</c:v>
                </c:pt>
                <c:pt idx="677">
                  <c:v>686</c:v>
                </c:pt>
                <c:pt idx="678">
                  <c:v>687</c:v>
                </c:pt>
                <c:pt idx="679">
                  <c:v>688</c:v>
                </c:pt>
                <c:pt idx="680">
                  <c:v>689</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pt idx="821">
                  <c:v>831</c:v>
                </c:pt>
                <c:pt idx="822">
                  <c:v>832</c:v>
                </c:pt>
                <c:pt idx="823">
                  <c:v>833</c:v>
                </c:pt>
                <c:pt idx="824">
                  <c:v>834</c:v>
                </c:pt>
                <c:pt idx="825">
                  <c:v>835</c:v>
                </c:pt>
                <c:pt idx="826">
                  <c:v>836</c:v>
                </c:pt>
                <c:pt idx="827">
                  <c:v>837</c:v>
                </c:pt>
                <c:pt idx="828">
                  <c:v>838</c:v>
                </c:pt>
                <c:pt idx="829">
                  <c:v>839</c:v>
                </c:pt>
                <c:pt idx="830">
                  <c:v>840</c:v>
                </c:pt>
                <c:pt idx="831">
                  <c:v>841</c:v>
                </c:pt>
                <c:pt idx="832">
                  <c:v>842</c:v>
                </c:pt>
                <c:pt idx="833">
                  <c:v>843</c:v>
                </c:pt>
                <c:pt idx="834">
                  <c:v>844</c:v>
                </c:pt>
                <c:pt idx="835">
                  <c:v>845</c:v>
                </c:pt>
                <c:pt idx="836">
                  <c:v>846</c:v>
                </c:pt>
                <c:pt idx="837">
                  <c:v>847</c:v>
                </c:pt>
                <c:pt idx="838">
                  <c:v>848</c:v>
                </c:pt>
                <c:pt idx="839">
                  <c:v>849</c:v>
                </c:pt>
                <c:pt idx="840">
                  <c:v>850</c:v>
                </c:pt>
                <c:pt idx="841">
                  <c:v>851</c:v>
                </c:pt>
                <c:pt idx="842">
                  <c:v>852</c:v>
                </c:pt>
                <c:pt idx="843">
                  <c:v>853</c:v>
                </c:pt>
                <c:pt idx="844">
                  <c:v>854</c:v>
                </c:pt>
                <c:pt idx="845">
                  <c:v>855</c:v>
                </c:pt>
                <c:pt idx="846">
                  <c:v>856</c:v>
                </c:pt>
                <c:pt idx="847">
                  <c:v>857</c:v>
                </c:pt>
                <c:pt idx="848">
                  <c:v>858</c:v>
                </c:pt>
                <c:pt idx="849">
                  <c:v>859</c:v>
                </c:pt>
                <c:pt idx="850">
                  <c:v>860</c:v>
                </c:pt>
                <c:pt idx="851">
                  <c:v>861</c:v>
                </c:pt>
                <c:pt idx="852">
                  <c:v>862</c:v>
                </c:pt>
                <c:pt idx="853">
                  <c:v>863</c:v>
                </c:pt>
                <c:pt idx="854">
                  <c:v>864</c:v>
                </c:pt>
                <c:pt idx="855">
                  <c:v>865</c:v>
                </c:pt>
                <c:pt idx="856">
                  <c:v>866</c:v>
                </c:pt>
                <c:pt idx="857">
                  <c:v>867</c:v>
                </c:pt>
                <c:pt idx="858">
                  <c:v>868</c:v>
                </c:pt>
                <c:pt idx="859">
                  <c:v>869</c:v>
                </c:pt>
                <c:pt idx="860">
                  <c:v>870</c:v>
                </c:pt>
                <c:pt idx="861">
                  <c:v>871</c:v>
                </c:pt>
                <c:pt idx="862">
                  <c:v>872</c:v>
                </c:pt>
                <c:pt idx="863">
                  <c:v>873</c:v>
                </c:pt>
                <c:pt idx="864">
                  <c:v>874</c:v>
                </c:pt>
                <c:pt idx="865">
                  <c:v>875</c:v>
                </c:pt>
                <c:pt idx="866">
                  <c:v>876</c:v>
                </c:pt>
                <c:pt idx="867">
                  <c:v>877</c:v>
                </c:pt>
                <c:pt idx="868">
                  <c:v>878</c:v>
                </c:pt>
                <c:pt idx="869">
                  <c:v>879</c:v>
                </c:pt>
                <c:pt idx="870">
                  <c:v>880</c:v>
                </c:pt>
                <c:pt idx="871">
                  <c:v>881</c:v>
                </c:pt>
                <c:pt idx="872">
                  <c:v>882</c:v>
                </c:pt>
                <c:pt idx="873">
                  <c:v>883</c:v>
                </c:pt>
                <c:pt idx="874">
                  <c:v>884</c:v>
                </c:pt>
                <c:pt idx="875">
                  <c:v>885</c:v>
                </c:pt>
                <c:pt idx="876">
                  <c:v>886</c:v>
                </c:pt>
                <c:pt idx="877">
                  <c:v>887</c:v>
                </c:pt>
                <c:pt idx="878">
                  <c:v>888</c:v>
                </c:pt>
                <c:pt idx="879">
                  <c:v>889</c:v>
                </c:pt>
                <c:pt idx="880">
                  <c:v>890</c:v>
                </c:pt>
                <c:pt idx="881">
                  <c:v>891</c:v>
                </c:pt>
                <c:pt idx="882">
                  <c:v>892</c:v>
                </c:pt>
                <c:pt idx="883">
                  <c:v>893</c:v>
                </c:pt>
                <c:pt idx="884">
                  <c:v>894</c:v>
                </c:pt>
                <c:pt idx="885">
                  <c:v>895</c:v>
                </c:pt>
                <c:pt idx="886">
                  <c:v>896</c:v>
                </c:pt>
                <c:pt idx="887">
                  <c:v>897</c:v>
                </c:pt>
                <c:pt idx="888">
                  <c:v>898</c:v>
                </c:pt>
                <c:pt idx="889">
                  <c:v>899</c:v>
                </c:pt>
                <c:pt idx="890">
                  <c:v>900</c:v>
                </c:pt>
                <c:pt idx="891">
                  <c:v>901</c:v>
                </c:pt>
                <c:pt idx="892">
                  <c:v>902</c:v>
                </c:pt>
                <c:pt idx="893">
                  <c:v>903</c:v>
                </c:pt>
                <c:pt idx="894">
                  <c:v>904</c:v>
                </c:pt>
                <c:pt idx="895">
                  <c:v>905</c:v>
                </c:pt>
                <c:pt idx="896">
                  <c:v>906</c:v>
                </c:pt>
                <c:pt idx="897">
                  <c:v>907</c:v>
                </c:pt>
                <c:pt idx="898">
                  <c:v>908</c:v>
                </c:pt>
                <c:pt idx="899">
                  <c:v>909</c:v>
                </c:pt>
                <c:pt idx="900">
                  <c:v>910</c:v>
                </c:pt>
                <c:pt idx="901">
                  <c:v>911</c:v>
                </c:pt>
                <c:pt idx="902">
                  <c:v>912</c:v>
                </c:pt>
                <c:pt idx="903">
                  <c:v>913</c:v>
                </c:pt>
                <c:pt idx="904">
                  <c:v>914</c:v>
                </c:pt>
                <c:pt idx="905">
                  <c:v>915</c:v>
                </c:pt>
                <c:pt idx="906">
                  <c:v>916</c:v>
                </c:pt>
                <c:pt idx="907">
                  <c:v>917</c:v>
                </c:pt>
                <c:pt idx="908">
                  <c:v>918</c:v>
                </c:pt>
                <c:pt idx="909">
                  <c:v>919</c:v>
                </c:pt>
                <c:pt idx="910">
                  <c:v>920</c:v>
                </c:pt>
                <c:pt idx="911">
                  <c:v>921</c:v>
                </c:pt>
                <c:pt idx="912">
                  <c:v>922</c:v>
                </c:pt>
                <c:pt idx="913">
                  <c:v>923</c:v>
                </c:pt>
                <c:pt idx="914">
                  <c:v>924</c:v>
                </c:pt>
                <c:pt idx="915">
                  <c:v>925</c:v>
                </c:pt>
                <c:pt idx="916">
                  <c:v>926</c:v>
                </c:pt>
                <c:pt idx="917">
                  <c:v>927</c:v>
                </c:pt>
                <c:pt idx="918">
                  <c:v>928</c:v>
                </c:pt>
                <c:pt idx="919">
                  <c:v>929</c:v>
                </c:pt>
                <c:pt idx="920">
                  <c:v>930</c:v>
                </c:pt>
                <c:pt idx="921">
                  <c:v>931</c:v>
                </c:pt>
                <c:pt idx="922">
                  <c:v>932</c:v>
                </c:pt>
                <c:pt idx="923">
                  <c:v>933</c:v>
                </c:pt>
                <c:pt idx="924">
                  <c:v>934</c:v>
                </c:pt>
                <c:pt idx="925">
                  <c:v>935</c:v>
                </c:pt>
                <c:pt idx="926">
                  <c:v>936</c:v>
                </c:pt>
                <c:pt idx="927">
                  <c:v>937</c:v>
                </c:pt>
                <c:pt idx="928">
                  <c:v>938</c:v>
                </c:pt>
                <c:pt idx="929">
                  <c:v>939</c:v>
                </c:pt>
                <c:pt idx="930">
                  <c:v>940</c:v>
                </c:pt>
                <c:pt idx="931">
                  <c:v>941</c:v>
                </c:pt>
                <c:pt idx="932">
                  <c:v>942</c:v>
                </c:pt>
                <c:pt idx="933">
                  <c:v>943</c:v>
                </c:pt>
                <c:pt idx="934">
                  <c:v>944</c:v>
                </c:pt>
                <c:pt idx="935">
                  <c:v>945</c:v>
                </c:pt>
                <c:pt idx="936">
                  <c:v>946</c:v>
                </c:pt>
                <c:pt idx="937">
                  <c:v>947</c:v>
                </c:pt>
                <c:pt idx="938">
                  <c:v>948</c:v>
                </c:pt>
                <c:pt idx="939">
                  <c:v>949</c:v>
                </c:pt>
                <c:pt idx="940">
                  <c:v>950</c:v>
                </c:pt>
                <c:pt idx="941">
                  <c:v>951</c:v>
                </c:pt>
                <c:pt idx="942">
                  <c:v>952</c:v>
                </c:pt>
                <c:pt idx="943">
                  <c:v>953</c:v>
                </c:pt>
                <c:pt idx="944">
                  <c:v>954</c:v>
                </c:pt>
                <c:pt idx="945">
                  <c:v>955</c:v>
                </c:pt>
                <c:pt idx="946">
                  <c:v>956</c:v>
                </c:pt>
                <c:pt idx="947">
                  <c:v>957</c:v>
                </c:pt>
                <c:pt idx="948">
                  <c:v>958</c:v>
                </c:pt>
                <c:pt idx="949">
                  <c:v>959</c:v>
                </c:pt>
                <c:pt idx="950">
                  <c:v>960</c:v>
                </c:pt>
                <c:pt idx="951">
                  <c:v>961</c:v>
                </c:pt>
                <c:pt idx="952">
                  <c:v>962</c:v>
                </c:pt>
                <c:pt idx="953">
                  <c:v>963</c:v>
                </c:pt>
                <c:pt idx="954">
                  <c:v>964</c:v>
                </c:pt>
                <c:pt idx="955">
                  <c:v>965</c:v>
                </c:pt>
                <c:pt idx="956">
                  <c:v>966</c:v>
                </c:pt>
                <c:pt idx="957">
                  <c:v>967</c:v>
                </c:pt>
                <c:pt idx="958">
                  <c:v>968</c:v>
                </c:pt>
                <c:pt idx="959">
                  <c:v>969</c:v>
                </c:pt>
                <c:pt idx="960">
                  <c:v>970</c:v>
                </c:pt>
                <c:pt idx="961">
                  <c:v>971</c:v>
                </c:pt>
                <c:pt idx="962">
                  <c:v>972</c:v>
                </c:pt>
                <c:pt idx="963">
                  <c:v>973</c:v>
                </c:pt>
                <c:pt idx="964">
                  <c:v>974</c:v>
                </c:pt>
                <c:pt idx="965">
                  <c:v>975</c:v>
                </c:pt>
                <c:pt idx="966">
                  <c:v>976</c:v>
                </c:pt>
                <c:pt idx="967">
                  <c:v>977</c:v>
                </c:pt>
                <c:pt idx="968">
                  <c:v>978</c:v>
                </c:pt>
                <c:pt idx="969">
                  <c:v>979</c:v>
                </c:pt>
                <c:pt idx="970">
                  <c:v>980</c:v>
                </c:pt>
                <c:pt idx="971">
                  <c:v>981</c:v>
                </c:pt>
                <c:pt idx="972">
                  <c:v>982</c:v>
                </c:pt>
                <c:pt idx="973">
                  <c:v>983</c:v>
                </c:pt>
                <c:pt idx="974">
                  <c:v>984</c:v>
                </c:pt>
                <c:pt idx="975">
                  <c:v>985</c:v>
                </c:pt>
                <c:pt idx="976">
                  <c:v>986</c:v>
                </c:pt>
                <c:pt idx="977">
                  <c:v>987</c:v>
                </c:pt>
                <c:pt idx="978">
                  <c:v>988</c:v>
                </c:pt>
                <c:pt idx="979">
                  <c:v>989</c:v>
                </c:pt>
                <c:pt idx="980">
                  <c:v>990</c:v>
                </c:pt>
                <c:pt idx="981">
                  <c:v>991</c:v>
                </c:pt>
                <c:pt idx="982">
                  <c:v>992</c:v>
                </c:pt>
                <c:pt idx="983">
                  <c:v>993</c:v>
                </c:pt>
                <c:pt idx="984">
                  <c:v>994</c:v>
                </c:pt>
                <c:pt idx="985">
                  <c:v>995</c:v>
                </c:pt>
                <c:pt idx="986">
                  <c:v>996</c:v>
                </c:pt>
                <c:pt idx="987">
                  <c:v>997</c:v>
                </c:pt>
                <c:pt idx="988">
                  <c:v>998</c:v>
                </c:pt>
                <c:pt idx="989">
                  <c:v>999</c:v>
                </c:pt>
                <c:pt idx="990">
                  <c:v>1000</c:v>
                </c:pt>
                <c:pt idx="991">
                  <c:v>1001</c:v>
                </c:pt>
                <c:pt idx="992">
                  <c:v>1002</c:v>
                </c:pt>
                <c:pt idx="993">
                  <c:v>1003</c:v>
                </c:pt>
                <c:pt idx="994">
                  <c:v>1004</c:v>
                </c:pt>
                <c:pt idx="995">
                  <c:v>1005</c:v>
                </c:pt>
                <c:pt idx="996">
                  <c:v>1006</c:v>
                </c:pt>
                <c:pt idx="997">
                  <c:v>1007</c:v>
                </c:pt>
                <c:pt idx="998">
                  <c:v>1008</c:v>
                </c:pt>
                <c:pt idx="999">
                  <c:v>1009</c:v>
                </c:pt>
                <c:pt idx="1000">
                  <c:v>1010</c:v>
                </c:pt>
                <c:pt idx="1001">
                  <c:v>1011</c:v>
                </c:pt>
                <c:pt idx="1002">
                  <c:v>1012</c:v>
                </c:pt>
                <c:pt idx="1003">
                  <c:v>1013</c:v>
                </c:pt>
                <c:pt idx="1004">
                  <c:v>1014</c:v>
                </c:pt>
                <c:pt idx="1005">
                  <c:v>1015</c:v>
                </c:pt>
                <c:pt idx="1006">
                  <c:v>1016</c:v>
                </c:pt>
                <c:pt idx="1007">
                  <c:v>1017</c:v>
                </c:pt>
                <c:pt idx="1008">
                  <c:v>1018</c:v>
                </c:pt>
                <c:pt idx="1009">
                  <c:v>1019</c:v>
                </c:pt>
                <c:pt idx="1010">
                  <c:v>1020</c:v>
                </c:pt>
                <c:pt idx="1011">
                  <c:v>1021</c:v>
                </c:pt>
                <c:pt idx="1012">
                  <c:v>1022</c:v>
                </c:pt>
                <c:pt idx="1013">
                  <c:v>1023</c:v>
                </c:pt>
                <c:pt idx="1014">
                  <c:v>1024</c:v>
                </c:pt>
                <c:pt idx="1015">
                  <c:v>1025</c:v>
                </c:pt>
                <c:pt idx="1016">
                  <c:v>1026</c:v>
                </c:pt>
                <c:pt idx="1017">
                  <c:v>1027</c:v>
                </c:pt>
                <c:pt idx="1018">
                  <c:v>1028</c:v>
                </c:pt>
                <c:pt idx="1019">
                  <c:v>1029</c:v>
                </c:pt>
                <c:pt idx="1020">
                  <c:v>1030</c:v>
                </c:pt>
                <c:pt idx="1021">
                  <c:v>1031</c:v>
                </c:pt>
                <c:pt idx="1022">
                  <c:v>1032</c:v>
                </c:pt>
                <c:pt idx="1023">
                  <c:v>1033</c:v>
                </c:pt>
                <c:pt idx="1024">
                  <c:v>1034</c:v>
                </c:pt>
                <c:pt idx="1025">
                  <c:v>1035</c:v>
                </c:pt>
                <c:pt idx="1026">
                  <c:v>1036</c:v>
                </c:pt>
                <c:pt idx="1027">
                  <c:v>1037</c:v>
                </c:pt>
                <c:pt idx="1028">
                  <c:v>1038</c:v>
                </c:pt>
                <c:pt idx="1029">
                  <c:v>1039</c:v>
                </c:pt>
                <c:pt idx="1030">
                  <c:v>1040</c:v>
                </c:pt>
                <c:pt idx="1031">
                  <c:v>1041</c:v>
                </c:pt>
                <c:pt idx="1032">
                  <c:v>1042</c:v>
                </c:pt>
                <c:pt idx="1033">
                  <c:v>1043</c:v>
                </c:pt>
                <c:pt idx="1034">
                  <c:v>1044</c:v>
                </c:pt>
                <c:pt idx="1035">
                  <c:v>1045</c:v>
                </c:pt>
                <c:pt idx="1036">
                  <c:v>1046</c:v>
                </c:pt>
                <c:pt idx="1037">
                  <c:v>1047</c:v>
                </c:pt>
                <c:pt idx="1038">
                  <c:v>1048</c:v>
                </c:pt>
                <c:pt idx="1039">
                  <c:v>1049</c:v>
                </c:pt>
                <c:pt idx="1040">
                  <c:v>1050</c:v>
                </c:pt>
                <c:pt idx="1041">
                  <c:v>1051</c:v>
                </c:pt>
                <c:pt idx="1042">
                  <c:v>1052</c:v>
                </c:pt>
                <c:pt idx="1043">
                  <c:v>1053</c:v>
                </c:pt>
                <c:pt idx="1044">
                  <c:v>1054</c:v>
                </c:pt>
                <c:pt idx="1045">
                  <c:v>1055</c:v>
                </c:pt>
                <c:pt idx="1046">
                  <c:v>1056</c:v>
                </c:pt>
                <c:pt idx="1047">
                  <c:v>1057</c:v>
                </c:pt>
                <c:pt idx="1048">
                  <c:v>1058</c:v>
                </c:pt>
                <c:pt idx="1049">
                  <c:v>1059</c:v>
                </c:pt>
                <c:pt idx="1050">
                  <c:v>1060</c:v>
                </c:pt>
                <c:pt idx="1051">
                  <c:v>1061</c:v>
                </c:pt>
                <c:pt idx="1052">
                  <c:v>1062</c:v>
                </c:pt>
                <c:pt idx="1053">
                  <c:v>1063</c:v>
                </c:pt>
                <c:pt idx="1054">
                  <c:v>1064</c:v>
                </c:pt>
                <c:pt idx="1055">
                  <c:v>1065</c:v>
                </c:pt>
                <c:pt idx="1056">
                  <c:v>1066</c:v>
                </c:pt>
                <c:pt idx="1057">
                  <c:v>1067</c:v>
                </c:pt>
                <c:pt idx="1058">
                  <c:v>1068</c:v>
                </c:pt>
                <c:pt idx="1059">
                  <c:v>1069</c:v>
                </c:pt>
                <c:pt idx="1060">
                  <c:v>1070</c:v>
                </c:pt>
                <c:pt idx="1061">
                  <c:v>1071</c:v>
                </c:pt>
                <c:pt idx="1062">
                  <c:v>1072</c:v>
                </c:pt>
                <c:pt idx="1063">
                  <c:v>1073</c:v>
                </c:pt>
                <c:pt idx="1064">
                  <c:v>1074</c:v>
                </c:pt>
                <c:pt idx="1065">
                  <c:v>1075</c:v>
                </c:pt>
                <c:pt idx="1066">
                  <c:v>1076</c:v>
                </c:pt>
                <c:pt idx="1067">
                  <c:v>1077</c:v>
                </c:pt>
                <c:pt idx="1068">
                  <c:v>1078</c:v>
                </c:pt>
                <c:pt idx="1069">
                  <c:v>1079</c:v>
                </c:pt>
                <c:pt idx="1070">
                  <c:v>1080</c:v>
                </c:pt>
                <c:pt idx="1071">
                  <c:v>1081</c:v>
                </c:pt>
                <c:pt idx="1072">
                  <c:v>1082</c:v>
                </c:pt>
                <c:pt idx="1073">
                  <c:v>1083</c:v>
                </c:pt>
                <c:pt idx="1074">
                  <c:v>1084</c:v>
                </c:pt>
                <c:pt idx="1075">
                  <c:v>1085</c:v>
                </c:pt>
                <c:pt idx="1076">
                  <c:v>1086</c:v>
                </c:pt>
                <c:pt idx="1077">
                  <c:v>1087</c:v>
                </c:pt>
                <c:pt idx="1078">
                  <c:v>1088</c:v>
                </c:pt>
                <c:pt idx="1079">
                  <c:v>1089</c:v>
                </c:pt>
                <c:pt idx="1080">
                  <c:v>1090</c:v>
                </c:pt>
                <c:pt idx="1081">
                  <c:v>1091</c:v>
                </c:pt>
                <c:pt idx="1082">
                  <c:v>1092</c:v>
                </c:pt>
                <c:pt idx="1083">
                  <c:v>1093</c:v>
                </c:pt>
                <c:pt idx="1084">
                  <c:v>1094</c:v>
                </c:pt>
                <c:pt idx="1085">
                  <c:v>1095</c:v>
                </c:pt>
                <c:pt idx="1086">
                  <c:v>1096</c:v>
                </c:pt>
                <c:pt idx="1087">
                  <c:v>1097</c:v>
                </c:pt>
                <c:pt idx="1088">
                  <c:v>1098</c:v>
                </c:pt>
                <c:pt idx="1089">
                  <c:v>1099</c:v>
                </c:pt>
                <c:pt idx="1090">
                  <c:v>1100</c:v>
                </c:pt>
                <c:pt idx="1091">
                  <c:v>1101</c:v>
                </c:pt>
                <c:pt idx="1092">
                  <c:v>1102</c:v>
                </c:pt>
                <c:pt idx="1093">
                  <c:v>1103</c:v>
                </c:pt>
                <c:pt idx="1094">
                  <c:v>1104</c:v>
                </c:pt>
                <c:pt idx="1095">
                  <c:v>1105</c:v>
                </c:pt>
                <c:pt idx="1096">
                  <c:v>1106</c:v>
                </c:pt>
                <c:pt idx="1097">
                  <c:v>1107</c:v>
                </c:pt>
                <c:pt idx="1098">
                  <c:v>1108</c:v>
                </c:pt>
                <c:pt idx="1099">
                  <c:v>1109</c:v>
                </c:pt>
                <c:pt idx="1100">
                  <c:v>1110</c:v>
                </c:pt>
                <c:pt idx="1101">
                  <c:v>1111</c:v>
                </c:pt>
                <c:pt idx="1102">
                  <c:v>1112</c:v>
                </c:pt>
                <c:pt idx="1103">
                  <c:v>1113</c:v>
                </c:pt>
                <c:pt idx="1104">
                  <c:v>1114</c:v>
                </c:pt>
                <c:pt idx="1105">
                  <c:v>1115</c:v>
                </c:pt>
                <c:pt idx="1106">
                  <c:v>1116</c:v>
                </c:pt>
                <c:pt idx="1107">
                  <c:v>1117</c:v>
                </c:pt>
                <c:pt idx="1108">
                  <c:v>1118</c:v>
                </c:pt>
                <c:pt idx="1109">
                  <c:v>1119</c:v>
                </c:pt>
                <c:pt idx="1110">
                  <c:v>1120</c:v>
                </c:pt>
                <c:pt idx="1111">
                  <c:v>1121</c:v>
                </c:pt>
                <c:pt idx="1112">
                  <c:v>1122</c:v>
                </c:pt>
                <c:pt idx="1113">
                  <c:v>1123</c:v>
                </c:pt>
                <c:pt idx="1114">
                  <c:v>1124</c:v>
                </c:pt>
                <c:pt idx="1115">
                  <c:v>1125</c:v>
                </c:pt>
                <c:pt idx="1116">
                  <c:v>1126</c:v>
                </c:pt>
                <c:pt idx="1117">
                  <c:v>1127</c:v>
                </c:pt>
                <c:pt idx="1118">
                  <c:v>1128</c:v>
                </c:pt>
                <c:pt idx="1119">
                  <c:v>1129</c:v>
                </c:pt>
                <c:pt idx="1120">
                  <c:v>1130</c:v>
                </c:pt>
                <c:pt idx="1121">
                  <c:v>1131</c:v>
                </c:pt>
                <c:pt idx="1122">
                  <c:v>1132</c:v>
                </c:pt>
                <c:pt idx="1123">
                  <c:v>1133</c:v>
                </c:pt>
                <c:pt idx="1124">
                  <c:v>1134</c:v>
                </c:pt>
                <c:pt idx="1125">
                  <c:v>1135</c:v>
                </c:pt>
                <c:pt idx="1126">
                  <c:v>1136</c:v>
                </c:pt>
                <c:pt idx="1127">
                  <c:v>1137</c:v>
                </c:pt>
                <c:pt idx="1128">
                  <c:v>1138</c:v>
                </c:pt>
                <c:pt idx="1129">
                  <c:v>1139</c:v>
                </c:pt>
                <c:pt idx="1130">
                  <c:v>1140</c:v>
                </c:pt>
                <c:pt idx="1131">
                  <c:v>1141</c:v>
                </c:pt>
                <c:pt idx="1132">
                  <c:v>1142</c:v>
                </c:pt>
                <c:pt idx="1133">
                  <c:v>1143</c:v>
                </c:pt>
                <c:pt idx="1134">
                  <c:v>1144</c:v>
                </c:pt>
                <c:pt idx="1135">
                  <c:v>1145</c:v>
                </c:pt>
                <c:pt idx="1136">
                  <c:v>1146</c:v>
                </c:pt>
                <c:pt idx="1137">
                  <c:v>1147</c:v>
                </c:pt>
                <c:pt idx="1138">
                  <c:v>1148</c:v>
                </c:pt>
                <c:pt idx="1139">
                  <c:v>1149</c:v>
                </c:pt>
                <c:pt idx="1140">
                  <c:v>1150</c:v>
                </c:pt>
                <c:pt idx="1141">
                  <c:v>1151</c:v>
                </c:pt>
                <c:pt idx="1142">
                  <c:v>1152</c:v>
                </c:pt>
                <c:pt idx="1143">
                  <c:v>1153</c:v>
                </c:pt>
                <c:pt idx="1144">
                  <c:v>1154</c:v>
                </c:pt>
                <c:pt idx="1145">
                  <c:v>1155</c:v>
                </c:pt>
                <c:pt idx="1146">
                  <c:v>1156</c:v>
                </c:pt>
                <c:pt idx="1147">
                  <c:v>1157</c:v>
                </c:pt>
                <c:pt idx="1148">
                  <c:v>1158</c:v>
                </c:pt>
                <c:pt idx="1149">
                  <c:v>1159</c:v>
                </c:pt>
                <c:pt idx="1150">
                  <c:v>1160</c:v>
                </c:pt>
                <c:pt idx="1151">
                  <c:v>1161</c:v>
                </c:pt>
                <c:pt idx="1152">
                  <c:v>1162</c:v>
                </c:pt>
                <c:pt idx="1153">
                  <c:v>1163</c:v>
                </c:pt>
                <c:pt idx="1154">
                  <c:v>1164</c:v>
                </c:pt>
                <c:pt idx="1155">
                  <c:v>1165</c:v>
                </c:pt>
                <c:pt idx="1156">
                  <c:v>1166</c:v>
                </c:pt>
                <c:pt idx="1157">
                  <c:v>1167</c:v>
                </c:pt>
                <c:pt idx="1158">
                  <c:v>1168</c:v>
                </c:pt>
                <c:pt idx="1159">
                  <c:v>1169</c:v>
                </c:pt>
                <c:pt idx="1160">
                  <c:v>1170</c:v>
                </c:pt>
                <c:pt idx="1161">
                  <c:v>1171</c:v>
                </c:pt>
                <c:pt idx="1162">
                  <c:v>1172</c:v>
                </c:pt>
                <c:pt idx="1163">
                  <c:v>1173</c:v>
                </c:pt>
                <c:pt idx="1164">
                  <c:v>1174</c:v>
                </c:pt>
                <c:pt idx="1165">
                  <c:v>1175</c:v>
                </c:pt>
                <c:pt idx="1166">
                  <c:v>1176</c:v>
                </c:pt>
                <c:pt idx="1167">
                  <c:v>1177</c:v>
                </c:pt>
                <c:pt idx="1168">
                  <c:v>1178</c:v>
                </c:pt>
                <c:pt idx="1169">
                  <c:v>1179</c:v>
                </c:pt>
                <c:pt idx="1170">
                  <c:v>1180</c:v>
                </c:pt>
                <c:pt idx="1171">
                  <c:v>1181</c:v>
                </c:pt>
                <c:pt idx="1172">
                  <c:v>1182</c:v>
                </c:pt>
                <c:pt idx="1173">
                  <c:v>1183</c:v>
                </c:pt>
                <c:pt idx="1174">
                  <c:v>1184</c:v>
                </c:pt>
                <c:pt idx="1175">
                  <c:v>1185</c:v>
                </c:pt>
                <c:pt idx="1176">
                  <c:v>1186</c:v>
                </c:pt>
                <c:pt idx="1177">
                  <c:v>1187</c:v>
                </c:pt>
                <c:pt idx="1178">
                  <c:v>1188</c:v>
                </c:pt>
                <c:pt idx="1179">
                  <c:v>1189</c:v>
                </c:pt>
                <c:pt idx="1180">
                  <c:v>1190</c:v>
                </c:pt>
                <c:pt idx="1181">
                  <c:v>1191</c:v>
                </c:pt>
                <c:pt idx="1182">
                  <c:v>1192</c:v>
                </c:pt>
                <c:pt idx="1183">
                  <c:v>1193</c:v>
                </c:pt>
                <c:pt idx="1184">
                  <c:v>1194</c:v>
                </c:pt>
                <c:pt idx="1185">
                  <c:v>1195</c:v>
                </c:pt>
                <c:pt idx="1186">
                  <c:v>1196</c:v>
                </c:pt>
                <c:pt idx="1187">
                  <c:v>1197</c:v>
                </c:pt>
                <c:pt idx="1188">
                  <c:v>1198</c:v>
                </c:pt>
                <c:pt idx="1189">
                  <c:v>1199</c:v>
                </c:pt>
                <c:pt idx="1190">
                  <c:v>1200</c:v>
                </c:pt>
                <c:pt idx="1191">
                  <c:v>1201</c:v>
                </c:pt>
                <c:pt idx="1192">
                  <c:v>1202</c:v>
                </c:pt>
                <c:pt idx="1193">
                  <c:v>1203</c:v>
                </c:pt>
                <c:pt idx="1194">
                  <c:v>1204</c:v>
                </c:pt>
                <c:pt idx="1195">
                  <c:v>1205</c:v>
                </c:pt>
                <c:pt idx="1196">
                  <c:v>1206</c:v>
                </c:pt>
                <c:pt idx="1197">
                  <c:v>1207</c:v>
                </c:pt>
                <c:pt idx="1198">
                  <c:v>1208</c:v>
                </c:pt>
                <c:pt idx="1199">
                  <c:v>1209</c:v>
                </c:pt>
                <c:pt idx="1200">
                  <c:v>1210</c:v>
                </c:pt>
                <c:pt idx="1201">
                  <c:v>1211</c:v>
                </c:pt>
                <c:pt idx="1202">
                  <c:v>1212</c:v>
                </c:pt>
                <c:pt idx="1203">
                  <c:v>1213</c:v>
                </c:pt>
                <c:pt idx="1204">
                  <c:v>1214</c:v>
                </c:pt>
                <c:pt idx="1205">
                  <c:v>1215</c:v>
                </c:pt>
                <c:pt idx="1206">
                  <c:v>1216</c:v>
                </c:pt>
                <c:pt idx="1207">
                  <c:v>1217</c:v>
                </c:pt>
                <c:pt idx="1208">
                  <c:v>1218</c:v>
                </c:pt>
                <c:pt idx="1209">
                  <c:v>1219</c:v>
                </c:pt>
                <c:pt idx="1210">
                  <c:v>1220</c:v>
                </c:pt>
                <c:pt idx="1211">
                  <c:v>1221</c:v>
                </c:pt>
                <c:pt idx="1212">
                  <c:v>1222</c:v>
                </c:pt>
                <c:pt idx="1213">
                  <c:v>1223</c:v>
                </c:pt>
                <c:pt idx="1214">
                  <c:v>1224</c:v>
                </c:pt>
                <c:pt idx="1215">
                  <c:v>1225</c:v>
                </c:pt>
                <c:pt idx="1216">
                  <c:v>1226</c:v>
                </c:pt>
                <c:pt idx="1217">
                  <c:v>1227</c:v>
                </c:pt>
                <c:pt idx="1218">
                  <c:v>1228</c:v>
                </c:pt>
                <c:pt idx="1219">
                  <c:v>1229</c:v>
                </c:pt>
                <c:pt idx="1220">
                  <c:v>1230</c:v>
                </c:pt>
                <c:pt idx="1221">
                  <c:v>1231</c:v>
                </c:pt>
                <c:pt idx="1222">
                  <c:v>1232</c:v>
                </c:pt>
                <c:pt idx="1223">
                  <c:v>1233</c:v>
                </c:pt>
                <c:pt idx="1224">
                  <c:v>1234</c:v>
                </c:pt>
                <c:pt idx="1225">
                  <c:v>1235</c:v>
                </c:pt>
                <c:pt idx="1226">
                  <c:v>1236</c:v>
                </c:pt>
                <c:pt idx="1227">
                  <c:v>1237</c:v>
                </c:pt>
                <c:pt idx="1228">
                  <c:v>1238</c:v>
                </c:pt>
                <c:pt idx="1229">
                  <c:v>1239</c:v>
                </c:pt>
                <c:pt idx="1230">
                  <c:v>1240</c:v>
                </c:pt>
                <c:pt idx="1231">
                  <c:v>1241</c:v>
                </c:pt>
                <c:pt idx="1232">
                  <c:v>1242</c:v>
                </c:pt>
                <c:pt idx="1233">
                  <c:v>1243</c:v>
                </c:pt>
                <c:pt idx="1234">
                  <c:v>1244</c:v>
                </c:pt>
                <c:pt idx="1235">
                  <c:v>1245</c:v>
                </c:pt>
                <c:pt idx="1236">
                  <c:v>1246</c:v>
                </c:pt>
                <c:pt idx="1237">
                  <c:v>1247</c:v>
                </c:pt>
                <c:pt idx="1238">
                  <c:v>1248</c:v>
                </c:pt>
                <c:pt idx="1239">
                  <c:v>1249</c:v>
                </c:pt>
                <c:pt idx="1240">
                  <c:v>1250</c:v>
                </c:pt>
                <c:pt idx="1241">
                  <c:v>1251</c:v>
                </c:pt>
                <c:pt idx="1242">
                  <c:v>1252</c:v>
                </c:pt>
                <c:pt idx="1243">
                  <c:v>1253</c:v>
                </c:pt>
                <c:pt idx="1244">
                  <c:v>1254</c:v>
                </c:pt>
                <c:pt idx="1245">
                  <c:v>1255</c:v>
                </c:pt>
                <c:pt idx="1246">
                  <c:v>1256</c:v>
                </c:pt>
                <c:pt idx="1247">
                  <c:v>1257</c:v>
                </c:pt>
                <c:pt idx="1248">
                  <c:v>1258</c:v>
                </c:pt>
                <c:pt idx="1249">
                  <c:v>1259</c:v>
                </c:pt>
                <c:pt idx="1250">
                  <c:v>1260</c:v>
                </c:pt>
                <c:pt idx="1251">
                  <c:v>1261</c:v>
                </c:pt>
                <c:pt idx="1252">
                  <c:v>1262</c:v>
                </c:pt>
                <c:pt idx="1253">
                  <c:v>1263</c:v>
                </c:pt>
                <c:pt idx="1254">
                  <c:v>1264</c:v>
                </c:pt>
                <c:pt idx="1255">
                  <c:v>1265</c:v>
                </c:pt>
                <c:pt idx="1256">
                  <c:v>1266</c:v>
                </c:pt>
                <c:pt idx="1257">
                  <c:v>1267</c:v>
                </c:pt>
                <c:pt idx="1258">
                  <c:v>1268</c:v>
                </c:pt>
                <c:pt idx="1259">
                  <c:v>1269</c:v>
                </c:pt>
                <c:pt idx="1260">
                  <c:v>1270</c:v>
                </c:pt>
                <c:pt idx="1261">
                  <c:v>1271</c:v>
                </c:pt>
                <c:pt idx="1262">
                  <c:v>1272</c:v>
                </c:pt>
                <c:pt idx="1263">
                  <c:v>1273</c:v>
                </c:pt>
                <c:pt idx="1264">
                  <c:v>1274</c:v>
                </c:pt>
                <c:pt idx="1265">
                  <c:v>1275</c:v>
                </c:pt>
                <c:pt idx="1266">
                  <c:v>1276</c:v>
                </c:pt>
                <c:pt idx="1267">
                  <c:v>1277</c:v>
                </c:pt>
                <c:pt idx="1268">
                  <c:v>1278</c:v>
                </c:pt>
                <c:pt idx="1269">
                  <c:v>1279</c:v>
                </c:pt>
                <c:pt idx="1270">
                  <c:v>1280</c:v>
                </c:pt>
                <c:pt idx="1271">
                  <c:v>1281</c:v>
                </c:pt>
                <c:pt idx="1272">
                  <c:v>1282</c:v>
                </c:pt>
                <c:pt idx="1273">
                  <c:v>1283</c:v>
                </c:pt>
                <c:pt idx="1274">
                  <c:v>1284</c:v>
                </c:pt>
                <c:pt idx="1275">
                  <c:v>1285</c:v>
                </c:pt>
                <c:pt idx="1276">
                  <c:v>1286</c:v>
                </c:pt>
                <c:pt idx="1277">
                  <c:v>1287</c:v>
                </c:pt>
                <c:pt idx="1278">
                  <c:v>1288</c:v>
                </c:pt>
                <c:pt idx="1279">
                  <c:v>1289</c:v>
                </c:pt>
                <c:pt idx="1280">
                  <c:v>1290</c:v>
                </c:pt>
                <c:pt idx="1281">
                  <c:v>1291</c:v>
                </c:pt>
                <c:pt idx="1282">
                  <c:v>1292</c:v>
                </c:pt>
                <c:pt idx="1283">
                  <c:v>1293</c:v>
                </c:pt>
                <c:pt idx="1284">
                  <c:v>1294</c:v>
                </c:pt>
                <c:pt idx="1285">
                  <c:v>1295</c:v>
                </c:pt>
                <c:pt idx="1286">
                  <c:v>1296</c:v>
                </c:pt>
                <c:pt idx="1287">
                  <c:v>1297</c:v>
                </c:pt>
                <c:pt idx="1288">
                  <c:v>1298</c:v>
                </c:pt>
                <c:pt idx="1289">
                  <c:v>1299</c:v>
                </c:pt>
                <c:pt idx="1290">
                  <c:v>1300</c:v>
                </c:pt>
                <c:pt idx="1291">
                  <c:v>1301</c:v>
                </c:pt>
                <c:pt idx="1292">
                  <c:v>1302</c:v>
                </c:pt>
                <c:pt idx="1293">
                  <c:v>1303</c:v>
                </c:pt>
                <c:pt idx="1294">
                  <c:v>1304</c:v>
                </c:pt>
                <c:pt idx="1295">
                  <c:v>1305</c:v>
                </c:pt>
                <c:pt idx="1296">
                  <c:v>1306</c:v>
                </c:pt>
                <c:pt idx="1297">
                  <c:v>1307</c:v>
                </c:pt>
                <c:pt idx="1298">
                  <c:v>1308</c:v>
                </c:pt>
                <c:pt idx="1299">
                  <c:v>1309</c:v>
                </c:pt>
                <c:pt idx="1300">
                  <c:v>1310</c:v>
                </c:pt>
                <c:pt idx="1301">
                  <c:v>1311</c:v>
                </c:pt>
                <c:pt idx="1302">
                  <c:v>1312</c:v>
                </c:pt>
                <c:pt idx="1303">
                  <c:v>1313</c:v>
                </c:pt>
                <c:pt idx="1304">
                  <c:v>1314</c:v>
                </c:pt>
                <c:pt idx="1305">
                  <c:v>1315</c:v>
                </c:pt>
                <c:pt idx="1306">
                  <c:v>1316</c:v>
                </c:pt>
                <c:pt idx="1307">
                  <c:v>1317</c:v>
                </c:pt>
                <c:pt idx="1308">
                  <c:v>1318</c:v>
                </c:pt>
                <c:pt idx="1309">
                  <c:v>1319</c:v>
                </c:pt>
                <c:pt idx="1310">
                  <c:v>1320</c:v>
                </c:pt>
                <c:pt idx="1311">
                  <c:v>1321</c:v>
                </c:pt>
                <c:pt idx="1312">
                  <c:v>1322</c:v>
                </c:pt>
                <c:pt idx="1313">
                  <c:v>1323</c:v>
                </c:pt>
                <c:pt idx="1314">
                  <c:v>1324</c:v>
                </c:pt>
                <c:pt idx="1315">
                  <c:v>1325</c:v>
                </c:pt>
                <c:pt idx="1316">
                  <c:v>1326</c:v>
                </c:pt>
                <c:pt idx="1317">
                  <c:v>1327</c:v>
                </c:pt>
                <c:pt idx="1318">
                  <c:v>1328</c:v>
                </c:pt>
                <c:pt idx="1319">
                  <c:v>1329</c:v>
                </c:pt>
                <c:pt idx="1320">
                  <c:v>1330</c:v>
                </c:pt>
                <c:pt idx="1321">
                  <c:v>1331</c:v>
                </c:pt>
                <c:pt idx="1322">
                  <c:v>1332</c:v>
                </c:pt>
                <c:pt idx="1323">
                  <c:v>1333</c:v>
                </c:pt>
                <c:pt idx="1324">
                  <c:v>1334</c:v>
                </c:pt>
                <c:pt idx="1325">
                  <c:v>1335</c:v>
                </c:pt>
                <c:pt idx="1326">
                  <c:v>1336</c:v>
                </c:pt>
                <c:pt idx="1327">
                  <c:v>1337</c:v>
                </c:pt>
                <c:pt idx="1328">
                  <c:v>1338</c:v>
                </c:pt>
                <c:pt idx="1329">
                  <c:v>1339</c:v>
                </c:pt>
                <c:pt idx="1330">
                  <c:v>1340</c:v>
                </c:pt>
                <c:pt idx="1331">
                  <c:v>1341</c:v>
                </c:pt>
                <c:pt idx="1332">
                  <c:v>1342</c:v>
                </c:pt>
                <c:pt idx="1333">
                  <c:v>1343</c:v>
                </c:pt>
                <c:pt idx="1334">
                  <c:v>1344</c:v>
                </c:pt>
                <c:pt idx="1335">
                  <c:v>1345</c:v>
                </c:pt>
                <c:pt idx="1336">
                  <c:v>1346</c:v>
                </c:pt>
                <c:pt idx="1337">
                  <c:v>1347</c:v>
                </c:pt>
                <c:pt idx="1338">
                  <c:v>1348</c:v>
                </c:pt>
                <c:pt idx="1339">
                  <c:v>1349</c:v>
                </c:pt>
                <c:pt idx="1340">
                  <c:v>1350</c:v>
                </c:pt>
                <c:pt idx="1341">
                  <c:v>1351</c:v>
                </c:pt>
                <c:pt idx="1342">
                  <c:v>1352</c:v>
                </c:pt>
                <c:pt idx="1343">
                  <c:v>1353</c:v>
                </c:pt>
                <c:pt idx="1344">
                  <c:v>1354</c:v>
                </c:pt>
                <c:pt idx="1345">
                  <c:v>1355</c:v>
                </c:pt>
                <c:pt idx="1346">
                  <c:v>1356</c:v>
                </c:pt>
                <c:pt idx="1347">
                  <c:v>1357</c:v>
                </c:pt>
                <c:pt idx="1348">
                  <c:v>1358</c:v>
                </c:pt>
                <c:pt idx="1349">
                  <c:v>1359</c:v>
                </c:pt>
                <c:pt idx="1350">
                  <c:v>1360</c:v>
                </c:pt>
                <c:pt idx="1351">
                  <c:v>1361</c:v>
                </c:pt>
                <c:pt idx="1352">
                  <c:v>1362</c:v>
                </c:pt>
                <c:pt idx="1353">
                  <c:v>1363</c:v>
                </c:pt>
                <c:pt idx="1354">
                  <c:v>1364</c:v>
                </c:pt>
                <c:pt idx="1355">
                  <c:v>1365</c:v>
                </c:pt>
                <c:pt idx="1356">
                  <c:v>1366</c:v>
                </c:pt>
                <c:pt idx="1357">
                  <c:v>1367</c:v>
                </c:pt>
                <c:pt idx="1358">
                  <c:v>1368</c:v>
                </c:pt>
                <c:pt idx="1359">
                  <c:v>1369</c:v>
                </c:pt>
                <c:pt idx="1360">
                  <c:v>1370</c:v>
                </c:pt>
                <c:pt idx="1361">
                  <c:v>1371</c:v>
                </c:pt>
                <c:pt idx="1362">
                  <c:v>1372</c:v>
                </c:pt>
                <c:pt idx="1363">
                  <c:v>1373</c:v>
                </c:pt>
                <c:pt idx="1364">
                  <c:v>1374</c:v>
                </c:pt>
                <c:pt idx="1365">
                  <c:v>1375</c:v>
                </c:pt>
                <c:pt idx="1366">
                  <c:v>1376</c:v>
                </c:pt>
                <c:pt idx="1367">
                  <c:v>1377</c:v>
                </c:pt>
                <c:pt idx="1368">
                  <c:v>1378</c:v>
                </c:pt>
                <c:pt idx="1369">
                  <c:v>1379</c:v>
                </c:pt>
                <c:pt idx="1370">
                  <c:v>1380</c:v>
                </c:pt>
                <c:pt idx="1371">
                  <c:v>1381</c:v>
                </c:pt>
                <c:pt idx="1372">
                  <c:v>1382</c:v>
                </c:pt>
                <c:pt idx="1373">
                  <c:v>1383</c:v>
                </c:pt>
                <c:pt idx="1374">
                  <c:v>1384</c:v>
                </c:pt>
                <c:pt idx="1375">
                  <c:v>1385</c:v>
                </c:pt>
                <c:pt idx="1376">
                  <c:v>1386</c:v>
                </c:pt>
                <c:pt idx="1377">
                  <c:v>1387</c:v>
                </c:pt>
                <c:pt idx="1378">
                  <c:v>1388</c:v>
                </c:pt>
                <c:pt idx="1379">
                  <c:v>1389</c:v>
                </c:pt>
                <c:pt idx="1380">
                  <c:v>1390</c:v>
                </c:pt>
                <c:pt idx="1381">
                  <c:v>1391</c:v>
                </c:pt>
                <c:pt idx="1382">
                  <c:v>1392</c:v>
                </c:pt>
                <c:pt idx="1383">
                  <c:v>1393</c:v>
                </c:pt>
                <c:pt idx="1384">
                  <c:v>1394</c:v>
                </c:pt>
                <c:pt idx="1385">
                  <c:v>1395</c:v>
                </c:pt>
                <c:pt idx="1386">
                  <c:v>1396</c:v>
                </c:pt>
                <c:pt idx="1387">
                  <c:v>1397</c:v>
                </c:pt>
                <c:pt idx="1388">
                  <c:v>1398</c:v>
                </c:pt>
                <c:pt idx="1389">
                  <c:v>1399</c:v>
                </c:pt>
                <c:pt idx="1390">
                  <c:v>1400</c:v>
                </c:pt>
                <c:pt idx="1391">
                  <c:v>1401</c:v>
                </c:pt>
                <c:pt idx="1392">
                  <c:v>1402</c:v>
                </c:pt>
                <c:pt idx="1393">
                  <c:v>1403</c:v>
                </c:pt>
                <c:pt idx="1394">
                  <c:v>1404</c:v>
                </c:pt>
                <c:pt idx="1395">
                  <c:v>1405</c:v>
                </c:pt>
                <c:pt idx="1396">
                  <c:v>1406</c:v>
                </c:pt>
                <c:pt idx="1397">
                  <c:v>1407</c:v>
                </c:pt>
                <c:pt idx="1398">
                  <c:v>1408</c:v>
                </c:pt>
                <c:pt idx="1399">
                  <c:v>1409</c:v>
                </c:pt>
                <c:pt idx="1400">
                  <c:v>1410</c:v>
                </c:pt>
                <c:pt idx="1401">
                  <c:v>1411</c:v>
                </c:pt>
                <c:pt idx="1402">
                  <c:v>1412</c:v>
                </c:pt>
                <c:pt idx="1403">
                  <c:v>1413</c:v>
                </c:pt>
                <c:pt idx="1404">
                  <c:v>1414</c:v>
                </c:pt>
                <c:pt idx="1405">
                  <c:v>1415</c:v>
                </c:pt>
                <c:pt idx="1406">
                  <c:v>1416</c:v>
                </c:pt>
                <c:pt idx="1407">
                  <c:v>1418</c:v>
                </c:pt>
                <c:pt idx="1408">
                  <c:v>1419</c:v>
                </c:pt>
                <c:pt idx="1409">
                  <c:v>1420</c:v>
                </c:pt>
                <c:pt idx="1410">
                  <c:v>1421</c:v>
                </c:pt>
                <c:pt idx="1411">
                  <c:v>1422</c:v>
                </c:pt>
                <c:pt idx="1412">
                  <c:v>1423</c:v>
                </c:pt>
                <c:pt idx="1413">
                  <c:v>1425</c:v>
                </c:pt>
                <c:pt idx="1414">
                  <c:v>1426</c:v>
                </c:pt>
                <c:pt idx="1415">
                  <c:v>1427</c:v>
                </c:pt>
                <c:pt idx="1416">
                  <c:v>1428</c:v>
                </c:pt>
                <c:pt idx="1417">
                  <c:v>1429</c:v>
                </c:pt>
                <c:pt idx="1418">
                  <c:v>1430</c:v>
                </c:pt>
                <c:pt idx="1419">
                  <c:v>1431</c:v>
                </c:pt>
                <c:pt idx="1420">
                  <c:v>1432</c:v>
                </c:pt>
                <c:pt idx="1421">
                  <c:v>1433</c:v>
                </c:pt>
                <c:pt idx="1422">
                  <c:v>1434</c:v>
                </c:pt>
                <c:pt idx="1423">
                  <c:v>1435</c:v>
                </c:pt>
                <c:pt idx="1424">
                  <c:v>1436</c:v>
                </c:pt>
                <c:pt idx="1425">
                  <c:v>1437</c:v>
                </c:pt>
                <c:pt idx="1426">
                  <c:v>1438</c:v>
                </c:pt>
                <c:pt idx="1427">
                  <c:v>1439</c:v>
                </c:pt>
                <c:pt idx="1428">
                  <c:v>1440</c:v>
                </c:pt>
                <c:pt idx="1429">
                  <c:v>1441</c:v>
                </c:pt>
                <c:pt idx="1430">
                  <c:v>1442</c:v>
                </c:pt>
                <c:pt idx="1431">
                  <c:v>1443</c:v>
                </c:pt>
                <c:pt idx="1432">
                  <c:v>1444</c:v>
                </c:pt>
                <c:pt idx="1433">
                  <c:v>1445</c:v>
                </c:pt>
                <c:pt idx="1434">
                  <c:v>1446</c:v>
                </c:pt>
                <c:pt idx="1435">
                  <c:v>1447</c:v>
                </c:pt>
                <c:pt idx="1436">
                  <c:v>1448</c:v>
                </c:pt>
                <c:pt idx="1437">
                  <c:v>1449</c:v>
                </c:pt>
                <c:pt idx="1438">
                  <c:v>1450</c:v>
                </c:pt>
                <c:pt idx="1439">
                  <c:v>1451</c:v>
                </c:pt>
                <c:pt idx="1440">
                  <c:v>1452</c:v>
                </c:pt>
                <c:pt idx="1441">
                  <c:v>1453</c:v>
                </c:pt>
                <c:pt idx="1442">
                  <c:v>1454</c:v>
                </c:pt>
                <c:pt idx="1443">
                  <c:v>1455</c:v>
                </c:pt>
                <c:pt idx="1444">
                  <c:v>1456</c:v>
                </c:pt>
                <c:pt idx="1445">
                  <c:v>1457</c:v>
                </c:pt>
                <c:pt idx="1446">
                  <c:v>1458</c:v>
                </c:pt>
                <c:pt idx="1447">
                  <c:v>1459</c:v>
                </c:pt>
                <c:pt idx="1448">
                  <c:v>1460</c:v>
                </c:pt>
                <c:pt idx="1449">
                  <c:v>1461</c:v>
                </c:pt>
                <c:pt idx="1450">
                  <c:v>1462</c:v>
                </c:pt>
                <c:pt idx="1451">
                  <c:v>1463</c:v>
                </c:pt>
                <c:pt idx="1452">
                  <c:v>1464</c:v>
                </c:pt>
                <c:pt idx="1453">
                  <c:v>1465</c:v>
                </c:pt>
                <c:pt idx="1454">
                  <c:v>1466</c:v>
                </c:pt>
                <c:pt idx="1455">
                  <c:v>1467</c:v>
                </c:pt>
                <c:pt idx="1456">
                  <c:v>1468</c:v>
                </c:pt>
                <c:pt idx="1457">
                  <c:v>1469</c:v>
                </c:pt>
                <c:pt idx="1458">
                  <c:v>1470</c:v>
                </c:pt>
                <c:pt idx="1459">
                  <c:v>1471</c:v>
                </c:pt>
                <c:pt idx="1460">
                  <c:v>1472</c:v>
                </c:pt>
                <c:pt idx="1461">
                  <c:v>1473</c:v>
                </c:pt>
                <c:pt idx="1462">
                  <c:v>1474</c:v>
                </c:pt>
                <c:pt idx="1463">
                  <c:v>1475</c:v>
                </c:pt>
                <c:pt idx="1464">
                  <c:v>1476</c:v>
                </c:pt>
                <c:pt idx="1465">
                  <c:v>1477</c:v>
                </c:pt>
                <c:pt idx="1466">
                  <c:v>1478</c:v>
                </c:pt>
                <c:pt idx="1467">
                  <c:v>1479</c:v>
                </c:pt>
                <c:pt idx="1468">
                  <c:v>1480</c:v>
                </c:pt>
                <c:pt idx="1469">
                  <c:v>1481</c:v>
                </c:pt>
                <c:pt idx="1470">
                  <c:v>1482</c:v>
                </c:pt>
                <c:pt idx="1471">
                  <c:v>1483</c:v>
                </c:pt>
                <c:pt idx="1472">
                  <c:v>1484</c:v>
                </c:pt>
                <c:pt idx="1473">
                  <c:v>1485</c:v>
                </c:pt>
                <c:pt idx="1474">
                  <c:v>1486</c:v>
                </c:pt>
                <c:pt idx="1475">
                  <c:v>1487</c:v>
                </c:pt>
                <c:pt idx="1476">
                  <c:v>1488</c:v>
                </c:pt>
                <c:pt idx="1477">
                  <c:v>1489</c:v>
                </c:pt>
                <c:pt idx="1478">
                  <c:v>1490</c:v>
                </c:pt>
                <c:pt idx="1479">
                  <c:v>1491</c:v>
                </c:pt>
                <c:pt idx="1480">
                  <c:v>1492</c:v>
                </c:pt>
                <c:pt idx="1481">
                  <c:v>1493</c:v>
                </c:pt>
                <c:pt idx="1482">
                  <c:v>1494</c:v>
                </c:pt>
                <c:pt idx="1483">
                  <c:v>1495</c:v>
                </c:pt>
                <c:pt idx="1484">
                  <c:v>1496</c:v>
                </c:pt>
                <c:pt idx="1485">
                  <c:v>1497</c:v>
                </c:pt>
                <c:pt idx="1486">
                  <c:v>1498</c:v>
                </c:pt>
                <c:pt idx="1487">
                  <c:v>1499</c:v>
                </c:pt>
                <c:pt idx="1488">
                  <c:v>1500</c:v>
                </c:pt>
                <c:pt idx="1489">
                  <c:v>1501</c:v>
                </c:pt>
                <c:pt idx="1490">
                  <c:v>1502</c:v>
                </c:pt>
                <c:pt idx="1491">
                  <c:v>1503</c:v>
                </c:pt>
                <c:pt idx="1492">
                  <c:v>1504</c:v>
                </c:pt>
                <c:pt idx="1493">
                  <c:v>1505</c:v>
                </c:pt>
                <c:pt idx="1494">
                  <c:v>1506</c:v>
                </c:pt>
                <c:pt idx="1495">
                  <c:v>1507</c:v>
                </c:pt>
                <c:pt idx="1496">
                  <c:v>1508</c:v>
                </c:pt>
                <c:pt idx="1497">
                  <c:v>1509</c:v>
                </c:pt>
                <c:pt idx="1498">
                  <c:v>1510</c:v>
                </c:pt>
                <c:pt idx="1499">
                  <c:v>1511</c:v>
                </c:pt>
                <c:pt idx="1500">
                  <c:v>1512</c:v>
                </c:pt>
                <c:pt idx="1501">
                  <c:v>1513</c:v>
                </c:pt>
                <c:pt idx="1502">
                  <c:v>1514</c:v>
                </c:pt>
                <c:pt idx="1503">
                  <c:v>1515</c:v>
                </c:pt>
                <c:pt idx="1504">
                  <c:v>1516</c:v>
                </c:pt>
                <c:pt idx="1505">
                  <c:v>1517</c:v>
                </c:pt>
                <c:pt idx="1506">
                  <c:v>1518</c:v>
                </c:pt>
                <c:pt idx="1507">
                  <c:v>1519</c:v>
                </c:pt>
                <c:pt idx="1508">
                  <c:v>1520</c:v>
                </c:pt>
                <c:pt idx="1509">
                  <c:v>1521</c:v>
                </c:pt>
                <c:pt idx="1510">
                  <c:v>1522</c:v>
                </c:pt>
                <c:pt idx="1511">
                  <c:v>1523</c:v>
                </c:pt>
                <c:pt idx="1512">
                  <c:v>1524</c:v>
                </c:pt>
                <c:pt idx="1513">
                  <c:v>1525</c:v>
                </c:pt>
                <c:pt idx="1514">
                  <c:v>1526</c:v>
                </c:pt>
                <c:pt idx="1515">
                  <c:v>1527</c:v>
                </c:pt>
                <c:pt idx="1516">
                  <c:v>1528</c:v>
                </c:pt>
                <c:pt idx="1517">
                  <c:v>1529</c:v>
                </c:pt>
                <c:pt idx="1518">
                  <c:v>1530</c:v>
                </c:pt>
                <c:pt idx="1519">
                  <c:v>1531</c:v>
                </c:pt>
                <c:pt idx="1520">
                  <c:v>1532</c:v>
                </c:pt>
                <c:pt idx="1521">
                  <c:v>1533</c:v>
                </c:pt>
                <c:pt idx="1522">
                  <c:v>1534</c:v>
                </c:pt>
                <c:pt idx="1523">
                  <c:v>1535</c:v>
                </c:pt>
                <c:pt idx="1524">
                  <c:v>1536</c:v>
                </c:pt>
                <c:pt idx="1525">
                  <c:v>1537</c:v>
                </c:pt>
                <c:pt idx="1526">
                  <c:v>1538</c:v>
                </c:pt>
                <c:pt idx="1527">
                  <c:v>1539</c:v>
                </c:pt>
                <c:pt idx="1528">
                  <c:v>1540</c:v>
                </c:pt>
                <c:pt idx="1529">
                  <c:v>1541</c:v>
                </c:pt>
                <c:pt idx="1530">
                  <c:v>1542</c:v>
                </c:pt>
                <c:pt idx="1531">
                  <c:v>1543</c:v>
                </c:pt>
                <c:pt idx="1532">
                  <c:v>1544</c:v>
                </c:pt>
                <c:pt idx="1533">
                  <c:v>1545</c:v>
                </c:pt>
                <c:pt idx="1534">
                  <c:v>1546</c:v>
                </c:pt>
                <c:pt idx="1535">
                  <c:v>1547</c:v>
                </c:pt>
                <c:pt idx="1536">
                  <c:v>1548</c:v>
                </c:pt>
                <c:pt idx="1537">
                  <c:v>1549</c:v>
                </c:pt>
                <c:pt idx="1538">
                  <c:v>1550</c:v>
                </c:pt>
                <c:pt idx="1539">
                  <c:v>1551</c:v>
                </c:pt>
                <c:pt idx="1540">
                  <c:v>1552</c:v>
                </c:pt>
                <c:pt idx="1541">
                  <c:v>1553</c:v>
                </c:pt>
                <c:pt idx="1542">
                  <c:v>1554</c:v>
                </c:pt>
                <c:pt idx="1543">
                  <c:v>1555</c:v>
                </c:pt>
                <c:pt idx="1544">
                  <c:v>1556</c:v>
                </c:pt>
                <c:pt idx="1545">
                  <c:v>1557</c:v>
                </c:pt>
                <c:pt idx="1546">
                  <c:v>1558</c:v>
                </c:pt>
                <c:pt idx="1547">
                  <c:v>1559</c:v>
                </c:pt>
                <c:pt idx="1548">
                  <c:v>1560</c:v>
                </c:pt>
                <c:pt idx="1549">
                  <c:v>1561</c:v>
                </c:pt>
                <c:pt idx="1550">
                  <c:v>1562</c:v>
                </c:pt>
                <c:pt idx="1551">
                  <c:v>1563</c:v>
                </c:pt>
                <c:pt idx="1552">
                  <c:v>1564</c:v>
                </c:pt>
                <c:pt idx="1553">
                  <c:v>1565</c:v>
                </c:pt>
                <c:pt idx="1554">
                  <c:v>1566</c:v>
                </c:pt>
                <c:pt idx="1555">
                  <c:v>1567</c:v>
                </c:pt>
                <c:pt idx="1556">
                  <c:v>1568</c:v>
                </c:pt>
                <c:pt idx="1557">
                  <c:v>1569</c:v>
                </c:pt>
                <c:pt idx="1558">
                  <c:v>1570</c:v>
                </c:pt>
                <c:pt idx="1559">
                  <c:v>1571</c:v>
                </c:pt>
                <c:pt idx="1560">
                  <c:v>1572</c:v>
                </c:pt>
                <c:pt idx="1561">
                  <c:v>1573</c:v>
                </c:pt>
                <c:pt idx="1562">
                  <c:v>1574</c:v>
                </c:pt>
                <c:pt idx="1563">
                  <c:v>1575</c:v>
                </c:pt>
                <c:pt idx="1564">
                  <c:v>1576</c:v>
                </c:pt>
                <c:pt idx="1565">
                  <c:v>1577</c:v>
                </c:pt>
                <c:pt idx="1566">
                  <c:v>1578</c:v>
                </c:pt>
                <c:pt idx="1567">
                  <c:v>1579</c:v>
                </c:pt>
                <c:pt idx="1568">
                  <c:v>1580</c:v>
                </c:pt>
                <c:pt idx="1569">
                  <c:v>1581</c:v>
                </c:pt>
                <c:pt idx="1570">
                  <c:v>1582</c:v>
                </c:pt>
                <c:pt idx="1571">
                  <c:v>1583</c:v>
                </c:pt>
                <c:pt idx="1572">
                  <c:v>1584</c:v>
                </c:pt>
                <c:pt idx="1573">
                  <c:v>1585</c:v>
                </c:pt>
                <c:pt idx="1574">
                  <c:v>1586</c:v>
                </c:pt>
                <c:pt idx="1575">
                  <c:v>1587</c:v>
                </c:pt>
                <c:pt idx="1576">
                  <c:v>1588</c:v>
                </c:pt>
                <c:pt idx="1577">
                  <c:v>1589</c:v>
                </c:pt>
                <c:pt idx="1578">
                  <c:v>1590</c:v>
                </c:pt>
                <c:pt idx="1579">
                  <c:v>1591</c:v>
                </c:pt>
                <c:pt idx="1580">
                  <c:v>1592</c:v>
                </c:pt>
                <c:pt idx="1581">
                  <c:v>1593</c:v>
                </c:pt>
                <c:pt idx="1582">
                  <c:v>1594</c:v>
                </c:pt>
                <c:pt idx="1583">
                  <c:v>1595</c:v>
                </c:pt>
                <c:pt idx="1584">
                  <c:v>1596</c:v>
                </c:pt>
                <c:pt idx="1585">
                  <c:v>1597</c:v>
                </c:pt>
                <c:pt idx="1586">
                  <c:v>1598</c:v>
                </c:pt>
                <c:pt idx="1587">
                  <c:v>1599</c:v>
                </c:pt>
                <c:pt idx="1588">
                  <c:v>1600</c:v>
                </c:pt>
                <c:pt idx="1589">
                  <c:v>1601</c:v>
                </c:pt>
                <c:pt idx="1590">
                  <c:v>1602</c:v>
                </c:pt>
                <c:pt idx="1591">
                  <c:v>1603</c:v>
                </c:pt>
                <c:pt idx="1592">
                  <c:v>1604</c:v>
                </c:pt>
                <c:pt idx="1593">
                  <c:v>1605</c:v>
                </c:pt>
                <c:pt idx="1594">
                  <c:v>1606</c:v>
                </c:pt>
                <c:pt idx="1595">
                  <c:v>1607</c:v>
                </c:pt>
                <c:pt idx="1596">
                  <c:v>1608</c:v>
                </c:pt>
                <c:pt idx="1597">
                  <c:v>1609</c:v>
                </c:pt>
                <c:pt idx="1598">
                  <c:v>1610</c:v>
                </c:pt>
                <c:pt idx="1599">
                  <c:v>1611</c:v>
                </c:pt>
                <c:pt idx="1600">
                  <c:v>1612</c:v>
                </c:pt>
                <c:pt idx="1601">
                  <c:v>1613</c:v>
                </c:pt>
                <c:pt idx="1602">
                  <c:v>1614</c:v>
                </c:pt>
                <c:pt idx="1603">
                  <c:v>1615</c:v>
                </c:pt>
                <c:pt idx="1604">
                  <c:v>1616</c:v>
                </c:pt>
                <c:pt idx="1605">
                  <c:v>1617</c:v>
                </c:pt>
                <c:pt idx="1606">
                  <c:v>1618</c:v>
                </c:pt>
                <c:pt idx="1607">
                  <c:v>1619</c:v>
                </c:pt>
                <c:pt idx="1608">
                  <c:v>1620</c:v>
                </c:pt>
                <c:pt idx="1609">
                  <c:v>1621</c:v>
                </c:pt>
                <c:pt idx="1610">
                  <c:v>1622</c:v>
                </c:pt>
                <c:pt idx="1611">
                  <c:v>1623</c:v>
                </c:pt>
                <c:pt idx="1612">
                  <c:v>1624</c:v>
                </c:pt>
                <c:pt idx="1613">
                  <c:v>1625</c:v>
                </c:pt>
                <c:pt idx="1614">
                  <c:v>1626</c:v>
                </c:pt>
                <c:pt idx="1615">
                  <c:v>1627</c:v>
                </c:pt>
                <c:pt idx="1616">
                  <c:v>1628</c:v>
                </c:pt>
                <c:pt idx="1617">
                  <c:v>1629</c:v>
                </c:pt>
                <c:pt idx="1618">
                  <c:v>1630</c:v>
                </c:pt>
                <c:pt idx="1619">
                  <c:v>1631</c:v>
                </c:pt>
                <c:pt idx="1620">
                  <c:v>1632</c:v>
                </c:pt>
                <c:pt idx="1621">
                  <c:v>1633</c:v>
                </c:pt>
                <c:pt idx="1622">
                  <c:v>1634</c:v>
                </c:pt>
                <c:pt idx="1623">
                  <c:v>1635</c:v>
                </c:pt>
                <c:pt idx="1624">
                  <c:v>1636</c:v>
                </c:pt>
                <c:pt idx="1625">
                  <c:v>1637</c:v>
                </c:pt>
                <c:pt idx="1626">
                  <c:v>1638</c:v>
                </c:pt>
                <c:pt idx="1627">
                  <c:v>1639</c:v>
                </c:pt>
                <c:pt idx="1628">
                  <c:v>1640</c:v>
                </c:pt>
                <c:pt idx="1629">
                  <c:v>1641</c:v>
                </c:pt>
                <c:pt idx="1630">
                  <c:v>1642</c:v>
                </c:pt>
                <c:pt idx="1631">
                  <c:v>1643</c:v>
                </c:pt>
                <c:pt idx="1632">
                  <c:v>1644</c:v>
                </c:pt>
                <c:pt idx="1633">
                  <c:v>1645</c:v>
                </c:pt>
                <c:pt idx="1634">
                  <c:v>1646</c:v>
                </c:pt>
                <c:pt idx="1635">
                  <c:v>1647</c:v>
                </c:pt>
                <c:pt idx="1636">
                  <c:v>1648</c:v>
                </c:pt>
                <c:pt idx="1637">
                  <c:v>1649</c:v>
                </c:pt>
                <c:pt idx="1638">
                  <c:v>1650</c:v>
                </c:pt>
                <c:pt idx="1639">
                  <c:v>1651</c:v>
                </c:pt>
                <c:pt idx="1640">
                  <c:v>1652</c:v>
                </c:pt>
                <c:pt idx="1641">
                  <c:v>1653</c:v>
                </c:pt>
                <c:pt idx="1642">
                  <c:v>1654</c:v>
                </c:pt>
                <c:pt idx="1643">
                  <c:v>1655</c:v>
                </c:pt>
                <c:pt idx="1644">
                  <c:v>1656</c:v>
                </c:pt>
                <c:pt idx="1645">
                  <c:v>1657</c:v>
                </c:pt>
                <c:pt idx="1646">
                  <c:v>1658</c:v>
                </c:pt>
                <c:pt idx="1647">
                  <c:v>1659</c:v>
                </c:pt>
                <c:pt idx="1648">
                  <c:v>1660</c:v>
                </c:pt>
                <c:pt idx="1649">
                  <c:v>1661</c:v>
                </c:pt>
                <c:pt idx="1650">
                  <c:v>1662</c:v>
                </c:pt>
                <c:pt idx="1651">
                  <c:v>1663</c:v>
                </c:pt>
                <c:pt idx="1652">
                  <c:v>1664</c:v>
                </c:pt>
                <c:pt idx="1653">
                  <c:v>1665</c:v>
                </c:pt>
                <c:pt idx="1654">
                  <c:v>1666</c:v>
                </c:pt>
                <c:pt idx="1655">
                  <c:v>1667</c:v>
                </c:pt>
                <c:pt idx="1656">
                  <c:v>1668</c:v>
                </c:pt>
                <c:pt idx="1657">
                  <c:v>1669</c:v>
                </c:pt>
                <c:pt idx="1658">
                  <c:v>1670</c:v>
                </c:pt>
                <c:pt idx="1659">
                  <c:v>1671</c:v>
                </c:pt>
                <c:pt idx="1660">
                  <c:v>1672</c:v>
                </c:pt>
                <c:pt idx="1661">
                  <c:v>1673</c:v>
                </c:pt>
                <c:pt idx="1662">
                  <c:v>1674</c:v>
                </c:pt>
                <c:pt idx="1663">
                  <c:v>1675</c:v>
                </c:pt>
                <c:pt idx="1664">
                  <c:v>1676</c:v>
                </c:pt>
                <c:pt idx="1665">
                  <c:v>1677</c:v>
                </c:pt>
                <c:pt idx="1666">
                  <c:v>1678</c:v>
                </c:pt>
                <c:pt idx="1667">
                  <c:v>1679</c:v>
                </c:pt>
                <c:pt idx="1668">
                  <c:v>1680</c:v>
                </c:pt>
                <c:pt idx="1669">
                  <c:v>1681</c:v>
                </c:pt>
                <c:pt idx="1670">
                  <c:v>1682</c:v>
                </c:pt>
                <c:pt idx="1671">
                  <c:v>1683</c:v>
                </c:pt>
                <c:pt idx="1672">
                  <c:v>1684</c:v>
                </c:pt>
                <c:pt idx="1673">
                  <c:v>1685</c:v>
                </c:pt>
                <c:pt idx="1674">
                  <c:v>1686</c:v>
                </c:pt>
                <c:pt idx="1675">
                  <c:v>1687</c:v>
                </c:pt>
                <c:pt idx="1676">
                  <c:v>1688</c:v>
                </c:pt>
                <c:pt idx="1677">
                  <c:v>1689</c:v>
                </c:pt>
                <c:pt idx="1678">
                  <c:v>1690</c:v>
                </c:pt>
                <c:pt idx="1679">
                  <c:v>1691</c:v>
                </c:pt>
                <c:pt idx="1680">
                  <c:v>1692</c:v>
                </c:pt>
                <c:pt idx="1681">
                  <c:v>1693</c:v>
                </c:pt>
                <c:pt idx="1682">
                  <c:v>1694</c:v>
                </c:pt>
                <c:pt idx="1683">
                  <c:v>1695</c:v>
                </c:pt>
                <c:pt idx="1684">
                  <c:v>1696</c:v>
                </c:pt>
                <c:pt idx="1685">
                  <c:v>1697</c:v>
                </c:pt>
                <c:pt idx="1686">
                  <c:v>1698</c:v>
                </c:pt>
                <c:pt idx="1687">
                  <c:v>1699</c:v>
                </c:pt>
                <c:pt idx="1688">
                  <c:v>1700</c:v>
                </c:pt>
                <c:pt idx="1689">
                  <c:v>1702</c:v>
                </c:pt>
                <c:pt idx="1690">
                  <c:v>1703</c:v>
                </c:pt>
                <c:pt idx="1691">
                  <c:v>1704</c:v>
                </c:pt>
                <c:pt idx="1692">
                  <c:v>1705</c:v>
                </c:pt>
                <c:pt idx="1693">
                  <c:v>1706</c:v>
                </c:pt>
                <c:pt idx="1694">
                  <c:v>1707</c:v>
                </c:pt>
                <c:pt idx="1695">
                  <c:v>1708</c:v>
                </c:pt>
                <c:pt idx="1696">
                  <c:v>1709</c:v>
                </c:pt>
                <c:pt idx="1697">
                  <c:v>1710</c:v>
                </c:pt>
                <c:pt idx="1698">
                  <c:v>1711</c:v>
                </c:pt>
                <c:pt idx="1699">
                  <c:v>1712</c:v>
                </c:pt>
                <c:pt idx="1700">
                  <c:v>1713</c:v>
                </c:pt>
                <c:pt idx="1701">
                  <c:v>1714</c:v>
                </c:pt>
                <c:pt idx="1702">
                  <c:v>1715</c:v>
                </c:pt>
                <c:pt idx="1703">
                  <c:v>1716</c:v>
                </c:pt>
                <c:pt idx="1704">
                  <c:v>1717</c:v>
                </c:pt>
                <c:pt idx="1705">
                  <c:v>1718</c:v>
                </c:pt>
                <c:pt idx="1706">
                  <c:v>1719</c:v>
                </c:pt>
                <c:pt idx="1707">
                  <c:v>1720</c:v>
                </c:pt>
                <c:pt idx="1708">
                  <c:v>1721</c:v>
                </c:pt>
                <c:pt idx="1709">
                  <c:v>1722</c:v>
                </c:pt>
                <c:pt idx="1710">
                  <c:v>1723</c:v>
                </c:pt>
                <c:pt idx="1711">
                  <c:v>1724</c:v>
                </c:pt>
                <c:pt idx="1712">
                  <c:v>1725</c:v>
                </c:pt>
                <c:pt idx="1713">
                  <c:v>1726</c:v>
                </c:pt>
                <c:pt idx="1714">
                  <c:v>1727</c:v>
                </c:pt>
                <c:pt idx="1715">
                  <c:v>1728</c:v>
                </c:pt>
                <c:pt idx="1716">
                  <c:v>1729</c:v>
                </c:pt>
                <c:pt idx="1717">
                  <c:v>1730</c:v>
                </c:pt>
                <c:pt idx="1718">
                  <c:v>1731</c:v>
                </c:pt>
                <c:pt idx="1719">
                  <c:v>1732</c:v>
                </c:pt>
                <c:pt idx="1720">
                  <c:v>1733</c:v>
                </c:pt>
                <c:pt idx="1721">
                  <c:v>1734</c:v>
                </c:pt>
                <c:pt idx="1722">
                  <c:v>1735</c:v>
                </c:pt>
                <c:pt idx="1723">
                  <c:v>1736</c:v>
                </c:pt>
                <c:pt idx="1724">
                  <c:v>1737</c:v>
                </c:pt>
                <c:pt idx="1725">
                  <c:v>1738</c:v>
                </c:pt>
                <c:pt idx="1726">
                  <c:v>1739</c:v>
                </c:pt>
                <c:pt idx="1727">
                  <c:v>1740</c:v>
                </c:pt>
                <c:pt idx="1728">
                  <c:v>1741</c:v>
                </c:pt>
                <c:pt idx="1729">
                  <c:v>1742</c:v>
                </c:pt>
                <c:pt idx="1730">
                  <c:v>1743</c:v>
                </c:pt>
                <c:pt idx="1731">
                  <c:v>1744</c:v>
                </c:pt>
                <c:pt idx="1732">
                  <c:v>1745</c:v>
                </c:pt>
                <c:pt idx="1733">
                  <c:v>1746</c:v>
                </c:pt>
                <c:pt idx="1734">
                  <c:v>1747</c:v>
                </c:pt>
                <c:pt idx="1735">
                  <c:v>1748</c:v>
                </c:pt>
                <c:pt idx="1736">
                  <c:v>1749</c:v>
                </c:pt>
                <c:pt idx="1737">
                  <c:v>1750</c:v>
                </c:pt>
                <c:pt idx="1738">
                  <c:v>1751</c:v>
                </c:pt>
                <c:pt idx="1739">
                  <c:v>1752</c:v>
                </c:pt>
                <c:pt idx="1740">
                  <c:v>1753</c:v>
                </c:pt>
                <c:pt idx="1741">
                  <c:v>1754</c:v>
                </c:pt>
                <c:pt idx="1742">
                  <c:v>1755</c:v>
                </c:pt>
                <c:pt idx="1743">
                  <c:v>1756</c:v>
                </c:pt>
                <c:pt idx="1744">
                  <c:v>1757</c:v>
                </c:pt>
                <c:pt idx="1745">
                  <c:v>1758</c:v>
                </c:pt>
                <c:pt idx="1746">
                  <c:v>1759</c:v>
                </c:pt>
                <c:pt idx="1747">
                  <c:v>1760</c:v>
                </c:pt>
                <c:pt idx="1748">
                  <c:v>1761</c:v>
                </c:pt>
                <c:pt idx="1749">
                  <c:v>1762</c:v>
                </c:pt>
                <c:pt idx="1750">
                  <c:v>1763</c:v>
                </c:pt>
                <c:pt idx="1751">
                  <c:v>1764</c:v>
                </c:pt>
                <c:pt idx="1752">
                  <c:v>1765</c:v>
                </c:pt>
                <c:pt idx="1753">
                  <c:v>1766</c:v>
                </c:pt>
                <c:pt idx="1754">
                  <c:v>1767</c:v>
                </c:pt>
                <c:pt idx="1755">
                  <c:v>1768</c:v>
                </c:pt>
                <c:pt idx="1756">
                  <c:v>1769</c:v>
                </c:pt>
                <c:pt idx="1757">
                  <c:v>1770</c:v>
                </c:pt>
                <c:pt idx="1758">
                  <c:v>1771</c:v>
                </c:pt>
                <c:pt idx="1759">
                  <c:v>1772</c:v>
                </c:pt>
                <c:pt idx="1760">
                  <c:v>1773</c:v>
                </c:pt>
                <c:pt idx="1761">
                  <c:v>1774</c:v>
                </c:pt>
                <c:pt idx="1762">
                  <c:v>1775</c:v>
                </c:pt>
                <c:pt idx="1763">
                  <c:v>1776</c:v>
                </c:pt>
                <c:pt idx="1764">
                  <c:v>1777</c:v>
                </c:pt>
                <c:pt idx="1765">
                  <c:v>1778</c:v>
                </c:pt>
                <c:pt idx="1766">
                  <c:v>1779</c:v>
                </c:pt>
                <c:pt idx="1767">
                  <c:v>1780</c:v>
                </c:pt>
                <c:pt idx="1768">
                  <c:v>1781</c:v>
                </c:pt>
                <c:pt idx="1769">
                  <c:v>1782</c:v>
                </c:pt>
                <c:pt idx="1770">
                  <c:v>1783</c:v>
                </c:pt>
                <c:pt idx="1771">
                  <c:v>1785</c:v>
                </c:pt>
                <c:pt idx="1772">
                  <c:v>1790</c:v>
                </c:pt>
                <c:pt idx="1773">
                  <c:v>1791</c:v>
                </c:pt>
                <c:pt idx="1774">
                  <c:v>1792</c:v>
                </c:pt>
                <c:pt idx="1775">
                  <c:v>1793</c:v>
                </c:pt>
                <c:pt idx="1776">
                  <c:v>1794</c:v>
                </c:pt>
                <c:pt idx="1777">
                  <c:v>1795</c:v>
                </c:pt>
                <c:pt idx="1778">
                  <c:v>1796</c:v>
                </c:pt>
                <c:pt idx="1779">
                  <c:v>1797</c:v>
                </c:pt>
                <c:pt idx="1780">
                  <c:v>1798</c:v>
                </c:pt>
                <c:pt idx="1781">
                  <c:v>1799</c:v>
                </c:pt>
                <c:pt idx="1782">
                  <c:v>1800</c:v>
                </c:pt>
                <c:pt idx="1783">
                  <c:v>1801</c:v>
                </c:pt>
                <c:pt idx="1784">
                  <c:v>1802</c:v>
                </c:pt>
                <c:pt idx="1785">
                  <c:v>1803</c:v>
                </c:pt>
                <c:pt idx="1786">
                  <c:v>1804</c:v>
                </c:pt>
                <c:pt idx="1787">
                  <c:v>1805</c:v>
                </c:pt>
                <c:pt idx="1788">
                  <c:v>1806</c:v>
                </c:pt>
                <c:pt idx="1789">
                  <c:v>1807</c:v>
                </c:pt>
                <c:pt idx="1790">
                  <c:v>1808</c:v>
                </c:pt>
                <c:pt idx="1791">
                  <c:v>1809</c:v>
                </c:pt>
                <c:pt idx="1792">
                  <c:v>1810</c:v>
                </c:pt>
                <c:pt idx="1793">
                  <c:v>1811</c:v>
                </c:pt>
                <c:pt idx="1794">
                  <c:v>1813</c:v>
                </c:pt>
                <c:pt idx="1795">
                  <c:v>1814</c:v>
                </c:pt>
                <c:pt idx="1796">
                  <c:v>1815</c:v>
                </c:pt>
                <c:pt idx="1797">
                  <c:v>1816</c:v>
                </c:pt>
                <c:pt idx="1798">
                  <c:v>1817</c:v>
                </c:pt>
                <c:pt idx="1799">
                  <c:v>1818</c:v>
                </c:pt>
                <c:pt idx="1800">
                  <c:v>1819</c:v>
                </c:pt>
                <c:pt idx="1801">
                  <c:v>1820</c:v>
                </c:pt>
                <c:pt idx="1802">
                  <c:v>1821</c:v>
                </c:pt>
                <c:pt idx="1803">
                  <c:v>1822</c:v>
                </c:pt>
                <c:pt idx="1804">
                  <c:v>1823</c:v>
                </c:pt>
                <c:pt idx="1805">
                  <c:v>1824</c:v>
                </c:pt>
                <c:pt idx="1806">
                  <c:v>1825</c:v>
                </c:pt>
              </c:numCache>
            </c:numRef>
          </c:xVal>
          <c:yVal>
            <c:numRef>
              <c:f>BSAS!$B$2:$B$1808</c:f>
              <c:numCache>
                <c:formatCode>0.00</c:formatCode>
                <c:ptCount val="1807"/>
                <c:pt idx="0">
                  <c:v>4.0588412905000002</c:v>
                </c:pt>
                <c:pt idx="1">
                  <c:v>5.3034693877999999</c:v>
                </c:pt>
                <c:pt idx="2">
                  <c:v>5.2981249999999998</c:v>
                </c:pt>
                <c:pt idx="3">
                  <c:v>5.5</c:v>
                </c:pt>
                <c:pt idx="4">
                  <c:v>4.9908333333000003</c:v>
                </c:pt>
                <c:pt idx="5">
                  <c:v>5.25</c:v>
                </c:pt>
                <c:pt idx="6">
                  <c:v>5.9</c:v>
                </c:pt>
                <c:pt idx="7">
                  <c:v>7.3</c:v>
                </c:pt>
                <c:pt idx="8">
                  <c:v>7.75</c:v>
                </c:pt>
                <c:pt idx="9">
                  <c:v>7</c:v>
                </c:pt>
                <c:pt idx="10">
                  <c:v>9.35</c:v>
                </c:pt>
                <c:pt idx="11">
                  <c:v>9.1</c:v>
                </c:pt>
                <c:pt idx="12">
                  <c:v>9.8000000000000007</c:v>
                </c:pt>
                <c:pt idx="13">
                  <c:v>9.24</c:v>
                </c:pt>
                <c:pt idx="14">
                  <c:v>10.933333333</c:v>
                </c:pt>
                <c:pt idx="15">
                  <c:v>10.071428571</c:v>
                </c:pt>
                <c:pt idx="16">
                  <c:v>13.5</c:v>
                </c:pt>
                <c:pt idx="17">
                  <c:v>11.466666667</c:v>
                </c:pt>
                <c:pt idx="18">
                  <c:v>10.722222221999999</c:v>
                </c:pt>
                <c:pt idx="19">
                  <c:v>12.02</c:v>
                </c:pt>
                <c:pt idx="20">
                  <c:v>10.654545454999999</c:v>
                </c:pt>
                <c:pt idx="21">
                  <c:v>13.027777778000001</c:v>
                </c:pt>
                <c:pt idx="22">
                  <c:v>14.05</c:v>
                </c:pt>
                <c:pt idx="23">
                  <c:v>13.342857143</c:v>
                </c:pt>
                <c:pt idx="24">
                  <c:v>13.166666666999999</c:v>
                </c:pt>
                <c:pt idx="25">
                  <c:v>12.872</c:v>
                </c:pt>
                <c:pt idx="26">
                  <c:v>13.07</c:v>
                </c:pt>
                <c:pt idx="27">
                  <c:v>14.506896552000001</c:v>
                </c:pt>
                <c:pt idx="28">
                  <c:v>14.297297297</c:v>
                </c:pt>
                <c:pt idx="29">
                  <c:v>15.134285714000001</c:v>
                </c:pt>
                <c:pt idx="30">
                  <c:v>15.803846154</c:v>
                </c:pt>
                <c:pt idx="31">
                  <c:v>15.655434783</c:v>
                </c:pt>
                <c:pt idx="32">
                  <c:v>15.724512195000001</c:v>
                </c:pt>
                <c:pt idx="33">
                  <c:v>16.505813953000001</c:v>
                </c:pt>
                <c:pt idx="34">
                  <c:v>16.279746835000001</c:v>
                </c:pt>
                <c:pt idx="35">
                  <c:v>16.664814815</c:v>
                </c:pt>
                <c:pt idx="36">
                  <c:v>16.883223139999998</c:v>
                </c:pt>
                <c:pt idx="37">
                  <c:v>17.139341317</c:v>
                </c:pt>
                <c:pt idx="38">
                  <c:v>17.496891192</c:v>
                </c:pt>
                <c:pt idx="39">
                  <c:v>17.696190476000002</c:v>
                </c:pt>
                <c:pt idx="40">
                  <c:v>17.652868852000001</c:v>
                </c:pt>
                <c:pt idx="41">
                  <c:v>18.284364821</c:v>
                </c:pt>
                <c:pt idx="42">
                  <c:v>18.808831908999998</c:v>
                </c:pt>
                <c:pt idx="43">
                  <c:v>18.668749999999999</c:v>
                </c:pt>
                <c:pt idx="44">
                  <c:v>19.098319149000002</c:v>
                </c:pt>
                <c:pt idx="45">
                  <c:v>19.486852590000002</c:v>
                </c:pt>
                <c:pt idx="46">
                  <c:v>19.786544790000001</c:v>
                </c:pt>
                <c:pt idx="47">
                  <c:v>19.780802919999999</c:v>
                </c:pt>
                <c:pt idx="48">
                  <c:v>20.115904058999998</c:v>
                </c:pt>
                <c:pt idx="49">
                  <c:v>20.008949416</c:v>
                </c:pt>
                <c:pt idx="50">
                  <c:v>20.449257885000002</c:v>
                </c:pt>
                <c:pt idx="51">
                  <c:v>20.931677018999999</c:v>
                </c:pt>
                <c:pt idx="52">
                  <c:v>20.613658536999999</c:v>
                </c:pt>
                <c:pt idx="53">
                  <c:v>21.030680627999999</c:v>
                </c:pt>
                <c:pt idx="54">
                  <c:v>21.450137740999999</c:v>
                </c:pt>
                <c:pt idx="55">
                  <c:v>21.656996586999998</c:v>
                </c:pt>
                <c:pt idx="56">
                  <c:v>22.066969697000001</c:v>
                </c:pt>
                <c:pt idx="57">
                  <c:v>22.061648745999999</c:v>
                </c:pt>
                <c:pt idx="58">
                  <c:v>22.126223776</c:v>
                </c:pt>
                <c:pt idx="59">
                  <c:v>22.331456954</c:v>
                </c:pt>
                <c:pt idx="60">
                  <c:v>22.39330855</c:v>
                </c:pt>
                <c:pt idx="61">
                  <c:v>23.019557196000001</c:v>
                </c:pt>
                <c:pt idx="62">
                  <c:v>22.551405622000001</c:v>
                </c:pt>
                <c:pt idx="63">
                  <c:v>22.850403226000001</c:v>
                </c:pt>
                <c:pt idx="64">
                  <c:v>23.358039216000002</c:v>
                </c:pt>
                <c:pt idx="65">
                  <c:v>22.638306451999998</c:v>
                </c:pt>
                <c:pt idx="66">
                  <c:v>23.832653060999998</c:v>
                </c:pt>
                <c:pt idx="67">
                  <c:v>23.897368420999999</c:v>
                </c:pt>
                <c:pt idx="68">
                  <c:v>23.598260870000001</c:v>
                </c:pt>
                <c:pt idx="69">
                  <c:v>24.277642276000002</c:v>
                </c:pt>
                <c:pt idx="70">
                  <c:v>25.210476190000001</c:v>
                </c:pt>
                <c:pt idx="71">
                  <c:v>24.827363183999999</c:v>
                </c:pt>
                <c:pt idx="72">
                  <c:v>25.290256410000001</c:v>
                </c:pt>
                <c:pt idx="73">
                  <c:v>26.401704545000001</c:v>
                </c:pt>
                <c:pt idx="74">
                  <c:v>25.919767442000001</c:v>
                </c:pt>
                <c:pt idx="75">
                  <c:v>26.557388888999998</c:v>
                </c:pt>
                <c:pt idx="76">
                  <c:v>26.226282050999998</c:v>
                </c:pt>
                <c:pt idx="77">
                  <c:v>25.847058824000001</c:v>
                </c:pt>
                <c:pt idx="78">
                  <c:v>27.541212121000001</c:v>
                </c:pt>
                <c:pt idx="79">
                  <c:v>28.031210191</c:v>
                </c:pt>
                <c:pt idx="80">
                  <c:v>28.324691357999999</c:v>
                </c:pt>
                <c:pt idx="81">
                  <c:v>27.781595092</c:v>
                </c:pt>
                <c:pt idx="82">
                  <c:v>29.156666667</c:v>
                </c:pt>
                <c:pt idx="83">
                  <c:v>29.663636363999998</c:v>
                </c:pt>
                <c:pt idx="84">
                  <c:v>29.188405797000001</c:v>
                </c:pt>
                <c:pt idx="85">
                  <c:v>31.342105263000001</c:v>
                </c:pt>
                <c:pt idx="86">
                  <c:v>30.653174603</c:v>
                </c:pt>
                <c:pt idx="87">
                  <c:v>30.178620689999999</c:v>
                </c:pt>
                <c:pt idx="88">
                  <c:v>30.059677419</c:v>
                </c:pt>
                <c:pt idx="89">
                  <c:v>30.222651934000002</c:v>
                </c:pt>
                <c:pt idx="90">
                  <c:v>31.333908046000001</c:v>
                </c:pt>
                <c:pt idx="91">
                  <c:v>31.006467661999999</c:v>
                </c:pt>
                <c:pt idx="92">
                  <c:v>30.939393938999999</c:v>
                </c:pt>
                <c:pt idx="93">
                  <c:v>31.545338983000001</c:v>
                </c:pt>
                <c:pt idx="94">
                  <c:v>31.836949152999999</c:v>
                </c:pt>
                <c:pt idx="95">
                  <c:v>31.862628866000001</c:v>
                </c:pt>
                <c:pt idx="96">
                  <c:v>31.999273607999999</c:v>
                </c:pt>
                <c:pt idx="97">
                  <c:v>32.171666666999997</c:v>
                </c:pt>
                <c:pt idx="98">
                  <c:v>32.053996101000003</c:v>
                </c:pt>
                <c:pt idx="99">
                  <c:v>32.324953096000002</c:v>
                </c:pt>
                <c:pt idx="100">
                  <c:v>32.304655869999998</c:v>
                </c:pt>
                <c:pt idx="101">
                  <c:v>32.051158940000001</c:v>
                </c:pt>
                <c:pt idx="102">
                  <c:v>32.481972265000003</c:v>
                </c:pt>
                <c:pt idx="103">
                  <c:v>31.820200333999999</c:v>
                </c:pt>
                <c:pt idx="104">
                  <c:v>31.770683453</c:v>
                </c:pt>
                <c:pt idx="105">
                  <c:v>32.177913042999997</c:v>
                </c:pt>
                <c:pt idx="106">
                  <c:v>31.800484653000002</c:v>
                </c:pt>
                <c:pt idx="107">
                  <c:v>32.117575758000001</c:v>
                </c:pt>
                <c:pt idx="108">
                  <c:v>31.760350318</c:v>
                </c:pt>
                <c:pt idx="109">
                  <c:v>31.905696203000002</c:v>
                </c:pt>
                <c:pt idx="110">
                  <c:v>31.597875568999999</c:v>
                </c:pt>
                <c:pt idx="111">
                  <c:v>31.671361502</c:v>
                </c:pt>
                <c:pt idx="112">
                  <c:v>32.227288428000001</c:v>
                </c:pt>
                <c:pt idx="113">
                  <c:v>32.132809772999998</c:v>
                </c:pt>
                <c:pt idx="114">
                  <c:v>32.011214953</c:v>
                </c:pt>
                <c:pt idx="115">
                  <c:v>32.937014314999999</c:v>
                </c:pt>
                <c:pt idx="116">
                  <c:v>32.991767068000001</c:v>
                </c:pt>
                <c:pt idx="117">
                  <c:v>32.872428884000001</c:v>
                </c:pt>
                <c:pt idx="118">
                  <c:v>33.078321678000002</c:v>
                </c:pt>
                <c:pt idx="119">
                  <c:v>33.519201995000003</c:v>
                </c:pt>
                <c:pt idx="120">
                  <c:v>32.653043478000001</c:v>
                </c:pt>
                <c:pt idx="121">
                  <c:v>34.016477273</c:v>
                </c:pt>
                <c:pt idx="122">
                  <c:v>34.426512967999997</c:v>
                </c:pt>
                <c:pt idx="123">
                  <c:v>34.497074468000001</c:v>
                </c:pt>
                <c:pt idx="124">
                  <c:v>35.081703470000001</c:v>
                </c:pt>
                <c:pt idx="125">
                  <c:v>35.259459458999999</c:v>
                </c:pt>
                <c:pt idx="126">
                  <c:v>35.221548822000003</c:v>
                </c:pt>
                <c:pt idx="127">
                  <c:v>35.970566038000001</c:v>
                </c:pt>
                <c:pt idx="128">
                  <c:v>36.229296875000003</c:v>
                </c:pt>
                <c:pt idx="129">
                  <c:v>36.610041840999997</c:v>
                </c:pt>
                <c:pt idx="130">
                  <c:v>36.705652174000001</c:v>
                </c:pt>
                <c:pt idx="131">
                  <c:v>36.683684210999999</c:v>
                </c:pt>
                <c:pt idx="132">
                  <c:v>36.741935484000003</c:v>
                </c:pt>
                <c:pt idx="133">
                  <c:v>36.857647059000001</c:v>
                </c:pt>
                <c:pt idx="134">
                  <c:v>36.566141731999998</c:v>
                </c:pt>
                <c:pt idx="135">
                  <c:v>36.977272726999999</c:v>
                </c:pt>
                <c:pt idx="136">
                  <c:v>37.097890294999999</c:v>
                </c:pt>
                <c:pt idx="137">
                  <c:v>36.389344262000002</c:v>
                </c:pt>
                <c:pt idx="138">
                  <c:v>36.381132074999996</c:v>
                </c:pt>
                <c:pt idx="139">
                  <c:v>37.304693141000001</c:v>
                </c:pt>
                <c:pt idx="140">
                  <c:v>37.037352941000002</c:v>
                </c:pt>
                <c:pt idx="141">
                  <c:v>37.006309148</c:v>
                </c:pt>
                <c:pt idx="142">
                  <c:v>37.497297297000003</c:v>
                </c:pt>
                <c:pt idx="143">
                  <c:v>36.743918919000002</c:v>
                </c:pt>
                <c:pt idx="144">
                  <c:v>37.694822006000003</c:v>
                </c:pt>
                <c:pt idx="145">
                  <c:v>36.562416106999997</c:v>
                </c:pt>
                <c:pt idx="146">
                  <c:v>37.261952862000001</c:v>
                </c:pt>
                <c:pt idx="147">
                  <c:v>37.161776062000001</c:v>
                </c:pt>
                <c:pt idx="148">
                  <c:v>37.129317268999998</c:v>
                </c:pt>
                <c:pt idx="149">
                  <c:v>37.453303965000003</c:v>
                </c:pt>
                <c:pt idx="150">
                  <c:v>38.527004218999998</c:v>
                </c:pt>
                <c:pt idx="151">
                  <c:v>37.300436681000001</c:v>
                </c:pt>
                <c:pt idx="152">
                  <c:v>38.329615384999997</c:v>
                </c:pt>
                <c:pt idx="153">
                  <c:v>38.334913792999998</c:v>
                </c:pt>
                <c:pt idx="154">
                  <c:v>36.735416667000003</c:v>
                </c:pt>
                <c:pt idx="155">
                  <c:v>38.700584794999997</c:v>
                </c:pt>
                <c:pt idx="156">
                  <c:v>37.5</c:v>
                </c:pt>
                <c:pt idx="157">
                  <c:v>37.787116564000002</c:v>
                </c:pt>
                <c:pt idx="158">
                  <c:v>38.354705881999998</c:v>
                </c:pt>
                <c:pt idx="159">
                  <c:v>37.434210526000001</c:v>
                </c:pt>
                <c:pt idx="160">
                  <c:v>37.698648648999999</c:v>
                </c:pt>
                <c:pt idx="161">
                  <c:v>37.632738095000001</c:v>
                </c:pt>
                <c:pt idx="162">
                  <c:v>39.354255319000004</c:v>
                </c:pt>
                <c:pt idx="163">
                  <c:v>38.537168141999999</c:v>
                </c:pt>
                <c:pt idx="164">
                  <c:v>39.548412698</c:v>
                </c:pt>
                <c:pt idx="165">
                  <c:v>39.499346404999997</c:v>
                </c:pt>
                <c:pt idx="166">
                  <c:v>39.235211268</c:v>
                </c:pt>
                <c:pt idx="167">
                  <c:v>38.538690475999999</c:v>
                </c:pt>
                <c:pt idx="168">
                  <c:v>39.869444444000003</c:v>
                </c:pt>
                <c:pt idx="169">
                  <c:v>38.497109827000003</c:v>
                </c:pt>
                <c:pt idx="170">
                  <c:v>40.413375795999997</c:v>
                </c:pt>
                <c:pt idx="171">
                  <c:v>40.402054794999998</c:v>
                </c:pt>
                <c:pt idx="172">
                  <c:v>40.659285713999999</c:v>
                </c:pt>
                <c:pt idx="173">
                  <c:v>39.165254236999999</c:v>
                </c:pt>
                <c:pt idx="174">
                  <c:v>40.977952756000001</c:v>
                </c:pt>
                <c:pt idx="175">
                  <c:v>41.869503545999997</c:v>
                </c:pt>
                <c:pt idx="176">
                  <c:v>43.540336134</c:v>
                </c:pt>
                <c:pt idx="177">
                  <c:v>42.143999999999998</c:v>
                </c:pt>
                <c:pt idx="178">
                  <c:v>42.155913978000001</c:v>
                </c:pt>
                <c:pt idx="179">
                  <c:v>42.896666666999998</c:v>
                </c:pt>
                <c:pt idx="180">
                  <c:v>41.970370369999998</c:v>
                </c:pt>
                <c:pt idx="181">
                  <c:v>43.147435897000001</c:v>
                </c:pt>
                <c:pt idx="182">
                  <c:v>44.682499999999997</c:v>
                </c:pt>
                <c:pt idx="183">
                  <c:v>44.574157303</c:v>
                </c:pt>
                <c:pt idx="184">
                  <c:v>44.518811880999998</c:v>
                </c:pt>
                <c:pt idx="185">
                  <c:v>43.818987342</c:v>
                </c:pt>
                <c:pt idx="186">
                  <c:v>43.873493975999999</c:v>
                </c:pt>
                <c:pt idx="187">
                  <c:v>43.840594058999997</c:v>
                </c:pt>
                <c:pt idx="188">
                  <c:v>43.8</c:v>
                </c:pt>
                <c:pt idx="189">
                  <c:v>45.480198020000003</c:v>
                </c:pt>
                <c:pt idx="190">
                  <c:v>45.347572816000003</c:v>
                </c:pt>
                <c:pt idx="191">
                  <c:v>45.423478261</c:v>
                </c:pt>
                <c:pt idx="192">
                  <c:v>46.047008546999997</c:v>
                </c:pt>
                <c:pt idx="193">
                  <c:v>45.525806451999998</c:v>
                </c:pt>
                <c:pt idx="194">
                  <c:v>45.313496933000003</c:v>
                </c:pt>
                <c:pt idx="195">
                  <c:v>44.818867924999999</c:v>
                </c:pt>
                <c:pt idx="196">
                  <c:v>45.601149425000003</c:v>
                </c:pt>
                <c:pt idx="197">
                  <c:v>46.110563380000002</c:v>
                </c:pt>
                <c:pt idx="198">
                  <c:v>45.970547945</c:v>
                </c:pt>
                <c:pt idx="199">
                  <c:v>44.587591240999998</c:v>
                </c:pt>
                <c:pt idx="200">
                  <c:v>45.330851064000001</c:v>
                </c:pt>
                <c:pt idx="201">
                  <c:v>45.855511811</c:v>
                </c:pt>
                <c:pt idx="202">
                  <c:v>46.167256637000001</c:v>
                </c:pt>
                <c:pt idx="203">
                  <c:v>45.983571429000001</c:v>
                </c:pt>
                <c:pt idx="204">
                  <c:v>46.776800000000001</c:v>
                </c:pt>
                <c:pt idx="205">
                  <c:v>45.952586207000003</c:v>
                </c:pt>
                <c:pt idx="206">
                  <c:v>45.872357723999997</c:v>
                </c:pt>
                <c:pt idx="207">
                  <c:v>47.024113475</c:v>
                </c:pt>
                <c:pt idx="208">
                  <c:v>46.417117116999997</c:v>
                </c:pt>
                <c:pt idx="209">
                  <c:v>47.608333332999997</c:v>
                </c:pt>
                <c:pt idx="210">
                  <c:v>46.780722892</c:v>
                </c:pt>
                <c:pt idx="211">
                  <c:v>47.414606741999997</c:v>
                </c:pt>
                <c:pt idx="212">
                  <c:v>46.957692307999999</c:v>
                </c:pt>
                <c:pt idx="213">
                  <c:v>46.957627119000001</c:v>
                </c:pt>
                <c:pt idx="214">
                  <c:v>46.287931034000003</c:v>
                </c:pt>
                <c:pt idx="215">
                  <c:v>47.584444443999999</c:v>
                </c:pt>
                <c:pt idx="216">
                  <c:v>47.208333332999999</c:v>
                </c:pt>
                <c:pt idx="217">
                  <c:v>46.836956522000001</c:v>
                </c:pt>
                <c:pt idx="218">
                  <c:v>47.838888889000003</c:v>
                </c:pt>
                <c:pt idx="219">
                  <c:v>47.628571428999997</c:v>
                </c:pt>
                <c:pt idx="220">
                  <c:v>46.875438596000002</c:v>
                </c:pt>
                <c:pt idx="221">
                  <c:v>46.843037975000001</c:v>
                </c:pt>
                <c:pt idx="222">
                  <c:v>46.094666666999998</c:v>
                </c:pt>
                <c:pt idx="223">
                  <c:v>48.183157895000001</c:v>
                </c:pt>
                <c:pt idx="224">
                  <c:v>46.57</c:v>
                </c:pt>
                <c:pt idx="225">
                  <c:v>47.859375</c:v>
                </c:pt>
                <c:pt idx="226">
                  <c:v>47.976666667000003</c:v>
                </c:pt>
                <c:pt idx="227">
                  <c:v>48.484722222000002</c:v>
                </c:pt>
                <c:pt idx="228">
                  <c:v>47.590740740999998</c:v>
                </c:pt>
                <c:pt idx="229">
                  <c:v>48.558260869999998</c:v>
                </c:pt>
                <c:pt idx="230">
                  <c:v>48.360204082000003</c:v>
                </c:pt>
                <c:pt idx="231">
                  <c:v>48.049090909</c:v>
                </c:pt>
                <c:pt idx="232">
                  <c:v>45.904918033000001</c:v>
                </c:pt>
                <c:pt idx="233">
                  <c:v>47.304255318999999</c:v>
                </c:pt>
                <c:pt idx="234">
                  <c:v>47.05</c:v>
                </c:pt>
                <c:pt idx="235">
                  <c:v>46.173076923000004</c:v>
                </c:pt>
                <c:pt idx="236">
                  <c:v>47.075757576000001</c:v>
                </c:pt>
                <c:pt idx="237">
                  <c:v>43.639130434999998</c:v>
                </c:pt>
                <c:pt idx="238">
                  <c:v>46.466666666999998</c:v>
                </c:pt>
                <c:pt idx="239">
                  <c:v>44.827272727</c:v>
                </c:pt>
                <c:pt idx="240">
                  <c:v>45.56</c:v>
                </c:pt>
                <c:pt idx="241">
                  <c:v>42.86</c:v>
                </c:pt>
                <c:pt idx="242">
                  <c:v>46.169230769000002</c:v>
                </c:pt>
                <c:pt idx="243">
                  <c:v>45.506666666999998</c:v>
                </c:pt>
                <c:pt idx="244">
                  <c:v>47.31</c:v>
                </c:pt>
                <c:pt idx="245">
                  <c:v>45.1</c:v>
                </c:pt>
                <c:pt idx="246">
                  <c:v>45.126666667000002</c:v>
                </c:pt>
                <c:pt idx="247">
                  <c:v>35.982222221999997</c:v>
                </c:pt>
                <c:pt idx="248">
                  <c:v>37.087804878</c:v>
                </c:pt>
                <c:pt idx="249">
                  <c:v>36.700000000000003</c:v>
                </c:pt>
                <c:pt idx="250">
                  <c:v>33.333333332999999</c:v>
                </c:pt>
                <c:pt idx="251">
                  <c:v>38.084782609000001</c:v>
                </c:pt>
                <c:pt idx="252">
                  <c:v>35.930612244999999</c:v>
                </c:pt>
                <c:pt idx="253">
                  <c:v>39.615555555999997</c:v>
                </c:pt>
                <c:pt idx="254">
                  <c:v>37.676923076999998</c:v>
                </c:pt>
                <c:pt idx="255">
                  <c:v>38.952112675999999</c:v>
                </c:pt>
                <c:pt idx="256">
                  <c:v>37.342465752999999</c:v>
                </c:pt>
                <c:pt idx="257">
                  <c:v>36.910204082</c:v>
                </c:pt>
                <c:pt idx="258">
                  <c:v>37.482608696</c:v>
                </c:pt>
                <c:pt idx="259">
                  <c:v>37.804411764999998</c:v>
                </c:pt>
                <c:pt idx="260">
                  <c:v>35.929629630000001</c:v>
                </c:pt>
                <c:pt idx="261">
                  <c:v>37.583928571000001</c:v>
                </c:pt>
                <c:pt idx="262">
                  <c:v>37.313207546999998</c:v>
                </c:pt>
                <c:pt idx="263">
                  <c:v>38.058620689999998</c:v>
                </c:pt>
                <c:pt idx="264">
                  <c:v>37.161666666999999</c:v>
                </c:pt>
                <c:pt idx="265">
                  <c:v>48.64</c:v>
                </c:pt>
                <c:pt idx="266">
                  <c:v>43.033333333000002</c:v>
                </c:pt>
                <c:pt idx="267">
                  <c:v>53.3</c:v>
                </c:pt>
                <c:pt idx="268">
                  <c:v>47.4</c:v>
                </c:pt>
                <c:pt idx="269">
                  <c:v>45</c:v>
                </c:pt>
                <c:pt idx="270">
                  <c:v>48.6</c:v>
                </c:pt>
                <c:pt idx="271">
                  <c:v>44</c:v>
                </c:pt>
                <c:pt idx="272">
                  <c:v>49.071428570999998</c:v>
                </c:pt>
                <c:pt idx="273">
                  <c:v>47.05</c:v>
                </c:pt>
                <c:pt idx="274">
                  <c:v>54.181818182000001</c:v>
                </c:pt>
                <c:pt idx="275">
                  <c:v>52.6875</c:v>
                </c:pt>
                <c:pt idx="276">
                  <c:v>51.633333333000003</c:v>
                </c:pt>
                <c:pt idx="277">
                  <c:v>49</c:v>
                </c:pt>
                <c:pt idx="278">
                  <c:v>50.84375</c:v>
                </c:pt>
                <c:pt idx="279">
                  <c:v>48.25</c:v>
                </c:pt>
                <c:pt idx="280">
                  <c:v>46.412500000000001</c:v>
                </c:pt>
                <c:pt idx="281">
                  <c:v>51.358333332999997</c:v>
                </c:pt>
                <c:pt idx="282">
                  <c:v>53</c:v>
                </c:pt>
                <c:pt idx="283">
                  <c:v>45</c:v>
                </c:pt>
                <c:pt idx="284">
                  <c:v>46.9</c:v>
                </c:pt>
                <c:pt idx="285">
                  <c:v>48.121428571000003</c:v>
                </c:pt>
                <c:pt idx="286">
                  <c:v>51</c:v>
                </c:pt>
                <c:pt idx="287">
                  <c:v>53.34375</c:v>
                </c:pt>
                <c:pt idx="288">
                  <c:v>48.863636364000001</c:v>
                </c:pt>
                <c:pt idx="289">
                  <c:v>49.6875</c:v>
                </c:pt>
                <c:pt idx="290">
                  <c:v>49.8</c:v>
                </c:pt>
                <c:pt idx="291">
                  <c:v>51.881250000000001</c:v>
                </c:pt>
                <c:pt idx="292">
                  <c:v>50.625</c:v>
                </c:pt>
                <c:pt idx="293">
                  <c:v>47.05</c:v>
                </c:pt>
                <c:pt idx="294">
                  <c:v>48.6875</c:v>
                </c:pt>
                <c:pt idx="295">
                  <c:v>49.6</c:v>
                </c:pt>
                <c:pt idx="296">
                  <c:v>48</c:v>
                </c:pt>
                <c:pt idx="297">
                  <c:v>51.195652174000003</c:v>
                </c:pt>
                <c:pt idx="298">
                  <c:v>48.982608696</c:v>
                </c:pt>
                <c:pt idx="299">
                  <c:v>50.138888889</c:v>
                </c:pt>
                <c:pt idx="300">
                  <c:v>51.130434782999998</c:v>
                </c:pt>
                <c:pt idx="301">
                  <c:v>50.040540540999999</c:v>
                </c:pt>
                <c:pt idx="302">
                  <c:v>48.02</c:v>
                </c:pt>
                <c:pt idx="303">
                  <c:v>49.568181817999999</c:v>
                </c:pt>
                <c:pt idx="304">
                  <c:v>47.344827586000001</c:v>
                </c:pt>
                <c:pt idx="305">
                  <c:v>50.785714286000001</c:v>
                </c:pt>
                <c:pt idx="306">
                  <c:v>49.840625000000003</c:v>
                </c:pt>
                <c:pt idx="307">
                  <c:v>48.863636364000001</c:v>
                </c:pt>
                <c:pt idx="308">
                  <c:v>48.705882353</c:v>
                </c:pt>
                <c:pt idx="309">
                  <c:v>48.030434782999997</c:v>
                </c:pt>
                <c:pt idx="310">
                  <c:v>54.5</c:v>
                </c:pt>
                <c:pt idx="311">
                  <c:v>49.928571429000002</c:v>
                </c:pt>
                <c:pt idx="312">
                  <c:v>50.005555555999997</c:v>
                </c:pt>
                <c:pt idx="313">
                  <c:v>50.916666667000001</c:v>
                </c:pt>
                <c:pt idx="314">
                  <c:v>46.778571429000003</c:v>
                </c:pt>
                <c:pt idx="315">
                  <c:v>52.125</c:v>
                </c:pt>
                <c:pt idx="316">
                  <c:v>50.833333332999999</c:v>
                </c:pt>
                <c:pt idx="317">
                  <c:v>53.875</c:v>
                </c:pt>
                <c:pt idx="318">
                  <c:v>47.214285713999999</c:v>
                </c:pt>
                <c:pt idx="319">
                  <c:v>50.625</c:v>
                </c:pt>
                <c:pt idx="320">
                  <c:v>48.590909091</c:v>
                </c:pt>
                <c:pt idx="321">
                  <c:v>55.32</c:v>
                </c:pt>
                <c:pt idx="322">
                  <c:v>52.625</c:v>
                </c:pt>
                <c:pt idx="323">
                  <c:v>60.3</c:v>
                </c:pt>
                <c:pt idx="324">
                  <c:v>59.79</c:v>
                </c:pt>
                <c:pt idx="325">
                  <c:v>60.952631578999998</c:v>
                </c:pt>
                <c:pt idx="326">
                  <c:v>59.323529411999999</c:v>
                </c:pt>
                <c:pt idx="327">
                  <c:v>57.587499999999999</c:v>
                </c:pt>
                <c:pt idx="328">
                  <c:v>60.285714286000001</c:v>
                </c:pt>
                <c:pt idx="329">
                  <c:v>57.225000000000001</c:v>
                </c:pt>
                <c:pt idx="330">
                  <c:v>59.924999999999997</c:v>
                </c:pt>
                <c:pt idx="331">
                  <c:v>57</c:v>
                </c:pt>
                <c:pt idx="332">
                  <c:v>60.7</c:v>
                </c:pt>
                <c:pt idx="333">
                  <c:v>57.5</c:v>
                </c:pt>
                <c:pt idx="334">
                  <c:v>59.733333332999997</c:v>
                </c:pt>
                <c:pt idx="335">
                  <c:v>52.166666667000001</c:v>
                </c:pt>
                <c:pt idx="336">
                  <c:v>58.733333332999997</c:v>
                </c:pt>
                <c:pt idx="337">
                  <c:v>51.571428570999998</c:v>
                </c:pt>
                <c:pt idx="338">
                  <c:v>53.833333332999999</c:v>
                </c:pt>
                <c:pt idx="339">
                  <c:v>55.75</c:v>
                </c:pt>
                <c:pt idx="340">
                  <c:v>54</c:v>
                </c:pt>
                <c:pt idx="341">
                  <c:v>55.666666667000001</c:v>
                </c:pt>
                <c:pt idx="342">
                  <c:v>51.833333332999999</c:v>
                </c:pt>
                <c:pt idx="343">
                  <c:v>56.928571429000002</c:v>
                </c:pt>
                <c:pt idx="344">
                  <c:v>53.5</c:v>
                </c:pt>
                <c:pt idx="345">
                  <c:v>59</c:v>
                </c:pt>
                <c:pt idx="346">
                  <c:v>49.5625</c:v>
                </c:pt>
                <c:pt idx="347">
                  <c:v>55</c:v>
                </c:pt>
                <c:pt idx="348">
                  <c:v>54.5</c:v>
                </c:pt>
                <c:pt idx="349">
                  <c:v>53.166666667000001</c:v>
                </c:pt>
                <c:pt idx="350">
                  <c:v>53.25</c:v>
                </c:pt>
                <c:pt idx="351">
                  <c:v>58.666666667000001</c:v>
                </c:pt>
                <c:pt idx="352">
                  <c:v>53.125</c:v>
                </c:pt>
                <c:pt idx="353">
                  <c:v>48.6</c:v>
                </c:pt>
                <c:pt idx="354">
                  <c:v>59.6</c:v>
                </c:pt>
                <c:pt idx="355">
                  <c:v>53.2</c:v>
                </c:pt>
                <c:pt idx="356">
                  <c:v>46.466666666999998</c:v>
                </c:pt>
                <c:pt idx="357">
                  <c:v>49.133333333000003</c:v>
                </c:pt>
                <c:pt idx="358">
                  <c:v>45.15</c:v>
                </c:pt>
                <c:pt idx="359">
                  <c:v>44.55</c:v>
                </c:pt>
                <c:pt idx="360">
                  <c:v>49.133333333000003</c:v>
                </c:pt>
                <c:pt idx="361">
                  <c:v>34.15</c:v>
                </c:pt>
                <c:pt idx="362">
                  <c:v>49</c:v>
                </c:pt>
                <c:pt idx="363">
                  <c:v>49.266666667000003</c:v>
                </c:pt>
                <c:pt idx="364">
                  <c:v>57.2</c:v>
                </c:pt>
                <c:pt idx="365">
                  <c:v>51.333333332999999</c:v>
                </c:pt>
                <c:pt idx="366">
                  <c:v>50.133333333000003</c:v>
                </c:pt>
                <c:pt idx="367">
                  <c:v>55.8</c:v>
                </c:pt>
                <c:pt idx="368">
                  <c:v>50.7</c:v>
                </c:pt>
                <c:pt idx="369">
                  <c:v>47.15</c:v>
                </c:pt>
                <c:pt idx="370">
                  <c:v>50</c:v>
                </c:pt>
                <c:pt idx="371">
                  <c:v>50.1</c:v>
                </c:pt>
                <c:pt idx="372">
                  <c:v>47.625</c:v>
                </c:pt>
                <c:pt idx="373">
                  <c:v>49.109090909000003</c:v>
                </c:pt>
                <c:pt idx="374">
                  <c:v>46.879166667</c:v>
                </c:pt>
                <c:pt idx="375">
                  <c:v>48.768749999999997</c:v>
                </c:pt>
                <c:pt idx="376">
                  <c:v>46.682352940999998</c:v>
                </c:pt>
                <c:pt idx="377">
                  <c:v>48.671428571</c:v>
                </c:pt>
                <c:pt idx="378">
                  <c:v>50.7</c:v>
                </c:pt>
                <c:pt idx="379">
                  <c:v>52.127272726999998</c:v>
                </c:pt>
                <c:pt idx="380">
                  <c:v>48.244444444000003</c:v>
                </c:pt>
                <c:pt idx="381">
                  <c:v>50.875</c:v>
                </c:pt>
                <c:pt idx="382">
                  <c:v>49.325000000000003</c:v>
                </c:pt>
                <c:pt idx="383">
                  <c:v>51.44</c:v>
                </c:pt>
                <c:pt idx="384">
                  <c:v>47.12</c:v>
                </c:pt>
                <c:pt idx="385">
                  <c:v>54.15</c:v>
                </c:pt>
                <c:pt idx="386">
                  <c:v>50.233333332999997</c:v>
                </c:pt>
                <c:pt idx="387">
                  <c:v>55.155555556000003</c:v>
                </c:pt>
                <c:pt idx="388">
                  <c:v>55.985714285999997</c:v>
                </c:pt>
                <c:pt idx="389">
                  <c:v>58.166666667000001</c:v>
                </c:pt>
                <c:pt idx="390">
                  <c:v>56.358823528999999</c:v>
                </c:pt>
                <c:pt idx="391">
                  <c:v>54.694444443999998</c:v>
                </c:pt>
                <c:pt idx="392">
                  <c:v>54.961111111000001</c:v>
                </c:pt>
                <c:pt idx="393">
                  <c:v>52.281818182000002</c:v>
                </c:pt>
                <c:pt idx="394">
                  <c:v>54.005882352999997</c:v>
                </c:pt>
                <c:pt idx="395">
                  <c:v>52.977777777999997</c:v>
                </c:pt>
                <c:pt idx="396">
                  <c:v>55.136363635999999</c:v>
                </c:pt>
                <c:pt idx="397">
                  <c:v>56.414285714000002</c:v>
                </c:pt>
                <c:pt idx="398">
                  <c:v>55.48</c:v>
                </c:pt>
                <c:pt idx="399">
                  <c:v>48.833333332999999</c:v>
                </c:pt>
                <c:pt idx="400">
                  <c:v>58.7</c:v>
                </c:pt>
                <c:pt idx="401">
                  <c:v>53.887500000000003</c:v>
                </c:pt>
                <c:pt idx="402">
                  <c:v>56.255555555999997</c:v>
                </c:pt>
                <c:pt idx="403">
                  <c:v>56.833333332999999</c:v>
                </c:pt>
                <c:pt idx="404">
                  <c:v>51.1</c:v>
                </c:pt>
                <c:pt idx="405">
                  <c:v>53.063636363999997</c:v>
                </c:pt>
                <c:pt idx="406">
                  <c:v>52.126666667000002</c:v>
                </c:pt>
                <c:pt idx="407">
                  <c:v>53.916666667000001</c:v>
                </c:pt>
                <c:pt idx="408">
                  <c:v>53.21</c:v>
                </c:pt>
                <c:pt idx="409">
                  <c:v>56.494736842000002</c:v>
                </c:pt>
                <c:pt idx="410">
                  <c:v>48.86</c:v>
                </c:pt>
                <c:pt idx="411">
                  <c:v>48.5625</c:v>
                </c:pt>
                <c:pt idx="412">
                  <c:v>51.55</c:v>
                </c:pt>
                <c:pt idx="413">
                  <c:v>56.027272727000003</c:v>
                </c:pt>
                <c:pt idx="414">
                  <c:v>51.747619047999997</c:v>
                </c:pt>
                <c:pt idx="415">
                  <c:v>52.328000000000003</c:v>
                </c:pt>
                <c:pt idx="416">
                  <c:v>53.803846153999999</c:v>
                </c:pt>
                <c:pt idx="417">
                  <c:v>55.8</c:v>
                </c:pt>
                <c:pt idx="418">
                  <c:v>52.913043477999999</c:v>
                </c:pt>
                <c:pt idx="419">
                  <c:v>57.608333332999997</c:v>
                </c:pt>
                <c:pt idx="420">
                  <c:v>53.409677418999998</c:v>
                </c:pt>
                <c:pt idx="421">
                  <c:v>51.894736842</c:v>
                </c:pt>
                <c:pt idx="422">
                  <c:v>54.771428571000001</c:v>
                </c:pt>
                <c:pt idx="423">
                  <c:v>55.478571428999999</c:v>
                </c:pt>
                <c:pt idx="424">
                  <c:v>52.827272727</c:v>
                </c:pt>
                <c:pt idx="425">
                  <c:v>54.654545454999997</c:v>
                </c:pt>
                <c:pt idx="426">
                  <c:v>52.347058824000001</c:v>
                </c:pt>
                <c:pt idx="427">
                  <c:v>49.724642856999999</c:v>
                </c:pt>
                <c:pt idx="428">
                  <c:v>54.286363635999997</c:v>
                </c:pt>
                <c:pt idx="429">
                  <c:v>51.693750000000001</c:v>
                </c:pt>
                <c:pt idx="430">
                  <c:v>53.961538462</c:v>
                </c:pt>
                <c:pt idx="431">
                  <c:v>50.855555555999999</c:v>
                </c:pt>
                <c:pt idx="432">
                  <c:v>53.017021276999998</c:v>
                </c:pt>
                <c:pt idx="433">
                  <c:v>51.725925926000002</c:v>
                </c:pt>
                <c:pt idx="434">
                  <c:v>54.543999999999997</c:v>
                </c:pt>
                <c:pt idx="435">
                  <c:v>47.838823529000003</c:v>
                </c:pt>
                <c:pt idx="436">
                  <c:v>55.435087719000002</c:v>
                </c:pt>
                <c:pt idx="437">
                  <c:v>56.34</c:v>
                </c:pt>
                <c:pt idx="438">
                  <c:v>54.54</c:v>
                </c:pt>
                <c:pt idx="439">
                  <c:v>52.5625</c:v>
                </c:pt>
                <c:pt idx="440">
                  <c:v>55.3</c:v>
                </c:pt>
                <c:pt idx="441">
                  <c:v>51.563636363999997</c:v>
                </c:pt>
                <c:pt idx="442">
                  <c:v>52.22</c:v>
                </c:pt>
                <c:pt idx="443">
                  <c:v>52.125</c:v>
                </c:pt>
                <c:pt idx="444">
                  <c:v>47.78</c:v>
                </c:pt>
                <c:pt idx="445">
                  <c:v>53.685714286</c:v>
                </c:pt>
                <c:pt idx="446">
                  <c:v>56.071428570999998</c:v>
                </c:pt>
                <c:pt idx="447">
                  <c:v>57.407692308000001</c:v>
                </c:pt>
                <c:pt idx="448">
                  <c:v>58.790909091000003</c:v>
                </c:pt>
                <c:pt idx="449">
                  <c:v>55.694736841999998</c:v>
                </c:pt>
                <c:pt idx="450">
                  <c:v>51.45</c:v>
                </c:pt>
                <c:pt idx="451">
                  <c:v>59.323076923000002</c:v>
                </c:pt>
                <c:pt idx="452">
                  <c:v>54.009090909000001</c:v>
                </c:pt>
                <c:pt idx="453">
                  <c:v>57.3</c:v>
                </c:pt>
                <c:pt idx="454">
                  <c:v>57.6</c:v>
                </c:pt>
                <c:pt idx="455">
                  <c:v>55.96</c:v>
                </c:pt>
                <c:pt idx="456">
                  <c:v>58.7</c:v>
                </c:pt>
                <c:pt idx="457">
                  <c:v>57.875862069</c:v>
                </c:pt>
                <c:pt idx="458">
                  <c:v>60.986842105000001</c:v>
                </c:pt>
                <c:pt idx="459">
                  <c:v>55.643999999999998</c:v>
                </c:pt>
                <c:pt idx="460">
                  <c:v>57.134615384999996</c:v>
                </c:pt>
                <c:pt idx="461">
                  <c:v>58.095454545000003</c:v>
                </c:pt>
                <c:pt idx="462">
                  <c:v>55.621052632000001</c:v>
                </c:pt>
                <c:pt idx="463">
                  <c:v>53.547058823999997</c:v>
                </c:pt>
                <c:pt idx="464">
                  <c:v>55.634482759000001</c:v>
                </c:pt>
                <c:pt idx="465">
                  <c:v>53.303846153999999</c:v>
                </c:pt>
                <c:pt idx="466">
                  <c:v>54.668181818000001</c:v>
                </c:pt>
                <c:pt idx="467">
                  <c:v>54.309090908999998</c:v>
                </c:pt>
                <c:pt idx="468">
                  <c:v>51.611363636</c:v>
                </c:pt>
                <c:pt idx="469">
                  <c:v>54.335483871000001</c:v>
                </c:pt>
                <c:pt idx="470">
                  <c:v>53.929166666999997</c:v>
                </c:pt>
                <c:pt idx="471">
                  <c:v>51.209375000000001</c:v>
                </c:pt>
                <c:pt idx="472">
                  <c:v>52.130769231000002</c:v>
                </c:pt>
                <c:pt idx="473">
                  <c:v>52.006666666999998</c:v>
                </c:pt>
                <c:pt idx="474">
                  <c:v>50.892857143000001</c:v>
                </c:pt>
                <c:pt idx="475">
                  <c:v>52.107407406999997</c:v>
                </c:pt>
                <c:pt idx="476">
                  <c:v>49.496969696999997</c:v>
                </c:pt>
                <c:pt idx="477">
                  <c:v>48.867391304000002</c:v>
                </c:pt>
                <c:pt idx="478">
                  <c:v>50.978571428999999</c:v>
                </c:pt>
                <c:pt idx="479">
                  <c:v>51.089130435000001</c:v>
                </c:pt>
                <c:pt idx="480">
                  <c:v>51.448571428999998</c:v>
                </c:pt>
                <c:pt idx="481">
                  <c:v>51.064285714</c:v>
                </c:pt>
                <c:pt idx="482">
                  <c:v>53.009859155000001</c:v>
                </c:pt>
                <c:pt idx="483">
                  <c:v>55.207692307999999</c:v>
                </c:pt>
                <c:pt idx="484">
                  <c:v>56.217391304000003</c:v>
                </c:pt>
                <c:pt idx="485">
                  <c:v>54.110714285999997</c:v>
                </c:pt>
                <c:pt idx="486">
                  <c:v>53.189361701999999</c:v>
                </c:pt>
                <c:pt idx="487">
                  <c:v>54.945454544999997</c:v>
                </c:pt>
                <c:pt idx="488">
                  <c:v>54.122727273000002</c:v>
                </c:pt>
                <c:pt idx="489">
                  <c:v>55.671428571</c:v>
                </c:pt>
                <c:pt idx="490">
                  <c:v>54.505882352999997</c:v>
                </c:pt>
                <c:pt idx="491">
                  <c:v>56.044117647</c:v>
                </c:pt>
                <c:pt idx="492">
                  <c:v>55.2</c:v>
                </c:pt>
                <c:pt idx="493">
                  <c:v>55.375</c:v>
                </c:pt>
                <c:pt idx="494">
                  <c:v>52.947368421</c:v>
                </c:pt>
                <c:pt idx="495">
                  <c:v>53.863636364000001</c:v>
                </c:pt>
                <c:pt idx="496">
                  <c:v>51.461538462</c:v>
                </c:pt>
                <c:pt idx="497">
                  <c:v>51.333333332999999</c:v>
                </c:pt>
                <c:pt idx="498">
                  <c:v>49.1</c:v>
                </c:pt>
                <c:pt idx="499">
                  <c:v>51.871428571000003</c:v>
                </c:pt>
                <c:pt idx="500">
                  <c:v>56.85</c:v>
                </c:pt>
                <c:pt idx="501">
                  <c:v>66.959999999999994</c:v>
                </c:pt>
                <c:pt idx="502">
                  <c:v>56.18</c:v>
                </c:pt>
                <c:pt idx="503">
                  <c:v>60.35</c:v>
                </c:pt>
                <c:pt idx="504">
                  <c:v>53.04</c:v>
                </c:pt>
                <c:pt idx="505">
                  <c:v>58.308333333</c:v>
                </c:pt>
                <c:pt idx="506">
                  <c:v>55.591666666999998</c:v>
                </c:pt>
                <c:pt idx="507">
                  <c:v>58.0625</c:v>
                </c:pt>
                <c:pt idx="508">
                  <c:v>59.17</c:v>
                </c:pt>
                <c:pt idx="509">
                  <c:v>57.571428570999998</c:v>
                </c:pt>
                <c:pt idx="510">
                  <c:v>54.2</c:v>
                </c:pt>
                <c:pt idx="511">
                  <c:v>61</c:v>
                </c:pt>
                <c:pt idx="512">
                  <c:v>54</c:v>
                </c:pt>
                <c:pt idx="513">
                  <c:v>55.863636364000001</c:v>
                </c:pt>
                <c:pt idx="514">
                  <c:v>61.51</c:v>
                </c:pt>
                <c:pt idx="515">
                  <c:v>61.784615385000002</c:v>
                </c:pt>
                <c:pt idx="516">
                  <c:v>60.05</c:v>
                </c:pt>
                <c:pt idx="517">
                  <c:v>64.308333332999993</c:v>
                </c:pt>
                <c:pt idx="518">
                  <c:v>65.678571429000002</c:v>
                </c:pt>
                <c:pt idx="519">
                  <c:v>63.92</c:v>
                </c:pt>
                <c:pt idx="520">
                  <c:v>64.458333332999999</c:v>
                </c:pt>
                <c:pt idx="521">
                  <c:v>67.290000000000006</c:v>
                </c:pt>
                <c:pt idx="522">
                  <c:v>62.637931033999998</c:v>
                </c:pt>
                <c:pt idx="523">
                  <c:v>68.253124999999997</c:v>
                </c:pt>
                <c:pt idx="524">
                  <c:v>62.576470587999999</c:v>
                </c:pt>
                <c:pt idx="525">
                  <c:v>60.923333333000002</c:v>
                </c:pt>
                <c:pt idx="526">
                  <c:v>64.208064515999993</c:v>
                </c:pt>
                <c:pt idx="527">
                  <c:v>62.983333332999997</c:v>
                </c:pt>
                <c:pt idx="528">
                  <c:v>62.661904761999999</c:v>
                </c:pt>
                <c:pt idx="529">
                  <c:v>67.057142857000002</c:v>
                </c:pt>
                <c:pt idx="530">
                  <c:v>63.287500000000001</c:v>
                </c:pt>
                <c:pt idx="531">
                  <c:v>61.931249999999999</c:v>
                </c:pt>
                <c:pt idx="532">
                  <c:v>62.537837838000002</c:v>
                </c:pt>
                <c:pt idx="533">
                  <c:v>65.202439024</c:v>
                </c:pt>
                <c:pt idx="534">
                  <c:v>61.712727272999999</c:v>
                </c:pt>
                <c:pt idx="535">
                  <c:v>60.880645160999997</c:v>
                </c:pt>
                <c:pt idx="536">
                  <c:v>62.515217391</c:v>
                </c:pt>
                <c:pt idx="537">
                  <c:v>64.472916667000007</c:v>
                </c:pt>
                <c:pt idx="538">
                  <c:v>62.578723404000002</c:v>
                </c:pt>
                <c:pt idx="539">
                  <c:v>61.442372880999997</c:v>
                </c:pt>
                <c:pt idx="540">
                  <c:v>60.469047619000001</c:v>
                </c:pt>
                <c:pt idx="541">
                  <c:v>59.642592593000003</c:v>
                </c:pt>
                <c:pt idx="542">
                  <c:v>58.222222221999999</c:v>
                </c:pt>
                <c:pt idx="543">
                  <c:v>59.168493151</c:v>
                </c:pt>
                <c:pt idx="544">
                  <c:v>57.791780822</c:v>
                </c:pt>
                <c:pt idx="545">
                  <c:v>60.539506172999999</c:v>
                </c:pt>
                <c:pt idx="546">
                  <c:v>57.444444443999998</c:v>
                </c:pt>
                <c:pt idx="547">
                  <c:v>59.621649484999999</c:v>
                </c:pt>
                <c:pt idx="548">
                  <c:v>61.811560694000001</c:v>
                </c:pt>
                <c:pt idx="549">
                  <c:v>61.971808510999999</c:v>
                </c:pt>
                <c:pt idx="550">
                  <c:v>61.678222222000002</c:v>
                </c:pt>
                <c:pt idx="551">
                  <c:v>61.030049261000002</c:v>
                </c:pt>
                <c:pt idx="552">
                  <c:v>62.153125000000003</c:v>
                </c:pt>
                <c:pt idx="553">
                  <c:v>62.068666667000002</c:v>
                </c:pt>
                <c:pt idx="554">
                  <c:v>61.754415954000002</c:v>
                </c:pt>
                <c:pt idx="555">
                  <c:v>61.198694517</c:v>
                </c:pt>
                <c:pt idx="556">
                  <c:v>59.882608695999998</c:v>
                </c:pt>
                <c:pt idx="557">
                  <c:v>60.495061728000003</c:v>
                </c:pt>
                <c:pt idx="558">
                  <c:v>61.549285714</c:v>
                </c:pt>
                <c:pt idx="559">
                  <c:v>62.293384224</c:v>
                </c:pt>
                <c:pt idx="560">
                  <c:v>61.366666666999997</c:v>
                </c:pt>
                <c:pt idx="561">
                  <c:v>60.499336282999998</c:v>
                </c:pt>
                <c:pt idx="562">
                  <c:v>60.816791979999998</c:v>
                </c:pt>
                <c:pt idx="563">
                  <c:v>61.128995433999997</c:v>
                </c:pt>
                <c:pt idx="564">
                  <c:v>61.102267003000001</c:v>
                </c:pt>
                <c:pt idx="565">
                  <c:v>60.242895441999998</c:v>
                </c:pt>
                <c:pt idx="566">
                  <c:v>60.822625698000003</c:v>
                </c:pt>
                <c:pt idx="567">
                  <c:v>59.886184211</c:v>
                </c:pt>
                <c:pt idx="568">
                  <c:v>59.866666666999997</c:v>
                </c:pt>
                <c:pt idx="569">
                  <c:v>60.132121212000001</c:v>
                </c:pt>
                <c:pt idx="570">
                  <c:v>61.678787878999998</c:v>
                </c:pt>
                <c:pt idx="571">
                  <c:v>61.754696133000003</c:v>
                </c:pt>
                <c:pt idx="572">
                  <c:v>61.718571429000001</c:v>
                </c:pt>
                <c:pt idx="573">
                  <c:v>60.975155280000003</c:v>
                </c:pt>
                <c:pt idx="574">
                  <c:v>56.706730769000004</c:v>
                </c:pt>
                <c:pt idx="575">
                  <c:v>60.752631579000003</c:v>
                </c:pt>
                <c:pt idx="576">
                  <c:v>57.3125</c:v>
                </c:pt>
                <c:pt idx="577">
                  <c:v>59.253124999999997</c:v>
                </c:pt>
                <c:pt idx="578">
                  <c:v>60.192857142999998</c:v>
                </c:pt>
                <c:pt idx="579">
                  <c:v>59.497142857</c:v>
                </c:pt>
                <c:pt idx="580">
                  <c:v>57.773913043</c:v>
                </c:pt>
                <c:pt idx="581">
                  <c:v>56.621739130000002</c:v>
                </c:pt>
                <c:pt idx="582">
                  <c:v>57.368571428999999</c:v>
                </c:pt>
                <c:pt idx="583">
                  <c:v>54.786206897</c:v>
                </c:pt>
                <c:pt idx="584">
                  <c:v>53.822857143</c:v>
                </c:pt>
                <c:pt idx="585">
                  <c:v>55.420588234999997</c:v>
                </c:pt>
                <c:pt idx="586">
                  <c:v>52.615625000000001</c:v>
                </c:pt>
                <c:pt idx="587">
                  <c:v>53.993548386999997</c:v>
                </c:pt>
                <c:pt idx="588">
                  <c:v>50.570967742000001</c:v>
                </c:pt>
                <c:pt idx="589">
                  <c:v>53.883333333000003</c:v>
                </c:pt>
                <c:pt idx="590">
                  <c:v>52.907692308000001</c:v>
                </c:pt>
                <c:pt idx="591">
                  <c:v>55.363636364000001</c:v>
                </c:pt>
                <c:pt idx="592">
                  <c:v>54.907317073000002</c:v>
                </c:pt>
                <c:pt idx="593">
                  <c:v>51.774999999999999</c:v>
                </c:pt>
                <c:pt idx="594">
                  <c:v>52.83</c:v>
                </c:pt>
                <c:pt idx="595">
                  <c:v>62.227272726999999</c:v>
                </c:pt>
                <c:pt idx="596">
                  <c:v>68.366666667000004</c:v>
                </c:pt>
                <c:pt idx="597">
                  <c:v>74.533333333000002</c:v>
                </c:pt>
                <c:pt idx="598">
                  <c:v>61</c:v>
                </c:pt>
                <c:pt idx="599">
                  <c:v>75.8</c:v>
                </c:pt>
                <c:pt idx="600">
                  <c:v>75.754545454999999</c:v>
                </c:pt>
                <c:pt idx="601">
                  <c:v>78.55</c:v>
                </c:pt>
                <c:pt idx="602">
                  <c:v>76.099999999999994</c:v>
                </c:pt>
                <c:pt idx="603">
                  <c:v>73.849999999999994</c:v>
                </c:pt>
                <c:pt idx="604">
                  <c:v>72.924999999999997</c:v>
                </c:pt>
                <c:pt idx="605">
                  <c:v>75.971428571000004</c:v>
                </c:pt>
                <c:pt idx="606">
                  <c:v>74.483333333000004</c:v>
                </c:pt>
                <c:pt idx="607">
                  <c:v>76.165000000000006</c:v>
                </c:pt>
                <c:pt idx="608">
                  <c:v>75.441666667000007</c:v>
                </c:pt>
                <c:pt idx="609">
                  <c:v>76.188888888999998</c:v>
                </c:pt>
                <c:pt idx="610">
                  <c:v>64.611764706000002</c:v>
                </c:pt>
                <c:pt idx="611">
                  <c:v>66.562068965999998</c:v>
                </c:pt>
                <c:pt idx="612">
                  <c:v>66.007407407000002</c:v>
                </c:pt>
                <c:pt idx="613">
                  <c:v>71.142857143000001</c:v>
                </c:pt>
                <c:pt idx="614">
                  <c:v>74.462500000000006</c:v>
                </c:pt>
                <c:pt idx="615">
                  <c:v>71.45</c:v>
                </c:pt>
                <c:pt idx="616">
                  <c:v>73.72</c:v>
                </c:pt>
                <c:pt idx="617">
                  <c:v>74.323076923000002</c:v>
                </c:pt>
                <c:pt idx="618">
                  <c:v>74.309090909000005</c:v>
                </c:pt>
                <c:pt idx="619">
                  <c:v>74.057142857000002</c:v>
                </c:pt>
                <c:pt idx="620">
                  <c:v>71.349999999999994</c:v>
                </c:pt>
                <c:pt idx="621">
                  <c:v>72.103846153999996</c:v>
                </c:pt>
                <c:pt idx="622">
                  <c:v>70.953846154000004</c:v>
                </c:pt>
                <c:pt idx="623">
                  <c:v>70.206249999999997</c:v>
                </c:pt>
                <c:pt idx="624">
                  <c:v>76.886363635999999</c:v>
                </c:pt>
                <c:pt idx="625">
                  <c:v>70.546428571000007</c:v>
                </c:pt>
                <c:pt idx="626">
                  <c:v>72.386363635999999</c:v>
                </c:pt>
                <c:pt idx="627">
                  <c:v>72.583333332999999</c:v>
                </c:pt>
                <c:pt idx="628">
                  <c:v>75.775862068999999</c:v>
                </c:pt>
                <c:pt idx="629">
                  <c:v>67.5</c:v>
                </c:pt>
                <c:pt idx="630">
                  <c:v>66.5</c:v>
                </c:pt>
                <c:pt idx="631">
                  <c:v>66.224999999999994</c:v>
                </c:pt>
                <c:pt idx="632">
                  <c:v>65.157142856999997</c:v>
                </c:pt>
                <c:pt idx="633">
                  <c:v>64.516666666999996</c:v>
                </c:pt>
                <c:pt idx="634">
                  <c:v>62.87</c:v>
                </c:pt>
                <c:pt idx="635">
                  <c:v>56.36</c:v>
                </c:pt>
                <c:pt idx="636">
                  <c:v>60.142857143000001</c:v>
                </c:pt>
                <c:pt idx="637">
                  <c:v>61.866666666999997</c:v>
                </c:pt>
                <c:pt idx="638">
                  <c:v>62.92</c:v>
                </c:pt>
                <c:pt idx="639">
                  <c:v>68.2</c:v>
                </c:pt>
                <c:pt idx="640">
                  <c:v>64.400000000000006</c:v>
                </c:pt>
                <c:pt idx="641">
                  <c:v>68.783333333000002</c:v>
                </c:pt>
                <c:pt idx="642">
                  <c:v>73.166666667000001</c:v>
                </c:pt>
                <c:pt idx="643">
                  <c:v>63.6</c:v>
                </c:pt>
                <c:pt idx="644">
                  <c:v>69.272222221999996</c:v>
                </c:pt>
                <c:pt idx="645">
                  <c:v>71.066666667000007</c:v>
                </c:pt>
                <c:pt idx="646">
                  <c:v>70.564705881999998</c:v>
                </c:pt>
                <c:pt idx="647">
                  <c:v>70.766666666999996</c:v>
                </c:pt>
                <c:pt idx="648">
                  <c:v>69.94</c:v>
                </c:pt>
                <c:pt idx="649">
                  <c:v>70.13</c:v>
                </c:pt>
                <c:pt idx="650">
                  <c:v>72.599999999999994</c:v>
                </c:pt>
                <c:pt idx="651">
                  <c:v>69.38</c:v>
                </c:pt>
                <c:pt idx="652">
                  <c:v>65.730769230999996</c:v>
                </c:pt>
                <c:pt idx="653">
                  <c:v>71.066666667000007</c:v>
                </c:pt>
                <c:pt idx="654">
                  <c:v>69.454838710000004</c:v>
                </c:pt>
                <c:pt idx="655">
                  <c:v>65.296875</c:v>
                </c:pt>
                <c:pt idx="656">
                  <c:v>69.158823529000003</c:v>
                </c:pt>
                <c:pt idx="657">
                  <c:v>67.224999999999994</c:v>
                </c:pt>
                <c:pt idx="658">
                  <c:v>66.230769230999996</c:v>
                </c:pt>
                <c:pt idx="659">
                  <c:v>66.969565216999996</c:v>
                </c:pt>
                <c:pt idx="660">
                  <c:v>71.296875</c:v>
                </c:pt>
                <c:pt idx="661">
                  <c:v>70.418181817999994</c:v>
                </c:pt>
                <c:pt idx="662">
                  <c:v>67.489743590000003</c:v>
                </c:pt>
                <c:pt idx="663">
                  <c:v>69.791111111000006</c:v>
                </c:pt>
                <c:pt idx="664">
                  <c:v>68.537209301999994</c:v>
                </c:pt>
                <c:pt idx="665">
                  <c:v>70.505555556000004</c:v>
                </c:pt>
                <c:pt idx="666">
                  <c:v>68.502040816000004</c:v>
                </c:pt>
                <c:pt idx="667">
                  <c:v>70.098275861999994</c:v>
                </c:pt>
                <c:pt idx="668">
                  <c:v>68.702325580999997</c:v>
                </c:pt>
                <c:pt idx="669">
                  <c:v>68.21025641</c:v>
                </c:pt>
                <c:pt idx="670">
                  <c:v>68.492307691999997</c:v>
                </c:pt>
                <c:pt idx="671">
                  <c:v>67.286206897</c:v>
                </c:pt>
                <c:pt idx="672">
                  <c:v>70.444444443999998</c:v>
                </c:pt>
                <c:pt idx="673">
                  <c:v>71.854545454999993</c:v>
                </c:pt>
                <c:pt idx="674">
                  <c:v>68.472222221999999</c:v>
                </c:pt>
                <c:pt idx="675">
                  <c:v>64.928571429000002</c:v>
                </c:pt>
                <c:pt idx="676">
                  <c:v>68.287499999999994</c:v>
                </c:pt>
                <c:pt idx="677">
                  <c:v>73</c:v>
                </c:pt>
                <c:pt idx="678">
                  <c:v>79.55</c:v>
                </c:pt>
                <c:pt idx="679">
                  <c:v>73.5</c:v>
                </c:pt>
                <c:pt idx="680">
                  <c:v>71.900000000000006</c:v>
                </c:pt>
                <c:pt idx="681">
                  <c:v>80.8</c:v>
                </c:pt>
                <c:pt idx="682">
                  <c:v>68.25</c:v>
                </c:pt>
                <c:pt idx="683">
                  <c:v>76</c:v>
                </c:pt>
                <c:pt idx="684">
                  <c:v>70.075000000000003</c:v>
                </c:pt>
                <c:pt idx="685">
                  <c:v>70</c:v>
                </c:pt>
                <c:pt idx="686">
                  <c:v>68.64</c:v>
                </c:pt>
                <c:pt idx="687">
                  <c:v>69.5</c:v>
                </c:pt>
                <c:pt idx="688">
                  <c:v>71.909090909</c:v>
                </c:pt>
                <c:pt idx="689">
                  <c:v>68.083333332999999</c:v>
                </c:pt>
                <c:pt idx="690">
                  <c:v>72.400000000000006</c:v>
                </c:pt>
                <c:pt idx="691">
                  <c:v>66.166666667000001</c:v>
                </c:pt>
                <c:pt idx="692">
                  <c:v>73.722222221999999</c:v>
                </c:pt>
                <c:pt idx="693">
                  <c:v>72.111111111</c:v>
                </c:pt>
                <c:pt idx="694">
                  <c:v>69.515384615000002</c:v>
                </c:pt>
                <c:pt idx="695">
                  <c:v>74.75</c:v>
                </c:pt>
                <c:pt idx="696">
                  <c:v>72.28</c:v>
                </c:pt>
                <c:pt idx="697">
                  <c:v>73.5</c:v>
                </c:pt>
                <c:pt idx="698">
                  <c:v>68.125</c:v>
                </c:pt>
                <c:pt idx="699">
                  <c:v>70.961538461999993</c:v>
                </c:pt>
                <c:pt idx="700">
                  <c:v>66.25</c:v>
                </c:pt>
                <c:pt idx="701">
                  <c:v>67.3</c:v>
                </c:pt>
                <c:pt idx="702">
                  <c:v>70.5</c:v>
                </c:pt>
                <c:pt idx="703">
                  <c:v>70.576923077000004</c:v>
                </c:pt>
                <c:pt idx="704">
                  <c:v>70.166666667000001</c:v>
                </c:pt>
                <c:pt idx="705">
                  <c:v>68.333333332999999</c:v>
                </c:pt>
                <c:pt idx="706">
                  <c:v>70.333333332999999</c:v>
                </c:pt>
                <c:pt idx="707">
                  <c:v>66.242857142999995</c:v>
                </c:pt>
                <c:pt idx="708">
                  <c:v>70.966666666999998</c:v>
                </c:pt>
                <c:pt idx="709">
                  <c:v>60.6</c:v>
                </c:pt>
                <c:pt idx="710">
                  <c:v>73.3</c:v>
                </c:pt>
                <c:pt idx="711">
                  <c:v>68.666666667000001</c:v>
                </c:pt>
                <c:pt idx="712">
                  <c:v>66.599999999999994</c:v>
                </c:pt>
                <c:pt idx="713">
                  <c:v>72.357142856999999</c:v>
                </c:pt>
                <c:pt idx="714">
                  <c:v>64.25</c:v>
                </c:pt>
                <c:pt idx="715">
                  <c:v>64.333333332999999</c:v>
                </c:pt>
                <c:pt idx="716">
                  <c:v>70.966666666999998</c:v>
                </c:pt>
                <c:pt idx="717">
                  <c:v>68.364705881999996</c:v>
                </c:pt>
                <c:pt idx="718">
                  <c:v>66.625</c:v>
                </c:pt>
                <c:pt idx="719">
                  <c:v>67.875</c:v>
                </c:pt>
                <c:pt idx="720">
                  <c:v>69.210526315999999</c:v>
                </c:pt>
                <c:pt idx="721">
                  <c:v>69.277777778000001</c:v>
                </c:pt>
                <c:pt idx="722">
                  <c:v>67.666666667000001</c:v>
                </c:pt>
                <c:pt idx="723">
                  <c:v>65.409090909</c:v>
                </c:pt>
                <c:pt idx="724">
                  <c:v>69.236842104999994</c:v>
                </c:pt>
                <c:pt idx="725">
                  <c:v>67.958333332999999</c:v>
                </c:pt>
                <c:pt idx="726">
                  <c:v>72.6875</c:v>
                </c:pt>
                <c:pt idx="727">
                  <c:v>68.573684211</c:v>
                </c:pt>
                <c:pt idx="728">
                  <c:v>68.133333332999996</c:v>
                </c:pt>
                <c:pt idx="729">
                  <c:v>69.335294117999993</c:v>
                </c:pt>
                <c:pt idx="730">
                  <c:v>68.5</c:v>
                </c:pt>
                <c:pt idx="731">
                  <c:v>70.625</c:v>
                </c:pt>
                <c:pt idx="732">
                  <c:v>69.142857143000001</c:v>
                </c:pt>
                <c:pt idx="733">
                  <c:v>69.2</c:v>
                </c:pt>
                <c:pt idx="734">
                  <c:v>71.385714285999995</c:v>
                </c:pt>
                <c:pt idx="735">
                  <c:v>69.190909090999995</c:v>
                </c:pt>
                <c:pt idx="736">
                  <c:v>68.483333333000004</c:v>
                </c:pt>
                <c:pt idx="737">
                  <c:v>65.857142856999999</c:v>
                </c:pt>
                <c:pt idx="738">
                  <c:v>68.990909091000006</c:v>
                </c:pt>
                <c:pt idx="739">
                  <c:v>70.666666667000001</c:v>
                </c:pt>
                <c:pt idx="740">
                  <c:v>70.833333332999999</c:v>
                </c:pt>
                <c:pt idx="741">
                  <c:v>67.212500000000006</c:v>
                </c:pt>
                <c:pt idx="742">
                  <c:v>75.099999999999994</c:v>
                </c:pt>
                <c:pt idx="743">
                  <c:v>71.533333333000002</c:v>
                </c:pt>
                <c:pt idx="744">
                  <c:v>65.388888889</c:v>
                </c:pt>
                <c:pt idx="745">
                  <c:v>66.818181817999999</c:v>
                </c:pt>
                <c:pt idx="746">
                  <c:v>68.59</c:v>
                </c:pt>
                <c:pt idx="747">
                  <c:v>68.784615384999995</c:v>
                </c:pt>
                <c:pt idx="748">
                  <c:v>71.394117647000002</c:v>
                </c:pt>
                <c:pt idx="749">
                  <c:v>69.209523809999993</c:v>
                </c:pt>
                <c:pt idx="750">
                  <c:v>69.495238095000005</c:v>
                </c:pt>
                <c:pt idx="751">
                  <c:v>64.510000000000005</c:v>
                </c:pt>
                <c:pt idx="752">
                  <c:v>70.099999999999994</c:v>
                </c:pt>
                <c:pt idx="753">
                  <c:v>67.53</c:v>
                </c:pt>
                <c:pt idx="754">
                  <c:v>67.427499999999995</c:v>
                </c:pt>
                <c:pt idx="755">
                  <c:v>68.234210525999998</c:v>
                </c:pt>
                <c:pt idx="756">
                  <c:v>66.951351351</c:v>
                </c:pt>
                <c:pt idx="757">
                  <c:v>68.545454544999998</c:v>
                </c:pt>
                <c:pt idx="758">
                  <c:v>66.854761905000004</c:v>
                </c:pt>
                <c:pt idx="759">
                  <c:v>69.514634146000006</c:v>
                </c:pt>
                <c:pt idx="760">
                  <c:v>67.373809523999995</c:v>
                </c:pt>
                <c:pt idx="761">
                  <c:v>65.029245282999995</c:v>
                </c:pt>
                <c:pt idx="762">
                  <c:v>66.875294117999999</c:v>
                </c:pt>
                <c:pt idx="763">
                  <c:v>66.579032257999998</c:v>
                </c:pt>
                <c:pt idx="764">
                  <c:v>67.525233645</c:v>
                </c:pt>
                <c:pt idx="765">
                  <c:v>65.368333332999995</c:v>
                </c:pt>
                <c:pt idx="766">
                  <c:v>65.820300751999994</c:v>
                </c:pt>
                <c:pt idx="767">
                  <c:v>65.323456789999994</c:v>
                </c:pt>
                <c:pt idx="768">
                  <c:v>65.170945946000003</c:v>
                </c:pt>
                <c:pt idx="769">
                  <c:v>63.907746478999996</c:v>
                </c:pt>
                <c:pt idx="770">
                  <c:v>65.093888888999999</c:v>
                </c:pt>
                <c:pt idx="771">
                  <c:v>64.041595744999995</c:v>
                </c:pt>
                <c:pt idx="772">
                  <c:v>63.139698492000001</c:v>
                </c:pt>
                <c:pt idx="773">
                  <c:v>63.709326425</c:v>
                </c:pt>
                <c:pt idx="774">
                  <c:v>62.431560976</c:v>
                </c:pt>
                <c:pt idx="775">
                  <c:v>61.784210526000003</c:v>
                </c:pt>
                <c:pt idx="776">
                  <c:v>58.999610390000001</c:v>
                </c:pt>
                <c:pt idx="777">
                  <c:v>58.292195122000003</c:v>
                </c:pt>
                <c:pt idx="778">
                  <c:v>57.194566928999997</c:v>
                </c:pt>
                <c:pt idx="779">
                  <c:v>56.182564102999997</c:v>
                </c:pt>
                <c:pt idx="780">
                  <c:v>56.551221374000001</c:v>
                </c:pt>
                <c:pt idx="781">
                  <c:v>54.062595420000001</c:v>
                </c:pt>
                <c:pt idx="782">
                  <c:v>55.485609756000002</c:v>
                </c:pt>
                <c:pt idx="783">
                  <c:v>55.316666667</c:v>
                </c:pt>
                <c:pt idx="784">
                  <c:v>56.777272727000003</c:v>
                </c:pt>
                <c:pt idx="785">
                  <c:v>55.719714285999999</c:v>
                </c:pt>
                <c:pt idx="786">
                  <c:v>55.375789474000001</c:v>
                </c:pt>
                <c:pt idx="787">
                  <c:v>55.374690721999997</c:v>
                </c:pt>
                <c:pt idx="788">
                  <c:v>54.944795917999997</c:v>
                </c:pt>
                <c:pt idx="789">
                  <c:v>54.230659897999999</c:v>
                </c:pt>
                <c:pt idx="790">
                  <c:v>53.815792078999998</c:v>
                </c:pt>
                <c:pt idx="791">
                  <c:v>53.409137055999999</c:v>
                </c:pt>
                <c:pt idx="792">
                  <c:v>53.290697674</c:v>
                </c:pt>
                <c:pt idx="793">
                  <c:v>56.151572326999997</c:v>
                </c:pt>
                <c:pt idx="794">
                  <c:v>54.708433735</c:v>
                </c:pt>
                <c:pt idx="795">
                  <c:v>53.967080744999997</c:v>
                </c:pt>
                <c:pt idx="796">
                  <c:v>56.007971013999999</c:v>
                </c:pt>
                <c:pt idx="797">
                  <c:v>57.014545454999997</c:v>
                </c:pt>
                <c:pt idx="798">
                  <c:v>55.942105263000002</c:v>
                </c:pt>
                <c:pt idx="799">
                  <c:v>55.694690264999998</c:v>
                </c:pt>
                <c:pt idx="800">
                  <c:v>57.771212120999998</c:v>
                </c:pt>
                <c:pt idx="801">
                  <c:v>58.088524589999999</c:v>
                </c:pt>
                <c:pt idx="802">
                  <c:v>57.721739130000003</c:v>
                </c:pt>
                <c:pt idx="803">
                  <c:v>58.461666667000003</c:v>
                </c:pt>
                <c:pt idx="804">
                  <c:v>63.602499999999999</c:v>
                </c:pt>
                <c:pt idx="805">
                  <c:v>63.193548387</c:v>
                </c:pt>
                <c:pt idx="806">
                  <c:v>65.099999999999994</c:v>
                </c:pt>
                <c:pt idx="807">
                  <c:v>64.367647059000006</c:v>
                </c:pt>
                <c:pt idx="808">
                  <c:v>67.182608696000003</c:v>
                </c:pt>
                <c:pt idx="809">
                  <c:v>64.518518518999997</c:v>
                </c:pt>
                <c:pt idx="810">
                  <c:v>60.390697674000002</c:v>
                </c:pt>
                <c:pt idx="811">
                  <c:v>58.820689655000002</c:v>
                </c:pt>
                <c:pt idx="812">
                  <c:v>65.707594936999996</c:v>
                </c:pt>
                <c:pt idx="813">
                  <c:v>66.343678161</c:v>
                </c:pt>
                <c:pt idx="814">
                  <c:v>62.981217391000001</c:v>
                </c:pt>
                <c:pt idx="815">
                  <c:v>62.714690265000002</c:v>
                </c:pt>
                <c:pt idx="816">
                  <c:v>62.615942029000003</c:v>
                </c:pt>
                <c:pt idx="817">
                  <c:v>63.709337349000002</c:v>
                </c:pt>
                <c:pt idx="818">
                  <c:v>64.586150000000004</c:v>
                </c:pt>
                <c:pt idx="819">
                  <c:v>63.865628141000002</c:v>
                </c:pt>
                <c:pt idx="820">
                  <c:v>62.836777251000001</c:v>
                </c:pt>
                <c:pt idx="821">
                  <c:v>61.593968254000004</c:v>
                </c:pt>
                <c:pt idx="822">
                  <c:v>62.691530944999997</c:v>
                </c:pt>
                <c:pt idx="823">
                  <c:v>62.024228188000002</c:v>
                </c:pt>
                <c:pt idx="824">
                  <c:v>60.290454545000003</c:v>
                </c:pt>
                <c:pt idx="825">
                  <c:v>60.993115942000003</c:v>
                </c:pt>
                <c:pt idx="826">
                  <c:v>60.706470588000002</c:v>
                </c:pt>
                <c:pt idx="827">
                  <c:v>60.400611621000003</c:v>
                </c:pt>
                <c:pt idx="828">
                  <c:v>59.283157895000002</c:v>
                </c:pt>
                <c:pt idx="829">
                  <c:v>58.358011527000002</c:v>
                </c:pt>
                <c:pt idx="830">
                  <c:v>57.907768361999999</c:v>
                </c:pt>
                <c:pt idx="831">
                  <c:v>56.926852367999999</c:v>
                </c:pt>
                <c:pt idx="832">
                  <c:v>56.310028653000003</c:v>
                </c:pt>
                <c:pt idx="833">
                  <c:v>58.273594936999999</c:v>
                </c:pt>
                <c:pt idx="834">
                  <c:v>55.695837838000003</c:v>
                </c:pt>
                <c:pt idx="835">
                  <c:v>55.538735293999999</c:v>
                </c:pt>
                <c:pt idx="836">
                  <c:v>55.934620060999997</c:v>
                </c:pt>
                <c:pt idx="837">
                  <c:v>54.105218854999997</c:v>
                </c:pt>
                <c:pt idx="838">
                  <c:v>53.484130434999997</c:v>
                </c:pt>
                <c:pt idx="839">
                  <c:v>54.628157895000001</c:v>
                </c:pt>
                <c:pt idx="840">
                  <c:v>55.530321284999999</c:v>
                </c:pt>
                <c:pt idx="841">
                  <c:v>53.880188679</c:v>
                </c:pt>
                <c:pt idx="842">
                  <c:v>54.368380567000003</c:v>
                </c:pt>
                <c:pt idx="843">
                  <c:v>52.202863635999996</c:v>
                </c:pt>
                <c:pt idx="844">
                  <c:v>54.957428571000001</c:v>
                </c:pt>
                <c:pt idx="845">
                  <c:v>54.586181818</c:v>
                </c:pt>
                <c:pt idx="846">
                  <c:v>53.924972375999999</c:v>
                </c:pt>
                <c:pt idx="847">
                  <c:v>53.501925466000003</c:v>
                </c:pt>
                <c:pt idx="848">
                  <c:v>53.994093567</c:v>
                </c:pt>
                <c:pt idx="849">
                  <c:v>53.397286821999998</c:v>
                </c:pt>
                <c:pt idx="850">
                  <c:v>53.280869565000003</c:v>
                </c:pt>
                <c:pt idx="851">
                  <c:v>53.698128079</c:v>
                </c:pt>
                <c:pt idx="852">
                  <c:v>54.706201550000003</c:v>
                </c:pt>
                <c:pt idx="853">
                  <c:v>55.053731343000003</c:v>
                </c:pt>
                <c:pt idx="854">
                  <c:v>54.908759123999999</c:v>
                </c:pt>
                <c:pt idx="855">
                  <c:v>53.318796992000003</c:v>
                </c:pt>
                <c:pt idx="856">
                  <c:v>54.883333333000003</c:v>
                </c:pt>
                <c:pt idx="857">
                  <c:v>55.103508771999998</c:v>
                </c:pt>
                <c:pt idx="858">
                  <c:v>55.639552238999997</c:v>
                </c:pt>
                <c:pt idx="859">
                  <c:v>55.359340658999997</c:v>
                </c:pt>
                <c:pt idx="860">
                  <c:v>53.858762886999997</c:v>
                </c:pt>
                <c:pt idx="861">
                  <c:v>54.361971830999998</c:v>
                </c:pt>
                <c:pt idx="862">
                  <c:v>54.12</c:v>
                </c:pt>
                <c:pt idx="863">
                  <c:v>56.756451613000003</c:v>
                </c:pt>
                <c:pt idx="864">
                  <c:v>53.945762711999997</c:v>
                </c:pt>
                <c:pt idx="865">
                  <c:v>55.847826087000001</c:v>
                </c:pt>
                <c:pt idx="866">
                  <c:v>54.176470588000001</c:v>
                </c:pt>
                <c:pt idx="867">
                  <c:v>57.518181818000002</c:v>
                </c:pt>
                <c:pt idx="868">
                  <c:v>56.620833333</c:v>
                </c:pt>
                <c:pt idx="869">
                  <c:v>55.647916666999997</c:v>
                </c:pt>
                <c:pt idx="870">
                  <c:v>55.511363635999999</c:v>
                </c:pt>
                <c:pt idx="871">
                  <c:v>56.293442622999997</c:v>
                </c:pt>
                <c:pt idx="872">
                  <c:v>56.666666667000001</c:v>
                </c:pt>
                <c:pt idx="873">
                  <c:v>56.897058823999998</c:v>
                </c:pt>
                <c:pt idx="874">
                  <c:v>60.287999999999997</c:v>
                </c:pt>
                <c:pt idx="875">
                  <c:v>59.070454544999997</c:v>
                </c:pt>
                <c:pt idx="876">
                  <c:v>57.142857143000001</c:v>
                </c:pt>
                <c:pt idx="877">
                  <c:v>60.067441860000002</c:v>
                </c:pt>
                <c:pt idx="878">
                  <c:v>59.589743589999998</c:v>
                </c:pt>
                <c:pt idx="879">
                  <c:v>58.382352941000001</c:v>
                </c:pt>
                <c:pt idx="880">
                  <c:v>62.120408163</c:v>
                </c:pt>
                <c:pt idx="881">
                  <c:v>64.166666667000001</c:v>
                </c:pt>
                <c:pt idx="882">
                  <c:v>64.354838709999996</c:v>
                </c:pt>
                <c:pt idx="883">
                  <c:v>65.065714286000002</c:v>
                </c:pt>
                <c:pt idx="884">
                  <c:v>62.16</c:v>
                </c:pt>
                <c:pt idx="885">
                  <c:v>63.602325581000002</c:v>
                </c:pt>
                <c:pt idx="886">
                  <c:v>67.308888889000002</c:v>
                </c:pt>
                <c:pt idx="887">
                  <c:v>67.194117646999999</c:v>
                </c:pt>
                <c:pt idx="888">
                  <c:v>63.958974359000003</c:v>
                </c:pt>
                <c:pt idx="889">
                  <c:v>68.127586206999993</c:v>
                </c:pt>
                <c:pt idx="890">
                  <c:v>69.816666667000007</c:v>
                </c:pt>
                <c:pt idx="891">
                  <c:v>65.348648648999998</c:v>
                </c:pt>
                <c:pt idx="892">
                  <c:v>72.275000000000006</c:v>
                </c:pt>
                <c:pt idx="893">
                  <c:v>63.504761905000002</c:v>
                </c:pt>
                <c:pt idx="894">
                  <c:v>67.569444443999998</c:v>
                </c:pt>
                <c:pt idx="895">
                  <c:v>69.657499999999999</c:v>
                </c:pt>
                <c:pt idx="896">
                  <c:v>70.041463414999996</c:v>
                </c:pt>
                <c:pt idx="897">
                  <c:v>68.087804878</c:v>
                </c:pt>
                <c:pt idx="898">
                  <c:v>66.854545454999993</c:v>
                </c:pt>
                <c:pt idx="899">
                  <c:v>66.621739129999995</c:v>
                </c:pt>
                <c:pt idx="900">
                  <c:v>67.617647059000006</c:v>
                </c:pt>
                <c:pt idx="901">
                  <c:v>66.035294117999996</c:v>
                </c:pt>
                <c:pt idx="902">
                  <c:v>67.589130435000001</c:v>
                </c:pt>
                <c:pt idx="903">
                  <c:v>66.932394365999997</c:v>
                </c:pt>
                <c:pt idx="904">
                  <c:v>66.606060606</c:v>
                </c:pt>
                <c:pt idx="905">
                  <c:v>64.765789474000002</c:v>
                </c:pt>
                <c:pt idx="906">
                  <c:v>67.531081080999996</c:v>
                </c:pt>
                <c:pt idx="907">
                  <c:v>65.523595506000007</c:v>
                </c:pt>
                <c:pt idx="908">
                  <c:v>67.021359223000005</c:v>
                </c:pt>
                <c:pt idx="909">
                  <c:v>65.304395604000007</c:v>
                </c:pt>
                <c:pt idx="910">
                  <c:v>66.340776699000003</c:v>
                </c:pt>
                <c:pt idx="911">
                  <c:v>64.567521368000001</c:v>
                </c:pt>
                <c:pt idx="912">
                  <c:v>66.675590550999999</c:v>
                </c:pt>
                <c:pt idx="913">
                  <c:v>68.485802469000006</c:v>
                </c:pt>
                <c:pt idx="914">
                  <c:v>66.695783133000006</c:v>
                </c:pt>
                <c:pt idx="915">
                  <c:v>66.501941747999993</c:v>
                </c:pt>
                <c:pt idx="916">
                  <c:v>68.448372093000003</c:v>
                </c:pt>
                <c:pt idx="917">
                  <c:v>68.047058824000004</c:v>
                </c:pt>
                <c:pt idx="918">
                  <c:v>68.200468227000002</c:v>
                </c:pt>
                <c:pt idx="919">
                  <c:v>67.422344322000001</c:v>
                </c:pt>
                <c:pt idx="920">
                  <c:v>67.881286549999999</c:v>
                </c:pt>
                <c:pt idx="921">
                  <c:v>67.718879056000006</c:v>
                </c:pt>
                <c:pt idx="922">
                  <c:v>67.601764705999997</c:v>
                </c:pt>
                <c:pt idx="923">
                  <c:v>68.047303921999998</c:v>
                </c:pt>
                <c:pt idx="924">
                  <c:v>67.940789473999999</c:v>
                </c:pt>
                <c:pt idx="925">
                  <c:v>69.745323741000007</c:v>
                </c:pt>
                <c:pt idx="926">
                  <c:v>70.001492537000004</c:v>
                </c:pt>
                <c:pt idx="927">
                  <c:v>68.499168975000003</c:v>
                </c:pt>
                <c:pt idx="928">
                  <c:v>69.721038250999996</c:v>
                </c:pt>
                <c:pt idx="929">
                  <c:v>68.484935897</c:v>
                </c:pt>
                <c:pt idx="930">
                  <c:v>68.592765956999997</c:v>
                </c:pt>
                <c:pt idx="931">
                  <c:v>68.609183673000004</c:v>
                </c:pt>
                <c:pt idx="932">
                  <c:v>72.101574803000005</c:v>
                </c:pt>
                <c:pt idx="933">
                  <c:v>71.864492753999997</c:v>
                </c:pt>
                <c:pt idx="934">
                  <c:v>73.272972972999995</c:v>
                </c:pt>
                <c:pt idx="935">
                  <c:v>73.161607142999998</c:v>
                </c:pt>
                <c:pt idx="936">
                  <c:v>72.322077922000005</c:v>
                </c:pt>
                <c:pt idx="937">
                  <c:v>72.138999999999996</c:v>
                </c:pt>
                <c:pt idx="938">
                  <c:v>71.841333332999994</c:v>
                </c:pt>
                <c:pt idx="939">
                  <c:v>71.737662338000007</c:v>
                </c:pt>
                <c:pt idx="940">
                  <c:v>72.609259258999998</c:v>
                </c:pt>
                <c:pt idx="941">
                  <c:v>69.64</c:v>
                </c:pt>
                <c:pt idx="942">
                  <c:v>74.738709677000003</c:v>
                </c:pt>
                <c:pt idx="943">
                  <c:v>66.103030302999997</c:v>
                </c:pt>
                <c:pt idx="944">
                  <c:v>65.632653060999999</c:v>
                </c:pt>
                <c:pt idx="945">
                  <c:v>65.908823529000003</c:v>
                </c:pt>
                <c:pt idx="946">
                  <c:v>66.210416667000004</c:v>
                </c:pt>
                <c:pt idx="947">
                  <c:v>67.462162161999998</c:v>
                </c:pt>
                <c:pt idx="948">
                  <c:v>61.296875</c:v>
                </c:pt>
                <c:pt idx="949">
                  <c:v>61.233333332999997</c:v>
                </c:pt>
                <c:pt idx="950">
                  <c:v>64.213157894999995</c:v>
                </c:pt>
                <c:pt idx="951">
                  <c:v>63.516666667000003</c:v>
                </c:pt>
                <c:pt idx="952">
                  <c:v>60.980769230999996</c:v>
                </c:pt>
                <c:pt idx="953">
                  <c:v>62.38</c:v>
                </c:pt>
                <c:pt idx="954">
                  <c:v>61.148000000000003</c:v>
                </c:pt>
                <c:pt idx="955">
                  <c:v>62.712499999999999</c:v>
                </c:pt>
                <c:pt idx="956">
                  <c:v>64.669767441999994</c:v>
                </c:pt>
                <c:pt idx="957">
                  <c:v>66.465000000000003</c:v>
                </c:pt>
                <c:pt idx="958">
                  <c:v>72</c:v>
                </c:pt>
                <c:pt idx="959">
                  <c:v>59.9</c:v>
                </c:pt>
                <c:pt idx="960">
                  <c:v>74.875</c:v>
                </c:pt>
                <c:pt idx="961">
                  <c:v>82.9</c:v>
                </c:pt>
                <c:pt idx="962">
                  <c:v>78.5</c:v>
                </c:pt>
                <c:pt idx="963">
                  <c:v>83.166666667000001</c:v>
                </c:pt>
                <c:pt idx="964">
                  <c:v>79.674999999999997</c:v>
                </c:pt>
                <c:pt idx="965">
                  <c:v>85.14</c:v>
                </c:pt>
                <c:pt idx="966">
                  <c:v>79.94</c:v>
                </c:pt>
                <c:pt idx="967">
                  <c:v>78.55</c:v>
                </c:pt>
                <c:pt idx="968">
                  <c:v>80.7</c:v>
                </c:pt>
                <c:pt idx="969">
                  <c:v>80.241666667000004</c:v>
                </c:pt>
                <c:pt idx="970">
                  <c:v>79.693333332999998</c:v>
                </c:pt>
                <c:pt idx="971">
                  <c:v>77.842857143000003</c:v>
                </c:pt>
                <c:pt idx="972">
                  <c:v>81.306666667000002</c:v>
                </c:pt>
                <c:pt idx="973">
                  <c:v>78.5</c:v>
                </c:pt>
                <c:pt idx="974">
                  <c:v>79.323076923000002</c:v>
                </c:pt>
                <c:pt idx="975">
                  <c:v>76.588888889000003</c:v>
                </c:pt>
                <c:pt idx="976">
                  <c:v>78.278947368000004</c:v>
                </c:pt>
                <c:pt idx="977">
                  <c:v>80.055555556000002</c:v>
                </c:pt>
                <c:pt idx="978">
                  <c:v>78.336842105000002</c:v>
                </c:pt>
                <c:pt idx="979">
                  <c:v>78.353333332999995</c:v>
                </c:pt>
                <c:pt idx="980">
                  <c:v>79.609090909000003</c:v>
                </c:pt>
                <c:pt idx="981">
                  <c:v>74.794444444000007</c:v>
                </c:pt>
                <c:pt idx="982">
                  <c:v>78.7</c:v>
                </c:pt>
                <c:pt idx="983">
                  <c:v>78.444000000000003</c:v>
                </c:pt>
                <c:pt idx="984">
                  <c:v>77.668181817999994</c:v>
                </c:pt>
                <c:pt idx="985">
                  <c:v>74.042857143000006</c:v>
                </c:pt>
                <c:pt idx="986">
                  <c:v>75.854166667000001</c:v>
                </c:pt>
                <c:pt idx="987">
                  <c:v>72.305882353000001</c:v>
                </c:pt>
                <c:pt idx="988">
                  <c:v>76.099999999999994</c:v>
                </c:pt>
                <c:pt idx="989">
                  <c:v>78.511111111000005</c:v>
                </c:pt>
                <c:pt idx="990">
                  <c:v>74.171428571000007</c:v>
                </c:pt>
                <c:pt idx="991">
                  <c:v>80.867647059000006</c:v>
                </c:pt>
                <c:pt idx="992">
                  <c:v>82.308000000000007</c:v>
                </c:pt>
                <c:pt idx="993">
                  <c:v>75.408695652000006</c:v>
                </c:pt>
                <c:pt idx="994">
                  <c:v>75.111111111</c:v>
                </c:pt>
                <c:pt idx="995">
                  <c:v>70.916666667000001</c:v>
                </c:pt>
                <c:pt idx="996">
                  <c:v>74.022222221999996</c:v>
                </c:pt>
                <c:pt idx="997">
                  <c:v>73.941666667000007</c:v>
                </c:pt>
                <c:pt idx="998">
                  <c:v>75.092857143000003</c:v>
                </c:pt>
                <c:pt idx="999">
                  <c:v>72.75</c:v>
                </c:pt>
                <c:pt idx="1000">
                  <c:v>83.13</c:v>
                </c:pt>
                <c:pt idx="1001">
                  <c:v>74.809090909000005</c:v>
                </c:pt>
                <c:pt idx="1002">
                  <c:v>71.55</c:v>
                </c:pt>
                <c:pt idx="1003">
                  <c:v>83.022222221999996</c:v>
                </c:pt>
                <c:pt idx="1004">
                  <c:v>79</c:v>
                </c:pt>
                <c:pt idx="1005">
                  <c:v>77.813333333000003</c:v>
                </c:pt>
                <c:pt idx="1006">
                  <c:v>75.671428571000007</c:v>
                </c:pt>
                <c:pt idx="1007">
                  <c:v>76.988888888999995</c:v>
                </c:pt>
                <c:pt idx="1008">
                  <c:v>73.361538461999999</c:v>
                </c:pt>
                <c:pt idx="1009">
                  <c:v>84.5</c:v>
                </c:pt>
                <c:pt idx="1010">
                  <c:v>75.241176471000003</c:v>
                </c:pt>
                <c:pt idx="1011">
                  <c:v>80.72</c:v>
                </c:pt>
                <c:pt idx="1012">
                  <c:v>77.176470588000001</c:v>
                </c:pt>
                <c:pt idx="1013">
                  <c:v>78.727777778000004</c:v>
                </c:pt>
                <c:pt idx="1014">
                  <c:v>81.404761905000001</c:v>
                </c:pt>
                <c:pt idx="1015">
                  <c:v>77.414285714000002</c:v>
                </c:pt>
                <c:pt idx="1016">
                  <c:v>75.418750000000003</c:v>
                </c:pt>
                <c:pt idx="1017">
                  <c:v>76.614285714000005</c:v>
                </c:pt>
                <c:pt idx="1018">
                  <c:v>80.19</c:v>
                </c:pt>
                <c:pt idx="1019">
                  <c:v>73.445454545000004</c:v>
                </c:pt>
                <c:pt idx="1020">
                  <c:v>76.045161289999996</c:v>
                </c:pt>
                <c:pt idx="1021">
                  <c:v>73.947540984</c:v>
                </c:pt>
                <c:pt idx="1022">
                  <c:v>76.634883720999994</c:v>
                </c:pt>
                <c:pt idx="1023">
                  <c:v>76.55</c:v>
                </c:pt>
                <c:pt idx="1024">
                  <c:v>77.058181817999994</c:v>
                </c:pt>
                <c:pt idx="1025">
                  <c:v>76.914285714000002</c:v>
                </c:pt>
                <c:pt idx="1026">
                  <c:v>77.811864407000002</c:v>
                </c:pt>
                <c:pt idx="1027">
                  <c:v>78.077049180000003</c:v>
                </c:pt>
                <c:pt idx="1028">
                  <c:v>75.678723403999996</c:v>
                </c:pt>
                <c:pt idx="1029">
                  <c:v>77.584782609000001</c:v>
                </c:pt>
                <c:pt idx="1030">
                  <c:v>78.353333332999995</c:v>
                </c:pt>
                <c:pt idx="1031">
                  <c:v>72.367567567999998</c:v>
                </c:pt>
                <c:pt idx="1032">
                  <c:v>73.174193548000005</c:v>
                </c:pt>
                <c:pt idx="1033">
                  <c:v>76.984905659999995</c:v>
                </c:pt>
                <c:pt idx="1034">
                  <c:v>80.145454545000007</c:v>
                </c:pt>
                <c:pt idx="1035">
                  <c:v>76</c:v>
                </c:pt>
                <c:pt idx="1036">
                  <c:v>71.705882353000007</c:v>
                </c:pt>
                <c:pt idx="1037">
                  <c:v>74.173913042999999</c:v>
                </c:pt>
                <c:pt idx="1038">
                  <c:v>75.523333332999997</c:v>
                </c:pt>
                <c:pt idx="1039">
                  <c:v>77.143749999999997</c:v>
                </c:pt>
                <c:pt idx="1040">
                  <c:v>85.02</c:v>
                </c:pt>
                <c:pt idx="1041">
                  <c:v>78.099999999999994</c:v>
                </c:pt>
                <c:pt idx="1042">
                  <c:v>85.25</c:v>
                </c:pt>
                <c:pt idx="1043">
                  <c:v>78.64</c:v>
                </c:pt>
                <c:pt idx="1044">
                  <c:v>77.369230768999998</c:v>
                </c:pt>
                <c:pt idx="1045">
                  <c:v>82.287499999999994</c:v>
                </c:pt>
                <c:pt idx="1046">
                  <c:v>80.775000000000006</c:v>
                </c:pt>
                <c:pt idx="1047">
                  <c:v>78.625</c:v>
                </c:pt>
                <c:pt idx="1048">
                  <c:v>78.44</c:v>
                </c:pt>
                <c:pt idx="1049">
                  <c:v>79.357142856999999</c:v>
                </c:pt>
                <c:pt idx="1050">
                  <c:v>76</c:v>
                </c:pt>
                <c:pt idx="1051">
                  <c:v>76.586666667000003</c:v>
                </c:pt>
                <c:pt idx="1052">
                  <c:v>76.122222222000005</c:v>
                </c:pt>
                <c:pt idx="1053">
                  <c:v>79.05</c:v>
                </c:pt>
                <c:pt idx="1054">
                  <c:v>75.136363635999999</c:v>
                </c:pt>
                <c:pt idx="1055">
                  <c:v>84.95</c:v>
                </c:pt>
                <c:pt idx="1056">
                  <c:v>83.883333332999996</c:v>
                </c:pt>
                <c:pt idx="1057">
                  <c:v>74.87</c:v>
                </c:pt>
                <c:pt idx="1058">
                  <c:v>77.481250000000003</c:v>
                </c:pt>
                <c:pt idx="1059">
                  <c:v>85.009090908999994</c:v>
                </c:pt>
                <c:pt idx="1060">
                  <c:v>81.463636363999996</c:v>
                </c:pt>
                <c:pt idx="1061">
                  <c:v>78.681818182000001</c:v>
                </c:pt>
                <c:pt idx="1062">
                  <c:v>81.111111111</c:v>
                </c:pt>
                <c:pt idx="1063">
                  <c:v>78.646153846000004</c:v>
                </c:pt>
                <c:pt idx="1064">
                  <c:v>78.755555556000004</c:v>
                </c:pt>
                <c:pt idx="1065">
                  <c:v>83.6</c:v>
                </c:pt>
                <c:pt idx="1066">
                  <c:v>80.323529411999999</c:v>
                </c:pt>
                <c:pt idx="1067">
                  <c:v>77.25</c:v>
                </c:pt>
                <c:pt idx="1068">
                  <c:v>75.137500000000003</c:v>
                </c:pt>
                <c:pt idx="1069">
                  <c:v>80.924999999999997</c:v>
                </c:pt>
                <c:pt idx="1070">
                  <c:v>80.5625</c:v>
                </c:pt>
                <c:pt idx="1071">
                  <c:v>84.642857143000001</c:v>
                </c:pt>
                <c:pt idx="1072">
                  <c:v>87.5625</c:v>
                </c:pt>
                <c:pt idx="1073">
                  <c:v>74.714285713999999</c:v>
                </c:pt>
                <c:pt idx="1074">
                  <c:v>89</c:v>
                </c:pt>
                <c:pt idx="1075">
                  <c:v>79.714285713999999</c:v>
                </c:pt>
                <c:pt idx="1076">
                  <c:v>80.166666667000001</c:v>
                </c:pt>
                <c:pt idx="1077">
                  <c:v>80.400000000000006</c:v>
                </c:pt>
                <c:pt idx="1078">
                  <c:v>83.666666667000001</c:v>
                </c:pt>
                <c:pt idx="1079">
                  <c:v>79.511111111000005</c:v>
                </c:pt>
                <c:pt idx="1080">
                  <c:v>68.739999999999995</c:v>
                </c:pt>
                <c:pt idx="1081">
                  <c:v>81.3</c:v>
                </c:pt>
                <c:pt idx="1082">
                  <c:v>80.637500000000003</c:v>
                </c:pt>
                <c:pt idx="1083">
                  <c:v>84.181818182000001</c:v>
                </c:pt>
                <c:pt idx="1084">
                  <c:v>80.184210526000001</c:v>
                </c:pt>
                <c:pt idx="1085">
                  <c:v>74.319999999999993</c:v>
                </c:pt>
                <c:pt idx="1086">
                  <c:v>79.890476190000001</c:v>
                </c:pt>
                <c:pt idx="1087">
                  <c:v>75.529411765000006</c:v>
                </c:pt>
                <c:pt idx="1088">
                  <c:v>78.0625</c:v>
                </c:pt>
                <c:pt idx="1089">
                  <c:v>78.921739130000006</c:v>
                </c:pt>
                <c:pt idx="1090">
                  <c:v>81.653846153999993</c:v>
                </c:pt>
                <c:pt idx="1091">
                  <c:v>79.173913042999999</c:v>
                </c:pt>
                <c:pt idx="1092">
                  <c:v>78.238888888999995</c:v>
                </c:pt>
                <c:pt idx="1093">
                  <c:v>79.545454544999998</c:v>
                </c:pt>
                <c:pt idx="1094">
                  <c:v>78.31</c:v>
                </c:pt>
                <c:pt idx="1095">
                  <c:v>81.583333332999999</c:v>
                </c:pt>
                <c:pt idx="1096">
                  <c:v>72.662499999999994</c:v>
                </c:pt>
                <c:pt idx="1097">
                  <c:v>77.625</c:v>
                </c:pt>
                <c:pt idx="1098">
                  <c:v>78.769230769000004</c:v>
                </c:pt>
                <c:pt idx="1099">
                  <c:v>77.5</c:v>
                </c:pt>
                <c:pt idx="1100">
                  <c:v>75.193749999999994</c:v>
                </c:pt>
                <c:pt idx="1101">
                  <c:v>72</c:v>
                </c:pt>
                <c:pt idx="1102">
                  <c:v>74.572222221999994</c:v>
                </c:pt>
                <c:pt idx="1103">
                  <c:v>80.458333332999999</c:v>
                </c:pt>
                <c:pt idx="1104">
                  <c:v>72.294736842000006</c:v>
                </c:pt>
                <c:pt idx="1105">
                  <c:v>79.515384615000002</c:v>
                </c:pt>
                <c:pt idx="1106">
                  <c:v>71.558333332999993</c:v>
                </c:pt>
                <c:pt idx="1107">
                  <c:v>83.314999999999998</c:v>
                </c:pt>
                <c:pt idx="1108">
                  <c:v>76.108000000000004</c:v>
                </c:pt>
                <c:pt idx="1109">
                  <c:v>73.97</c:v>
                </c:pt>
                <c:pt idx="1110">
                  <c:v>74.061538462000001</c:v>
                </c:pt>
                <c:pt idx="1111">
                  <c:v>69.317391303999997</c:v>
                </c:pt>
                <c:pt idx="1112">
                  <c:v>64.900000000000006</c:v>
                </c:pt>
                <c:pt idx="1113">
                  <c:v>70.680000000000007</c:v>
                </c:pt>
                <c:pt idx="1114">
                  <c:v>68.096153846000007</c:v>
                </c:pt>
                <c:pt idx="1115">
                  <c:v>69.896296296000003</c:v>
                </c:pt>
                <c:pt idx="1116">
                  <c:v>74.693333332999998</c:v>
                </c:pt>
                <c:pt idx="1117">
                  <c:v>71.525806451999998</c:v>
                </c:pt>
                <c:pt idx="1118">
                  <c:v>74.823809523999998</c:v>
                </c:pt>
                <c:pt idx="1119">
                  <c:v>73.292307691999994</c:v>
                </c:pt>
                <c:pt idx="1120">
                  <c:v>75.286666667000006</c:v>
                </c:pt>
                <c:pt idx="1121">
                  <c:v>74.513725489999999</c:v>
                </c:pt>
                <c:pt idx="1122">
                  <c:v>73.254166667000007</c:v>
                </c:pt>
                <c:pt idx="1123">
                  <c:v>72.659459459000004</c:v>
                </c:pt>
                <c:pt idx="1124">
                  <c:v>76.830985914999999</c:v>
                </c:pt>
                <c:pt idx="1125">
                  <c:v>71.798507463000007</c:v>
                </c:pt>
                <c:pt idx="1126">
                  <c:v>76.067073171000004</c:v>
                </c:pt>
                <c:pt idx="1127">
                  <c:v>74.271818182000004</c:v>
                </c:pt>
                <c:pt idx="1128">
                  <c:v>74.900884955999999</c:v>
                </c:pt>
                <c:pt idx="1129">
                  <c:v>74.036718750000006</c:v>
                </c:pt>
                <c:pt idx="1130">
                  <c:v>72.535766422999998</c:v>
                </c:pt>
                <c:pt idx="1131">
                  <c:v>72.628</c:v>
                </c:pt>
                <c:pt idx="1132">
                  <c:v>72.319780219999998</c:v>
                </c:pt>
                <c:pt idx="1133">
                  <c:v>71.833636364</c:v>
                </c:pt>
                <c:pt idx="1134">
                  <c:v>71.011801242000004</c:v>
                </c:pt>
                <c:pt idx="1135">
                  <c:v>71.971686747000007</c:v>
                </c:pt>
                <c:pt idx="1136">
                  <c:v>70.971770335000002</c:v>
                </c:pt>
                <c:pt idx="1137">
                  <c:v>71.434821428999996</c:v>
                </c:pt>
                <c:pt idx="1138">
                  <c:v>69.287892377000006</c:v>
                </c:pt>
                <c:pt idx="1139">
                  <c:v>69.059259259000001</c:v>
                </c:pt>
                <c:pt idx="1140">
                  <c:v>66.622121211999996</c:v>
                </c:pt>
                <c:pt idx="1141">
                  <c:v>67.487619047999999</c:v>
                </c:pt>
                <c:pt idx="1142">
                  <c:v>66.303149606000005</c:v>
                </c:pt>
                <c:pt idx="1143">
                  <c:v>65.706101695000001</c:v>
                </c:pt>
                <c:pt idx="1144">
                  <c:v>65.513589744000001</c:v>
                </c:pt>
                <c:pt idx="1145">
                  <c:v>65.003827751000003</c:v>
                </c:pt>
                <c:pt idx="1146">
                  <c:v>63.057766989999998</c:v>
                </c:pt>
                <c:pt idx="1147">
                  <c:v>62.567319587999997</c:v>
                </c:pt>
                <c:pt idx="1148">
                  <c:v>60.948609865000002</c:v>
                </c:pt>
                <c:pt idx="1149">
                  <c:v>59.802521007999999</c:v>
                </c:pt>
                <c:pt idx="1150">
                  <c:v>61.612796209000003</c:v>
                </c:pt>
                <c:pt idx="1151">
                  <c:v>60.614691942999997</c:v>
                </c:pt>
                <c:pt idx="1152">
                  <c:v>60.226330275000002</c:v>
                </c:pt>
                <c:pt idx="1153">
                  <c:v>59.365404255000001</c:v>
                </c:pt>
                <c:pt idx="1154">
                  <c:v>60.360046728999997</c:v>
                </c:pt>
                <c:pt idx="1155">
                  <c:v>61.192563024999998</c:v>
                </c:pt>
                <c:pt idx="1156">
                  <c:v>60.526169154000002</c:v>
                </c:pt>
                <c:pt idx="1157">
                  <c:v>60.407925532</c:v>
                </c:pt>
                <c:pt idx="1158">
                  <c:v>59.350970873999998</c:v>
                </c:pt>
                <c:pt idx="1159">
                  <c:v>60.550920245</c:v>
                </c:pt>
                <c:pt idx="1160">
                  <c:v>60.848888889000001</c:v>
                </c:pt>
                <c:pt idx="1161">
                  <c:v>63.024087590999997</c:v>
                </c:pt>
                <c:pt idx="1162">
                  <c:v>63.739423076999998</c:v>
                </c:pt>
                <c:pt idx="1163">
                  <c:v>66.77</c:v>
                </c:pt>
                <c:pt idx="1164">
                  <c:v>60.965625000000003</c:v>
                </c:pt>
                <c:pt idx="1165">
                  <c:v>64.492920354000006</c:v>
                </c:pt>
                <c:pt idx="1166">
                  <c:v>64.739285714000005</c:v>
                </c:pt>
                <c:pt idx="1167">
                  <c:v>66.731707317000001</c:v>
                </c:pt>
                <c:pt idx="1168">
                  <c:v>65.695522388000001</c:v>
                </c:pt>
                <c:pt idx="1169">
                  <c:v>65.788888889000006</c:v>
                </c:pt>
                <c:pt idx="1170">
                  <c:v>66.239682540000004</c:v>
                </c:pt>
                <c:pt idx="1171">
                  <c:v>65.578378377999996</c:v>
                </c:pt>
                <c:pt idx="1172">
                  <c:v>68.778688525000007</c:v>
                </c:pt>
                <c:pt idx="1173">
                  <c:v>65.791071428999999</c:v>
                </c:pt>
                <c:pt idx="1174">
                  <c:v>68.357142856999999</c:v>
                </c:pt>
                <c:pt idx="1175">
                  <c:v>71.363953488000007</c:v>
                </c:pt>
                <c:pt idx="1176">
                  <c:v>68.105769230999996</c:v>
                </c:pt>
                <c:pt idx="1177">
                  <c:v>72.376829267999994</c:v>
                </c:pt>
                <c:pt idx="1178">
                  <c:v>70.848695652000004</c:v>
                </c:pt>
                <c:pt idx="1179">
                  <c:v>71.077981651000002</c:v>
                </c:pt>
                <c:pt idx="1180">
                  <c:v>70.799166666999994</c:v>
                </c:pt>
                <c:pt idx="1181">
                  <c:v>71.001923077000001</c:v>
                </c:pt>
                <c:pt idx="1182">
                  <c:v>69.662146892999999</c:v>
                </c:pt>
                <c:pt idx="1183">
                  <c:v>69.327179486999995</c:v>
                </c:pt>
                <c:pt idx="1184">
                  <c:v>68.558628158999994</c:v>
                </c:pt>
                <c:pt idx="1185">
                  <c:v>69.635483871000005</c:v>
                </c:pt>
                <c:pt idx="1186">
                  <c:v>68.509152541999995</c:v>
                </c:pt>
                <c:pt idx="1187">
                  <c:v>68.440828401999994</c:v>
                </c:pt>
                <c:pt idx="1188">
                  <c:v>68.060714286000007</c:v>
                </c:pt>
                <c:pt idx="1189">
                  <c:v>67.175200000000004</c:v>
                </c:pt>
                <c:pt idx="1190">
                  <c:v>66.64869281</c:v>
                </c:pt>
                <c:pt idx="1191">
                  <c:v>66.499313724999993</c:v>
                </c:pt>
                <c:pt idx="1192">
                  <c:v>65.715737265000001</c:v>
                </c:pt>
                <c:pt idx="1193">
                  <c:v>65.535325</c:v>
                </c:pt>
                <c:pt idx="1194">
                  <c:v>64.806994818999996</c:v>
                </c:pt>
                <c:pt idx="1195">
                  <c:v>62.679494681000001</c:v>
                </c:pt>
                <c:pt idx="1196">
                  <c:v>63.956380207999999</c:v>
                </c:pt>
                <c:pt idx="1197">
                  <c:v>63.442729730000003</c:v>
                </c:pt>
                <c:pt idx="1198">
                  <c:v>63.879071926000002</c:v>
                </c:pt>
                <c:pt idx="1199">
                  <c:v>61.664735376000003</c:v>
                </c:pt>
                <c:pt idx="1200">
                  <c:v>61.188769634000003</c:v>
                </c:pt>
                <c:pt idx="1201">
                  <c:v>60.379465648999997</c:v>
                </c:pt>
                <c:pt idx="1202">
                  <c:v>60.466179402000002</c:v>
                </c:pt>
                <c:pt idx="1203">
                  <c:v>60.438069497999997</c:v>
                </c:pt>
                <c:pt idx="1204">
                  <c:v>60.058134920999997</c:v>
                </c:pt>
                <c:pt idx="1205">
                  <c:v>58.848883721</c:v>
                </c:pt>
                <c:pt idx="1206">
                  <c:v>60.165241934999997</c:v>
                </c:pt>
                <c:pt idx="1207">
                  <c:v>59.471168831</c:v>
                </c:pt>
                <c:pt idx="1208">
                  <c:v>58.613023255999998</c:v>
                </c:pt>
                <c:pt idx="1209">
                  <c:v>59.824770115</c:v>
                </c:pt>
                <c:pt idx="1210">
                  <c:v>58.369265536999997</c:v>
                </c:pt>
                <c:pt idx="1211">
                  <c:v>58.449302326000002</c:v>
                </c:pt>
                <c:pt idx="1212">
                  <c:v>58.745670103000002</c:v>
                </c:pt>
                <c:pt idx="1213">
                  <c:v>58.584270269999998</c:v>
                </c:pt>
                <c:pt idx="1214">
                  <c:v>56.475542857000001</c:v>
                </c:pt>
                <c:pt idx="1215">
                  <c:v>57.566181817999997</c:v>
                </c:pt>
                <c:pt idx="1216">
                  <c:v>56.652486187999997</c:v>
                </c:pt>
                <c:pt idx="1217">
                  <c:v>58.427444444000002</c:v>
                </c:pt>
                <c:pt idx="1218">
                  <c:v>59.279020979000002</c:v>
                </c:pt>
                <c:pt idx="1219">
                  <c:v>59.433519552999996</c:v>
                </c:pt>
                <c:pt idx="1220">
                  <c:v>58.374301676000002</c:v>
                </c:pt>
                <c:pt idx="1221">
                  <c:v>58.997857142999997</c:v>
                </c:pt>
                <c:pt idx="1222">
                  <c:v>58.935714286</c:v>
                </c:pt>
                <c:pt idx="1223">
                  <c:v>59.932110092000002</c:v>
                </c:pt>
                <c:pt idx="1224">
                  <c:v>58.468269231000001</c:v>
                </c:pt>
                <c:pt idx="1225">
                  <c:v>58.86372549</c:v>
                </c:pt>
                <c:pt idx="1226">
                  <c:v>58.974226803999997</c:v>
                </c:pt>
                <c:pt idx="1227">
                  <c:v>61.695402299000001</c:v>
                </c:pt>
                <c:pt idx="1228">
                  <c:v>59.099009901000002</c:v>
                </c:pt>
                <c:pt idx="1229">
                  <c:v>59.551546391999999</c:v>
                </c:pt>
                <c:pt idx="1230">
                  <c:v>59.672058823999997</c:v>
                </c:pt>
                <c:pt idx="1231">
                  <c:v>58.818627450999998</c:v>
                </c:pt>
                <c:pt idx="1232">
                  <c:v>62.396923076999997</c:v>
                </c:pt>
                <c:pt idx="1233">
                  <c:v>63.564999999999998</c:v>
                </c:pt>
                <c:pt idx="1234">
                  <c:v>59.621666667</c:v>
                </c:pt>
                <c:pt idx="1235">
                  <c:v>61</c:v>
                </c:pt>
                <c:pt idx="1236">
                  <c:v>61.663043477999999</c:v>
                </c:pt>
                <c:pt idx="1237">
                  <c:v>62.781034482999999</c:v>
                </c:pt>
                <c:pt idx="1238">
                  <c:v>62.207142857000001</c:v>
                </c:pt>
                <c:pt idx="1239">
                  <c:v>62.298148148000003</c:v>
                </c:pt>
                <c:pt idx="1240">
                  <c:v>60.259740260000001</c:v>
                </c:pt>
                <c:pt idx="1241">
                  <c:v>62.046575341999997</c:v>
                </c:pt>
                <c:pt idx="1242">
                  <c:v>62.463636364000003</c:v>
                </c:pt>
                <c:pt idx="1243">
                  <c:v>64.158333333000002</c:v>
                </c:pt>
                <c:pt idx="1244">
                  <c:v>66.90625</c:v>
                </c:pt>
                <c:pt idx="1245">
                  <c:v>70.545454544999998</c:v>
                </c:pt>
                <c:pt idx="1246">
                  <c:v>73.114999999999995</c:v>
                </c:pt>
                <c:pt idx="1247">
                  <c:v>70.451851852000004</c:v>
                </c:pt>
                <c:pt idx="1248">
                  <c:v>71.483333333000004</c:v>
                </c:pt>
                <c:pt idx="1249">
                  <c:v>75.057142857000002</c:v>
                </c:pt>
                <c:pt idx="1250">
                  <c:v>74.652173912999999</c:v>
                </c:pt>
                <c:pt idx="1251">
                  <c:v>73.258064516000005</c:v>
                </c:pt>
                <c:pt idx="1252">
                  <c:v>75.659090909</c:v>
                </c:pt>
                <c:pt idx="1253">
                  <c:v>75.780645160999995</c:v>
                </c:pt>
                <c:pt idx="1254">
                  <c:v>73.65625</c:v>
                </c:pt>
                <c:pt idx="1255">
                  <c:v>72.062857143000002</c:v>
                </c:pt>
                <c:pt idx="1256">
                  <c:v>75.588235294</c:v>
                </c:pt>
                <c:pt idx="1257">
                  <c:v>74.558823528999994</c:v>
                </c:pt>
                <c:pt idx="1258">
                  <c:v>74.006976743999999</c:v>
                </c:pt>
                <c:pt idx="1259">
                  <c:v>74.133333332999996</c:v>
                </c:pt>
                <c:pt idx="1260">
                  <c:v>73.338775510000005</c:v>
                </c:pt>
                <c:pt idx="1261">
                  <c:v>72.323076923000002</c:v>
                </c:pt>
                <c:pt idx="1262">
                  <c:v>72.906122448999994</c:v>
                </c:pt>
                <c:pt idx="1263">
                  <c:v>72.118367347000003</c:v>
                </c:pt>
                <c:pt idx="1264">
                  <c:v>72.558000000000007</c:v>
                </c:pt>
                <c:pt idx="1265">
                  <c:v>72.889285713999996</c:v>
                </c:pt>
                <c:pt idx="1266">
                  <c:v>72.511428570999996</c:v>
                </c:pt>
                <c:pt idx="1267">
                  <c:v>68.709803922000006</c:v>
                </c:pt>
                <c:pt idx="1268">
                  <c:v>68.828571428999993</c:v>
                </c:pt>
                <c:pt idx="1269">
                  <c:v>68.328813558999997</c:v>
                </c:pt>
                <c:pt idx="1270">
                  <c:v>70.275999999999996</c:v>
                </c:pt>
                <c:pt idx="1271">
                  <c:v>70.962500000000006</c:v>
                </c:pt>
                <c:pt idx="1272">
                  <c:v>71.212790698000006</c:v>
                </c:pt>
                <c:pt idx="1273">
                  <c:v>70.740740740999996</c:v>
                </c:pt>
                <c:pt idx="1274">
                  <c:v>70.785585585999996</c:v>
                </c:pt>
                <c:pt idx="1275">
                  <c:v>70.8</c:v>
                </c:pt>
                <c:pt idx="1276">
                  <c:v>70.693906249999998</c:v>
                </c:pt>
                <c:pt idx="1277">
                  <c:v>72.951333332999994</c:v>
                </c:pt>
                <c:pt idx="1278">
                  <c:v>72.314814815000005</c:v>
                </c:pt>
                <c:pt idx="1279">
                  <c:v>72.080405404999993</c:v>
                </c:pt>
                <c:pt idx="1280">
                  <c:v>69.746774193999997</c:v>
                </c:pt>
                <c:pt idx="1281">
                  <c:v>71.932407406999999</c:v>
                </c:pt>
                <c:pt idx="1282">
                  <c:v>71.084552845999994</c:v>
                </c:pt>
                <c:pt idx="1283">
                  <c:v>70.910683761000001</c:v>
                </c:pt>
                <c:pt idx="1284">
                  <c:v>70.367389705999997</c:v>
                </c:pt>
                <c:pt idx="1285">
                  <c:v>71.267595818999993</c:v>
                </c:pt>
                <c:pt idx="1286">
                  <c:v>69.919708029000006</c:v>
                </c:pt>
                <c:pt idx="1287">
                  <c:v>72.529677418999995</c:v>
                </c:pt>
                <c:pt idx="1288">
                  <c:v>70.855700326000004</c:v>
                </c:pt>
                <c:pt idx="1289">
                  <c:v>72.423235293999994</c:v>
                </c:pt>
                <c:pt idx="1290">
                  <c:v>71.529181495000003</c:v>
                </c:pt>
                <c:pt idx="1291">
                  <c:v>73.163880597000002</c:v>
                </c:pt>
                <c:pt idx="1292">
                  <c:v>71.534674922999997</c:v>
                </c:pt>
                <c:pt idx="1293">
                  <c:v>72.432653060999996</c:v>
                </c:pt>
                <c:pt idx="1294">
                  <c:v>71.503809524000005</c:v>
                </c:pt>
                <c:pt idx="1295">
                  <c:v>71.464814814999997</c:v>
                </c:pt>
                <c:pt idx="1296">
                  <c:v>68.415625000000006</c:v>
                </c:pt>
                <c:pt idx="1297">
                  <c:v>69.126582278000001</c:v>
                </c:pt>
                <c:pt idx="1298">
                  <c:v>71.095541401000006</c:v>
                </c:pt>
                <c:pt idx="1299">
                  <c:v>72.824264705999994</c:v>
                </c:pt>
                <c:pt idx="1300">
                  <c:v>75.553061224000004</c:v>
                </c:pt>
                <c:pt idx="1301">
                  <c:v>77.356818181999998</c:v>
                </c:pt>
                <c:pt idx="1302">
                  <c:v>75.605084746000003</c:v>
                </c:pt>
                <c:pt idx="1303">
                  <c:v>77.585217391</c:v>
                </c:pt>
                <c:pt idx="1304">
                  <c:v>77.068085105999998</c:v>
                </c:pt>
                <c:pt idx="1305">
                  <c:v>76.155813953000006</c:v>
                </c:pt>
                <c:pt idx="1306">
                  <c:v>78.672972973</c:v>
                </c:pt>
                <c:pt idx="1307">
                  <c:v>79.504166667000007</c:v>
                </c:pt>
                <c:pt idx="1308">
                  <c:v>70.252380951999996</c:v>
                </c:pt>
                <c:pt idx="1309">
                  <c:v>74.944000000000003</c:v>
                </c:pt>
                <c:pt idx="1310">
                  <c:v>82.309090909000005</c:v>
                </c:pt>
                <c:pt idx="1311">
                  <c:v>75.016666666999996</c:v>
                </c:pt>
                <c:pt idx="1312">
                  <c:v>80.346666666999994</c:v>
                </c:pt>
                <c:pt idx="1313">
                  <c:v>73.131249999999994</c:v>
                </c:pt>
                <c:pt idx="1314">
                  <c:v>81.262500000000003</c:v>
                </c:pt>
                <c:pt idx="1315">
                  <c:v>69.224999999999994</c:v>
                </c:pt>
                <c:pt idx="1316">
                  <c:v>70.785714286000001</c:v>
                </c:pt>
                <c:pt idx="1317">
                  <c:v>84.82</c:v>
                </c:pt>
                <c:pt idx="1318">
                  <c:v>70.177777778000006</c:v>
                </c:pt>
                <c:pt idx="1319">
                  <c:v>77.325000000000003</c:v>
                </c:pt>
                <c:pt idx="1320">
                  <c:v>74</c:v>
                </c:pt>
                <c:pt idx="1321">
                  <c:v>83.166666667000001</c:v>
                </c:pt>
                <c:pt idx="1322">
                  <c:v>77.428571429000002</c:v>
                </c:pt>
                <c:pt idx="1323">
                  <c:v>63.133333333000003</c:v>
                </c:pt>
                <c:pt idx="1324">
                  <c:v>79.142857143000001</c:v>
                </c:pt>
                <c:pt idx="1325">
                  <c:v>73.2</c:v>
                </c:pt>
                <c:pt idx="1326">
                  <c:v>84.25</c:v>
                </c:pt>
                <c:pt idx="1327">
                  <c:v>78.855555555999999</c:v>
                </c:pt>
                <c:pt idx="1328">
                  <c:v>85</c:v>
                </c:pt>
                <c:pt idx="1329">
                  <c:v>80.241666667000004</c:v>
                </c:pt>
                <c:pt idx="1330">
                  <c:v>91.7</c:v>
                </c:pt>
                <c:pt idx="1331">
                  <c:v>80.677777778000006</c:v>
                </c:pt>
                <c:pt idx="1332">
                  <c:v>78</c:v>
                </c:pt>
                <c:pt idx="1333">
                  <c:v>85.733333333000004</c:v>
                </c:pt>
                <c:pt idx="1334">
                  <c:v>88.06</c:v>
                </c:pt>
                <c:pt idx="1335">
                  <c:v>85.523076923000005</c:v>
                </c:pt>
                <c:pt idx="1336">
                  <c:v>83.547826087000004</c:v>
                </c:pt>
                <c:pt idx="1337">
                  <c:v>84.076923077000004</c:v>
                </c:pt>
                <c:pt idx="1338">
                  <c:v>78.833333332999999</c:v>
                </c:pt>
                <c:pt idx="1339">
                  <c:v>83.136363635999999</c:v>
                </c:pt>
                <c:pt idx="1340">
                  <c:v>88</c:v>
                </c:pt>
                <c:pt idx="1341">
                  <c:v>85.25</c:v>
                </c:pt>
                <c:pt idx="1342">
                  <c:v>88</c:v>
                </c:pt>
                <c:pt idx="1343">
                  <c:v>81.943749999999994</c:v>
                </c:pt>
                <c:pt idx="1344">
                  <c:v>86.541176471</c:v>
                </c:pt>
                <c:pt idx="1345">
                  <c:v>85.771428571000001</c:v>
                </c:pt>
                <c:pt idx="1346">
                  <c:v>81.266666666999996</c:v>
                </c:pt>
                <c:pt idx="1347">
                  <c:v>85.422222222000002</c:v>
                </c:pt>
                <c:pt idx="1348">
                  <c:v>83.888235293999998</c:v>
                </c:pt>
                <c:pt idx="1349">
                  <c:v>79.953846154000004</c:v>
                </c:pt>
                <c:pt idx="1350">
                  <c:v>78.266666666999996</c:v>
                </c:pt>
                <c:pt idx="1351">
                  <c:v>86.870588235</c:v>
                </c:pt>
                <c:pt idx="1352">
                  <c:v>80.915000000000006</c:v>
                </c:pt>
                <c:pt idx="1353">
                  <c:v>86.966666666999998</c:v>
                </c:pt>
                <c:pt idx="1354">
                  <c:v>86.254545454999999</c:v>
                </c:pt>
                <c:pt idx="1355">
                  <c:v>79.182142857000002</c:v>
                </c:pt>
                <c:pt idx="1356">
                  <c:v>82.5</c:v>
                </c:pt>
                <c:pt idx="1357">
                  <c:v>87.192307692</c:v>
                </c:pt>
                <c:pt idx="1358">
                  <c:v>83.016666666999996</c:v>
                </c:pt>
                <c:pt idx="1359">
                  <c:v>77.869230768999998</c:v>
                </c:pt>
                <c:pt idx="1360">
                  <c:v>82.25</c:v>
                </c:pt>
                <c:pt idx="1361">
                  <c:v>77.45</c:v>
                </c:pt>
                <c:pt idx="1362">
                  <c:v>76.414285714000002</c:v>
                </c:pt>
                <c:pt idx="1363">
                  <c:v>69.666666667000001</c:v>
                </c:pt>
                <c:pt idx="1364">
                  <c:v>74.316666667000007</c:v>
                </c:pt>
                <c:pt idx="1365">
                  <c:v>85.5</c:v>
                </c:pt>
                <c:pt idx="1366">
                  <c:v>86.9</c:v>
                </c:pt>
                <c:pt idx="1367">
                  <c:v>79.95</c:v>
                </c:pt>
                <c:pt idx="1368">
                  <c:v>84.5</c:v>
                </c:pt>
                <c:pt idx="1369">
                  <c:v>76.92</c:v>
                </c:pt>
                <c:pt idx="1370">
                  <c:v>80.625</c:v>
                </c:pt>
                <c:pt idx="1371">
                  <c:v>96</c:v>
                </c:pt>
                <c:pt idx="1372">
                  <c:v>97.65</c:v>
                </c:pt>
                <c:pt idx="1373">
                  <c:v>81.914285714000002</c:v>
                </c:pt>
                <c:pt idx="1374">
                  <c:v>83.1</c:v>
                </c:pt>
                <c:pt idx="1375">
                  <c:v>84.166666667000001</c:v>
                </c:pt>
                <c:pt idx="1376">
                  <c:v>81.5</c:v>
                </c:pt>
                <c:pt idx="1377">
                  <c:v>89.525000000000006</c:v>
                </c:pt>
                <c:pt idx="1378">
                  <c:v>81.442857142999998</c:v>
                </c:pt>
                <c:pt idx="1379">
                  <c:v>84.688888888999998</c:v>
                </c:pt>
                <c:pt idx="1380">
                  <c:v>80.338461538000004</c:v>
                </c:pt>
                <c:pt idx="1381">
                  <c:v>81.369230768999998</c:v>
                </c:pt>
                <c:pt idx="1382">
                  <c:v>84.961538461999993</c:v>
                </c:pt>
                <c:pt idx="1383">
                  <c:v>83.126666666999995</c:v>
                </c:pt>
                <c:pt idx="1384">
                  <c:v>79.400000000000006</c:v>
                </c:pt>
                <c:pt idx="1385">
                  <c:v>83.84</c:v>
                </c:pt>
                <c:pt idx="1386">
                  <c:v>76.454545455000002</c:v>
                </c:pt>
                <c:pt idx="1387">
                  <c:v>73.481818181999998</c:v>
                </c:pt>
                <c:pt idx="1388">
                  <c:v>79.043999999999997</c:v>
                </c:pt>
                <c:pt idx="1389">
                  <c:v>82.839393939000004</c:v>
                </c:pt>
                <c:pt idx="1390">
                  <c:v>83.470833333000002</c:v>
                </c:pt>
                <c:pt idx="1391">
                  <c:v>82.627586206999993</c:v>
                </c:pt>
                <c:pt idx="1392">
                  <c:v>78.737037036999993</c:v>
                </c:pt>
                <c:pt idx="1393">
                  <c:v>78.494444443999996</c:v>
                </c:pt>
                <c:pt idx="1394">
                  <c:v>78.568181817999999</c:v>
                </c:pt>
                <c:pt idx="1395">
                  <c:v>83.121212120999999</c:v>
                </c:pt>
                <c:pt idx="1396">
                  <c:v>82.577777777999998</c:v>
                </c:pt>
                <c:pt idx="1397">
                  <c:v>78.589130435000001</c:v>
                </c:pt>
                <c:pt idx="1398">
                  <c:v>80.694444443999998</c:v>
                </c:pt>
                <c:pt idx="1399">
                  <c:v>79.305128205000003</c:v>
                </c:pt>
                <c:pt idx="1400">
                  <c:v>77.438888888999998</c:v>
                </c:pt>
                <c:pt idx="1401">
                  <c:v>76.617647059000006</c:v>
                </c:pt>
                <c:pt idx="1402">
                  <c:v>75.612499999999997</c:v>
                </c:pt>
                <c:pt idx="1403">
                  <c:v>90.364285714000005</c:v>
                </c:pt>
                <c:pt idx="1404">
                  <c:v>82.25</c:v>
                </c:pt>
                <c:pt idx="1405">
                  <c:v>67</c:v>
                </c:pt>
                <c:pt idx="1406">
                  <c:v>72.319999999999993</c:v>
                </c:pt>
                <c:pt idx="1407">
                  <c:v>84</c:v>
                </c:pt>
                <c:pt idx="1408">
                  <c:v>74.533333333000002</c:v>
                </c:pt>
                <c:pt idx="1409">
                  <c:v>75.333333332999999</c:v>
                </c:pt>
                <c:pt idx="1410">
                  <c:v>70.84</c:v>
                </c:pt>
                <c:pt idx="1411">
                  <c:v>64.533333333000002</c:v>
                </c:pt>
                <c:pt idx="1412">
                  <c:v>86.357142856999999</c:v>
                </c:pt>
                <c:pt idx="1413">
                  <c:v>89.8</c:v>
                </c:pt>
                <c:pt idx="1414">
                  <c:v>85.85</c:v>
                </c:pt>
                <c:pt idx="1415">
                  <c:v>86.44</c:v>
                </c:pt>
                <c:pt idx="1416">
                  <c:v>87.383333332999996</c:v>
                </c:pt>
                <c:pt idx="1417">
                  <c:v>79.533333333000002</c:v>
                </c:pt>
                <c:pt idx="1418">
                  <c:v>78.482352941000002</c:v>
                </c:pt>
                <c:pt idx="1419">
                  <c:v>73.976923076999995</c:v>
                </c:pt>
                <c:pt idx="1420">
                  <c:v>89.17</c:v>
                </c:pt>
                <c:pt idx="1421">
                  <c:v>84.663636363999998</c:v>
                </c:pt>
                <c:pt idx="1422">
                  <c:v>74.963636363999996</c:v>
                </c:pt>
                <c:pt idx="1423">
                  <c:v>74.733333333000004</c:v>
                </c:pt>
                <c:pt idx="1424">
                  <c:v>83.944444443999998</c:v>
                </c:pt>
                <c:pt idx="1425">
                  <c:v>65.47</c:v>
                </c:pt>
                <c:pt idx="1426">
                  <c:v>78.5</c:v>
                </c:pt>
                <c:pt idx="1427">
                  <c:v>88.615384614999996</c:v>
                </c:pt>
                <c:pt idx="1428">
                  <c:v>86.84</c:v>
                </c:pt>
                <c:pt idx="1429">
                  <c:v>81.583333332999999</c:v>
                </c:pt>
                <c:pt idx="1430">
                  <c:v>80.833333332999999</c:v>
                </c:pt>
                <c:pt idx="1431">
                  <c:v>87.15</c:v>
                </c:pt>
                <c:pt idx="1432">
                  <c:v>85.9375</c:v>
                </c:pt>
                <c:pt idx="1433">
                  <c:v>88.25</c:v>
                </c:pt>
                <c:pt idx="1434">
                  <c:v>81.628571429000004</c:v>
                </c:pt>
                <c:pt idx="1435">
                  <c:v>74</c:v>
                </c:pt>
                <c:pt idx="1436">
                  <c:v>82.62</c:v>
                </c:pt>
                <c:pt idx="1437">
                  <c:v>82.75</c:v>
                </c:pt>
                <c:pt idx="1438">
                  <c:v>79.416666667000001</c:v>
                </c:pt>
                <c:pt idx="1439">
                  <c:v>84</c:v>
                </c:pt>
                <c:pt idx="1440">
                  <c:v>58.95</c:v>
                </c:pt>
                <c:pt idx="1441">
                  <c:v>78.75</c:v>
                </c:pt>
                <c:pt idx="1442">
                  <c:v>83.583333332999999</c:v>
                </c:pt>
                <c:pt idx="1443">
                  <c:v>85.5</c:v>
                </c:pt>
                <c:pt idx="1444">
                  <c:v>78.1875</c:v>
                </c:pt>
                <c:pt idx="1445">
                  <c:v>80.5</c:v>
                </c:pt>
                <c:pt idx="1446">
                  <c:v>86.75</c:v>
                </c:pt>
                <c:pt idx="1447">
                  <c:v>77.633333332999996</c:v>
                </c:pt>
                <c:pt idx="1448">
                  <c:v>79.928571429000002</c:v>
                </c:pt>
                <c:pt idx="1449">
                  <c:v>85.625</c:v>
                </c:pt>
                <c:pt idx="1450">
                  <c:v>83.571428570999998</c:v>
                </c:pt>
                <c:pt idx="1451">
                  <c:v>82.833333332999999</c:v>
                </c:pt>
                <c:pt idx="1452">
                  <c:v>86.9375</c:v>
                </c:pt>
                <c:pt idx="1453">
                  <c:v>82.166666667000001</c:v>
                </c:pt>
                <c:pt idx="1454">
                  <c:v>83.65</c:v>
                </c:pt>
                <c:pt idx="1455">
                  <c:v>87.6</c:v>
                </c:pt>
                <c:pt idx="1456">
                  <c:v>83.4</c:v>
                </c:pt>
                <c:pt idx="1457">
                  <c:v>86</c:v>
                </c:pt>
                <c:pt idx="1458">
                  <c:v>74.807692308</c:v>
                </c:pt>
                <c:pt idx="1459">
                  <c:v>79</c:v>
                </c:pt>
                <c:pt idx="1460">
                  <c:v>80.25</c:v>
                </c:pt>
                <c:pt idx="1461">
                  <c:v>81.7</c:v>
                </c:pt>
                <c:pt idx="1462">
                  <c:v>77.2</c:v>
                </c:pt>
                <c:pt idx="1463">
                  <c:v>79.777777778000001</c:v>
                </c:pt>
                <c:pt idx="1464">
                  <c:v>78.5</c:v>
                </c:pt>
                <c:pt idx="1465">
                  <c:v>75.136363635999999</c:v>
                </c:pt>
                <c:pt idx="1466">
                  <c:v>75.98</c:v>
                </c:pt>
                <c:pt idx="1467">
                  <c:v>82.5</c:v>
                </c:pt>
                <c:pt idx="1468">
                  <c:v>85.25</c:v>
                </c:pt>
                <c:pt idx="1469">
                  <c:v>80.923076922999996</c:v>
                </c:pt>
                <c:pt idx="1470">
                  <c:v>80.833333332999999</c:v>
                </c:pt>
                <c:pt idx="1471">
                  <c:v>74.435714286000007</c:v>
                </c:pt>
                <c:pt idx="1472">
                  <c:v>75.652941175999999</c:v>
                </c:pt>
                <c:pt idx="1473">
                  <c:v>82.965000000000003</c:v>
                </c:pt>
                <c:pt idx="1474">
                  <c:v>68.099999999999994</c:v>
                </c:pt>
                <c:pt idx="1475">
                  <c:v>71.415384614999994</c:v>
                </c:pt>
                <c:pt idx="1476">
                  <c:v>78.008333332999996</c:v>
                </c:pt>
                <c:pt idx="1477">
                  <c:v>74.882352940999994</c:v>
                </c:pt>
                <c:pt idx="1478">
                  <c:v>74.25</c:v>
                </c:pt>
                <c:pt idx="1479">
                  <c:v>75.192857142999998</c:v>
                </c:pt>
                <c:pt idx="1480">
                  <c:v>77.03125</c:v>
                </c:pt>
                <c:pt idx="1481">
                  <c:v>75.220689655000001</c:v>
                </c:pt>
                <c:pt idx="1482">
                  <c:v>77.770967741999996</c:v>
                </c:pt>
                <c:pt idx="1483">
                  <c:v>74.438181818000004</c:v>
                </c:pt>
                <c:pt idx="1484">
                  <c:v>79.386363635999999</c:v>
                </c:pt>
                <c:pt idx="1485">
                  <c:v>77.861702128000005</c:v>
                </c:pt>
                <c:pt idx="1486">
                  <c:v>80.106557377000001</c:v>
                </c:pt>
                <c:pt idx="1487">
                  <c:v>79.637777778</c:v>
                </c:pt>
                <c:pt idx="1488">
                  <c:v>76.08</c:v>
                </c:pt>
                <c:pt idx="1489">
                  <c:v>78.771698112999999</c:v>
                </c:pt>
                <c:pt idx="1490">
                  <c:v>77.150000000000006</c:v>
                </c:pt>
                <c:pt idx="1491">
                  <c:v>77.366153846000003</c:v>
                </c:pt>
                <c:pt idx="1492">
                  <c:v>76.311538462000001</c:v>
                </c:pt>
                <c:pt idx="1493">
                  <c:v>76.581176471000006</c:v>
                </c:pt>
                <c:pt idx="1494">
                  <c:v>75.791089108999998</c:v>
                </c:pt>
                <c:pt idx="1495">
                  <c:v>76.323015873000003</c:v>
                </c:pt>
                <c:pt idx="1496">
                  <c:v>74.548113208000004</c:v>
                </c:pt>
                <c:pt idx="1497">
                  <c:v>75.648148148000004</c:v>
                </c:pt>
                <c:pt idx="1498">
                  <c:v>74.462337661999996</c:v>
                </c:pt>
                <c:pt idx="1499">
                  <c:v>73.385606061000004</c:v>
                </c:pt>
                <c:pt idx="1500">
                  <c:v>74.538582676999994</c:v>
                </c:pt>
                <c:pt idx="1501">
                  <c:v>73.762100000000004</c:v>
                </c:pt>
                <c:pt idx="1502">
                  <c:v>71.207627118999994</c:v>
                </c:pt>
                <c:pt idx="1503">
                  <c:v>70.418611111000004</c:v>
                </c:pt>
                <c:pt idx="1504">
                  <c:v>68.258139534999998</c:v>
                </c:pt>
                <c:pt idx="1505">
                  <c:v>70.300789473999998</c:v>
                </c:pt>
                <c:pt idx="1506">
                  <c:v>67.795412843999998</c:v>
                </c:pt>
                <c:pt idx="1507">
                  <c:v>69.472589928000005</c:v>
                </c:pt>
                <c:pt idx="1508">
                  <c:v>67.784499999999994</c:v>
                </c:pt>
                <c:pt idx="1509">
                  <c:v>65.991651375999993</c:v>
                </c:pt>
                <c:pt idx="1510">
                  <c:v>67.668253968000002</c:v>
                </c:pt>
                <c:pt idx="1511">
                  <c:v>67.027542373000003</c:v>
                </c:pt>
                <c:pt idx="1512">
                  <c:v>66.982583332999994</c:v>
                </c:pt>
                <c:pt idx="1513">
                  <c:v>66.756034482999993</c:v>
                </c:pt>
                <c:pt idx="1514">
                  <c:v>63.824869565</c:v>
                </c:pt>
                <c:pt idx="1515">
                  <c:v>63.504385964999997</c:v>
                </c:pt>
                <c:pt idx="1516">
                  <c:v>63.251449274999999</c:v>
                </c:pt>
                <c:pt idx="1517">
                  <c:v>64.961904762000003</c:v>
                </c:pt>
                <c:pt idx="1518">
                  <c:v>65.095762711999996</c:v>
                </c:pt>
                <c:pt idx="1519">
                  <c:v>62.463043478000003</c:v>
                </c:pt>
                <c:pt idx="1520">
                  <c:v>62.968181817999998</c:v>
                </c:pt>
                <c:pt idx="1521">
                  <c:v>62.685099999999998</c:v>
                </c:pt>
                <c:pt idx="1522">
                  <c:v>65.322168675</c:v>
                </c:pt>
                <c:pt idx="1523">
                  <c:v>64.578082191999997</c:v>
                </c:pt>
                <c:pt idx="1524">
                  <c:v>64.385882353</c:v>
                </c:pt>
                <c:pt idx="1525">
                  <c:v>65.335211267999995</c:v>
                </c:pt>
                <c:pt idx="1526">
                  <c:v>63.765625</c:v>
                </c:pt>
                <c:pt idx="1527">
                  <c:v>63.272413792999998</c:v>
                </c:pt>
                <c:pt idx="1528">
                  <c:v>66.420408163000005</c:v>
                </c:pt>
                <c:pt idx="1529">
                  <c:v>68.042307691999994</c:v>
                </c:pt>
                <c:pt idx="1530">
                  <c:v>68.75</c:v>
                </c:pt>
                <c:pt idx="1531">
                  <c:v>68.677142857000007</c:v>
                </c:pt>
                <c:pt idx="1532">
                  <c:v>74.017391304</c:v>
                </c:pt>
                <c:pt idx="1533">
                  <c:v>71.382608696000005</c:v>
                </c:pt>
                <c:pt idx="1534">
                  <c:v>71.246875000000003</c:v>
                </c:pt>
                <c:pt idx="1535">
                  <c:v>72.227272726999999</c:v>
                </c:pt>
                <c:pt idx="1536">
                  <c:v>68</c:v>
                </c:pt>
                <c:pt idx="1537">
                  <c:v>71.125490196000001</c:v>
                </c:pt>
                <c:pt idx="1538">
                  <c:v>73.900000000000006</c:v>
                </c:pt>
                <c:pt idx="1539">
                  <c:v>73.559574467999994</c:v>
                </c:pt>
                <c:pt idx="1540">
                  <c:v>72.675471697999996</c:v>
                </c:pt>
                <c:pt idx="1541">
                  <c:v>72.655348837000005</c:v>
                </c:pt>
                <c:pt idx="1542">
                  <c:v>72.631506849000004</c:v>
                </c:pt>
                <c:pt idx="1543">
                  <c:v>73.681944443999996</c:v>
                </c:pt>
                <c:pt idx="1544">
                  <c:v>77.486419753000007</c:v>
                </c:pt>
                <c:pt idx="1545">
                  <c:v>75.087282608999999</c:v>
                </c:pt>
                <c:pt idx="1546">
                  <c:v>72.583108108000005</c:v>
                </c:pt>
                <c:pt idx="1547">
                  <c:v>73.643312882999993</c:v>
                </c:pt>
                <c:pt idx="1548">
                  <c:v>73.265605096000002</c:v>
                </c:pt>
                <c:pt idx="1549">
                  <c:v>74.322388888999996</c:v>
                </c:pt>
                <c:pt idx="1550">
                  <c:v>73.321787709000006</c:v>
                </c:pt>
                <c:pt idx="1551">
                  <c:v>73.376553397999999</c:v>
                </c:pt>
                <c:pt idx="1552">
                  <c:v>73.114390244000006</c:v>
                </c:pt>
                <c:pt idx="1553">
                  <c:v>70.986837945000005</c:v>
                </c:pt>
                <c:pt idx="1554">
                  <c:v>70.554008811000003</c:v>
                </c:pt>
                <c:pt idx="1555">
                  <c:v>69.783963963999994</c:v>
                </c:pt>
                <c:pt idx="1556">
                  <c:v>68.215634518000002</c:v>
                </c:pt>
                <c:pt idx="1557">
                  <c:v>67.406468085</c:v>
                </c:pt>
                <c:pt idx="1558">
                  <c:v>68.642099999999999</c:v>
                </c:pt>
                <c:pt idx="1559">
                  <c:v>66.847013575000005</c:v>
                </c:pt>
                <c:pt idx="1560">
                  <c:v>65.861491935000004</c:v>
                </c:pt>
                <c:pt idx="1561">
                  <c:v>65.751458333000002</c:v>
                </c:pt>
                <c:pt idx="1562">
                  <c:v>66.130313900999994</c:v>
                </c:pt>
                <c:pt idx="1563">
                  <c:v>66.586978021999997</c:v>
                </c:pt>
                <c:pt idx="1564">
                  <c:v>65.693087558000002</c:v>
                </c:pt>
                <c:pt idx="1565">
                  <c:v>63.786390533000002</c:v>
                </c:pt>
                <c:pt idx="1566">
                  <c:v>61.726686391000001</c:v>
                </c:pt>
                <c:pt idx="1567">
                  <c:v>62.430300752000001</c:v>
                </c:pt>
                <c:pt idx="1568">
                  <c:v>62.018164556999999</c:v>
                </c:pt>
                <c:pt idx="1569">
                  <c:v>62.047215190000003</c:v>
                </c:pt>
                <c:pt idx="1570">
                  <c:v>61.315845070000002</c:v>
                </c:pt>
                <c:pt idx="1571">
                  <c:v>62.541919999999998</c:v>
                </c:pt>
                <c:pt idx="1572">
                  <c:v>61.404682540000003</c:v>
                </c:pt>
                <c:pt idx="1573">
                  <c:v>61.213008129999999</c:v>
                </c:pt>
                <c:pt idx="1574">
                  <c:v>60.803359374999999</c:v>
                </c:pt>
                <c:pt idx="1575">
                  <c:v>59.297062937</c:v>
                </c:pt>
                <c:pt idx="1576">
                  <c:v>59.909193547999998</c:v>
                </c:pt>
                <c:pt idx="1577">
                  <c:v>59.995891473</c:v>
                </c:pt>
                <c:pt idx="1578">
                  <c:v>63.731596639000003</c:v>
                </c:pt>
                <c:pt idx="1579">
                  <c:v>59.454838709999997</c:v>
                </c:pt>
                <c:pt idx="1580">
                  <c:v>58.080575539999998</c:v>
                </c:pt>
                <c:pt idx="1581">
                  <c:v>59.584070795999999</c:v>
                </c:pt>
                <c:pt idx="1582">
                  <c:v>60.973275862000001</c:v>
                </c:pt>
                <c:pt idx="1583">
                  <c:v>57.985087718999999</c:v>
                </c:pt>
                <c:pt idx="1584">
                  <c:v>58.212621359000003</c:v>
                </c:pt>
                <c:pt idx="1585">
                  <c:v>61.254942528999997</c:v>
                </c:pt>
                <c:pt idx="1586">
                  <c:v>60.192753623000002</c:v>
                </c:pt>
                <c:pt idx="1587">
                  <c:v>60.701428571000001</c:v>
                </c:pt>
                <c:pt idx="1588">
                  <c:v>60.341791045000001</c:v>
                </c:pt>
                <c:pt idx="1589">
                  <c:v>61.930555556000002</c:v>
                </c:pt>
                <c:pt idx="1590">
                  <c:v>61.533333333000002</c:v>
                </c:pt>
                <c:pt idx="1591">
                  <c:v>60.995121951000002</c:v>
                </c:pt>
                <c:pt idx="1592">
                  <c:v>61.622222221999998</c:v>
                </c:pt>
                <c:pt idx="1593">
                  <c:v>62.911111110999997</c:v>
                </c:pt>
                <c:pt idx="1594">
                  <c:v>62.61</c:v>
                </c:pt>
                <c:pt idx="1595">
                  <c:v>63.605263158</c:v>
                </c:pt>
                <c:pt idx="1596">
                  <c:v>66.400000000000006</c:v>
                </c:pt>
                <c:pt idx="1597">
                  <c:v>64.668750000000003</c:v>
                </c:pt>
                <c:pt idx="1598">
                  <c:v>64.67</c:v>
                </c:pt>
                <c:pt idx="1599">
                  <c:v>63.6</c:v>
                </c:pt>
                <c:pt idx="1600">
                  <c:v>61.726315788999997</c:v>
                </c:pt>
                <c:pt idx="1601">
                  <c:v>65.05</c:v>
                </c:pt>
                <c:pt idx="1602">
                  <c:v>66.903846153999993</c:v>
                </c:pt>
                <c:pt idx="1603">
                  <c:v>64.217391304000003</c:v>
                </c:pt>
                <c:pt idx="1604">
                  <c:v>69.484615384999998</c:v>
                </c:pt>
                <c:pt idx="1605">
                  <c:v>72.325000000000003</c:v>
                </c:pt>
                <c:pt idx="1606">
                  <c:v>76.678571429000002</c:v>
                </c:pt>
                <c:pt idx="1607">
                  <c:v>73.75</c:v>
                </c:pt>
                <c:pt idx="1608">
                  <c:v>76.057894736999998</c:v>
                </c:pt>
                <c:pt idx="1609">
                  <c:v>78.238095238</c:v>
                </c:pt>
                <c:pt idx="1610">
                  <c:v>74.535714286000001</c:v>
                </c:pt>
                <c:pt idx="1611">
                  <c:v>77.703703704000006</c:v>
                </c:pt>
                <c:pt idx="1612">
                  <c:v>76.2</c:v>
                </c:pt>
                <c:pt idx="1613">
                  <c:v>78.181481481000006</c:v>
                </c:pt>
                <c:pt idx="1614">
                  <c:v>76.082352940999996</c:v>
                </c:pt>
                <c:pt idx="1615">
                  <c:v>77.641176470999994</c:v>
                </c:pt>
                <c:pt idx="1616">
                  <c:v>76.152000000000001</c:v>
                </c:pt>
                <c:pt idx="1617">
                  <c:v>75.948387096999994</c:v>
                </c:pt>
                <c:pt idx="1618">
                  <c:v>76.078260869999994</c:v>
                </c:pt>
                <c:pt idx="1619">
                  <c:v>74.994444443999996</c:v>
                </c:pt>
                <c:pt idx="1620">
                  <c:v>77.237499999999997</c:v>
                </c:pt>
                <c:pt idx="1621">
                  <c:v>77.773913042999993</c:v>
                </c:pt>
                <c:pt idx="1622">
                  <c:v>74.262500000000003</c:v>
                </c:pt>
                <c:pt idx="1623">
                  <c:v>72.959999999999994</c:v>
                </c:pt>
                <c:pt idx="1624">
                  <c:v>77.02173913</c:v>
                </c:pt>
                <c:pt idx="1625">
                  <c:v>73.900000000000006</c:v>
                </c:pt>
                <c:pt idx="1626">
                  <c:v>73.474074074000001</c:v>
                </c:pt>
                <c:pt idx="1627">
                  <c:v>74.003773585000005</c:v>
                </c:pt>
                <c:pt idx="1628">
                  <c:v>73.061111111000002</c:v>
                </c:pt>
                <c:pt idx="1629">
                  <c:v>75.896226415000001</c:v>
                </c:pt>
                <c:pt idx="1630">
                  <c:v>74.538888889000006</c:v>
                </c:pt>
                <c:pt idx="1631">
                  <c:v>74.036666667000006</c:v>
                </c:pt>
                <c:pt idx="1632">
                  <c:v>74.670232557999995</c:v>
                </c:pt>
                <c:pt idx="1633">
                  <c:v>74.511111111000005</c:v>
                </c:pt>
                <c:pt idx="1634">
                  <c:v>74.341176470999997</c:v>
                </c:pt>
                <c:pt idx="1635">
                  <c:v>73.882000000000005</c:v>
                </c:pt>
                <c:pt idx="1636">
                  <c:v>70.387234043000007</c:v>
                </c:pt>
                <c:pt idx="1637">
                  <c:v>72.740677966000007</c:v>
                </c:pt>
                <c:pt idx="1638">
                  <c:v>71.185937499999994</c:v>
                </c:pt>
                <c:pt idx="1639">
                  <c:v>69.533802816999994</c:v>
                </c:pt>
                <c:pt idx="1640">
                  <c:v>70.988157895000001</c:v>
                </c:pt>
                <c:pt idx="1641">
                  <c:v>69.586666667000003</c:v>
                </c:pt>
                <c:pt idx="1642">
                  <c:v>69.621296295999997</c:v>
                </c:pt>
                <c:pt idx="1643">
                  <c:v>71.195833332999996</c:v>
                </c:pt>
                <c:pt idx="1644">
                  <c:v>72.511543623999998</c:v>
                </c:pt>
                <c:pt idx="1645">
                  <c:v>72.935000000000002</c:v>
                </c:pt>
                <c:pt idx="1646">
                  <c:v>74.059358289000002</c:v>
                </c:pt>
                <c:pt idx="1647">
                  <c:v>74.216292135000003</c:v>
                </c:pt>
                <c:pt idx="1648">
                  <c:v>73.627232143000001</c:v>
                </c:pt>
                <c:pt idx="1649">
                  <c:v>73.212393161999998</c:v>
                </c:pt>
                <c:pt idx="1650">
                  <c:v>73.023243242999996</c:v>
                </c:pt>
                <c:pt idx="1651">
                  <c:v>73.676020407999999</c:v>
                </c:pt>
                <c:pt idx="1652">
                  <c:v>75.133333332999996</c:v>
                </c:pt>
                <c:pt idx="1653">
                  <c:v>75.113661202000003</c:v>
                </c:pt>
                <c:pt idx="1654">
                  <c:v>73.633734939999997</c:v>
                </c:pt>
                <c:pt idx="1655">
                  <c:v>73.971631205999998</c:v>
                </c:pt>
                <c:pt idx="1656">
                  <c:v>76.581081080999994</c:v>
                </c:pt>
                <c:pt idx="1657">
                  <c:v>76.958571429000003</c:v>
                </c:pt>
                <c:pt idx="1658">
                  <c:v>75.273737374000007</c:v>
                </c:pt>
                <c:pt idx="1659">
                  <c:v>76.41</c:v>
                </c:pt>
                <c:pt idx="1660">
                  <c:v>76.797468354000003</c:v>
                </c:pt>
                <c:pt idx="1661">
                  <c:v>78.485074627000003</c:v>
                </c:pt>
                <c:pt idx="1662">
                  <c:v>79.741509433999994</c:v>
                </c:pt>
                <c:pt idx="1663">
                  <c:v>77.319999999999993</c:v>
                </c:pt>
                <c:pt idx="1664">
                  <c:v>80.053333332999998</c:v>
                </c:pt>
                <c:pt idx="1665">
                  <c:v>78.866666667000004</c:v>
                </c:pt>
                <c:pt idx="1666">
                  <c:v>81.814705881999998</c:v>
                </c:pt>
                <c:pt idx="1667">
                  <c:v>81.353571428999999</c:v>
                </c:pt>
                <c:pt idx="1668">
                  <c:v>81.713333332999994</c:v>
                </c:pt>
                <c:pt idx="1669">
                  <c:v>83.228571428999999</c:v>
                </c:pt>
                <c:pt idx="1670">
                  <c:v>76.3</c:v>
                </c:pt>
                <c:pt idx="1671">
                  <c:v>79.489999999999995</c:v>
                </c:pt>
                <c:pt idx="1672">
                  <c:v>77.333333332999999</c:v>
                </c:pt>
                <c:pt idx="1673">
                  <c:v>74.239999999999995</c:v>
                </c:pt>
                <c:pt idx="1674">
                  <c:v>80.233333333000004</c:v>
                </c:pt>
                <c:pt idx="1675">
                  <c:v>80.271428571000001</c:v>
                </c:pt>
                <c:pt idx="1676">
                  <c:v>78.807142857000002</c:v>
                </c:pt>
                <c:pt idx="1677">
                  <c:v>79.783333333000002</c:v>
                </c:pt>
                <c:pt idx="1678">
                  <c:v>80.981818181999998</c:v>
                </c:pt>
                <c:pt idx="1679">
                  <c:v>78.0625</c:v>
                </c:pt>
                <c:pt idx="1680">
                  <c:v>79.989999999999995</c:v>
                </c:pt>
                <c:pt idx="1681">
                  <c:v>81.622222222000005</c:v>
                </c:pt>
                <c:pt idx="1682">
                  <c:v>68.357142856999999</c:v>
                </c:pt>
                <c:pt idx="1683">
                  <c:v>80.666666667000001</c:v>
                </c:pt>
                <c:pt idx="1684">
                  <c:v>80.783333333000002</c:v>
                </c:pt>
                <c:pt idx="1685">
                  <c:v>80.599999999999994</c:v>
                </c:pt>
                <c:pt idx="1686">
                  <c:v>79.566666667000007</c:v>
                </c:pt>
                <c:pt idx="1687">
                  <c:v>80.714285713999999</c:v>
                </c:pt>
                <c:pt idx="1688">
                  <c:v>89.2</c:v>
                </c:pt>
                <c:pt idx="1689">
                  <c:v>80.685714286000007</c:v>
                </c:pt>
                <c:pt idx="1690">
                  <c:v>78.757142857000005</c:v>
                </c:pt>
                <c:pt idx="1691">
                  <c:v>82.922222222000002</c:v>
                </c:pt>
                <c:pt idx="1692">
                  <c:v>87.875</c:v>
                </c:pt>
                <c:pt idx="1693">
                  <c:v>82.19</c:v>
                </c:pt>
                <c:pt idx="1694">
                  <c:v>89.65</c:v>
                </c:pt>
                <c:pt idx="1695">
                  <c:v>85.025000000000006</c:v>
                </c:pt>
                <c:pt idx="1696">
                  <c:v>81.62</c:v>
                </c:pt>
                <c:pt idx="1697">
                  <c:v>83.012500000000003</c:v>
                </c:pt>
                <c:pt idx="1698">
                  <c:v>79</c:v>
                </c:pt>
                <c:pt idx="1699">
                  <c:v>78.75</c:v>
                </c:pt>
                <c:pt idx="1700">
                  <c:v>74.7</c:v>
                </c:pt>
                <c:pt idx="1701">
                  <c:v>75.166666667000001</c:v>
                </c:pt>
                <c:pt idx="1702">
                  <c:v>76.877777777999995</c:v>
                </c:pt>
                <c:pt idx="1703">
                  <c:v>84.041666667000001</c:v>
                </c:pt>
                <c:pt idx="1704">
                  <c:v>82.875</c:v>
                </c:pt>
                <c:pt idx="1705">
                  <c:v>73.715384615000005</c:v>
                </c:pt>
                <c:pt idx="1706">
                  <c:v>89.66</c:v>
                </c:pt>
                <c:pt idx="1707">
                  <c:v>88</c:v>
                </c:pt>
                <c:pt idx="1708">
                  <c:v>73.25</c:v>
                </c:pt>
                <c:pt idx="1709">
                  <c:v>89.75</c:v>
                </c:pt>
                <c:pt idx="1710">
                  <c:v>87.694736841999998</c:v>
                </c:pt>
                <c:pt idx="1711">
                  <c:v>78.2</c:v>
                </c:pt>
                <c:pt idx="1712">
                  <c:v>83.106666666999999</c:v>
                </c:pt>
                <c:pt idx="1713">
                  <c:v>81.433333332999993</c:v>
                </c:pt>
                <c:pt idx="1714">
                  <c:v>84.054545454999996</c:v>
                </c:pt>
                <c:pt idx="1715">
                  <c:v>81.793750000000003</c:v>
                </c:pt>
                <c:pt idx="1716">
                  <c:v>86.36</c:v>
                </c:pt>
                <c:pt idx="1717">
                  <c:v>82.111111111</c:v>
                </c:pt>
                <c:pt idx="1718">
                  <c:v>83.833333332999999</c:v>
                </c:pt>
                <c:pt idx="1719">
                  <c:v>86</c:v>
                </c:pt>
                <c:pt idx="1720">
                  <c:v>78.06</c:v>
                </c:pt>
                <c:pt idx="1721">
                  <c:v>81.414285714000002</c:v>
                </c:pt>
                <c:pt idx="1722">
                  <c:v>80.887500000000003</c:v>
                </c:pt>
                <c:pt idx="1723">
                  <c:v>81.2</c:v>
                </c:pt>
                <c:pt idx="1724">
                  <c:v>76</c:v>
                </c:pt>
                <c:pt idx="1725">
                  <c:v>76.400000000000006</c:v>
                </c:pt>
                <c:pt idx="1726">
                  <c:v>81.366666667000004</c:v>
                </c:pt>
                <c:pt idx="1727">
                  <c:v>80.066666667000007</c:v>
                </c:pt>
                <c:pt idx="1728">
                  <c:v>87.025000000000006</c:v>
                </c:pt>
                <c:pt idx="1729">
                  <c:v>76.928571429000002</c:v>
                </c:pt>
                <c:pt idx="1730">
                  <c:v>73.599999999999994</c:v>
                </c:pt>
                <c:pt idx="1731">
                  <c:v>88.5</c:v>
                </c:pt>
                <c:pt idx="1732">
                  <c:v>85.3</c:v>
                </c:pt>
                <c:pt idx="1733">
                  <c:v>81.2</c:v>
                </c:pt>
                <c:pt idx="1734">
                  <c:v>97.2</c:v>
                </c:pt>
                <c:pt idx="1735">
                  <c:v>78.8</c:v>
                </c:pt>
                <c:pt idx="1736">
                  <c:v>89.3</c:v>
                </c:pt>
                <c:pt idx="1737">
                  <c:v>84.4</c:v>
                </c:pt>
                <c:pt idx="1738">
                  <c:v>81.474999999999994</c:v>
                </c:pt>
                <c:pt idx="1739">
                  <c:v>86.666666667000001</c:v>
                </c:pt>
                <c:pt idx="1740">
                  <c:v>81.828571428999993</c:v>
                </c:pt>
                <c:pt idx="1741">
                  <c:v>83.344444444000004</c:v>
                </c:pt>
                <c:pt idx="1742">
                  <c:v>86</c:v>
                </c:pt>
                <c:pt idx="1743">
                  <c:v>78.1875</c:v>
                </c:pt>
                <c:pt idx="1744">
                  <c:v>82.590909091</c:v>
                </c:pt>
                <c:pt idx="1745">
                  <c:v>79.455555555999993</c:v>
                </c:pt>
                <c:pt idx="1746">
                  <c:v>79.900000000000006</c:v>
                </c:pt>
                <c:pt idx="1747">
                  <c:v>82.216666666999998</c:v>
                </c:pt>
                <c:pt idx="1748">
                  <c:v>79.837500000000006</c:v>
                </c:pt>
                <c:pt idx="1749">
                  <c:v>83.823076923000002</c:v>
                </c:pt>
                <c:pt idx="1750">
                  <c:v>83.486666666999994</c:v>
                </c:pt>
                <c:pt idx="1751">
                  <c:v>84.155000000000001</c:v>
                </c:pt>
                <c:pt idx="1752">
                  <c:v>81.260000000000005</c:v>
                </c:pt>
                <c:pt idx="1753">
                  <c:v>66.133333332999996</c:v>
                </c:pt>
                <c:pt idx="1754">
                  <c:v>84.291666667000001</c:v>
                </c:pt>
                <c:pt idx="1755">
                  <c:v>79.099999999999994</c:v>
                </c:pt>
                <c:pt idx="1756">
                  <c:v>79.688235293999995</c:v>
                </c:pt>
                <c:pt idx="1757">
                  <c:v>78.990476189999995</c:v>
                </c:pt>
                <c:pt idx="1758">
                  <c:v>76.742857142999995</c:v>
                </c:pt>
                <c:pt idx="1759">
                  <c:v>80.86</c:v>
                </c:pt>
                <c:pt idx="1760">
                  <c:v>83.747058824000007</c:v>
                </c:pt>
                <c:pt idx="1761">
                  <c:v>77.462500000000006</c:v>
                </c:pt>
                <c:pt idx="1762">
                  <c:v>78.33</c:v>
                </c:pt>
                <c:pt idx="1763">
                  <c:v>80.022222221999996</c:v>
                </c:pt>
                <c:pt idx="1764">
                  <c:v>80</c:v>
                </c:pt>
                <c:pt idx="1765">
                  <c:v>82.875</c:v>
                </c:pt>
                <c:pt idx="1766">
                  <c:v>85</c:v>
                </c:pt>
                <c:pt idx="1767">
                  <c:v>85.2</c:v>
                </c:pt>
                <c:pt idx="1768">
                  <c:v>95.6</c:v>
                </c:pt>
                <c:pt idx="1769">
                  <c:v>79.875</c:v>
                </c:pt>
                <c:pt idx="1770">
                  <c:v>84.875</c:v>
                </c:pt>
                <c:pt idx="1771">
                  <c:v>95.9</c:v>
                </c:pt>
                <c:pt idx="1772">
                  <c:v>67.133333332999996</c:v>
                </c:pt>
                <c:pt idx="1773">
                  <c:v>98.5</c:v>
                </c:pt>
                <c:pt idx="1774">
                  <c:v>79.599999999999994</c:v>
                </c:pt>
                <c:pt idx="1775">
                  <c:v>85.75</c:v>
                </c:pt>
                <c:pt idx="1776">
                  <c:v>84.433333332999993</c:v>
                </c:pt>
                <c:pt idx="1777">
                  <c:v>75.533333333000002</c:v>
                </c:pt>
                <c:pt idx="1778">
                  <c:v>87.125</c:v>
                </c:pt>
                <c:pt idx="1779">
                  <c:v>83.875</c:v>
                </c:pt>
                <c:pt idx="1780">
                  <c:v>83.79</c:v>
                </c:pt>
                <c:pt idx="1781">
                  <c:v>95.666666667000001</c:v>
                </c:pt>
                <c:pt idx="1782">
                  <c:v>87.25</c:v>
                </c:pt>
                <c:pt idx="1783">
                  <c:v>85.75</c:v>
                </c:pt>
                <c:pt idx="1784">
                  <c:v>83.4</c:v>
                </c:pt>
                <c:pt idx="1785">
                  <c:v>89</c:v>
                </c:pt>
                <c:pt idx="1786">
                  <c:v>82.978571428999999</c:v>
                </c:pt>
                <c:pt idx="1787">
                  <c:v>82.25</c:v>
                </c:pt>
                <c:pt idx="1788">
                  <c:v>61.125</c:v>
                </c:pt>
                <c:pt idx="1789">
                  <c:v>82.5</c:v>
                </c:pt>
                <c:pt idx="1790">
                  <c:v>90.5</c:v>
                </c:pt>
                <c:pt idx="1791">
                  <c:v>99.5</c:v>
                </c:pt>
                <c:pt idx="1792">
                  <c:v>79.75</c:v>
                </c:pt>
                <c:pt idx="1793">
                  <c:v>75.25</c:v>
                </c:pt>
                <c:pt idx="1794">
                  <c:v>79.666666667000001</c:v>
                </c:pt>
                <c:pt idx="1795">
                  <c:v>78.722222221999999</c:v>
                </c:pt>
                <c:pt idx="1796">
                  <c:v>86.5</c:v>
                </c:pt>
                <c:pt idx="1797">
                  <c:v>76.25</c:v>
                </c:pt>
                <c:pt idx="1798">
                  <c:v>93</c:v>
                </c:pt>
                <c:pt idx="1799">
                  <c:v>91</c:v>
                </c:pt>
                <c:pt idx="1800">
                  <c:v>83.666666667000001</c:v>
                </c:pt>
                <c:pt idx="1801">
                  <c:v>89.5</c:v>
                </c:pt>
                <c:pt idx="1802">
                  <c:v>93.25</c:v>
                </c:pt>
                <c:pt idx="1803">
                  <c:v>83.285714286000001</c:v>
                </c:pt>
                <c:pt idx="1804">
                  <c:v>93</c:v>
                </c:pt>
                <c:pt idx="1805">
                  <c:v>76.5</c:v>
                </c:pt>
                <c:pt idx="1806">
                  <c:v>86.5</c:v>
                </c:pt>
              </c:numCache>
            </c:numRef>
          </c:yVal>
          <c:smooth val="1"/>
          <c:extLst>
            <c:ext xmlns:c16="http://schemas.microsoft.com/office/drawing/2014/chart" uri="{C3380CC4-5D6E-409C-BE32-E72D297353CC}">
              <c16:uniqueId val="{00000000-9EDB-4785-9577-C7D93698E3AA}"/>
            </c:ext>
          </c:extLst>
        </c:ser>
        <c:ser>
          <c:idx val="1"/>
          <c:order val="1"/>
          <c:tx>
            <c:strRef>
              <c:f>BSAS!$C$1</c:f>
              <c:strCache>
                <c:ptCount val="1"/>
                <c:pt idx="0">
                  <c:v>Brody</c:v>
                </c:pt>
              </c:strCache>
            </c:strRef>
          </c:tx>
          <c:spPr>
            <a:ln w="19050" cap="rnd">
              <a:solidFill>
                <a:schemeClr val="accent2"/>
              </a:solidFill>
              <a:round/>
            </a:ln>
            <a:effectLst/>
          </c:spPr>
          <c:marker>
            <c:symbol val="none"/>
          </c:marker>
          <c:xVal>
            <c:numRef>
              <c:f>BSAS!$A$2:$A$1808</c:f>
              <c:numCache>
                <c:formatCode>General</c:formatCode>
                <c:ptCount val="1807"/>
                <c:pt idx="0">
                  <c:v>0</c:v>
                </c:pt>
                <c:pt idx="1">
                  <c:v>1</c:v>
                </c:pt>
                <c:pt idx="2">
                  <c:v>2</c:v>
                </c:pt>
                <c:pt idx="3">
                  <c:v>3</c:v>
                </c:pt>
                <c:pt idx="4">
                  <c:v>4</c:v>
                </c:pt>
                <c:pt idx="5">
                  <c:v>5</c:v>
                </c:pt>
                <c:pt idx="6">
                  <c:v>6</c:v>
                </c:pt>
                <c:pt idx="7">
                  <c:v>7</c:v>
                </c:pt>
                <c:pt idx="8">
                  <c:v>9</c:v>
                </c:pt>
                <c:pt idx="9">
                  <c:v>10</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40</c:v>
                </c:pt>
                <c:pt idx="338">
                  <c:v>341</c:v>
                </c:pt>
                <c:pt idx="339">
                  <c:v>342</c:v>
                </c:pt>
                <c:pt idx="340">
                  <c:v>343</c:v>
                </c:pt>
                <c:pt idx="341">
                  <c:v>345</c:v>
                </c:pt>
                <c:pt idx="342">
                  <c:v>346</c:v>
                </c:pt>
                <c:pt idx="343">
                  <c:v>347</c:v>
                </c:pt>
                <c:pt idx="344">
                  <c:v>348</c:v>
                </c:pt>
                <c:pt idx="345">
                  <c:v>349</c:v>
                </c:pt>
                <c:pt idx="346">
                  <c:v>350</c:v>
                </c:pt>
                <c:pt idx="347">
                  <c:v>351</c:v>
                </c:pt>
                <c:pt idx="348">
                  <c:v>352</c:v>
                </c:pt>
                <c:pt idx="349">
                  <c:v>353</c:v>
                </c:pt>
                <c:pt idx="350">
                  <c:v>354</c:v>
                </c:pt>
                <c:pt idx="351">
                  <c:v>355</c:v>
                </c:pt>
                <c:pt idx="352">
                  <c:v>356</c:v>
                </c:pt>
                <c:pt idx="353">
                  <c:v>360</c:v>
                </c:pt>
                <c:pt idx="354">
                  <c:v>361</c:v>
                </c:pt>
                <c:pt idx="355">
                  <c:v>362</c:v>
                </c:pt>
                <c:pt idx="356">
                  <c:v>365</c:v>
                </c:pt>
                <c:pt idx="357">
                  <c:v>366</c:v>
                </c:pt>
                <c:pt idx="358">
                  <c:v>367</c:v>
                </c:pt>
                <c:pt idx="359">
                  <c:v>368</c:v>
                </c:pt>
                <c:pt idx="360">
                  <c:v>369</c:v>
                </c:pt>
                <c:pt idx="361">
                  <c:v>370</c:v>
                </c:pt>
                <c:pt idx="362">
                  <c:v>371</c:v>
                </c:pt>
                <c:pt idx="363">
                  <c:v>372</c:v>
                </c:pt>
                <c:pt idx="364">
                  <c:v>373</c:v>
                </c:pt>
                <c:pt idx="365">
                  <c:v>374</c:v>
                </c:pt>
                <c:pt idx="366">
                  <c:v>375</c:v>
                </c:pt>
                <c:pt idx="367">
                  <c:v>376</c:v>
                </c:pt>
                <c:pt idx="368">
                  <c:v>377</c:v>
                </c:pt>
                <c:pt idx="369">
                  <c:v>378</c:v>
                </c:pt>
                <c:pt idx="370">
                  <c:v>379</c:v>
                </c:pt>
                <c:pt idx="371">
                  <c:v>380</c:v>
                </c:pt>
                <c:pt idx="372">
                  <c:v>381</c:v>
                </c:pt>
                <c:pt idx="373">
                  <c:v>382</c:v>
                </c:pt>
                <c:pt idx="374">
                  <c:v>383</c:v>
                </c:pt>
                <c:pt idx="375">
                  <c:v>384</c:v>
                </c:pt>
                <c:pt idx="376">
                  <c:v>385</c:v>
                </c:pt>
                <c:pt idx="377">
                  <c:v>386</c:v>
                </c:pt>
                <c:pt idx="378">
                  <c:v>387</c:v>
                </c:pt>
                <c:pt idx="379">
                  <c:v>388</c:v>
                </c:pt>
                <c:pt idx="380">
                  <c:v>389</c:v>
                </c:pt>
                <c:pt idx="381">
                  <c:v>390</c:v>
                </c:pt>
                <c:pt idx="382">
                  <c:v>391</c:v>
                </c:pt>
                <c:pt idx="383">
                  <c:v>392</c:v>
                </c:pt>
                <c:pt idx="384">
                  <c:v>393</c:v>
                </c:pt>
                <c:pt idx="385">
                  <c:v>394</c:v>
                </c:pt>
                <c:pt idx="386">
                  <c:v>395</c:v>
                </c:pt>
                <c:pt idx="387">
                  <c:v>396</c:v>
                </c:pt>
                <c:pt idx="388">
                  <c:v>397</c:v>
                </c:pt>
                <c:pt idx="389">
                  <c:v>398</c:v>
                </c:pt>
                <c:pt idx="390">
                  <c:v>399</c:v>
                </c:pt>
                <c:pt idx="391">
                  <c:v>400</c:v>
                </c:pt>
                <c:pt idx="392">
                  <c:v>401</c:v>
                </c:pt>
                <c:pt idx="393">
                  <c:v>402</c:v>
                </c:pt>
                <c:pt idx="394">
                  <c:v>403</c:v>
                </c:pt>
                <c:pt idx="395">
                  <c:v>404</c:v>
                </c:pt>
                <c:pt idx="396">
                  <c:v>405</c:v>
                </c:pt>
                <c:pt idx="397">
                  <c:v>406</c:v>
                </c:pt>
                <c:pt idx="398">
                  <c:v>407</c:v>
                </c:pt>
                <c:pt idx="399">
                  <c:v>408</c:v>
                </c:pt>
                <c:pt idx="400">
                  <c:v>409</c:v>
                </c:pt>
                <c:pt idx="401">
                  <c:v>410</c:v>
                </c:pt>
                <c:pt idx="402">
                  <c:v>411</c:v>
                </c:pt>
                <c:pt idx="403">
                  <c:v>412</c:v>
                </c:pt>
                <c:pt idx="404">
                  <c:v>413</c:v>
                </c:pt>
                <c:pt idx="405">
                  <c:v>414</c:v>
                </c:pt>
                <c:pt idx="406">
                  <c:v>415</c:v>
                </c:pt>
                <c:pt idx="407">
                  <c:v>416</c:v>
                </c:pt>
                <c:pt idx="408">
                  <c:v>417</c:v>
                </c:pt>
                <c:pt idx="409">
                  <c:v>418</c:v>
                </c:pt>
                <c:pt idx="410">
                  <c:v>419</c:v>
                </c:pt>
                <c:pt idx="411">
                  <c:v>420</c:v>
                </c:pt>
                <c:pt idx="412">
                  <c:v>421</c:v>
                </c:pt>
                <c:pt idx="413">
                  <c:v>422</c:v>
                </c:pt>
                <c:pt idx="414">
                  <c:v>423</c:v>
                </c:pt>
                <c:pt idx="415">
                  <c:v>424</c:v>
                </c:pt>
                <c:pt idx="416">
                  <c:v>425</c:v>
                </c:pt>
                <c:pt idx="417">
                  <c:v>426</c:v>
                </c:pt>
                <c:pt idx="418">
                  <c:v>427</c:v>
                </c:pt>
                <c:pt idx="419">
                  <c:v>428</c:v>
                </c:pt>
                <c:pt idx="420">
                  <c:v>429</c:v>
                </c:pt>
                <c:pt idx="421">
                  <c:v>430</c:v>
                </c:pt>
                <c:pt idx="422">
                  <c:v>431</c:v>
                </c:pt>
                <c:pt idx="423">
                  <c:v>432</c:v>
                </c:pt>
                <c:pt idx="424">
                  <c:v>433</c:v>
                </c:pt>
                <c:pt idx="425">
                  <c:v>434</c:v>
                </c:pt>
                <c:pt idx="426">
                  <c:v>435</c:v>
                </c:pt>
                <c:pt idx="427">
                  <c:v>436</c:v>
                </c:pt>
                <c:pt idx="428">
                  <c:v>437</c:v>
                </c:pt>
                <c:pt idx="429">
                  <c:v>438</c:v>
                </c:pt>
                <c:pt idx="430">
                  <c:v>439</c:v>
                </c:pt>
                <c:pt idx="431">
                  <c:v>440</c:v>
                </c:pt>
                <c:pt idx="432">
                  <c:v>441</c:v>
                </c:pt>
                <c:pt idx="433">
                  <c:v>442</c:v>
                </c:pt>
                <c:pt idx="434">
                  <c:v>443</c:v>
                </c:pt>
                <c:pt idx="435">
                  <c:v>444</c:v>
                </c:pt>
                <c:pt idx="436">
                  <c:v>445</c:v>
                </c:pt>
                <c:pt idx="437">
                  <c:v>446</c:v>
                </c:pt>
                <c:pt idx="438">
                  <c:v>447</c:v>
                </c:pt>
                <c:pt idx="439">
                  <c:v>448</c:v>
                </c:pt>
                <c:pt idx="440">
                  <c:v>449</c:v>
                </c:pt>
                <c:pt idx="441">
                  <c:v>450</c:v>
                </c:pt>
                <c:pt idx="442">
                  <c:v>451</c:v>
                </c:pt>
                <c:pt idx="443">
                  <c:v>452</c:v>
                </c:pt>
                <c:pt idx="444">
                  <c:v>453</c:v>
                </c:pt>
                <c:pt idx="445">
                  <c:v>454</c:v>
                </c:pt>
                <c:pt idx="446">
                  <c:v>455</c:v>
                </c:pt>
                <c:pt idx="447">
                  <c:v>456</c:v>
                </c:pt>
                <c:pt idx="448">
                  <c:v>457</c:v>
                </c:pt>
                <c:pt idx="449">
                  <c:v>458</c:v>
                </c:pt>
                <c:pt idx="450">
                  <c:v>459</c:v>
                </c:pt>
                <c:pt idx="451">
                  <c:v>460</c:v>
                </c:pt>
                <c:pt idx="452">
                  <c:v>461</c:v>
                </c:pt>
                <c:pt idx="453">
                  <c:v>462</c:v>
                </c:pt>
                <c:pt idx="454">
                  <c:v>463</c:v>
                </c:pt>
                <c:pt idx="455">
                  <c:v>464</c:v>
                </c:pt>
                <c:pt idx="456">
                  <c:v>465</c:v>
                </c:pt>
                <c:pt idx="457">
                  <c:v>466</c:v>
                </c:pt>
                <c:pt idx="458">
                  <c:v>467</c:v>
                </c:pt>
                <c:pt idx="459">
                  <c:v>468</c:v>
                </c:pt>
                <c:pt idx="460">
                  <c:v>469</c:v>
                </c:pt>
                <c:pt idx="461">
                  <c:v>470</c:v>
                </c:pt>
                <c:pt idx="462">
                  <c:v>471</c:v>
                </c:pt>
                <c:pt idx="463">
                  <c:v>472</c:v>
                </c:pt>
                <c:pt idx="464">
                  <c:v>473</c:v>
                </c:pt>
                <c:pt idx="465">
                  <c:v>474</c:v>
                </c:pt>
                <c:pt idx="466">
                  <c:v>475</c:v>
                </c:pt>
                <c:pt idx="467">
                  <c:v>476</c:v>
                </c:pt>
                <c:pt idx="468">
                  <c:v>477</c:v>
                </c:pt>
                <c:pt idx="469">
                  <c:v>478</c:v>
                </c:pt>
                <c:pt idx="470">
                  <c:v>479</c:v>
                </c:pt>
                <c:pt idx="471">
                  <c:v>480</c:v>
                </c:pt>
                <c:pt idx="472">
                  <c:v>481</c:v>
                </c:pt>
                <c:pt idx="473">
                  <c:v>482</c:v>
                </c:pt>
                <c:pt idx="474">
                  <c:v>483</c:v>
                </c:pt>
                <c:pt idx="475">
                  <c:v>484</c:v>
                </c:pt>
                <c:pt idx="476">
                  <c:v>485</c:v>
                </c:pt>
                <c:pt idx="477">
                  <c:v>486</c:v>
                </c:pt>
                <c:pt idx="478">
                  <c:v>487</c:v>
                </c:pt>
                <c:pt idx="479">
                  <c:v>488</c:v>
                </c:pt>
                <c:pt idx="480">
                  <c:v>489</c:v>
                </c:pt>
                <c:pt idx="481">
                  <c:v>490</c:v>
                </c:pt>
                <c:pt idx="482">
                  <c:v>491</c:v>
                </c:pt>
                <c:pt idx="483">
                  <c:v>492</c:v>
                </c:pt>
                <c:pt idx="484">
                  <c:v>493</c:v>
                </c:pt>
                <c:pt idx="485">
                  <c:v>494</c:v>
                </c:pt>
                <c:pt idx="486">
                  <c:v>495</c:v>
                </c:pt>
                <c:pt idx="487">
                  <c:v>496</c:v>
                </c:pt>
                <c:pt idx="488">
                  <c:v>497</c:v>
                </c:pt>
                <c:pt idx="489">
                  <c:v>498</c:v>
                </c:pt>
                <c:pt idx="490">
                  <c:v>499</c:v>
                </c:pt>
                <c:pt idx="491">
                  <c:v>500</c:v>
                </c:pt>
                <c:pt idx="492">
                  <c:v>501</c:v>
                </c:pt>
                <c:pt idx="493">
                  <c:v>502</c:v>
                </c:pt>
                <c:pt idx="494">
                  <c:v>503</c:v>
                </c:pt>
                <c:pt idx="495">
                  <c:v>504</c:v>
                </c:pt>
                <c:pt idx="496">
                  <c:v>505</c:v>
                </c:pt>
                <c:pt idx="497">
                  <c:v>506</c:v>
                </c:pt>
                <c:pt idx="498">
                  <c:v>507</c:v>
                </c:pt>
                <c:pt idx="499">
                  <c:v>508</c:v>
                </c:pt>
                <c:pt idx="500">
                  <c:v>509</c:v>
                </c:pt>
                <c:pt idx="501">
                  <c:v>510</c:v>
                </c:pt>
                <c:pt idx="502">
                  <c:v>511</c:v>
                </c:pt>
                <c:pt idx="503">
                  <c:v>512</c:v>
                </c:pt>
                <c:pt idx="504">
                  <c:v>513</c:v>
                </c:pt>
                <c:pt idx="505">
                  <c:v>514</c:v>
                </c:pt>
                <c:pt idx="506">
                  <c:v>515</c:v>
                </c:pt>
                <c:pt idx="507">
                  <c:v>516</c:v>
                </c:pt>
                <c:pt idx="508">
                  <c:v>517</c:v>
                </c:pt>
                <c:pt idx="509">
                  <c:v>518</c:v>
                </c:pt>
                <c:pt idx="510">
                  <c:v>519</c:v>
                </c:pt>
                <c:pt idx="511">
                  <c:v>520</c:v>
                </c:pt>
                <c:pt idx="512">
                  <c:v>521</c:v>
                </c:pt>
                <c:pt idx="513">
                  <c:v>522</c:v>
                </c:pt>
                <c:pt idx="514">
                  <c:v>523</c:v>
                </c:pt>
                <c:pt idx="515">
                  <c:v>524</c:v>
                </c:pt>
                <c:pt idx="516">
                  <c:v>525</c:v>
                </c:pt>
                <c:pt idx="517">
                  <c:v>526</c:v>
                </c:pt>
                <c:pt idx="518">
                  <c:v>527</c:v>
                </c:pt>
                <c:pt idx="519">
                  <c:v>528</c:v>
                </c:pt>
                <c:pt idx="520">
                  <c:v>529</c:v>
                </c:pt>
                <c:pt idx="521">
                  <c:v>530</c:v>
                </c:pt>
                <c:pt idx="522">
                  <c:v>531</c:v>
                </c:pt>
                <c:pt idx="523">
                  <c:v>532</c:v>
                </c:pt>
                <c:pt idx="524">
                  <c:v>533</c:v>
                </c:pt>
                <c:pt idx="525">
                  <c:v>534</c:v>
                </c:pt>
                <c:pt idx="526">
                  <c:v>535</c:v>
                </c:pt>
                <c:pt idx="527">
                  <c:v>536</c:v>
                </c:pt>
                <c:pt idx="528">
                  <c:v>537</c:v>
                </c:pt>
                <c:pt idx="529">
                  <c:v>538</c:v>
                </c:pt>
                <c:pt idx="530">
                  <c:v>539</c:v>
                </c:pt>
                <c:pt idx="531">
                  <c:v>540</c:v>
                </c:pt>
                <c:pt idx="532">
                  <c:v>541</c:v>
                </c:pt>
                <c:pt idx="533">
                  <c:v>542</c:v>
                </c:pt>
                <c:pt idx="534">
                  <c:v>543</c:v>
                </c:pt>
                <c:pt idx="535">
                  <c:v>544</c:v>
                </c:pt>
                <c:pt idx="536">
                  <c:v>545</c:v>
                </c:pt>
                <c:pt idx="537">
                  <c:v>546</c:v>
                </c:pt>
                <c:pt idx="538">
                  <c:v>547</c:v>
                </c:pt>
                <c:pt idx="539">
                  <c:v>548</c:v>
                </c:pt>
                <c:pt idx="540">
                  <c:v>549</c:v>
                </c:pt>
                <c:pt idx="541">
                  <c:v>550</c:v>
                </c:pt>
                <c:pt idx="542">
                  <c:v>551</c:v>
                </c:pt>
                <c:pt idx="543">
                  <c:v>552</c:v>
                </c:pt>
                <c:pt idx="544">
                  <c:v>553</c:v>
                </c:pt>
                <c:pt idx="545">
                  <c:v>554</c:v>
                </c:pt>
                <c:pt idx="546">
                  <c:v>555</c:v>
                </c:pt>
                <c:pt idx="547">
                  <c:v>556</c:v>
                </c:pt>
                <c:pt idx="548">
                  <c:v>557</c:v>
                </c:pt>
                <c:pt idx="549">
                  <c:v>558</c:v>
                </c:pt>
                <c:pt idx="550">
                  <c:v>559</c:v>
                </c:pt>
                <c:pt idx="551">
                  <c:v>560</c:v>
                </c:pt>
                <c:pt idx="552">
                  <c:v>561</c:v>
                </c:pt>
                <c:pt idx="553">
                  <c:v>562</c:v>
                </c:pt>
                <c:pt idx="554">
                  <c:v>563</c:v>
                </c:pt>
                <c:pt idx="555">
                  <c:v>564</c:v>
                </c:pt>
                <c:pt idx="556">
                  <c:v>565</c:v>
                </c:pt>
                <c:pt idx="557">
                  <c:v>566</c:v>
                </c:pt>
                <c:pt idx="558">
                  <c:v>567</c:v>
                </c:pt>
                <c:pt idx="559">
                  <c:v>568</c:v>
                </c:pt>
                <c:pt idx="560">
                  <c:v>569</c:v>
                </c:pt>
                <c:pt idx="561">
                  <c:v>570</c:v>
                </c:pt>
                <c:pt idx="562">
                  <c:v>571</c:v>
                </c:pt>
                <c:pt idx="563">
                  <c:v>572</c:v>
                </c:pt>
                <c:pt idx="564">
                  <c:v>573</c:v>
                </c:pt>
                <c:pt idx="565">
                  <c:v>574</c:v>
                </c:pt>
                <c:pt idx="566">
                  <c:v>575</c:v>
                </c:pt>
                <c:pt idx="567">
                  <c:v>576</c:v>
                </c:pt>
                <c:pt idx="568">
                  <c:v>577</c:v>
                </c:pt>
                <c:pt idx="569">
                  <c:v>578</c:v>
                </c:pt>
                <c:pt idx="570">
                  <c:v>579</c:v>
                </c:pt>
                <c:pt idx="571">
                  <c:v>580</c:v>
                </c:pt>
                <c:pt idx="572">
                  <c:v>581</c:v>
                </c:pt>
                <c:pt idx="573">
                  <c:v>582</c:v>
                </c:pt>
                <c:pt idx="574">
                  <c:v>583</c:v>
                </c:pt>
                <c:pt idx="575">
                  <c:v>584</c:v>
                </c:pt>
                <c:pt idx="576">
                  <c:v>585</c:v>
                </c:pt>
                <c:pt idx="577">
                  <c:v>586</c:v>
                </c:pt>
                <c:pt idx="578">
                  <c:v>587</c:v>
                </c:pt>
                <c:pt idx="579">
                  <c:v>588</c:v>
                </c:pt>
                <c:pt idx="580">
                  <c:v>589</c:v>
                </c:pt>
                <c:pt idx="581">
                  <c:v>590</c:v>
                </c:pt>
                <c:pt idx="582">
                  <c:v>591</c:v>
                </c:pt>
                <c:pt idx="583">
                  <c:v>592</c:v>
                </c:pt>
                <c:pt idx="584">
                  <c:v>593</c:v>
                </c:pt>
                <c:pt idx="585">
                  <c:v>594</c:v>
                </c:pt>
                <c:pt idx="586">
                  <c:v>595</c:v>
                </c:pt>
                <c:pt idx="587">
                  <c:v>596</c:v>
                </c:pt>
                <c:pt idx="588">
                  <c:v>597</c:v>
                </c:pt>
                <c:pt idx="589">
                  <c:v>598</c:v>
                </c:pt>
                <c:pt idx="590">
                  <c:v>599</c:v>
                </c:pt>
                <c:pt idx="591">
                  <c:v>600</c:v>
                </c:pt>
                <c:pt idx="592">
                  <c:v>601</c:v>
                </c:pt>
                <c:pt idx="593">
                  <c:v>602</c:v>
                </c:pt>
                <c:pt idx="594">
                  <c:v>603</c:v>
                </c:pt>
                <c:pt idx="595">
                  <c:v>604</c:v>
                </c:pt>
                <c:pt idx="596">
                  <c:v>605</c:v>
                </c:pt>
                <c:pt idx="597">
                  <c:v>606</c:v>
                </c:pt>
                <c:pt idx="598">
                  <c:v>607</c:v>
                </c:pt>
                <c:pt idx="599">
                  <c:v>608</c:v>
                </c:pt>
                <c:pt idx="600">
                  <c:v>609</c:v>
                </c:pt>
                <c:pt idx="601">
                  <c:v>610</c:v>
                </c:pt>
                <c:pt idx="602">
                  <c:v>611</c:v>
                </c:pt>
                <c:pt idx="603">
                  <c:v>612</c:v>
                </c:pt>
                <c:pt idx="604">
                  <c:v>613</c:v>
                </c:pt>
                <c:pt idx="605">
                  <c:v>614</c:v>
                </c:pt>
                <c:pt idx="606">
                  <c:v>615</c:v>
                </c:pt>
                <c:pt idx="607">
                  <c:v>616</c:v>
                </c:pt>
                <c:pt idx="608">
                  <c:v>617</c:v>
                </c:pt>
                <c:pt idx="609">
                  <c:v>618</c:v>
                </c:pt>
                <c:pt idx="610">
                  <c:v>619</c:v>
                </c:pt>
                <c:pt idx="611">
                  <c:v>620</c:v>
                </c:pt>
                <c:pt idx="612">
                  <c:v>621</c:v>
                </c:pt>
                <c:pt idx="613">
                  <c:v>622</c:v>
                </c:pt>
                <c:pt idx="614">
                  <c:v>623</c:v>
                </c:pt>
                <c:pt idx="615">
                  <c:v>624</c:v>
                </c:pt>
                <c:pt idx="616">
                  <c:v>625</c:v>
                </c:pt>
                <c:pt idx="617">
                  <c:v>626</c:v>
                </c:pt>
                <c:pt idx="618">
                  <c:v>627</c:v>
                </c:pt>
                <c:pt idx="619">
                  <c:v>628</c:v>
                </c:pt>
                <c:pt idx="620">
                  <c:v>629</c:v>
                </c:pt>
                <c:pt idx="621">
                  <c:v>630</c:v>
                </c:pt>
                <c:pt idx="622">
                  <c:v>631</c:v>
                </c:pt>
                <c:pt idx="623">
                  <c:v>632</c:v>
                </c:pt>
                <c:pt idx="624">
                  <c:v>633</c:v>
                </c:pt>
                <c:pt idx="625">
                  <c:v>634</c:v>
                </c:pt>
                <c:pt idx="626">
                  <c:v>635</c:v>
                </c:pt>
                <c:pt idx="627">
                  <c:v>636</c:v>
                </c:pt>
                <c:pt idx="628">
                  <c:v>637</c:v>
                </c:pt>
                <c:pt idx="629">
                  <c:v>638</c:v>
                </c:pt>
                <c:pt idx="630">
                  <c:v>639</c:v>
                </c:pt>
                <c:pt idx="631">
                  <c:v>640</c:v>
                </c:pt>
                <c:pt idx="632">
                  <c:v>641</c:v>
                </c:pt>
                <c:pt idx="633">
                  <c:v>642</c:v>
                </c:pt>
                <c:pt idx="634">
                  <c:v>643</c:v>
                </c:pt>
                <c:pt idx="635">
                  <c:v>644</c:v>
                </c:pt>
                <c:pt idx="636">
                  <c:v>645</c:v>
                </c:pt>
                <c:pt idx="637">
                  <c:v>646</c:v>
                </c:pt>
                <c:pt idx="638">
                  <c:v>647</c:v>
                </c:pt>
                <c:pt idx="639">
                  <c:v>648</c:v>
                </c:pt>
                <c:pt idx="640">
                  <c:v>649</c:v>
                </c:pt>
                <c:pt idx="641">
                  <c:v>650</c:v>
                </c:pt>
                <c:pt idx="642">
                  <c:v>651</c:v>
                </c:pt>
                <c:pt idx="643">
                  <c:v>652</c:v>
                </c:pt>
                <c:pt idx="644">
                  <c:v>653</c:v>
                </c:pt>
                <c:pt idx="645">
                  <c:v>654</c:v>
                </c:pt>
                <c:pt idx="646">
                  <c:v>655</c:v>
                </c:pt>
                <c:pt idx="647">
                  <c:v>656</c:v>
                </c:pt>
                <c:pt idx="648">
                  <c:v>657</c:v>
                </c:pt>
                <c:pt idx="649">
                  <c:v>658</c:v>
                </c:pt>
                <c:pt idx="650">
                  <c:v>659</c:v>
                </c:pt>
                <c:pt idx="651">
                  <c:v>660</c:v>
                </c:pt>
                <c:pt idx="652">
                  <c:v>661</c:v>
                </c:pt>
                <c:pt idx="653">
                  <c:v>662</c:v>
                </c:pt>
                <c:pt idx="654">
                  <c:v>663</c:v>
                </c:pt>
                <c:pt idx="655">
                  <c:v>664</c:v>
                </c:pt>
                <c:pt idx="656">
                  <c:v>665</c:v>
                </c:pt>
                <c:pt idx="657">
                  <c:v>666</c:v>
                </c:pt>
                <c:pt idx="658">
                  <c:v>667</c:v>
                </c:pt>
                <c:pt idx="659">
                  <c:v>668</c:v>
                </c:pt>
                <c:pt idx="660">
                  <c:v>669</c:v>
                </c:pt>
                <c:pt idx="661">
                  <c:v>670</c:v>
                </c:pt>
                <c:pt idx="662">
                  <c:v>671</c:v>
                </c:pt>
                <c:pt idx="663">
                  <c:v>672</c:v>
                </c:pt>
                <c:pt idx="664">
                  <c:v>673</c:v>
                </c:pt>
                <c:pt idx="665">
                  <c:v>674</c:v>
                </c:pt>
                <c:pt idx="666">
                  <c:v>675</c:v>
                </c:pt>
                <c:pt idx="667">
                  <c:v>676</c:v>
                </c:pt>
                <c:pt idx="668">
                  <c:v>677</c:v>
                </c:pt>
                <c:pt idx="669">
                  <c:v>678</c:v>
                </c:pt>
                <c:pt idx="670">
                  <c:v>679</c:v>
                </c:pt>
                <c:pt idx="671">
                  <c:v>680</c:v>
                </c:pt>
                <c:pt idx="672">
                  <c:v>681</c:v>
                </c:pt>
                <c:pt idx="673">
                  <c:v>682</c:v>
                </c:pt>
                <c:pt idx="674">
                  <c:v>683</c:v>
                </c:pt>
                <c:pt idx="675">
                  <c:v>684</c:v>
                </c:pt>
                <c:pt idx="676">
                  <c:v>685</c:v>
                </c:pt>
                <c:pt idx="677">
                  <c:v>686</c:v>
                </c:pt>
                <c:pt idx="678">
                  <c:v>687</c:v>
                </c:pt>
                <c:pt idx="679">
                  <c:v>688</c:v>
                </c:pt>
                <c:pt idx="680">
                  <c:v>689</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pt idx="821">
                  <c:v>831</c:v>
                </c:pt>
                <c:pt idx="822">
                  <c:v>832</c:v>
                </c:pt>
                <c:pt idx="823">
                  <c:v>833</c:v>
                </c:pt>
                <c:pt idx="824">
                  <c:v>834</c:v>
                </c:pt>
                <c:pt idx="825">
                  <c:v>835</c:v>
                </c:pt>
                <c:pt idx="826">
                  <c:v>836</c:v>
                </c:pt>
                <c:pt idx="827">
                  <c:v>837</c:v>
                </c:pt>
                <c:pt idx="828">
                  <c:v>838</c:v>
                </c:pt>
                <c:pt idx="829">
                  <c:v>839</c:v>
                </c:pt>
                <c:pt idx="830">
                  <c:v>840</c:v>
                </c:pt>
                <c:pt idx="831">
                  <c:v>841</c:v>
                </c:pt>
                <c:pt idx="832">
                  <c:v>842</c:v>
                </c:pt>
                <c:pt idx="833">
                  <c:v>843</c:v>
                </c:pt>
                <c:pt idx="834">
                  <c:v>844</c:v>
                </c:pt>
                <c:pt idx="835">
                  <c:v>845</c:v>
                </c:pt>
                <c:pt idx="836">
                  <c:v>846</c:v>
                </c:pt>
                <c:pt idx="837">
                  <c:v>847</c:v>
                </c:pt>
                <c:pt idx="838">
                  <c:v>848</c:v>
                </c:pt>
                <c:pt idx="839">
                  <c:v>849</c:v>
                </c:pt>
                <c:pt idx="840">
                  <c:v>850</c:v>
                </c:pt>
                <c:pt idx="841">
                  <c:v>851</c:v>
                </c:pt>
                <c:pt idx="842">
                  <c:v>852</c:v>
                </c:pt>
                <c:pt idx="843">
                  <c:v>853</c:v>
                </c:pt>
                <c:pt idx="844">
                  <c:v>854</c:v>
                </c:pt>
                <c:pt idx="845">
                  <c:v>855</c:v>
                </c:pt>
                <c:pt idx="846">
                  <c:v>856</c:v>
                </c:pt>
                <c:pt idx="847">
                  <c:v>857</c:v>
                </c:pt>
                <c:pt idx="848">
                  <c:v>858</c:v>
                </c:pt>
                <c:pt idx="849">
                  <c:v>859</c:v>
                </c:pt>
                <c:pt idx="850">
                  <c:v>860</c:v>
                </c:pt>
                <c:pt idx="851">
                  <c:v>861</c:v>
                </c:pt>
                <c:pt idx="852">
                  <c:v>862</c:v>
                </c:pt>
                <c:pt idx="853">
                  <c:v>863</c:v>
                </c:pt>
                <c:pt idx="854">
                  <c:v>864</c:v>
                </c:pt>
                <c:pt idx="855">
                  <c:v>865</c:v>
                </c:pt>
                <c:pt idx="856">
                  <c:v>866</c:v>
                </c:pt>
                <c:pt idx="857">
                  <c:v>867</c:v>
                </c:pt>
                <c:pt idx="858">
                  <c:v>868</c:v>
                </c:pt>
                <c:pt idx="859">
                  <c:v>869</c:v>
                </c:pt>
                <c:pt idx="860">
                  <c:v>870</c:v>
                </c:pt>
                <c:pt idx="861">
                  <c:v>871</c:v>
                </c:pt>
                <c:pt idx="862">
                  <c:v>872</c:v>
                </c:pt>
                <c:pt idx="863">
                  <c:v>873</c:v>
                </c:pt>
                <c:pt idx="864">
                  <c:v>874</c:v>
                </c:pt>
                <c:pt idx="865">
                  <c:v>875</c:v>
                </c:pt>
                <c:pt idx="866">
                  <c:v>876</c:v>
                </c:pt>
                <c:pt idx="867">
                  <c:v>877</c:v>
                </c:pt>
                <c:pt idx="868">
                  <c:v>878</c:v>
                </c:pt>
                <c:pt idx="869">
                  <c:v>879</c:v>
                </c:pt>
                <c:pt idx="870">
                  <c:v>880</c:v>
                </c:pt>
                <c:pt idx="871">
                  <c:v>881</c:v>
                </c:pt>
                <c:pt idx="872">
                  <c:v>882</c:v>
                </c:pt>
                <c:pt idx="873">
                  <c:v>883</c:v>
                </c:pt>
                <c:pt idx="874">
                  <c:v>884</c:v>
                </c:pt>
                <c:pt idx="875">
                  <c:v>885</c:v>
                </c:pt>
                <c:pt idx="876">
                  <c:v>886</c:v>
                </c:pt>
                <c:pt idx="877">
                  <c:v>887</c:v>
                </c:pt>
                <c:pt idx="878">
                  <c:v>888</c:v>
                </c:pt>
                <c:pt idx="879">
                  <c:v>889</c:v>
                </c:pt>
                <c:pt idx="880">
                  <c:v>890</c:v>
                </c:pt>
                <c:pt idx="881">
                  <c:v>891</c:v>
                </c:pt>
                <c:pt idx="882">
                  <c:v>892</c:v>
                </c:pt>
                <c:pt idx="883">
                  <c:v>893</c:v>
                </c:pt>
                <c:pt idx="884">
                  <c:v>894</c:v>
                </c:pt>
                <c:pt idx="885">
                  <c:v>895</c:v>
                </c:pt>
                <c:pt idx="886">
                  <c:v>896</c:v>
                </c:pt>
                <c:pt idx="887">
                  <c:v>897</c:v>
                </c:pt>
                <c:pt idx="888">
                  <c:v>898</c:v>
                </c:pt>
                <c:pt idx="889">
                  <c:v>899</c:v>
                </c:pt>
                <c:pt idx="890">
                  <c:v>900</c:v>
                </c:pt>
                <c:pt idx="891">
                  <c:v>901</c:v>
                </c:pt>
                <c:pt idx="892">
                  <c:v>902</c:v>
                </c:pt>
                <c:pt idx="893">
                  <c:v>903</c:v>
                </c:pt>
                <c:pt idx="894">
                  <c:v>904</c:v>
                </c:pt>
                <c:pt idx="895">
                  <c:v>905</c:v>
                </c:pt>
                <c:pt idx="896">
                  <c:v>906</c:v>
                </c:pt>
                <c:pt idx="897">
                  <c:v>907</c:v>
                </c:pt>
                <c:pt idx="898">
                  <c:v>908</c:v>
                </c:pt>
                <c:pt idx="899">
                  <c:v>909</c:v>
                </c:pt>
                <c:pt idx="900">
                  <c:v>910</c:v>
                </c:pt>
                <c:pt idx="901">
                  <c:v>911</c:v>
                </c:pt>
                <c:pt idx="902">
                  <c:v>912</c:v>
                </c:pt>
                <c:pt idx="903">
                  <c:v>913</c:v>
                </c:pt>
                <c:pt idx="904">
                  <c:v>914</c:v>
                </c:pt>
                <c:pt idx="905">
                  <c:v>915</c:v>
                </c:pt>
                <c:pt idx="906">
                  <c:v>916</c:v>
                </c:pt>
                <c:pt idx="907">
                  <c:v>917</c:v>
                </c:pt>
                <c:pt idx="908">
                  <c:v>918</c:v>
                </c:pt>
                <c:pt idx="909">
                  <c:v>919</c:v>
                </c:pt>
                <c:pt idx="910">
                  <c:v>920</c:v>
                </c:pt>
                <c:pt idx="911">
                  <c:v>921</c:v>
                </c:pt>
                <c:pt idx="912">
                  <c:v>922</c:v>
                </c:pt>
                <c:pt idx="913">
                  <c:v>923</c:v>
                </c:pt>
                <c:pt idx="914">
                  <c:v>924</c:v>
                </c:pt>
                <c:pt idx="915">
                  <c:v>925</c:v>
                </c:pt>
                <c:pt idx="916">
                  <c:v>926</c:v>
                </c:pt>
                <c:pt idx="917">
                  <c:v>927</c:v>
                </c:pt>
                <c:pt idx="918">
                  <c:v>928</c:v>
                </c:pt>
                <c:pt idx="919">
                  <c:v>929</c:v>
                </c:pt>
                <c:pt idx="920">
                  <c:v>930</c:v>
                </c:pt>
                <c:pt idx="921">
                  <c:v>931</c:v>
                </c:pt>
                <c:pt idx="922">
                  <c:v>932</c:v>
                </c:pt>
                <c:pt idx="923">
                  <c:v>933</c:v>
                </c:pt>
                <c:pt idx="924">
                  <c:v>934</c:v>
                </c:pt>
                <c:pt idx="925">
                  <c:v>935</c:v>
                </c:pt>
                <c:pt idx="926">
                  <c:v>936</c:v>
                </c:pt>
                <c:pt idx="927">
                  <c:v>937</c:v>
                </c:pt>
                <c:pt idx="928">
                  <c:v>938</c:v>
                </c:pt>
                <c:pt idx="929">
                  <c:v>939</c:v>
                </c:pt>
                <c:pt idx="930">
                  <c:v>940</c:v>
                </c:pt>
                <c:pt idx="931">
                  <c:v>941</c:v>
                </c:pt>
                <c:pt idx="932">
                  <c:v>942</c:v>
                </c:pt>
                <c:pt idx="933">
                  <c:v>943</c:v>
                </c:pt>
                <c:pt idx="934">
                  <c:v>944</c:v>
                </c:pt>
                <c:pt idx="935">
                  <c:v>945</c:v>
                </c:pt>
                <c:pt idx="936">
                  <c:v>946</c:v>
                </c:pt>
                <c:pt idx="937">
                  <c:v>947</c:v>
                </c:pt>
                <c:pt idx="938">
                  <c:v>948</c:v>
                </c:pt>
                <c:pt idx="939">
                  <c:v>949</c:v>
                </c:pt>
                <c:pt idx="940">
                  <c:v>950</c:v>
                </c:pt>
                <c:pt idx="941">
                  <c:v>951</c:v>
                </c:pt>
                <c:pt idx="942">
                  <c:v>952</c:v>
                </c:pt>
                <c:pt idx="943">
                  <c:v>953</c:v>
                </c:pt>
                <c:pt idx="944">
                  <c:v>954</c:v>
                </c:pt>
                <c:pt idx="945">
                  <c:v>955</c:v>
                </c:pt>
                <c:pt idx="946">
                  <c:v>956</c:v>
                </c:pt>
                <c:pt idx="947">
                  <c:v>957</c:v>
                </c:pt>
                <c:pt idx="948">
                  <c:v>958</c:v>
                </c:pt>
                <c:pt idx="949">
                  <c:v>959</c:v>
                </c:pt>
                <c:pt idx="950">
                  <c:v>960</c:v>
                </c:pt>
                <c:pt idx="951">
                  <c:v>961</c:v>
                </c:pt>
                <c:pt idx="952">
                  <c:v>962</c:v>
                </c:pt>
                <c:pt idx="953">
                  <c:v>963</c:v>
                </c:pt>
                <c:pt idx="954">
                  <c:v>964</c:v>
                </c:pt>
                <c:pt idx="955">
                  <c:v>965</c:v>
                </c:pt>
                <c:pt idx="956">
                  <c:v>966</c:v>
                </c:pt>
                <c:pt idx="957">
                  <c:v>967</c:v>
                </c:pt>
                <c:pt idx="958">
                  <c:v>968</c:v>
                </c:pt>
                <c:pt idx="959">
                  <c:v>969</c:v>
                </c:pt>
                <c:pt idx="960">
                  <c:v>970</c:v>
                </c:pt>
                <c:pt idx="961">
                  <c:v>971</c:v>
                </c:pt>
                <c:pt idx="962">
                  <c:v>972</c:v>
                </c:pt>
                <c:pt idx="963">
                  <c:v>973</c:v>
                </c:pt>
                <c:pt idx="964">
                  <c:v>974</c:v>
                </c:pt>
                <c:pt idx="965">
                  <c:v>975</c:v>
                </c:pt>
                <c:pt idx="966">
                  <c:v>976</c:v>
                </c:pt>
                <c:pt idx="967">
                  <c:v>977</c:v>
                </c:pt>
                <c:pt idx="968">
                  <c:v>978</c:v>
                </c:pt>
                <c:pt idx="969">
                  <c:v>979</c:v>
                </c:pt>
                <c:pt idx="970">
                  <c:v>980</c:v>
                </c:pt>
                <c:pt idx="971">
                  <c:v>981</c:v>
                </c:pt>
                <c:pt idx="972">
                  <c:v>982</c:v>
                </c:pt>
                <c:pt idx="973">
                  <c:v>983</c:v>
                </c:pt>
                <c:pt idx="974">
                  <c:v>984</c:v>
                </c:pt>
                <c:pt idx="975">
                  <c:v>985</c:v>
                </c:pt>
                <c:pt idx="976">
                  <c:v>986</c:v>
                </c:pt>
                <c:pt idx="977">
                  <c:v>987</c:v>
                </c:pt>
                <c:pt idx="978">
                  <c:v>988</c:v>
                </c:pt>
                <c:pt idx="979">
                  <c:v>989</c:v>
                </c:pt>
                <c:pt idx="980">
                  <c:v>990</c:v>
                </c:pt>
                <c:pt idx="981">
                  <c:v>991</c:v>
                </c:pt>
                <c:pt idx="982">
                  <c:v>992</c:v>
                </c:pt>
                <c:pt idx="983">
                  <c:v>993</c:v>
                </c:pt>
                <c:pt idx="984">
                  <c:v>994</c:v>
                </c:pt>
                <c:pt idx="985">
                  <c:v>995</c:v>
                </c:pt>
                <c:pt idx="986">
                  <c:v>996</c:v>
                </c:pt>
                <c:pt idx="987">
                  <c:v>997</c:v>
                </c:pt>
                <c:pt idx="988">
                  <c:v>998</c:v>
                </c:pt>
                <c:pt idx="989">
                  <c:v>999</c:v>
                </c:pt>
                <c:pt idx="990">
                  <c:v>1000</c:v>
                </c:pt>
                <c:pt idx="991">
                  <c:v>1001</c:v>
                </c:pt>
                <c:pt idx="992">
                  <c:v>1002</c:v>
                </c:pt>
                <c:pt idx="993">
                  <c:v>1003</c:v>
                </c:pt>
                <c:pt idx="994">
                  <c:v>1004</c:v>
                </c:pt>
                <c:pt idx="995">
                  <c:v>1005</c:v>
                </c:pt>
                <c:pt idx="996">
                  <c:v>1006</c:v>
                </c:pt>
                <c:pt idx="997">
                  <c:v>1007</c:v>
                </c:pt>
                <c:pt idx="998">
                  <c:v>1008</c:v>
                </c:pt>
                <c:pt idx="999">
                  <c:v>1009</c:v>
                </c:pt>
                <c:pt idx="1000">
                  <c:v>1010</c:v>
                </c:pt>
                <c:pt idx="1001">
                  <c:v>1011</c:v>
                </c:pt>
                <c:pt idx="1002">
                  <c:v>1012</c:v>
                </c:pt>
                <c:pt idx="1003">
                  <c:v>1013</c:v>
                </c:pt>
                <c:pt idx="1004">
                  <c:v>1014</c:v>
                </c:pt>
                <c:pt idx="1005">
                  <c:v>1015</c:v>
                </c:pt>
                <c:pt idx="1006">
                  <c:v>1016</c:v>
                </c:pt>
                <c:pt idx="1007">
                  <c:v>1017</c:v>
                </c:pt>
                <c:pt idx="1008">
                  <c:v>1018</c:v>
                </c:pt>
                <c:pt idx="1009">
                  <c:v>1019</c:v>
                </c:pt>
                <c:pt idx="1010">
                  <c:v>1020</c:v>
                </c:pt>
                <c:pt idx="1011">
                  <c:v>1021</c:v>
                </c:pt>
                <c:pt idx="1012">
                  <c:v>1022</c:v>
                </c:pt>
                <c:pt idx="1013">
                  <c:v>1023</c:v>
                </c:pt>
                <c:pt idx="1014">
                  <c:v>1024</c:v>
                </c:pt>
                <c:pt idx="1015">
                  <c:v>1025</c:v>
                </c:pt>
                <c:pt idx="1016">
                  <c:v>1026</c:v>
                </c:pt>
                <c:pt idx="1017">
                  <c:v>1027</c:v>
                </c:pt>
                <c:pt idx="1018">
                  <c:v>1028</c:v>
                </c:pt>
                <c:pt idx="1019">
                  <c:v>1029</c:v>
                </c:pt>
                <c:pt idx="1020">
                  <c:v>1030</c:v>
                </c:pt>
                <c:pt idx="1021">
                  <c:v>1031</c:v>
                </c:pt>
                <c:pt idx="1022">
                  <c:v>1032</c:v>
                </c:pt>
                <c:pt idx="1023">
                  <c:v>1033</c:v>
                </c:pt>
                <c:pt idx="1024">
                  <c:v>1034</c:v>
                </c:pt>
                <c:pt idx="1025">
                  <c:v>1035</c:v>
                </c:pt>
                <c:pt idx="1026">
                  <c:v>1036</c:v>
                </c:pt>
                <c:pt idx="1027">
                  <c:v>1037</c:v>
                </c:pt>
                <c:pt idx="1028">
                  <c:v>1038</c:v>
                </c:pt>
                <c:pt idx="1029">
                  <c:v>1039</c:v>
                </c:pt>
                <c:pt idx="1030">
                  <c:v>1040</c:v>
                </c:pt>
                <c:pt idx="1031">
                  <c:v>1041</c:v>
                </c:pt>
                <c:pt idx="1032">
                  <c:v>1042</c:v>
                </c:pt>
                <c:pt idx="1033">
                  <c:v>1043</c:v>
                </c:pt>
                <c:pt idx="1034">
                  <c:v>1044</c:v>
                </c:pt>
                <c:pt idx="1035">
                  <c:v>1045</c:v>
                </c:pt>
                <c:pt idx="1036">
                  <c:v>1046</c:v>
                </c:pt>
                <c:pt idx="1037">
                  <c:v>1047</c:v>
                </c:pt>
                <c:pt idx="1038">
                  <c:v>1048</c:v>
                </c:pt>
                <c:pt idx="1039">
                  <c:v>1049</c:v>
                </c:pt>
                <c:pt idx="1040">
                  <c:v>1050</c:v>
                </c:pt>
                <c:pt idx="1041">
                  <c:v>1051</c:v>
                </c:pt>
                <c:pt idx="1042">
                  <c:v>1052</c:v>
                </c:pt>
                <c:pt idx="1043">
                  <c:v>1053</c:v>
                </c:pt>
                <c:pt idx="1044">
                  <c:v>1054</c:v>
                </c:pt>
                <c:pt idx="1045">
                  <c:v>1055</c:v>
                </c:pt>
                <c:pt idx="1046">
                  <c:v>1056</c:v>
                </c:pt>
                <c:pt idx="1047">
                  <c:v>1057</c:v>
                </c:pt>
                <c:pt idx="1048">
                  <c:v>1058</c:v>
                </c:pt>
                <c:pt idx="1049">
                  <c:v>1059</c:v>
                </c:pt>
                <c:pt idx="1050">
                  <c:v>1060</c:v>
                </c:pt>
                <c:pt idx="1051">
                  <c:v>1061</c:v>
                </c:pt>
                <c:pt idx="1052">
                  <c:v>1062</c:v>
                </c:pt>
                <c:pt idx="1053">
                  <c:v>1063</c:v>
                </c:pt>
                <c:pt idx="1054">
                  <c:v>1064</c:v>
                </c:pt>
                <c:pt idx="1055">
                  <c:v>1065</c:v>
                </c:pt>
                <c:pt idx="1056">
                  <c:v>1066</c:v>
                </c:pt>
                <c:pt idx="1057">
                  <c:v>1067</c:v>
                </c:pt>
                <c:pt idx="1058">
                  <c:v>1068</c:v>
                </c:pt>
                <c:pt idx="1059">
                  <c:v>1069</c:v>
                </c:pt>
                <c:pt idx="1060">
                  <c:v>1070</c:v>
                </c:pt>
                <c:pt idx="1061">
                  <c:v>1071</c:v>
                </c:pt>
                <c:pt idx="1062">
                  <c:v>1072</c:v>
                </c:pt>
                <c:pt idx="1063">
                  <c:v>1073</c:v>
                </c:pt>
                <c:pt idx="1064">
                  <c:v>1074</c:v>
                </c:pt>
                <c:pt idx="1065">
                  <c:v>1075</c:v>
                </c:pt>
                <c:pt idx="1066">
                  <c:v>1076</c:v>
                </c:pt>
                <c:pt idx="1067">
                  <c:v>1077</c:v>
                </c:pt>
                <c:pt idx="1068">
                  <c:v>1078</c:v>
                </c:pt>
                <c:pt idx="1069">
                  <c:v>1079</c:v>
                </c:pt>
                <c:pt idx="1070">
                  <c:v>1080</c:v>
                </c:pt>
                <c:pt idx="1071">
                  <c:v>1081</c:v>
                </c:pt>
                <c:pt idx="1072">
                  <c:v>1082</c:v>
                </c:pt>
                <c:pt idx="1073">
                  <c:v>1083</c:v>
                </c:pt>
                <c:pt idx="1074">
                  <c:v>1084</c:v>
                </c:pt>
                <c:pt idx="1075">
                  <c:v>1085</c:v>
                </c:pt>
                <c:pt idx="1076">
                  <c:v>1086</c:v>
                </c:pt>
                <c:pt idx="1077">
                  <c:v>1087</c:v>
                </c:pt>
                <c:pt idx="1078">
                  <c:v>1088</c:v>
                </c:pt>
                <c:pt idx="1079">
                  <c:v>1089</c:v>
                </c:pt>
                <c:pt idx="1080">
                  <c:v>1090</c:v>
                </c:pt>
                <c:pt idx="1081">
                  <c:v>1091</c:v>
                </c:pt>
                <c:pt idx="1082">
                  <c:v>1092</c:v>
                </c:pt>
                <c:pt idx="1083">
                  <c:v>1093</c:v>
                </c:pt>
                <c:pt idx="1084">
                  <c:v>1094</c:v>
                </c:pt>
                <c:pt idx="1085">
                  <c:v>1095</c:v>
                </c:pt>
                <c:pt idx="1086">
                  <c:v>1096</c:v>
                </c:pt>
                <c:pt idx="1087">
                  <c:v>1097</c:v>
                </c:pt>
                <c:pt idx="1088">
                  <c:v>1098</c:v>
                </c:pt>
                <c:pt idx="1089">
                  <c:v>1099</c:v>
                </c:pt>
                <c:pt idx="1090">
                  <c:v>1100</c:v>
                </c:pt>
                <c:pt idx="1091">
                  <c:v>1101</c:v>
                </c:pt>
                <c:pt idx="1092">
                  <c:v>1102</c:v>
                </c:pt>
                <c:pt idx="1093">
                  <c:v>1103</c:v>
                </c:pt>
                <c:pt idx="1094">
                  <c:v>1104</c:v>
                </c:pt>
                <c:pt idx="1095">
                  <c:v>1105</c:v>
                </c:pt>
                <c:pt idx="1096">
                  <c:v>1106</c:v>
                </c:pt>
                <c:pt idx="1097">
                  <c:v>1107</c:v>
                </c:pt>
                <c:pt idx="1098">
                  <c:v>1108</c:v>
                </c:pt>
                <c:pt idx="1099">
                  <c:v>1109</c:v>
                </c:pt>
                <c:pt idx="1100">
                  <c:v>1110</c:v>
                </c:pt>
                <c:pt idx="1101">
                  <c:v>1111</c:v>
                </c:pt>
                <c:pt idx="1102">
                  <c:v>1112</c:v>
                </c:pt>
                <c:pt idx="1103">
                  <c:v>1113</c:v>
                </c:pt>
                <c:pt idx="1104">
                  <c:v>1114</c:v>
                </c:pt>
                <c:pt idx="1105">
                  <c:v>1115</c:v>
                </c:pt>
                <c:pt idx="1106">
                  <c:v>1116</c:v>
                </c:pt>
                <c:pt idx="1107">
                  <c:v>1117</c:v>
                </c:pt>
                <c:pt idx="1108">
                  <c:v>1118</c:v>
                </c:pt>
                <c:pt idx="1109">
                  <c:v>1119</c:v>
                </c:pt>
                <c:pt idx="1110">
                  <c:v>1120</c:v>
                </c:pt>
                <c:pt idx="1111">
                  <c:v>1121</c:v>
                </c:pt>
                <c:pt idx="1112">
                  <c:v>1122</c:v>
                </c:pt>
                <c:pt idx="1113">
                  <c:v>1123</c:v>
                </c:pt>
                <c:pt idx="1114">
                  <c:v>1124</c:v>
                </c:pt>
                <c:pt idx="1115">
                  <c:v>1125</c:v>
                </c:pt>
                <c:pt idx="1116">
                  <c:v>1126</c:v>
                </c:pt>
                <c:pt idx="1117">
                  <c:v>1127</c:v>
                </c:pt>
                <c:pt idx="1118">
                  <c:v>1128</c:v>
                </c:pt>
                <c:pt idx="1119">
                  <c:v>1129</c:v>
                </c:pt>
                <c:pt idx="1120">
                  <c:v>1130</c:v>
                </c:pt>
                <c:pt idx="1121">
                  <c:v>1131</c:v>
                </c:pt>
                <c:pt idx="1122">
                  <c:v>1132</c:v>
                </c:pt>
                <c:pt idx="1123">
                  <c:v>1133</c:v>
                </c:pt>
                <c:pt idx="1124">
                  <c:v>1134</c:v>
                </c:pt>
                <c:pt idx="1125">
                  <c:v>1135</c:v>
                </c:pt>
                <c:pt idx="1126">
                  <c:v>1136</c:v>
                </c:pt>
                <c:pt idx="1127">
                  <c:v>1137</c:v>
                </c:pt>
                <c:pt idx="1128">
                  <c:v>1138</c:v>
                </c:pt>
                <c:pt idx="1129">
                  <c:v>1139</c:v>
                </c:pt>
                <c:pt idx="1130">
                  <c:v>1140</c:v>
                </c:pt>
                <c:pt idx="1131">
                  <c:v>1141</c:v>
                </c:pt>
                <c:pt idx="1132">
                  <c:v>1142</c:v>
                </c:pt>
                <c:pt idx="1133">
                  <c:v>1143</c:v>
                </c:pt>
                <c:pt idx="1134">
                  <c:v>1144</c:v>
                </c:pt>
                <c:pt idx="1135">
                  <c:v>1145</c:v>
                </c:pt>
                <c:pt idx="1136">
                  <c:v>1146</c:v>
                </c:pt>
                <c:pt idx="1137">
                  <c:v>1147</c:v>
                </c:pt>
                <c:pt idx="1138">
                  <c:v>1148</c:v>
                </c:pt>
                <c:pt idx="1139">
                  <c:v>1149</c:v>
                </c:pt>
                <c:pt idx="1140">
                  <c:v>1150</c:v>
                </c:pt>
                <c:pt idx="1141">
                  <c:v>1151</c:v>
                </c:pt>
                <c:pt idx="1142">
                  <c:v>1152</c:v>
                </c:pt>
                <c:pt idx="1143">
                  <c:v>1153</c:v>
                </c:pt>
                <c:pt idx="1144">
                  <c:v>1154</c:v>
                </c:pt>
                <c:pt idx="1145">
                  <c:v>1155</c:v>
                </c:pt>
                <c:pt idx="1146">
                  <c:v>1156</c:v>
                </c:pt>
                <c:pt idx="1147">
                  <c:v>1157</c:v>
                </c:pt>
                <c:pt idx="1148">
                  <c:v>1158</c:v>
                </c:pt>
                <c:pt idx="1149">
                  <c:v>1159</c:v>
                </c:pt>
                <c:pt idx="1150">
                  <c:v>1160</c:v>
                </c:pt>
                <c:pt idx="1151">
                  <c:v>1161</c:v>
                </c:pt>
                <c:pt idx="1152">
                  <c:v>1162</c:v>
                </c:pt>
                <c:pt idx="1153">
                  <c:v>1163</c:v>
                </c:pt>
                <c:pt idx="1154">
                  <c:v>1164</c:v>
                </c:pt>
                <c:pt idx="1155">
                  <c:v>1165</c:v>
                </c:pt>
                <c:pt idx="1156">
                  <c:v>1166</c:v>
                </c:pt>
                <c:pt idx="1157">
                  <c:v>1167</c:v>
                </c:pt>
                <c:pt idx="1158">
                  <c:v>1168</c:v>
                </c:pt>
                <c:pt idx="1159">
                  <c:v>1169</c:v>
                </c:pt>
                <c:pt idx="1160">
                  <c:v>1170</c:v>
                </c:pt>
                <c:pt idx="1161">
                  <c:v>1171</c:v>
                </c:pt>
                <c:pt idx="1162">
                  <c:v>1172</c:v>
                </c:pt>
                <c:pt idx="1163">
                  <c:v>1173</c:v>
                </c:pt>
                <c:pt idx="1164">
                  <c:v>1174</c:v>
                </c:pt>
                <c:pt idx="1165">
                  <c:v>1175</c:v>
                </c:pt>
                <c:pt idx="1166">
                  <c:v>1176</c:v>
                </c:pt>
                <c:pt idx="1167">
                  <c:v>1177</c:v>
                </c:pt>
                <c:pt idx="1168">
                  <c:v>1178</c:v>
                </c:pt>
                <c:pt idx="1169">
                  <c:v>1179</c:v>
                </c:pt>
                <c:pt idx="1170">
                  <c:v>1180</c:v>
                </c:pt>
                <c:pt idx="1171">
                  <c:v>1181</c:v>
                </c:pt>
                <c:pt idx="1172">
                  <c:v>1182</c:v>
                </c:pt>
                <c:pt idx="1173">
                  <c:v>1183</c:v>
                </c:pt>
                <c:pt idx="1174">
                  <c:v>1184</c:v>
                </c:pt>
                <c:pt idx="1175">
                  <c:v>1185</c:v>
                </c:pt>
                <c:pt idx="1176">
                  <c:v>1186</c:v>
                </c:pt>
                <c:pt idx="1177">
                  <c:v>1187</c:v>
                </c:pt>
                <c:pt idx="1178">
                  <c:v>1188</c:v>
                </c:pt>
                <c:pt idx="1179">
                  <c:v>1189</c:v>
                </c:pt>
                <c:pt idx="1180">
                  <c:v>1190</c:v>
                </c:pt>
                <c:pt idx="1181">
                  <c:v>1191</c:v>
                </c:pt>
                <c:pt idx="1182">
                  <c:v>1192</c:v>
                </c:pt>
                <c:pt idx="1183">
                  <c:v>1193</c:v>
                </c:pt>
                <c:pt idx="1184">
                  <c:v>1194</c:v>
                </c:pt>
                <c:pt idx="1185">
                  <c:v>1195</c:v>
                </c:pt>
                <c:pt idx="1186">
                  <c:v>1196</c:v>
                </c:pt>
                <c:pt idx="1187">
                  <c:v>1197</c:v>
                </c:pt>
                <c:pt idx="1188">
                  <c:v>1198</c:v>
                </c:pt>
                <c:pt idx="1189">
                  <c:v>1199</c:v>
                </c:pt>
                <c:pt idx="1190">
                  <c:v>1200</c:v>
                </c:pt>
                <c:pt idx="1191">
                  <c:v>1201</c:v>
                </c:pt>
                <c:pt idx="1192">
                  <c:v>1202</c:v>
                </c:pt>
                <c:pt idx="1193">
                  <c:v>1203</c:v>
                </c:pt>
                <c:pt idx="1194">
                  <c:v>1204</c:v>
                </c:pt>
                <c:pt idx="1195">
                  <c:v>1205</c:v>
                </c:pt>
                <c:pt idx="1196">
                  <c:v>1206</c:v>
                </c:pt>
                <c:pt idx="1197">
                  <c:v>1207</c:v>
                </c:pt>
                <c:pt idx="1198">
                  <c:v>1208</c:v>
                </c:pt>
                <c:pt idx="1199">
                  <c:v>1209</c:v>
                </c:pt>
                <c:pt idx="1200">
                  <c:v>1210</c:v>
                </c:pt>
                <c:pt idx="1201">
                  <c:v>1211</c:v>
                </c:pt>
                <c:pt idx="1202">
                  <c:v>1212</c:v>
                </c:pt>
                <c:pt idx="1203">
                  <c:v>1213</c:v>
                </c:pt>
                <c:pt idx="1204">
                  <c:v>1214</c:v>
                </c:pt>
                <c:pt idx="1205">
                  <c:v>1215</c:v>
                </c:pt>
                <c:pt idx="1206">
                  <c:v>1216</c:v>
                </c:pt>
                <c:pt idx="1207">
                  <c:v>1217</c:v>
                </c:pt>
                <c:pt idx="1208">
                  <c:v>1218</c:v>
                </c:pt>
                <c:pt idx="1209">
                  <c:v>1219</c:v>
                </c:pt>
                <c:pt idx="1210">
                  <c:v>1220</c:v>
                </c:pt>
                <c:pt idx="1211">
                  <c:v>1221</c:v>
                </c:pt>
                <c:pt idx="1212">
                  <c:v>1222</c:v>
                </c:pt>
                <c:pt idx="1213">
                  <c:v>1223</c:v>
                </c:pt>
                <c:pt idx="1214">
                  <c:v>1224</c:v>
                </c:pt>
                <c:pt idx="1215">
                  <c:v>1225</c:v>
                </c:pt>
                <c:pt idx="1216">
                  <c:v>1226</c:v>
                </c:pt>
                <c:pt idx="1217">
                  <c:v>1227</c:v>
                </c:pt>
                <c:pt idx="1218">
                  <c:v>1228</c:v>
                </c:pt>
                <c:pt idx="1219">
                  <c:v>1229</c:v>
                </c:pt>
                <c:pt idx="1220">
                  <c:v>1230</c:v>
                </c:pt>
                <c:pt idx="1221">
                  <c:v>1231</c:v>
                </c:pt>
                <c:pt idx="1222">
                  <c:v>1232</c:v>
                </c:pt>
                <c:pt idx="1223">
                  <c:v>1233</c:v>
                </c:pt>
                <c:pt idx="1224">
                  <c:v>1234</c:v>
                </c:pt>
                <c:pt idx="1225">
                  <c:v>1235</c:v>
                </c:pt>
                <c:pt idx="1226">
                  <c:v>1236</c:v>
                </c:pt>
                <c:pt idx="1227">
                  <c:v>1237</c:v>
                </c:pt>
                <c:pt idx="1228">
                  <c:v>1238</c:v>
                </c:pt>
                <c:pt idx="1229">
                  <c:v>1239</c:v>
                </c:pt>
                <c:pt idx="1230">
                  <c:v>1240</c:v>
                </c:pt>
                <c:pt idx="1231">
                  <c:v>1241</c:v>
                </c:pt>
                <c:pt idx="1232">
                  <c:v>1242</c:v>
                </c:pt>
                <c:pt idx="1233">
                  <c:v>1243</c:v>
                </c:pt>
                <c:pt idx="1234">
                  <c:v>1244</c:v>
                </c:pt>
                <c:pt idx="1235">
                  <c:v>1245</c:v>
                </c:pt>
                <c:pt idx="1236">
                  <c:v>1246</c:v>
                </c:pt>
                <c:pt idx="1237">
                  <c:v>1247</c:v>
                </c:pt>
                <c:pt idx="1238">
                  <c:v>1248</c:v>
                </c:pt>
                <c:pt idx="1239">
                  <c:v>1249</c:v>
                </c:pt>
                <c:pt idx="1240">
                  <c:v>1250</c:v>
                </c:pt>
                <c:pt idx="1241">
                  <c:v>1251</c:v>
                </c:pt>
                <c:pt idx="1242">
                  <c:v>1252</c:v>
                </c:pt>
                <c:pt idx="1243">
                  <c:v>1253</c:v>
                </c:pt>
                <c:pt idx="1244">
                  <c:v>1254</c:v>
                </c:pt>
                <c:pt idx="1245">
                  <c:v>1255</c:v>
                </c:pt>
                <c:pt idx="1246">
                  <c:v>1256</c:v>
                </c:pt>
                <c:pt idx="1247">
                  <c:v>1257</c:v>
                </c:pt>
                <c:pt idx="1248">
                  <c:v>1258</c:v>
                </c:pt>
                <c:pt idx="1249">
                  <c:v>1259</c:v>
                </c:pt>
                <c:pt idx="1250">
                  <c:v>1260</c:v>
                </c:pt>
                <c:pt idx="1251">
                  <c:v>1261</c:v>
                </c:pt>
                <c:pt idx="1252">
                  <c:v>1262</c:v>
                </c:pt>
                <c:pt idx="1253">
                  <c:v>1263</c:v>
                </c:pt>
                <c:pt idx="1254">
                  <c:v>1264</c:v>
                </c:pt>
                <c:pt idx="1255">
                  <c:v>1265</c:v>
                </c:pt>
                <c:pt idx="1256">
                  <c:v>1266</c:v>
                </c:pt>
                <c:pt idx="1257">
                  <c:v>1267</c:v>
                </c:pt>
                <c:pt idx="1258">
                  <c:v>1268</c:v>
                </c:pt>
                <c:pt idx="1259">
                  <c:v>1269</c:v>
                </c:pt>
                <c:pt idx="1260">
                  <c:v>1270</c:v>
                </c:pt>
                <c:pt idx="1261">
                  <c:v>1271</c:v>
                </c:pt>
                <c:pt idx="1262">
                  <c:v>1272</c:v>
                </c:pt>
                <c:pt idx="1263">
                  <c:v>1273</c:v>
                </c:pt>
                <c:pt idx="1264">
                  <c:v>1274</c:v>
                </c:pt>
                <c:pt idx="1265">
                  <c:v>1275</c:v>
                </c:pt>
                <c:pt idx="1266">
                  <c:v>1276</c:v>
                </c:pt>
                <c:pt idx="1267">
                  <c:v>1277</c:v>
                </c:pt>
                <c:pt idx="1268">
                  <c:v>1278</c:v>
                </c:pt>
                <c:pt idx="1269">
                  <c:v>1279</c:v>
                </c:pt>
                <c:pt idx="1270">
                  <c:v>1280</c:v>
                </c:pt>
                <c:pt idx="1271">
                  <c:v>1281</c:v>
                </c:pt>
                <c:pt idx="1272">
                  <c:v>1282</c:v>
                </c:pt>
                <c:pt idx="1273">
                  <c:v>1283</c:v>
                </c:pt>
                <c:pt idx="1274">
                  <c:v>1284</c:v>
                </c:pt>
                <c:pt idx="1275">
                  <c:v>1285</c:v>
                </c:pt>
                <c:pt idx="1276">
                  <c:v>1286</c:v>
                </c:pt>
                <c:pt idx="1277">
                  <c:v>1287</c:v>
                </c:pt>
                <c:pt idx="1278">
                  <c:v>1288</c:v>
                </c:pt>
                <c:pt idx="1279">
                  <c:v>1289</c:v>
                </c:pt>
                <c:pt idx="1280">
                  <c:v>1290</c:v>
                </c:pt>
                <c:pt idx="1281">
                  <c:v>1291</c:v>
                </c:pt>
                <c:pt idx="1282">
                  <c:v>1292</c:v>
                </c:pt>
                <c:pt idx="1283">
                  <c:v>1293</c:v>
                </c:pt>
                <c:pt idx="1284">
                  <c:v>1294</c:v>
                </c:pt>
                <c:pt idx="1285">
                  <c:v>1295</c:v>
                </c:pt>
                <c:pt idx="1286">
                  <c:v>1296</c:v>
                </c:pt>
                <c:pt idx="1287">
                  <c:v>1297</c:v>
                </c:pt>
                <c:pt idx="1288">
                  <c:v>1298</c:v>
                </c:pt>
                <c:pt idx="1289">
                  <c:v>1299</c:v>
                </c:pt>
                <c:pt idx="1290">
                  <c:v>1300</c:v>
                </c:pt>
                <c:pt idx="1291">
                  <c:v>1301</c:v>
                </c:pt>
                <c:pt idx="1292">
                  <c:v>1302</c:v>
                </c:pt>
                <c:pt idx="1293">
                  <c:v>1303</c:v>
                </c:pt>
                <c:pt idx="1294">
                  <c:v>1304</c:v>
                </c:pt>
                <c:pt idx="1295">
                  <c:v>1305</c:v>
                </c:pt>
                <c:pt idx="1296">
                  <c:v>1306</c:v>
                </c:pt>
                <c:pt idx="1297">
                  <c:v>1307</c:v>
                </c:pt>
                <c:pt idx="1298">
                  <c:v>1308</c:v>
                </c:pt>
                <c:pt idx="1299">
                  <c:v>1309</c:v>
                </c:pt>
                <c:pt idx="1300">
                  <c:v>1310</c:v>
                </c:pt>
                <c:pt idx="1301">
                  <c:v>1311</c:v>
                </c:pt>
                <c:pt idx="1302">
                  <c:v>1312</c:v>
                </c:pt>
                <c:pt idx="1303">
                  <c:v>1313</c:v>
                </c:pt>
                <c:pt idx="1304">
                  <c:v>1314</c:v>
                </c:pt>
                <c:pt idx="1305">
                  <c:v>1315</c:v>
                </c:pt>
                <c:pt idx="1306">
                  <c:v>1316</c:v>
                </c:pt>
                <c:pt idx="1307">
                  <c:v>1317</c:v>
                </c:pt>
                <c:pt idx="1308">
                  <c:v>1318</c:v>
                </c:pt>
                <c:pt idx="1309">
                  <c:v>1319</c:v>
                </c:pt>
                <c:pt idx="1310">
                  <c:v>1320</c:v>
                </c:pt>
                <c:pt idx="1311">
                  <c:v>1321</c:v>
                </c:pt>
                <c:pt idx="1312">
                  <c:v>1322</c:v>
                </c:pt>
                <c:pt idx="1313">
                  <c:v>1323</c:v>
                </c:pt>
                <c:pt idx="1314">
                  <c:v>1324</c:v>
                </c:pt>
                <c:pt idx="1315">
                  <c:v>1325</c:v>
                </c:pt>
                <c:pt idx="1316">
                  <c:v>1326</c:v>
                </c:pt>
                <c:pt idx="1317">
                  <c:v>1327</c:v>
                </c:pt>
                <c:pt idx="1318">
                  <c:v>1328</c:v>
                </c:pt>
                <c:pt idx="1319">
                  <c:v>1329</c:v>
                </c:pt>
                <c:pt idx="1320">
                  <c:v>1330</c:v>
                </c:pt>
                <c:pt idx="1321">
                  <c:v>1331</c:v>
                </c:pt>
                <c:pt idx="1322">
                  <c:v>1332</c:v>
                </c:pt>
                <c:pt idx="1323">
                  <c:v>1333</c:v>
                </c:pt>
                <c:pt idx="1324">
                  <c:v>1334</c:v>
                </c:pt>
                <c:pt idx="1325">
                  <c:v>1335</c:v>
                </c:pt>
                <c:pt idx="1326">
                  <c:v>1336</c:v>
                </c:pt>
                <c:pt idx="1327">
                  <c:v>1337</c:v>
                </c:pt>
                <c:pt idx="1328">
                  <c:v>1338</c:v>
                </c:pt>
                <c:pt idx="1329">
                  <c:v>1339</c:v>
                </c:pt>
                <c:pt idx="1330">
                  <c:v>1340</c:v>
                </c:pt>
                <c:pt idx="1331">
                  <c:v>1341</c:v>
                </c:pt>
                <c:pt idx="1332">
                  <c:v>1342</c:v>
                </c:pt>
                <c:pt idx="1333">
                  <c:v>1343</c:v>
                </c:pt>
                <c:pt idx="1334">
                  <c:v>1344</c:v>
                </c:pt>
                <c:pt idx="1335">
                  <c:v>1345</c:v>
                </c:pt>
                <c:pt idx="1336">
                  <c:v>1346</c:v>
                </c:pt>
                <c:pt idx="1337">
                  <c:v>1347</c:v>
                </c:pt>
                <c:pt idx="1338">
                  <c:v>1348</c:v>
                </c:pt>
                <c:pt idx="1339">
                  <c:v>1349</c:v>
                </c:pt>
                <c:pt idx="1340">
                  <c:v>1350</c:v>
                </c:pt>
                <c:pt idx="1341">
                  <c:v>1351</c:v>
                </c:pt>
                <c:pt idx="1342">
                  <c:v>1352</c:v>
                </c:pt>
                <c:pt idx="1343">
                  <c:v>1353</c:v>
                </c:pt>
                <c:pt idx="1344">
                  <c:v>1354</c:v>
                </c:pt>
                <c:pt idx="1345">
                  <c:v>1355</c:v>
                </c:pt>
                <c:pt idx="1346">
                  <c:v>1356</c:v>
                </c:pt>
                <c:pt idx="1347">
                  <c:v>1357</c:v>
                </c:pt>
                <c:pt idx="1348">
                  <c:v>1358</c:v>
                </c:pt>
                <c:pt idx="1349">
                  <c:v>1359</c:v>
                </c:pt>
                <c:pt idx="1350">
                  <c:v>1360</c:v>
                </c:pt>
                <c:pt idx="1351">
                  <c:v>1361</c:v>
                </c:pt>
                <c:pt idx="1352">
                  <c:v>1362</c:v>
                </c:pt>
                <c:pt idx="1353">
                  <c:v>1363</c:v>
                </c:pt>
                <c:pt idx="1354">
                  <c:v>1364</c:v>
                </c:pt>
                <c:pt idx="1355">
                  <c:v>1365</c:v>
                </c:pt>
                <c:pt idx="1356">
                  <c:v>1366</c:v>
                </c:pt>
                <c:pt idx="1357">
                  <c:v>1367</c:v>
                </c:pt>
                <c:pt idx="1358">
                  <c:v>1368</c:v>
                </c:pt>
                <c:pt idx="1359">
                  <c:v>1369</c:v>
                </c:pt>
                <c:pt idx="1360">
                  <c:v>1370</c:v>
                </c:pt>
                <c:pt idx="1361">
                  <c:v>1371</c:v>
                </c:pt>
                <c:pt idx="1362">
                  <c:v>1372</c:v>
                </c:pt>
                <c:pt idx="1363">
                  <c:v>1373</c:v>
                </c:pt>
                <c:pt idx="1364">
                  <c:v>1374</c:v>
                </c:pt>
                <c:pt idx="1365">
                  <c:v>1375</c:v>
                </c:pt>
                <c:pt idx="1366">
                  <c:v>1376</c:v>
                </c:pt>
                <c:pt idx="1367">
                  <c:v>1377</c:v>
                </c:pt>
                <c:pt idx="1368">
                  <c:v>1378</c:v>
                </c:pt>
                <c:pt idx="1369">
                  <c:v>1379</c:v>
                </c:pt>
                <c:pt idx="1370">
                  <c:v>1380</c:v>
                </c:pt>
                <c:pt idx="1371">
                  <c:v>1381</c:v>
                </c:pt>
                <c:pt idx="1372">
                  <c:v>1382</c:v>
                </c:pt>
                <c:pt idx="1373">
                  <c:v>1383</c:v>
                </c:pt>
                <c:pt idx="1374">
                  <c:v>1384</c:v>
                </c:pt>
                <c:pt idx="1375">
                  <c:v>1385</c:v>
                </c:pt>
                <c:pt idx="1376">
                  <c:v>1386</c:v>
                </c:pt>
                <c:pt idx="1377">
                  <c:v>1387</c:v>
                </c:pt>
                <c:pt idx="1378">
                  <c:v>1388</c:v>
                </c:pt>
                <c:pt idx="1379">
                  <c:v>1389</c:v>
                </c:pt>
                <c:pt idx="1380">
                  <c:v>1390</c:v>
                </c:pt>
                <c:pt idx="1381">
                  <c:v>1391</c:v>
                </c:pt>
                <c:pt idx="1382">
                  <c:v>1392</c:v>
                </c:pt>
                <c:pt idx="1383">
                  <c:v>1393</c:v>
                </c:pt>
                <c:pt idx="1384">
                  <c:v>1394</c:v>
                </c:pt>
                <c:pt idx="1385">
                  <c:v>1395</c:v>
                </c:pt>
                <c:pt idx="1386">
                  <c:v>1396</c:v>
                </c:pt>
                <c:pt idx="1387">
                  <c:v>1397</c:v>
                </c:pt>
                <c:pt idx="1388">
                  <c:v>1398</c:v>
                </c:pt>
                <c:pt idx="1389">
                  <c:v>1399</c:v>
                </c:pt>
                <c:pt idx="1390">
                  <c:v>1400</c:v>
                </c:pt>
                <c:pt idx="1391">
                  <c:v>1401</c:v>
                </c:pt>
                <c:pt idx="1392">
                  <c:v>1402</c:v>
                </c:pt>
                <c:pt idx="1393">
                  <c:v>1403</c:v>
                </c:pt>
                <c:pt idx="1394">
                  <c:v>1404</c:v>
                </c:pt>
                <c:pt idx="1395">
                  <c:v>1405</c:v>
                </c:pt>
                <c:pt idx="1396">
                  <c:v>1406</c:v>
                </c:pt>
                <c:pt idx="1397">
                  <c:v>1407</c:v>
                </c:pt>
                <c:pt idx="1398">
                  <c:v>1408</c:v>
                </c:pt>
                <c:pt idx="1399">
                  <c:v>1409</c:v>
                </c:pt>
                <c:pt idx="1400">
                  <c:v>1410</c:v>
                </c:pt>
                <c:pt idx="1401">
                  <c:v>1411</c:v>
                </c:pt>
                <c:pt idx="1402">
                  <c:v>1412</c:v>
                </c:pt>
                <c:pt idx="1403">
                  <c:v>1413</c:v>
                </c:pt>
                <c:pt idx="1404">
                  <c:v>1414</c:v>
                </c:pt>
                <c:pt idx="1405">
                  <c:v>1415</c:v>
                </c:pt>
                <c:pt idx="1406">
                  <c:v>1416</c:v>
                </c:pt>
                <c:pt idx="1407">
                  <c:v>1418</c:v>
                </c:pt>
                <c:pt idx="1408">
                  <c:v>1419</c:v>
                </c:pt>
                <c:pt idx="1409">
                  <c:v>1420</c:v>
                </c:pt>
                <c:pt idx="1410">
                  <c:v>1421</c:v>
                </c:pt>
                <c:pt idx="1411">
                  <c:v>1422</c:v>
                </c:pt>
                <c:pt idx="1412">
                  <c:v>1423</c:v>
                </c:pt>
                <c:pt idx="1413">
                  <c:v>1425</c:v>
                </c:pt>
                <c:pt idx="1414">
                  <c:v>1426</c:v>
                </c:pt>
                <c:pt idx="1415">
                  <c:v>1427</c:v>
                </c:pt>
                <c:pt idx="1416">
                  <c:v>1428</c:v>
                </c:pt>
                <c:pt idx="1417">
                  <c:v>1429</c:v>
                </c:pt>
                <c:pt idx="1418">
                  <c:v>1430</c:v>
                </c:pt>
                <c:pt idx="1419">
                  <c:v>1431</c:v>
                </c:pt>
                <c:pt idx="1420">
                  <c:v>1432</c:v>
                </c:pt>
                <c:pt idx="1421">
                  <c:v>1433</c:v>
                </c:pt>
                <c:pt idx="1422">
                  <c:v>1434</c:v>
                </c:pt>
                <c:pt idx="1423">
                  <c:v>1435</c:v>
                </c:pt>
                <c:pt idx="1424">
                  <c:v>1436</c:v>
                </c:pt>
                <c:pt idx="1425">
                  <c:v>1437</c:v>
                </c:pt>
                <c:pt idx="1426">
                  <c:v>1438</c:v>
                </c:pt>
                <c:pt idx="1427">
                  <c:v>1439</c:v>
                </c:pt>
                <c:pt idx="1428">
                  <c:v>1440</c:v>
                </c:pt>
                <c:pt idx="1429">
                  <c:v>1441</c:v>
                </c:pt>
                <c:pt idx="1430">
                  <c:v>1442</c:v>
                </c:pt>
                <c:pt idx="1431">
                  <c:v>1443</c:v>
                </c:pt>
                <c:pt idx="1432">
                  <c:v>1444</c:v>
                </c:pt>
                <c:pt idx="1433">
                  <c:v>1445</c:v>
                </c:pt>
                <c:pt idx="1434">
                  <c:v>1446</c:v>
                </c:pt>
                <c:pt idx="1435">
                  <c:v>1447</c:v>
                </c:pt>
                <c:pt idx="1436">
                  <c:v>1448</c:v>
                </c:pt>
                <c:pt idx="1437">
                  <c:v>1449</c:v>
                </c:pt>
                <c:pt idx="1438">
                  <c:v>1450</c:v>
                </c:pt>
                <c:pt idx="1439">
                  <c:v>1451</c:v>
                </c:pt>
                <c:pt idx="1440">
                  <c:v>1452</c:v>
                </c:pt>
                <c:pt idx="1441">
                  <c:v>1453</c:v>
                </c:pt>
                <c:pt idx="1442">
                  <c:v>1454</c:v>
                </c:pt>
                <c:pt idx="1443">
                  <c:v>1455</c:v>
                </c:pt>
                <c:pt idx="1444">
                  <c:v>1456</c:v>
                </c:pt>
                <c:pt idx="1445">
                  <c:v>1457</c:v>
                </c:pt>
                <c:pt idx="1446">
                  <c:v>1458</c:v>
                </c:pt>
                <c:pt idx="1447">
                  <c:v>1459</c:v>
                </c:pt>
                <c:pt idx="1448">
                  <c:v>1460</c:v>
                </c:pt>
                <c:pt idx="1449">
                  <c:v>1461</c:v>
                </c:pt>
                <c:pt idx="1450">
                  <c:v>1462</c:v>
                </c:pt>
                <c:pt idx="1451">
                  <c:v>1463</c:v>
                </c:pt>
                <c:pt idx="1452">
                  <c:v>1464</c:v>
                </c:pt>
                <c:pt idx="1453">
                  <c:v>1465</c:v>
                </c:pt>
                <c:pt idx="1454">
                  <c:v>1466</c:v>
                </c:pt>
                <c:pt idx="1455">
                  <c:v>1467</c:v>
                </c:pt>
                <c:pt idx="1456">
                  <c:v>1468</c:v>
                </c:pt>
                <c:pt idx="1457">
                  <c:v>1469</c:v>
                </c:pt>
                <c:pt idx="1458">
                  <c:v>1470</c:v>
                </c:pt>
                <c:pt idx="1459">
                  <c:v>1471</c:v>
                </c:pt>
                <c:pt idx="1460">
                  <c:v>1472</c:v>
                </c:pt>
                <c:pt idx="1461">
                  <c:v>1473</c:v>
                </c:pt>
                <c:pt idx="1462">
                  <c:v>1474</c:v>
                </c:pt>
                <c:pt idx="1463">
                  <c:v>1475</c:v>
                </c:pt>
                <c:pt idx="1464">
                  <c:v>1476</c:v>
                </c:pt>
                <c:pt idx="1465">
                  <c:v>1477</c:v>
                </c:pt>
                <c:pt idx="1466">
                  <c:v>1478</c:v>
                </c:pt>
                <c:pt idx="1467">
                  <c:v>1479</c:v>
                </c:pt>
                <c:pt idx="1468">
                  <c:v>1480</c:v>
                </c:pt>
                <c:pt idx="1469">
                  <c:v>1481</c:v>
                </c:pt>
                <c:pt idx="1470">
                  <c:v>1482</c:v>
                </c:pt>
                <c:pt idx="1471">
                  <c:v>1483</c:v>
                </c:pt>
                <c:pt idx="1472">
                  <c:v>1484</c:v>
                </c:pt>
                <c:pt idx="1473">
                  <c:v>1485</c:v>
                </c:pt>
                <c:pt idx="1474">
                  <c:v>1486</c:v>
                </c:pt>
                <c:pt idx="1475">
                  <c:v>1487</c:v>
                </c:pt>
                <c:pt idx="1476">
                  <c:v>1488</c:v>
                </c:pt>
                <c:pt idx="1477">
                  <c:v>1489</c:v>
                </c:pt>
                <c:pt idx="1478">
                  <c:v>1490</c:v>
                </c:pt>
                <c:pt idx="1479">
                  <c:v>1491</c:v>
                </c:pt>
                <c:pt idx="1480">
                  <c:v>1492</c:v>
                </c:pt>
                <c:pt idx="1481">
                  <c:v>1493</c:v>
                </c:pt>
                <c:pt idx="1482">
                  <c:v>1494</c:v>
                </c:pt>
                <c:pt idx="1483">
                  <c:v>1495</c:v>
                </c:pt>
                <c:pt idx="1484">
                  <c:v>1496</c:v>
                </c:pt>
                <c:pt idx="1485">
                  <c:v>1497</c:v>
                </c:pt>
                <c:pt idx="1486">
                  <c:v>1498</c:v>
                </c:pt>
                <c:pt idx="1487">
                  <c:v>1499</c:v>
                </c:pt>
                <c:pt idx="1488">
                  <c:v>1500</c:v>
                </c:pt>
                <c:pt idx="1489">
                  <c:v>1501</c:v>
                </c:pt>
                <c:pt idx="1490">
                  <c:v>1502</c:v>
                </c:pt>
                <c:pt idx="1491">
                  <c:v>1503</c:v>
                </c:pt>
                <c:pt idx="1492">
                  <c:v>1504</c:v>
                </c:pt>
                <c:pt idx="1493">
                  <c:v>1505</c:v>
                </c:pt>
                <c:pt idx="1494">
                  <c:v>1506</c:v>
                </c:pt>
                <c:pt idx="1495">
                  <c:v>1507</c:v>
                </c:pt>
                <c:pt idx="1496">
                  <c:v>1508</c:v>
                </c:pt>
                <c:pt idx="1497">
                  <c:v>1509</c:v>
                </c:pt>
                <c:pt idx="1498">
                  <c:v>1510</c:v>
                </c:pt>
                <c:pt idx="1499">
                  <c:v>1511</c:v>
                </c:pt>
                <c:pt idx="1500">
                  <c:v>1512</c:v>
                </c:pt>
                <c:pt idx="1501">
                  <c:v>1513</c:v>
                </c:pt>
                <c:pt idx="1502">
                  <c:v>1514</c:v>
                </c:pt>
                <c:pt idx="1503">
                  <c:v>1515</c:v>
                </c:pt>
                <c:pt idx="1504">
                  <c:v>1516</c:v>
                </c:pt>
                <c:pt idx="1505">
                  <c:v>1517</c:v>
                </c:pt>
                <c:pt idx="1506">
                  <c:v>1518</c:v>
                </c:pt>
                <c:pt idx="1507">
                  <c:v>1519</c:v>
                </c:pt>
                <c:pt idx="1508">
                  <c:v>1520</c:v>
                </c:pt>
                <c:pt idx="1509">
                  <c:v>1521</c:v>
                </c:pt>
                <c:pt idx="1510">
                  <c:v>1522</c:v>
                </c:pt>
                <c:pt idx="1511">
                  <c:v>1523</c:v>
                </c:pt>
                <c:pt idx="1512">
                  <c:v>1524</c:v>
                </c:pt>
                <c:pt idx="1513">
                  <c:v>1525</c:v>
                </c:pt>
                <c:pt idx="1514">
                  <c:v>1526</c:v>
                </c:pt>
                <c:pt idx="1515">
                  <c:v>1527</c:v>
                </c:pt>
                <c:pt idx="1516">
                  <c:v>1528</c:v>
                </c:pt>
                <c:pt idx="1517">
                  <c:v>1529</c:v>
                </c:pt>
                <c:pt idx="1518">
                  <c:v>1530</c:v>
                </c:pt>
                <c:pt idx="1519">
                  <c:v>1531</c:v>
                </c:pt>
                <c:pt idx="1520">
                  <c:v>1532</c:v>
                </c:pt>
                <c:pt idx="1521">
                  <c:v>1533</c:v>
                </c:pt>
                <c:pt idx="1522">
                  <c:v>1534</c:v>
                </c:pt>
                <c:pt idx="1523">
                  <c:v>1535</c:v>
                </c:pt>
                <c:pt idx="1524">
                  <c:v>1536</c:v>
                </c:pt>
                <c:pt idx="1525">
                  <c:v>1537</c:v>
                </c:pt>
                <c:pt idx="1526">
                  <c:v>1538</c:v>
                </c:pt>
                <c:pt idx="1527">
                  <c:v>1539</c:v>
                </c:pt>
                <c:pt idx="1528">
                  <c:v>1540</c:v>
                </c:pt>
                <c:pt idx="1529">
                  <c:v>1541</c:v>
                </c:pt>
                <c:pt idx="1530">
                  <c:v>1542</c:v>
                </c:pt>
                <c:pt idx="1531">
                  <c:v>1543</c:v>
                </c:pt>
                <c:pt idx="1532">
                  <c:v>1544</c:v>
                </c:pt>
                <c:pt idx="1533">
                  <c:v>1545</c:v>
                </c:pt>
                <c:pt idx="1534">
                  <c:v>1546</c:v>
                </c:pt>
                <c:pt idx="1535">
                  <c:v>1547</c:v>
                </c:pt>
                <c:pt idx="1536">
                  <c:v>1548</c:v>
                </c:pt>
                <c:pt idx="1537">
                  <c:v>1549</c:v>
                </c:pt>
                <c:pt idx="1538">
                  <c:v>1550</c:v>
                </c:pt>
                <c:pt idx="1539">
                  <c:v>1551</c:v>
                </c:pt>
                <c:pt idx="1540">
                  <c:v>1552</c:v>
                </c:pt>
                <c:pt idx="1541">
                  <c:v>1553</c:v>
                </c:pt>
                <c:pt idx="1542">
                  <c:v>1554</c:v>
                </c:pt>
                <c:pt idx="1543">
                  <c:v>1555</c:v>
                </c:pt>
                <c:pt idx="1544">
                  <c:v>1556</c:v>
                </c:pt>
                <c:pt idx="1545">
                  <c:v>1557</c:v>
                </c:pt>
                <c:pt idx="1546">
                  <c:v>1558</c:v>
                </c:pt>
                <c:pt idx="1547">
                  <c:v>1559</c:v>
                </c:pt>
                <c:pt idx="1548">
                  <c:v>1560</c:v>
                </c:pt>
                <c:pt idx="1549">
                  <c:v>1561</c:v>
                </c:pt>
                <c:pt idx="1550">
                  <c:v>1562</c:v>
                </c:pt>
                <c:pt idx="1551">
                  <c:v>1563</c:v>
                </c:pt>
                <c:pt idx="1552">
                  <c:v>1564</c:v>
                </c:pt>
                <c:pt idx="1553">
                  <c:v>1565</c:v>
                </c:pt>
                <c:pt idx="1554">
                  <c:v>1566</c:v>
                </c:pt>
                <c:pt idx="1555">
                  <c:v>1567</c:v>
                </c:pt>
                <c:pt idx="1556">
                  <c:v>1568</c:v>
                </c:pt>
                <c:pt idx="1557">
                  <c:v>1569</c:v>
                </c:pt>
                <c:pt idx="1558">
                  <c:v>1570</c:v>
                </c:pt>
                <c:pt idx="1559">
                  <c:v>1571</c:v>
                </c:pt>
                <c:pt idx="1560">
                  <c:v>1572</c:v>
                </c:pt>
                <c:pt idx="1561">
                  <c:v>1573</c:v>
                </c:pt>
                <c:pt idx="1562">
                  <c:v>1574</c:v>
                </c:pt>
                <c:pt idx="1563">
                  <c:v>1575</c:v>
                </c:pt>
                <c:pt idx="1564">
                  <c:v>1576</c:v>
                </c:pt>
                <c:pt idx="1565">
                  <c:v>1577</c:v>
                </c:pt>
                <c:pt idx="1566">
                  <c:v>1578</c:v>
                </c:pt>
                <c:pt idx="1567">
                  <c:v>1579</c:v>
                </c:pt>
                <c:pt idx="1568">
                  <c:v>1580</c:v>
                </c:pt>
                <c:pt idx="1569">
                  <c:v>1581</c:v>
                </c:pt>
                <c:pt idx="1570">
                  <c:v>1582</c:v>
                </c:pt>
                <c:pt idx="1571">
                  <c:v>1583</c:v>
                </c:pt>
                <c:pt idx="1572">
                  <c:v>1584</c:v>
                </c:pt>
                <c:pt idx="1573">
                  <c:v>1585</c:v>
                </c:pt>
                <c:pt idx="1574">
                  <c:v>1586</c:v>
                </c:pt>
                <c:pt idx="1575">
                  <c:v>1587</c:v>
                </c:pt>
                <c:pt idx="1576">
                  <c:v>1588</c:v>
                </c:pt>
                <c:pt idx="1577">
                  <c:v>1589</c:v>
                </c:pt>
                <c:pt idx="1578">
                  <c:v>1590</c:v>
                </c:pt>
                <c:pt idx="1579">
                  <c:v>1591</c:v>
                </c:pt>
                <c:pt idx="1580">
                  <c:v>1592</c:v>
                </c:pt>
                <c:pt idx="1581">
                  <c:v>1593</c:v>
                </c:pt>
                <c:pt idx="1582">
                  <c:v>1594</c:v>
                </c:pt>
                <c:pt idx="1583">
                  <c:v>1595</c:v>
                </c:pt>
                <c:pt idx="1584">
                  <c:v>1596</c:v>
                </c:pt>
                <c:pt idx="1585">
                  <c:v>1597</c:v>
                </c:pt>
                <c:pt idx="1586">
                  <c:v>1598</c:v>
                </c:pt>
                <c:pt idx="1587">
                  <c:v>1599</c:v>
                </c:pt>
                <c:pt idx="1588">
                  <c:v>1600</c:v>
                </c:pt>
                <c:pt idx="1589">
                  <c:v>1601</c:v>
                </c:pt>
                <c:pt idx="1590">
                  <c:v>1602</c:v>
                </c:pt>
                <c:pt idx="1591">
                  <c:v>1603</c:v>
                </c:pt>
                <c:pt idx="1592">
                  <c:v>1604</c:v>
                </c:pt>
                <c:pt idx="1593">
                  <c:v>1605</c:v>
                </c:pt>
                <c:pt idx="1594">
                  <c:v>1606</c:v>
                </c:pt>
                <c:pt idx="1595">
                  <c:v>1607</c:v>
                </c:pt>
                <c:pt idx="1596">
                  <c:v>1608</c:v>
                </c:pt>
                <c:pt idx="1597">
                  <c:v>1609</c:v>
                </c:pt>
                <c:pt idx="1598">
                  <c:v>1610</c:v>
                </c:pt>
                <c:pt idx="1599">
                  <c:v>1611</c:v>
                </c:pt>
                <c:pt idx="1600">
                  <c:v>1612</c:v>
                </c:pt>
                <c:pt idx="1601">
                  <c:v>1613</c:v>
                </c:pt>
                <c:pt idx="1602">
                  <c:v>1614</c:v>
                </c:pt>
                <c:pt idx="1603">
                  <c:v>1615</c:v>
                </c:pt>
                <c:pt idx="1604">
                  <c:v>1616</c:v>
                </c:pt>
                <c:pt idx="1605">
                  <c:v>1617</c:v>
                </c:pt>
                <c:pt idx="1606">
                  <c:v>1618</c:v>
                </c:pt>
                <c:pt idx="1607">
                  <c:v>1619</c:v>
                </c:pt>
                <c:pt idx="1608">
                  <c:v>1620</c:v>
                </c:pt>
                <c:pt idx="1609">
                  <c:v>1621</c:v>
                </c:pt>
                <c:pt idx="1610">
                  <c:v>1622</c:v>
                </c:pt>
                <c:pt idx="1611">
                  <c:v>1623</c:v>
                </c:pt>
                <c:pt idx="1612">
                  <c:v>1624</c:v>
                </c:pt>
                <c:pt idx="1613">
                  <c:v>1625</c:v>
                </c:pt>
                <c:pt idx="1614">
                  <c:v>1626</c:v>
                </c:pt>
                <c:pt idx="1615">
                  <c:v>1627</c:v>
                </c:pt>
                <c:pt idx="1616">
                  <c:v>1628</c:v>
                </c:pt>
                <c:pt idx="1617">
                  <c:v>1629</c:v>
                </c:pt>
                <c:pt idx="1618">
                  <c:v>1630</c:v>
                </c:pt>
                <c:pt idx="1619">
                  <c:v>1631</c:v>
                </c:pt>
                <c:pt idx="1620">
                  <c:v>1632</c:v>
                </c:pt>
                <c:pt idx="1621">
                  <c:v>1633</c:v>
                </c:pt>
                <c:pt idx="1622">
                  <c:v>1634</c:v>
                </c:pt>
                <c:pt idx="1623">
                  <c:v>1635</c:v>
                </c:pt>
                <c:pt idx="1624">
                  <c:v>1636</c:v>
                </c:pt>
                <c:pt idx="1625">
                  <c:v>1637</c:v>
                </c:pt>
                <c:pt idx="1626">
                  <c:v>1638</c:v>
                </c:pt>
                <c:pt idx="1627">
                  <c:v>1639</c:v>
                </c:pt>
                <c:pt idx="1628">
                  <c:v>1640</c:v>
                </c:pt>
                <c:pt idx="1629">
                  <c:v>1641</c:v>
                </c:pt>
                <c:pt idx="1630">
                  <c:v>1642</c:v>
                </c:pt>
                <c:pt idx="1631">
                  <c:v>1643</c:v>
                </c:pt>
                <c:pt idx="1632">
                  <c:v>1644</c:v>
                </c:pt>
                <c:pt idx="1633">
                  <c:v>1645</c:v>
                </c:pt>
                <c:pt idx="1634">
                  <c:v>1646</c:v>
                </c:pt>
                <c:pt idx="1635">
                  <c:v>1647</c:v>
                </c:pt>
                <c:pt idx="1636">
                  <c:v>1648</c:v>
                </c:pt>
                <c:pt idx="1637">
                  <c:v>1649</c:v>
                </c:pt>
                <c:pt idx="1638">
                  <c:v>1650</c:v>
                </c:pt>
                <c:pt idx="1639">
                  <c:v>1651</c:v>
                </c:pt>
                <c:pt idx="1640">
                  <c:v>1652</c:v>
                </c:pt>
                <c:pt idx="1641">
                  <c:v>1653</c:v>
                </c:pt>
                <c:pt idx="1642">
                  <c:v>1654</c:v>
                </c:pt>
                <c:pt idx="1643">
                  <c:v>1655</c:v>
                </c:pt>
                <c:pt idx="1644">
                  <c:v>1656</c:v>
                </c:pt>
                <c:pt idx="1645">
                  <c:v>1657</c:v>
                </c:pt>
                <c:pt idx="1646">
                  <c:v>1658</c:v>
                </c:pt>
                <c:pt idx="1647">
                  <c:v>1659</c:v>
                </c:pt>
                <c:pt idx="1648">
                  <c:v>1660</c:v>
                </c:pt>
                <c:pt idx="1649">
                  <c:v>1661</c:v>
                </c:pt>
                <c:pt idx="1650">
                  <c:v>1662</c:v>
                </c:pt>
                <c:pt idx="1651">
                  <c:v>1663</c:v>
                </c:pt>
                <c:pt idx="1652">
                  <c:v>1664</c:v>
                </c:pt>
                <c:pt idx="1653">
                  <c:v>1665</c:v>
                </c:pt>
                <c:pt idx="1654">
                  <c:v>1666</c:v>
                </c:pt>
                <c:pt idx="1655">
                  <c:v>1667</c:v>
                </c:pt>
                <c:pt idx="1656">
                  <c:v>1668</c:v>
                </c:pt>
                <c:pt idx="1657">
                  <c:v>1669</c:v>
                </c:pt>
                <c:pt idx="1658">
                  <c:v>1670</c:v>
                </c:pt>
                <c:pt idx="1659">
                  <c:v>1671</c:v>
                </c:pt>
                <c:pt idx="1660">
                  <c:v>1672</c:v>
                </c:pt>
                <c:pt idx="1661">
                  <c:v>1673</c:v>
                </c:pt>
                <c:pt idx="1662">
                  <c:v>1674</c:v>
                </c:pt>
                <c:pt idx="1663">
                  <c:v>1675</c:v>
                </c:pt>
                <c:pt idx="1664">
                  <c:v>1676</c:v>
                </c:pt>
                <c:pt idx="1665">
                  <c:v>1677</c:v>
                </c:pt>
                <c:pt idx="1666">
                  <c:v>1678</c:v>
                </c:pt>
                <c:pt idx="1667">
                  <c:v>1679</c:v>
                </c:pt>
                <c:pt idx="1668">
                  <c:v>1680</c:v>
                </c:pt>
                <c:pt idx="1669">
                  <c:v>1681</c:v>
                </c:pt>
                <c:pt idx="1670">
                  <c:v>1682</c:v>
                </c:pt>
                <c:pt idx="1671">
                  <c:v>1683</c:v>
                </c:pt>
                <c:pt idx="1672">
                  <c:v>1684</c:v>
                </c:pt>
                <c:pt idx="1673">
                  <c:v>1685</c:v>
                </c:pt>
                <c:pt idx="1674">
                  <c:v>1686</c:v>
                </c:pt>
                <c:pt idx="1675">
                  <c:v>1687</c:v>
                </c:pt>
                <c:pt idx="1676">
                  <c:v>1688</c:v>
                </c:pt>
                <c:pt idx="1677">
                  <c:v>1689</c:v>
                </c:pt>
                <c:pt idx="1678">
                  <c:v>1690</c:v>
                </c:pt>
                <c:pt idx="1679">
                  <c:v>1691</c:v>
                </c:pt>
                <c:pt idx="1680">
                  <c:v>1692</c:v>
                </c:pt>
                <c:pt idx="1681">
                  <c:v>1693</c:v>
                </c:pt>
                <c:pt idx="1682">
                  <c:v>1694</c:v>
                </c:pt>
                <c:pt idx="1683">
                  <c:v>1695</c:v>
                </c:pt>
                <c:pt idx="1684">
                  <c:v>1696</c:v>
                </c:pt>
                <c:pt idx="1685">
                  <c:v>1697</c:v>
                </c:pt>
                <c:pt idx="1686">
                  <c:v>1698</c:v>
                </c:pt>
                <c:pt idx="1687">
                  <c:v>1699</c:v>
                </c:pt>
                <c:pt idx="1688">
                  <c:v>1700</c:v>
                </c:pt>
                <c:pt idx="1689">
                  <c:v>1702</c:v>
                </c:pt>
                <c:pt idx="1690">
                  <c:v>1703</c:v>
                </c:pt>
                <c:pt idx="1691">
                  <c:v>1704</c:v>
                </c:pt>
                <c:pt idx="1692">
                  <c:v>1705</c:v>
                </c:pt>
                <c:pt idx="1693">
                  <c:v>1706</c:v>
                </c:pt>
                <c:pt idx="1694">
                  <c:v>1707</c:v>
                </c:pt>
                <c:pt idx="1695">
                  <c:v>1708</c:v>
                </c:pt>
                <c:pt idx="1696">
                  <c:v>1709</c:v>
                </c:pt>
                <c:pt idx="1697">
                  <c:v>1710</c:v>
                </c:pt>
                <c:pt idx="1698">
                  <c:v>1711</c:v>
                </c:pt>
                <c:pt idx="1699">
                  <c:v>1712</c:v>
                </c:pt>
                <c:pt idx="1700">
                  <c:v>1713</c:v>
                </c:pt>
                <c:pt idx="1701">
                  <c:v>1714</c:v>
                </c:pt>
                <c:pt idx="1702">
                  <c:v>1715</c:v>
                </c:pt>
                <c:pt idx="1703">
                  <c:v>1716</c:v>
                </c:pt>
                <c:pt idx="1704">
                  <c:v>1717</c:v>
                </c:pt>
                <c:pt idx="1705">
                  <c:v>1718</c:v>
                </c:pt>
                <c:pt idx="1706">
                  <c:v>1719</c:v>
                </c:pt>
                <c:pt idx="1707">
                  <c:v>1720</c:v>
                </c:pt>
                <c:pt idx="1708">
                  <c:v>1721</c:v>
                </c:pt>
                <c:pt idx="1709">
                  <c:v>1722</c:v>
                </c:pt>
                <c:pt idx="1710">
                  <c:v>1723</c:v>
                </c:pt>
                <c:pt idx="1711">
                  <c:v>1724</c:v>
                </c:pt>
                <c:pt idx="1712">
                  <c:v>1725</c:v>
                </c:pt>
                <c:pt idx="1713">
                  <c:v>1726</c:v>
                </c:pt>
                <c:pt idx="1714">
                  <c:v>1727</c:v>
                </c:pt>
                <c:pt idx="1715">
                  <c:v>1728</c:v>
                </c:pt>
                <c:pt idx="1716">
                  <c:v>1729</c:v>
                </c:pt>
                <c:pt idx="1717">
                  <c:v>1730</c:v>
                </c:pt>
                <c:pt idx="1718">
                  <c:v>1731</c:v>
                </c:pt>
                <c:pt idx="1719">
                  <c:v>1732</c:v>
                </c:pt>
                <c:pt idx="1720">
                  <c:v>1733</c:v>
                </c:pt>
                <c:pt idx="1721">
                  <c:v>1734</c:v>
                </c:pt>
                <c:pt idx="1722">
                  <c:v>1735</c:v>
                </c:pt>
                <c:pt idx="1723">
                  <c:v>1736</c:v>
                </c:pt>
                <c:pt idx="1724">
                  <c:v>1737</c:v>
                </c:pt>
                <c:pt idx="1725">
                  <c:v>1738</c:v>
                </c:pt>
                <c:pt idx="1726">
                  <c:v>1739</c:v>
                </c:pt>
                <c:pt idx="1727">
                  <c:v>1740</c:v>
                </c:pt>
                <c:pt idx="1728">
                  <c:v>1741</c:v>
                </c:pt>
                <c:pt idx="1729">
                  <c:v>1742</c:v>
                </c:pt>
                <c:pt idx="1730">
                  <c:v>1743</c:v>
                </c:pt>
                <c:pt idx="1731">
                  <c:v>1744</c:v>
                </c:pt>
                <c:pt idx="1732">
                  <c:v>1745</c:v>
                </c:pt>
                <c:pt idx="1733">
                  <c:v>1746</c:v>
                </c:pt>
                <c:pt idx="1734">
                  <c:v>1747</c:v>
                </c:pt>
                <c:pt idx="1735">
                  <c:v>1748</c:v>
                </c:pt>
                <c:pt idx="1736">
                  <c:v>1749</c:v>
                </c:pt>
                <c:pt idx="1737">
                  <c:v>1750</c:v>
                </c:pt>
                <c:pt idx="1738">
                  <c:v>1751</c:v>
                </c:pt>
                <c:pt idx="1739">
                  <c:v>1752</c:v>
                </c:pt>
                <c:pt idx="1740">
                  <c:v>1753</c:v>
                </c:pt>
                <c:pt idx="1741">
                  <c:v>1754</c:v>
                </c:pt>
                <c:pt idx="1742">
                  <c:v>1755</c:v>
                </c:pt>
                <c:pt idx="1743">
                  <c:v>1756</c:v>
                </c:pt>
                <c:pt idx="1744">
                  <c:v>1757</c:v>
                </c:pt>
                <c:pt idx="1745">
                  <c:v>1758</c:v>
                </c:pt>
                <c:pt idx="1746">
                  <c:v>1759</c:v>
                </c:pt>
                <c:pt idx="1747">
                  <c:v>1760</c:v>
                </c:pt>
                <c:pt idx="1748">
                  <c:v>1761</c:v>
                </c:pt>
                <c:pt idx="1749">
                  <c:v>1762</c:v>
                </c:pt>
                <c:pt idx="1750">
                  <c:v>1763</c:v>
                </c:pt>
                <c:pt idx="1751">
                  <c:v>1764</c:v>
                </c:pt>
                <c:pt idx="1752">
                  <c:v>1765</c:v>
                </c:pt>
                <c:pt idx="1753">
                  <c:v>1766</c:v>
                </c:pt>
                <c:pt idx="1754">
                  <c:v>1767</c:v>
                </c:pt>
                <c:pt idx="1755">
                  <c:v>1768</c:v>
                </c:pt>
                <c:pt idx="1756">
                  <c:v>1769</c:v>
                </c:pt>
                <c:pt idx="1757">
                  <c:v>1770</c:v>
                </c:pt>
                <c:pt idx="1758">
                  <c:v>1771</c:v>
                </c:pt>
                <c:pt idx="1759">
                  <c:v>1772</c:v>
                </c:pt>
                <c:pt idx="1760">
                  <c:v>1773</c:v>
                </c:pt>
                <c:pt idx="1761">
                  <c:v>1774</c:v>
                </c:pt>
                <c:pt idx="1762">
                  <c:v>1775</c:v>
                </c:pt>
                <c:pt idx="1763">
                  <c:v>1776</c:v>
                </c:pt>
                <c:pt idx="1764">
                  <c:v>1777</c:v>
                </c:pt>
                <c:pt idx="1765">
                  <c:v>1778</c:v>
                </c:pt>
                <c:pt idx="1766">
                  <c:v>1779</c:v>
                </c:pt>
                <c:pt idx="1767">
                  <c:v>1780</c:v>
                </c:pt>
                <c:pt idx="1768">
                  <c:v>1781</c:v>
                </c:pt>
                <c:pt idx="1769">
                  <c:v>1782</c:v>
                </c:pt>
                <c:pt idx="1770">
                  <c:v>1783</c:v>
                </c:pt>
                <c:pt idx="1771">
                  <c:v>1785</c:v>
                </c:pt>
                <c:pt idx="1772">
                  <c:v>1790</c:v>
                </c:pt>
                <c:pt idx="1773">
                  <c:v>1791</c:v>
                </c:pt>
                <c:pt idx="1774">
                  <c:v>1792</c:v>
                </c:pt>
                <c:pt idx="1775">
                  <c:v>1793</c:v>
                </c:pt>
                <c:pt idx="1776">
                  <c:v>1794</c:v>
                </c:pt>
                <c:pt idx="1777">
                  <c:v>1795</c:v>
                </c:pt>
                <c:pt idx="1778">
                  <c:v>1796</c:v>
                </c:pt>
                <c:pt idx="1779">
                  <c:v>1797</c:v>
                </c:pt>
                <c:pt idx="1780">
                  <c:v>1798</c:v>
                </c:pt>
                <c:pt idx="1781">
                  <c:v>1799</c:v>
                </c:pt>
                <c:pt idx="1782">
                  <c:v>1800</c:v>
                </c:pt>
                <c:pt idx="1783">
                  <c:v>1801</c:v>
                </c:pt>
                <c:pt idx="1784">
                  <c:v>1802</c:v>
                </c:pt>
                <c:pt idx="1785">
                  <c:v>1803</c:v>
                </c:pt>
                <c:pt idx="1786">
                  <c:v>1804</c:v>
                </c:pt>
                <c:pt idx="1787">
                  <c:v>1805</c:v>
                </c:pt>
                <c:pt idx="1788">
                  <c:v>1806</c:v>
                </c:pt>
                <c:pt idx="1789">
                  <c:v>1807</c:v>
                </c:pt>
                <c:pt idx="1790">
                  <c:v>1808</c:v>
                </c:pt>
                <c:pt idx="1791">
                  <c:v>1809</c:v>
                </c:pt>
                <c:pt idx="1792">
                  <c:v>1810</c:v>
                </c:pt>
                <c:pt idx="1793">
                  <c:v>1811</c:v>
                </c:pt>
                <c:pt idx="1794">
                  <c:v>1813</c:v>
                </c:pt>
                <c:pt idx="1795">
                  <c:v>1814</c:v>
                </c:pt>
                <c:pt idx="1796">
                  <c:v>1815</c:v>
                </c:pt>
                <c:pt idx="1797">
                  <c:v>1816</c:v>
                </c:pt>
                <c:pt idx="1798">
                  <c:v>1817</c:v>
                </c:pt>
                <c:pt idx="1799">
                  <c:v>1818</c:v>
                </c:pt>
                <c:pt idx="1800">
                  <c:v>1819</c:v>
                </c:pt>
                <c:pt idx="1801">
                  <c:v>1820</c:v>
                </c:pt>
                <c:pt idx="1802">
                  <c:v>1821</c:v>
                </c:pt>
                <c:pt idx="1803">
                  <c:v>1822</c:v>
                </c:pt>
                <c:pt idx="1804">
                  <c:v>1823</c:v>
                </c:pt>
                <c:pt idx="1805">
                  <c:v>1824</c:v>
                </c:pt>
                <c:pt idx="1806">
                  <c:v>1825</c:v>
                </c:pt>
              </c:numCache>
            </c:numRef>
          </c:xVal>
          <c:yVal>
            <c:numRef>
              <c:f>BSAS!$C$2:$C$1808</c:f>
              <c:numCache>
                <c:formatCode>0.00</c:formatCode>
                <c:ptCount val="1807"/>
                <c:pt idx="0">
                  <c:v>6.2819999999999974</c:v>
                </c:pt>
                <c:pt idx="1">
                  <c:v>6.5727530863968102</c:v>
                </c:pt>
                <c:pt idx="2">
                  <c:v>6.8621752530976527</c:v>
                </c:pt>
                <c:pt idx="3">
                  <c:v>7.1502725923757087</c:v>
                </c:pt>
                <c:pt idx="4">
                  <c:v>7.4370511686168594</c:v>
                </c:pt>
                <c:pt idx="5">
                  <c:v>7.7225170184473262</c:v>
                </c:pt>
                <c:pt idx="6">
                  <c:v>8.0066761508606916</c:v>
                </c:pt>
                <c:pt idx="7">
                  <c:v>8.2895345473444415</c:v>
                </c:pt>
                <c:pt idx="8">
                  <c:v>8.8513729216973722</c:v>
                </c:pt>
                <c:pt idx="9">
                  <c:v>9.1303647261412273</c:v>
                </c:pt>
                <c:pt idx="10">
                  <c:v>9.6845229332691698</c:v>
                </c:pt>
                <c:pt idx="11">
                  <c:v>9.9597010008621236</c:v>
                </c:pt>
                <c:pt idx="12">
                  <c:v>10.233619443270698</c:v>
                </c:pt>
                <c:pt idx="13">
                  <c:v>10.506284026418092</c:v>
                </c:pt>
                <c:pt idx="14">
                  <c:v>10.777700489834054</c:v>
                </c:pt>
                <c:pt idx="15">
                  <c:v>11.047874546775672</c:v>
                </c:pt>
                <c:pt idx="16">
                  <c:v>11.316811884347672</c:v>
                </c:pt>
                <c:pt idx="17">
                  <c:v>11.584518163622068</c:v>
                </c:pt>
                <c:pt idx="18">
                  <c:v>11.850999019757412</c:v>
                </c:pt>
                <c:pt idx="19">
                  <c:v>12.116260062117338</c:v>
                </c:pt>
                <c:pt idx="20">
                  <c:v>12.380306874388669</c:v>
                </c:pt>
                <c:pt idx="21">
                  <c:v>12.643145014698964</c:v>
                </c:pt>
                <c:pt idx="22">
                  <c:v>12.904780015733495</c:v>
                </c:pt>
                <c:pt idx="23">
                  <c:v>13.165217384851715</c:v>
                </c:pt>
                <c:pt idx="24">
                  <c:v>13.424462604203198</c:v>
                </c:pt>
                <c:pt idx="25">
                  <c:v>13.682521130842993</c:v>
                </c:pt>
                <c:pt idx="26">
                  <c:v>13.939398396846572</c:v>
                </c:pt>
                <c:pt idx="27">
                  <c:v>14.195099809424107</c:v>
                </c:pt>
                <c:pt idx="28">
                  <c:v>14.449630751034315</c:v>
                </c:pt>
                <c:pt idx="29">
                  <c:v>14.702996579497741</c:v>
                </c:pt>
                <c:pt idx="30">
                  <c:v>14.955202628109584</c:v>
                </c:pt>
                <c:pt idx="31">
                  <c:v>15.206254205751906</c:v>
                </c:pt>
                <c:pt idx="32">
                  <c:v>15.456156597005421</c:v>
                </c:pt>
                <c:pt idx="33">
                  <c:v>15.704915062260714</c:v>
                </c:pt>
                <c:pt idx="34">
                  <c:v>15.952534837828994</c:v>
                </c:pt>
                <c:pt idx="35">
                  <c:v>16.19902113605227</c:v>
                </c:pt>
                <c:pt idx="36">
                  <c:v>16.444379145413123</c:v>
                </c:pt>
                <c:pt idx="37">
                  <c:v>16.688614030643926</c:v>
                </c:pt>
                <c:pt idx="38">
                  <c:v>16.931730932835471</c:v>
                </c:pt>
                <c:pt idx="39">
                  <c:v>17.173734969545308</c:v>
                </c:pt>
                <c:pt idx="40">
                  <c:v>17.414631234905382</c:v>
                </c:pt>
                <c:pt idx="41">
                  <c:v>17.654424799729316</c:v>
                </c:pt>
                <c:pt idx="42">
                  <c:v>17.893120711619108</c:v>
                </c:pt>
                <c:pt idx="43">
                  <c:v>18.130723995071417</c:v>
                </c:pt>
                <c:pt idx="44">
                  <c:v>18.367239651583304</c:v>
                </c:pt>
                <c:pt idx="45">
                  <c:v>18.602672659757513</c:v>
                </c:pt>
                <c:pt idx="46">
                  <c:v>18.83702797540731</c:v>
                </c:pt>
                <c:pt idx="47">
                  <c:v>19.070310531660731</c:v>
                </c:pt>
                <c:pt idx="48">
                  <c:v>19.302525239064487</c:v>
                </c:pt>
                <c:pt idx="49">
                  <c:v>19.53367698568729</c:v>
                </c:pt>
                <c:pt idx="50">
                  <c:v>19.763770637222773</c:v>
                </c:pt>
                <c:pt idx="51">
                  <c:v>19.992811037091887</c:v>
                </c:pt>
                <c:pt idx="52">
                  <c:v>20.22080300654488</c:v>
                </c:pt>
                <c:pt idx="53">
                  <c:v>20.447751344762747</c:v>
                </c:pt>
                <c:pt idx="54">
                  <c:v>20.673660828958297</c:v>
                </c:pt>
                <c:pt idx="55">
                  <c:v>20.898536214476692</c:v>
                </c:pt>
                <c:pt idx="56">
                  <c:v>21.122382234895518</c:v>
                </c:pt>
                <c:pt idx="57">
                  <c:v>21.345203602124467</c:v>
                </c:pt>
                <c:pt idx="58">
                  <c:v>21.567005006504512</c:v>
                </c:pt>
                <c:pt idx="59">
                  <c:v>21.787791116906611</c:v>
                </c:pt>
                <c:pt idx="60">
                  <c:v>22.007566580830044</c:v>
                </c:pt>
                <c:pt idx="61">
                  <c:v>22.226336024500153</c:v>
                </c:pt>
                <c:pt idx="62">
                  <c:v>22.444104052965805</c:v>
                </c:pt>
                <c:pt idx="63">
                  <c:v>22.660875250196302</c:v>
                </c:pt>
                <c:pt idx="64">
                  <c:v>22.876654179177855</c:v>
                </c:pt>
                <c:pt idx="65">
                  <c:v>23.091445382009624</c:v>
                </c:pt>
                <c:pt idx="66">
                  <c:v>23.305253379999414</c:v>
                </c:pt>
                <c:pt idx="67">
                  <c:v>23.518082673758713</c:v>
                </c:pt>
                <c:pt idx="68">
                  <c:v>23.729937743297533</c:v>
                </c:pt>
                <c:pt idx="69">
                  <c:v>23.940823048118677</c:v>
                </c:pt>
                <c:pt idx="70">
                  <c:v>24.150743027311613</c:v>
                </c:pt>
                <c:pt idx="71">
                  <c:v>24.359702099645933</c:v>
                </c:pt>
                <c:pt idx="72">
                  <c:v>24.567704663664287</c:v>
                </c:pt>
                <c:pt idx="73">
                  <c:v>24.774755097775124</c:v>
                </c:pt>
                <c:pt idx="74">
                  <c:v>24.980857760344698</c:v>
                </c:pt>
                <c:pt idx="75">
                  <c:v>25.186016989788911</c:v>
                </c:pt>
                <c:pt idx="76">
                  <c:v>25.390237104664607</c:v>
                </c:pt>
                <c:pt idx="77">
                  <c:v>25.593522403760439</c:v>
                </c:pt>
                <c:pt idx="78">
                  <c:v>25.795877166187445</c:v>
                </c:pt>
                <c:pt idx="79">
                  <c:v>25.997305651469031</c:v>
                </c:pt>
                <c:pt idx="80">
                  <c:v>26.197812099630678</c:v>
                </c:pt>
                <c:pt idx="81">
                  <c:v>26.397400731289206</c:v>
                </c:pt>
                <c:pt idx="82">
                  <c:v>26.59607574774158</c:v>
                </c:pt>
                <c:pt idx="83">
                  <c:v>26.793841331053365</c:v>
                </c:pt>
                <c:pt idx="84">
                  <c:v>26.990701644146785</c:v>
                </c:pt>
                <c:pt idx="85">
                  <c:v>27.186660830888275</c:v>
                </c:pt>
                <c:pt idx="86">
                  <c:v>27.381723016175805</c:v>
                </c:pt>
                <c:pt idx="87">
                  <c:v>27.575892306025644</c:v>
                </c:pt>
                <c:pt idx="88">
                  <c:v>27.769172787658793</c:v>
                </c:pt>
                <c:pt idx="89">
                  <c:v>27.961568529587066</c:v>
                </c:pt>
                <c:pt idx="90">
                  <c:v>28.153083581698652</c:v>
                </c:pt>
                <c:pt idx="91">
                  <c:v>28.343721975343467</c:v>
                </c:pt>
                <c:pt idx="92">
                  <c:v>28.533487723417927</c:v>
                </c:pt>
                <c:pt idx="93">
                  <c:v>28.722384820449452</c:v>
                </c:pt>
                <c:pt idx="94">
                  <c:v>28.910417242680548</c:v>
                </c:pt>
                <c:pt idx="95">
                  <c:v>29.097588948152524</c:v>
                </c:pt>
                <c:pt idx="96">
                  <c:v>29.283903876788759</c:v>
                </c:pt>
                <c:pt idx="97">
                  <c:v>29.469365950477687</c:v>
                </c:pt>
                <c:pt idx="98">
                  <c:v>29.653979073155337</c:v>
                </c:pt>
                <c:pt idx="99">
                  <c:v>29.837747130887497</c:v>
                </c:pt>
                <c:pt idx="100">
                  <c:v>30.020673991951522</c:v>
                </c:pt>
                <c:pt idx="101">
                  <c:v>30.202763506917755</c:v>
                </c:pt>
                <c:pt idx="102">
                  <c:v>30.384019508730599</c:v>
                </c:pt>
                <c:pt idx="103">
                  <c:v>30.564445812789181</c:v>
                </c:pt>
                <c:pt idx="104">
                  <c:v>30.744046217027677</c:v>
                </c:pt>
                <c:pt idx="105">
                  <c:v>30.922824501995255</c:v>
                </c:pt>
                <c:pt idx="106">
                  <c:v>31.100784430935647</c:v>
                </c:pt>
                <c:pt idx="107">
                  <c:v>31.27792974986636</c:v>
                </c:pt>
                <c:pt idx="108">
                  <c:v>31.454264187657557</c:v>
                </c:pt>
                <c:pt idx="109">
                  <c:v>31.629791456110524</c:v>
                </c:pt>
                <c:pt idx="110">
                  <c:v>31.804515250035802</c:v>
                </c:pt>
                <c:pt idx="111">
                  <c:v>31.978439247330986</c:v>
                </c:pt>
                <c:pt idx="112">
                  <c:v>32.151567109058107</c:v>
                </c:pt>
                <c:pt idx="113">
                  <c:v>32.323902479520719</c:v>
                </c:pt>
                <c:pt idx="114">
                  <c:v>32.495448986340641</c:v>
                </c:pt>
                <c:pt idx="115">
                  <c:v>32.666210240534234</c:v>
                </c:pt>
                <c:pt idx="116">
                  <c:v>32.836189836588503</c:v>
                </c:pt>
                <c:pt idx="117">
                  <c:v>33.005391352536705</c:v>
                </c:pt>
                <c:pt idx="118">
                  <c:v>33.173818350033685</c:v>
                </c:pt>
                <c:pt idx="119">
                  <c:v>33.341474374430831</c:v>
                </c:pt>
                <c:pt idx="120">
                  <c:v>33.508362954850732</c:v>
                </c:pt>
                <c:pt idx="121">
                  <c:v>33.674487604261451</c:v>
                </c:pt>
                <c:pt idx="122">
                  <c:v>33.839851819550468</c:v>
                </c:pt>
                <c:pt idx="123">
                  <c:v>34.00445908159827</c:v>
                </c:pt>
                <c:pt idx="124">
                  <c:v>34.16831285535168</c:v>
                </c:pt>
                <c:pt idx="125">
                  <c:v>34.331416589896726</c:v>
                </c:pt>
                <c:pt idx="126">
                  <c:v>34.493773718531287</c:v>
                </c:pt>
                <c:pt idx="127">
                  <c:v>34.65538765883737</c:v>
                </c:pt>
                <c:pt idx="128">
                  <c:v>34.816261812752991</c:v>
                </c:pt>
                <c:pt idx="129">
                  <c:v>34.976399566643856</c:v>
                </c:pt>
                <c:pt idx="130">
                  <c:v>35.135804291374612</c:v>
                </c:pt>
                <c:pt idx="131">
                  <c:v>35.29447934237978</c:v>
                </c:pt>
                <c:pt idx="132">
                  <c:v>35.452428059734416</c:v>
                </c:pt>
                <c:pt idx="133">
                  <c:v>35.60965376822444</c:v>
                </c:pt>
                <c:pt idx="134">
                  <c:v>35.76615977741654</c:v>
                </c:pt>
                <c:pt idx="135">
                  <c:v>35.921949381727948</c:v>
                </c:pt>
                <c:pt idx="136">
                  <c:v>36.077025860495709</c:v>
                </c:pt>
                <c:pt idx="137">
                  <c:v>36.231392478045713</c:v>
                </c:pt>
                <c:pt idx="138">
                  <c:v>36.385052483761427</c:v>
                </c:pt>
                <c:pt idx="139">
                  <c:v>36.538009112152345</c:v>
                </c:pt>
                <c:pt idx="140">
                  <c:v>36.69026558292196</c:v>
                </c:pt>
                <c:pt idx="141">
                  <c:v>36.841825101035624</c:v>
                </c:pt>
                <c:pt idx="142">
                  <c:v>36.992690856788016</c:v>
                </c:pt>
                <c:pt idx="143">
                  <c:v>37.142866025870219</c:v>
                </c:pt>
                <c:pt idx="144">
                  <c:v>37.292353769436644</c:v>
                </c:pt>
                <c:pt idx="145">
                  <c:v>37.441157234171556</c:v>
                </c:pt>
                <c:pt idx="146">
                  <c:v>37.589279552355286</c:v>
                </c:pt>
                <c:pt idx="147">
                  <c:v>37.736723841930171</c:v>
                </c:pt>
                <c:pt idx="148">
                  <c:v>37.883493206566222</c:v>
                </c:pt>
                <c:pt idx="149">
                  <c:v>38.029590735726387</c:v>
                </c:pt>
                <c:pt idx="150">
                  <c:v>38.175019504731672</c:v>
                </c:pt>
                <c:pt idx="151">
                  <c:v>38.319782574825794</c:v>
                </c:pt>
                <c:pt idx="152">
                  <c:v>38.463882993239658</c:v>
                </c:pt>
                <c:pt idx="153">
                  <c:v>38.607323793255517</c:v>
                </c:pt>
                <c:pt idx="154">
                  <c:v>38.750107994270785</c:v>
                </c:pt>
                <c:pt idx="155">
                  <c:v>38.892238601861607</c:v>
                </c:pt>
                <c:pt idx="156">
                  <c:v>39.033718607846126</c:v>
                </c:pt>
                <c:pt idx="157">
                  <c:v>39.174550990347484</c:v>
                </c:pt>
                <c:pt idx="158">
                  <c:v>39.314738713856492</c:v>
                </c:pt>
                <c:pt idx="159">
                  <c:v>39.454284729294002</c:v>
                </c:pt>
                <c:pt idx="160">
                  <c:v>39.593191974073065</c:v>
                </c:pt>
                <c:pt idx="161">
                  <c:v>39.731463372160761</c:v>
                </c:pt>
                <c:pt idx="162">
                  <c:v>39.869101834139727</c:v>
                </c:pt>
                <c:pt idx="163">
                  <c:v>40.006110257269434</c:v>
                </c:pt>
                <c:pt idx="164">
                  <c:v>40.142491525547172</c:v>
                </c:pt>
                <c:pt idx="165">
                  <c:v>40.278248509768758</c:v>
                </c:pt>
                <c:pt idx="166">
                  <c:v>40.413384067588979</c:v>
                </c:pt>
                <c:pt idx="167">
                  <c:v>40.54790104358171</c:v>
                </c:pt>
                <c:pt idx="168">
                  <c:v>40.681802269299837</c:v>
                </c:pt>
                <c:pt idx="169">
                  <c:v>40.815090563334806</c:v>
                </c:pt>
                <c:pt idx="170">
                  <c:v>40.947768731376037</c:v>
                </c:pt>
                <c:pt idx="171">
                  <c:v>41.079839566269875</c:v>
                </c:pt>
                <c:pt idx="172">
                  <c:v>41.211305848078482</c:v>
                </c:pt>
                <c:pt idx="173">
                  <c:v>41.342170344138275</c:v>
                </c:pt>
                <c:pt idx="174">
                  <c:v>41.472435809118217</c:v>
                </c:pt>
                <c:pt idx="175">
                  <c:v>41.60210498507783</c:v>
                </c:pt>
                <c:pt idx="176">
                  <c:v>41.731180601524855</c:v>
                </c:pt>
                <c:pt idx="177">
                  <c:v>41.859665375472737</c:v>
                </c:pt>
                <c:pt idx="178">
                  <c:v>41.987562011497822</c:v>
                </c:pt>
                <c:pt idx="179">
                  <c:v>42.114873201796271</c:v>
                </c:pt>
                <c:pt idx="180">
                  <c:v>42.241601626240751</c:v>
                </c:pt>
                <c:pt idx="181">
                  <c:v>42.367749952436846</c:v>
                </c:pt>
                <c:pt idx="182">
                  <c:v>42.493320835779173</c:v>
                </c:pt>
                <c:pt idx="183">
                  <c:v>42.618316919507336</c:v>
                </c:pt>
                <c:pt idx="184">
                  <c:v>42.742740834761484</c:v>
                </c:pt>
                <c:pt idx="185">
                  <c:v>42.866595200637803</c:v>
                </c:pt>
                <c:pt idx="186">
                  <c:v>42.989882624243535</c:v>
                </c:pt>
                <c:pt idx="187">
                  <c:v>43.112605700751963</c:v>
                </c:pt>
                <c:pt idx="188">
                  <c:v>43.234767013456946</c:v>
                </c:pt>
                <c:pt idx="189">
                  <c:v>43.356369133827357</c:v>
                </c:pt>
                <c:pt idx="190">
                  <c:v>43.477414621561195</c:v>
                </c:pt>
                <c:pt idx="191">
                  <c:v>43.59790602463945</c:v>
                </c:pt>
                <c:pt idx="192">
                  <c:v>43.717845879379766</c:v>
                </c:pt>
                <c:pt idx="193">
                  <c:v>43.837236710489805</c:v>
                </c:pt>
                <c:pt idx="194">
                  <c:v>43.956081031120419</c:v>
                </c:pt>
                <c:pt idx="195">
                  <c:v>44.0743813429185</c:v>
                </c:pt>
                <c:pt idx="196">
                  <c:v>44.192140136079722</c:v>
                </c:pt>
                <c:pt idx="197">
                  <c:v>44.309359889400859</c:v>
                </c:pt>
                <c:pt idx="198">
                  <c:v>44.426043070332042</c:v>
                </c:pt>
                <c:pt idx="199">
                  <c:v>44.542192135028678</c:v>
                </c:pt>
                <c:pt idx="200">
                  <c:v>44.657809528403128</c:v>
                </c:pt>
                <c:pt idx="201">
                  <c:v>44.772897684176186</c:v>
                </c:pt>
                <c:pt idx="202">
                  <c:v>44.887459024928326</c:v>
                </c:pt>
                <c:pt idx="203">
                  <c:v>45.001495962150685</c:v>
                </c:pt>
                <c:pt idx="204">
                  <c:v>45.115010896295779</c:v>
                </c:pt>
                <c:pt idx="205">
                  <c:v>45.228006216828135</c:v>
                </c:pt>
                <c:pt idx="206">
                  <c:v>45.340484302274469</c:v>
                </c:pt>
                <c:pt idx="207">
                  <c:v>45.452447520273857</c:v>
                </c:pt>
                <c:pt idx="208">
                  <c:v>45.563898227627504</c:v>
                </c:pt>
                <c:pt idx="209">
                  <c:v>45.67483877034838</c:v>
                </c:pt>
                <c:pt idx="210">
                  <c:v>45.785271483710602</c:v>
                </c:pt>
                <c:pt idx="211">
                  <c:v>45.895198692298614</c:v>
                </c:pt>
                <c:pt idx="212">
                  <c:v>46.00462271005604</c:v>
                </c:pt>
                <c:pt idx="213">
                  <c:v>46.113545840334517</c:v>
                </c:pt>
                <c:pt idx="214">
                  <c:v>46.22197037594205</c:v>
                </c:pt>
                <c:pt idx="215">
                  <c:v>46.329898599191374</c:v>
                </c:pt>
                <c:pt idx="216">
                  <c:v>46.437332781947937</c:v>
                </c:pt>
                <c:pt idx="217">
                  <c:v>46.544275185677748</c:v>
                </c:pt>
                <c:pt idx="218">
                  <c:v>46.650728061494981</c:v>
                </c:pt>
                <c:pt idx="219">
                  <c:v>46.756693650209357</c:v>
                </c:pt>
                <c:pt idx="220">
                  <c:v>46.862174182373295</c:v>
                </c:pt>
                <c:pt idx="221">
                  <c:v>46.967171878328884</c:v>
                </c:pt>
                <c:pt idx="222">
                  <c:v>47.071688948254639</c:v>
                </c:pt>
                <c:pt idx="223">
                  <c:v>47.17572759221197</c:v>
                </c:pt>
                <c:pt idx="224">
                  <c:v>47.279290000191544</c:v>
                </c:pt>
                <c:pt idx="225">
                  <c:v>47.382378352159371</c:v>
                </c:pt>
                <c:pt idx="226">
                  <c:v>47.484994818102663</c:v>
                </c:pt>
                <c:pt idx="227">
                  <c:v>47.587141558075537</c:v>
                </c:pt>
                <c:pt idx="228">
                  <c:v>47.688820722244508</c:v>
                </c:pt>
                <c:pt idx="229">
                  <c:v>47.79003445093371</c:v>
                </c:pt>
                <c:pt idx="230">
                  <c:v>47.890784874669954</c:v>
                </c:pt>
                <c:pt idx="231">
                  <c:v>47.99107411422758</c:v>
                </c:pt>
                <c:pt idx="232">
                  <c:v>48.090904280673122</c:v>
                </c:pt>
                <c:pt idx="233">
                  <c:v>48.190277475409701</c:v>
                </c:pt>
                <c:pt idx="234">
                  <c:v>48.289195790221306</c:v>
                </c:pt>
                <c:pt idx="235">
                  <c:v>48.38766130731679</c:v>
                </c:pt>
                <c:pt idx="236">
                  <c:v>48.485676099373713</c:v>
                </c:pt>
                <c:pt idx="237">
                  <c:v>48.583242229581984</c:v>
                </c:pt>
                <c:pt idx="238">
                  <c:v>48.680361751687244</c:v>
                </c:pt>
                <c:pt idx="239">
                  <c:v>48.777036710034189</c:v>
                </c:pt>
                <c:pt idx="240">
                  <c:v>48.873269139609498</c:v>
                </c:pt>
                <c:pt idx="241">
                  <c:v>48.969061066084734</c:v>
                </c:pt>
                <c:pt idx="242">
                  <c:v>49.064414505858963</c:v>
                </c:pt>
                <c:pt idx="243">
                  <c:v>49.1593314661012</c:v>
                </c:pt>
                <c:pt idx="244">
                  <c:v>49.253813944792668</c:v>
                </c:pt>
                <c:pt idx="245">
                  <c:v>49.347863930768845</c:v>
                </c:pt>
                <c:pt idx="246">
                  <c:v>49.441483403761332</c:v>
                </c:pt>
                <c:pt idx="247">
                  <c:v>49.534674334439515</c:v>
                </c:pt>
                <c:pt idx="248">
                  <c:v>49.627438684452088</c:v>
                </c:pt>
                <c:pt idx="249">
                  <c:v>49.719778406468286</c:v>
                </c:pt>
                <c:pt idx="250">
                  <c:v>49.811695444219019</c:v>
                </c:pt>
                <c:pt idx="251">
                  <c:v>49.903191732537806</c:v>
                </c:pt>
                <c:pt idx="252">
                  <c:v>49.994269197401472</c:v>
                </c:pt>
                <c:pt idx="253">
                  <c:v>50.084929755970698</c:v>
                </c:pt>
                <c:pt idx="254">
                  <c:v>50.17517531663038</c:v>
                </c:pt>
                <c:pt idx="255">
                  <c:v>50.265007779029794</c:v>
                </c:pt>
                <c:pt idx="256">
                  <c:v>50.354429034122596</c:v>
                </c:pt>
                <c:pt idx="257">
                  <c:v>50.443440964206623</c:v>
                </c:pt>
                <c:pt idx="258">
                  <c:v>50.532045442963494</c:v>
                </c:pt>
                <c:pt idx="259">
                  <c:v>50.620244335498086</c:v>
                </c:pt>
                <c:pt idx="260">
                  <c:v>50.708039498377758</c:v>
                </c:pt>
                <c:pt idx="261">
                  <c:v>50.795432779671444</c:v>
                </c:pt>
                <c:pt idx="262">
                  <c:v>50.882426018988589</c:v>
                </c:pt>
                <c:pt idx="263">
                  <c:v>50.969021047517813</c:v>
                </c:pt>
                <c:pt idx="264">
                  <c:v>51.055219688065492</c:v>
                </c:pt>
                <c:pt idx="265">
                  <c:v>51.141023755094139</c:v>
                </c:pt>
                <c:pt idx="266">
                  <c:v>51.22643505476055</c:v>
                </c:pt>
                <c:pt idx="267">
                  <c:v>51.311455384953881</c:v>
                </c:pt>
                <c:pt idx="268">
                  <c:v>51.396086535333453</c:v>
                </c:pt>
                <c:pt idx="269">
                  <c:v>51.480330287366456</c:v>
                </c:pt>
                <c:pt idx="270">
                  <c:v>51.564188414365383</c:v>
                </c:pt>
                <c:pt idx="271">
                  <c:v>51.647662681525468</c:v>
                </c:pt>
                <c:pt idx="272">
                  <c:v>51.730754845961727</c:v>
                </c:pt>
                <c:pt idx="273">
                  <c:v>51.81346665674603</c:v>
                </c:pt>
                <c:pt idx="274">
                  <c:v>51.895799854943874</c:v>
                </c:pt>
                <c:pt idx="275">
                  <c:v>51.977756173651031</c:v>
                </c:pt>
                <c:pt idx="276">
                  <c:v>52.059337338030069</c:v>
                </c:pt>
                <c:pt idx="277">
                  <c:v>52.140545065346608</c:v>
                </c:pt>
                <c:pt idx="278">
                  <c:v>52.221381065005538</c:v>
                </c:pt>
                <c:pt idx="279">
                  <c:v>52.301847038586942</c:v>
                </c:pt>
                <c:pt idx="280">
                  <c:v>52.381944679881919</c:v>
                </c:pt>
                <c:pt idx="281">
                  <c:v>52.461675674928273</c:v>
                </c:pt>
                <c:pt idx="282">
                  <c:v>52.541041702046002</c:v>
                </c:pt>
                <c:pt idx="283">
                  <c:v>52.620044431872572</c:v>
                </c:pt>
                <c:pt idx="284">
                  <c:v>52.69868552739814</c:v>
                </c:pt>
                <c:pt idx="285">
                  <c:v>52.776966644000545</c:v>
                </c:pt>
                <c:pt idx="286">
                  <c:v>52.854889429480139</c:v>
                </c:pt>
                <c:pt idx="287">
                  <c:v>52.932455524094486</c:v>
                </c:pt>
                <c:pt idx="288">
                  <c:v>53.009666560592876</c:v>
                </c:pt>
                <c:pt idx="289">
                  <c:v>53.086524164250726</c:v>
                </c:pt>
                <c:pt idx="290">
                  <c:v>53.163029952903756</c:v>
                </c:pt>
                <c:pt idx="291">
                  <c:v>53.239185536982035</c:v>
                </c:pt>
                <c:pt idx="292">
                  <c:v>53.314992519543949</c:v>
                </c:pt>
                <c:pt idx="293">
                  <c:v>53.390452496309862</c:v>
                </c:pt>
                <c:pt idx="294">
                  <c:v>53.46556705569575</c:v>
                </c:pt>
                <c:pt idx="295">
                  <c:v>53.540337778846641</c:v>
                </c:pt>
                <c:pt idx="296">
                  <c:v>53.614766239669869</c:v>
                </c:pt>
                <c:pt idx="297">
                  <c:v>53.68885400486824</c:v>
                </c:pt>
                <c:pt idx="298">
                  <c:v>53.762602633972975</c:v>
                </c:pt>
                <c:pt idx="299">
                  <c:v>53.836013679376556</c:v>
                </c:pt>
                <c:pt idx="300">
                  <c:v>53.909088686365394</c:v>
                </c:pt>
                <c:pt idx="301">
                  <c:v>53.981829193152407</c:v>
                </c:pt>
                <c:pt idx="302">
                  <c:v>54.054236730909317</c:v>
                </c:pt>
                <c:pt idx="303">
                  <c:v>54.126312823798912</c:v>
                </c:pt>
                <c:pt idx="304">
                  <c:v>54.198058989007187</c:v>
                </c:pt>
                <c:pt idx="305">
                  <c:v>54.269476736775168</c:v>
                </c:pt>
                <c:pt idx="306">
                  <c:v>54.340567570430828</c:v>
                </c:pt>
                <c:pt idx="307">
                  <c:v>54.411332986420632</c:v>
                </c:pt>
                <c:pt idx="308">
                  <c:v>54.481774474341087</c:v>
                </c:pt>
                <c:pt idx="309">
                  <c:v>54.551893516970068</c:v>
                </c:pt>
                <c:pt idx="310">
                  <c:v>54.62169159029807</c:v>
                </c:pt>
                <c:pt idx="311">
                  <c:v>54.691170163559249</c:v>
                </c:pt>
                <c:pt idx="312">
                  <c:v>54.76033069926234</c:v>
                </c:pt>
                <c:pt idx="313">
                  <c:v>54.829174653221493</c:v>
                </c:pt>
                <c:pt idx="314">
                  <c:v>54.897703474586827</c:v>
                </c:pt>
                <c:pt idx="315">
                  <c:v>54.965918605875039</c:v>
                </c:pt>
                <c:pt idx="316">
                  <c:v>55.033821482999684</c:v>
                </c:pt>
                <c:pt idx="317">
                  <c:v>55.101413535301461</c:v>
                </c:pt>
                <c:pt idx="318">
                  <c:v>55.168696185578263</c:v>
                </c:pt>
                <c:pt idx="319">
                  <c:v>55.23567085011512</c:v>
                </c:pt>
                <c:pt idx="320">
                  <c:v>55.302338938714072</c:v>
                </c:pt>
                <c:pt idx="321">
                  <c:v>55.368701854723774</c:v>
                </c:pt>
                <c:pt idx="322">
                  <c:v>55.434760995069055</c:v>
                </c:pt>
                <c:pt idx="323">
                  <c:v>55.500517750280359</c:v>
                </c:pt>
                <c:pt idx="324">
                  <c:v>55.565973504522979</c:v>
                </c:pt>
                <c:pt idx="325">
                  <c:v>55.631129635626188</c:v>
                </c:pt>
                <c:pt idx="326">
                  <c:v>55.695987515112286</c:v>
                </c:pt>
                <c:pt idx="327">
                  <c:v>55.760548508225426</c:v>
                </c:pt>
                <c:pt idx="328">
                  <c:v>55.82481397396036</c:v>
                </c:pt>
                <c:pt idx="329">
                  <c:v>55.888785265091073</c:v>
                </c:pt>
                <c:pt idx="330">
                  <c:v>55.952463728199227</c:v>
                </c:pt>
                <c:pt idx="331">
                  <c:v>56.015850703702512</c:v>
                </c:pt>
                <c:pt idx="332">
                  <c:v>56.078947525882889</c:v>
                </c:pt>
                <c:pt idx="333">
                  <c:v>56.141755522914636</c:v>
                </c:pt>
                <c:pt idx="334">
                  <c:v>56.204276016892322</c:v>
                </c:pt>
                <c:pt idx="335">
                  <c:v>56.266510323858661</c:v>
                </c:pt>
                <c:pt idx="336">
                  <c:v>56.328459753832171</c:v>
                </c:pt>
                <c:pt idx="337">
                  <c:v>56.451509192919289</c:v>
                </c:pt>
                <c:pt idx="338">
                  <c:v>56.51261179219663</c:v>
                </c:pt>
                <c:pt idx="339">
                  <c:v>56.573434694863138</c:v>
                </c:pt>
                <c:pt idx="340">
                  <c:v>56.633979181227595</c:v>
                </c:pt>
                <c:pt idx="341">
                  <c:v>56.75423799700927</c:v>
                </c:pt>
                <c:pt idx="342">
                  <c:v>56.813954857848209</c:v>
                </c:pt>
                <c:pt idx="343">
                  <c:v>56.87339836528183</c:v>
                </c:pt>
                <c:pt idx="344">
                  <c:v>56.932569770582958</c:v>
                </c:pt>
                <c:pt idx="345">
                  <c:v>56.991470319296688</c:v>
                </c:pt>
                <c:pt idx="346">
                  <c:v>57.050101251266675</c:v>
                </c:pt>
                <c:pt idx="347">
                  <c:v>57.108463800661184</c:v>
                </c:pt>
                <c:pt idx="348">
                  <c:v>57.16655919599912</c:v>
                </c:pt>
                <c:pt idx="349">
                  <c:v>57.224388660175812</c:v>
                </c:pt>
                <c:pt idx="350">
                  <c:v>57.281953410488804</c:v>
                </c:pt>
                <c:pt idx="351">
                  <c:v>57.339254658663485</c:v>
                </c:pt>
                <c:pt idx="352">
                  <c:v>57.39629361087858</c:v>
                </c:pt>
                <c:pt idx="353">
                  <c:v>57.621850391002873</c:v>
                </c:pt>
                <c:pt idx="354">
                  <c:v>57.677595763738452</c:v>
                </c:pt>
                <c:pt idx="355">
                  <c:v>57.733085962520569</c:v>
                </c:pt>
                <c:pt idx="356">
                  <c:v>57.898037169002151</c:v>
                </c:pt>
                <c:pt idx="357">
                  <c:v>57.952518299190338</c:v>
                </c:pt>
                <c:pt idx="358">
                  <c:v>58.006750042484207</c:v>
                </c:pt>
                <c:pt idx="359">
                  <c:v>58.060733540450087</c:v>
                </c:pt>
                <c:pt idx="360">
                  <c:v>58.114469929428779</c:v>
                </c:pt>
                <c:pt idx="361">
                  <c:v>58.167960340559503</c:v>
                </c:pt>
                <c:pt idx="362">
                  <c:v>58.221205899803699</c:v>
                </c:pt>
                <c:pt idx="363">
                  <c:v>58.274207727968708</c:v>
                </c:pt>
                <c:pt idx="364">
                  <c:v>58.32696694073141</c:v>
                </c:pt>
                <c:pt idx="365">
                  <c:v>58.379484648661688</c:v>
                </c:pt>
                <c:pt idx="366">
                  <c:v>58.431761957245776</c:v>
                </c:pt>
                <c:pt idx="367">
                  <c:v>58.483799966909558</c:v>
                </c:pt>
                <c:pt idx="368">
                  <c:v>58.535599773041753</c:v>
                </c:pt>
                <c:pt idx="369">
                  <c:v>58.587162466016935</c:v>
                </c:pt>
                <c:pt idx="370">
                  <c:v>58.638489131218478</c:v>
                </c:pt>
                <c:pt idx="371">
                  <c:v>58.689580849061443</c:v>
                </c:pt>
                <c:pt idx="372">
                  <c:v>58.740438695015307</c:v>
                </c:pt>
                <c:pt idx="373">
                  <c:v>58.79106373962658</c:v>
                </c:pt>
                <c:pt idx="374">
                  <c:v>58.841457048541365</c:v>
                </c:pt>
                <c:pt idx="375">
                  <c:v>58.891619682527775</c:v>
                </c:pt>
                <c:pt idx="376">
                  <c:v>58.941552697498267</c:v>
                </c:pt>
                <c:pt idx="377">
                  <c:v>58.991257144531858</c:v>
                </c:pt>
                <c:pt idx="378">
                  <c:v>59.040734069896267</c:v>
                </c:pt>
                <c:pt idx="379">
                  <c:v>59.089984515069943</c:v>
                </c:pt>
                <c:pt idx="380">
                  <c:v>59.13900951676397</c:v>
                </c:pt>
                <c:pt idx="381">
                  <c:v>59.187810106943893</c:v>
                </c:pt>
                <c:pt idx="382">
                  <c:v>59.236387312851434</c:v>
                </c:pt>
                <c:pt idx="383">
                  <c:v>59.284742157026137</c:v>
                </c:pt>
                <c:pt idx="384">
                  <c:v>59.332875657326888</c:v>
                </c:pt>
                <c:pt idx="385">
                  <c:v>59.380788826953321</c:v>
                </c:pt>
                <c:pt idx="386">
                  <c:v>59.428482674467141</c:v>
                </c:pt>
                <c:pt idx="387">
                  <c:v>59.47595820381342</c:v>
                </c:pt>
                <c:pt idx="388">
                  <c:v>59.523216414341633</c:v>
                </c:pt>
                <c:pt idx="389">
                  <c:v>59.570258300826765</c:v>
                </c:pt>
                <c:pt idx="390">
                  <c:v>59.617084853490205</c:v>
                </c:pt>
                <c:pt idx="391">
                  <c:v>59.663697058020645</c:v>
                </c:pt>
                <c:pt idx="392">
                  <c:v>59.710095895594776</c:v>
                </c:pt>
                <c:pt idx="393">
                  <c:v>59.756282342897961</c:v>
                </c:pt>
                <c:pt idx="394">
                  <c:v>59.802257372144801</c:v>
                </c:pt>
                <c:pt idx="395">
                  <c:v>59.848021951099582</c:v>
                </c:pt>
                <c:pt idx="396">
                  <c:v>59.89357704309667</c:v>
                </c:pt>
                <c:pt idx="397">
                  <c:v>59.938923607060779</c:v>
                </c:pt>
                <c:pt idx="398">
                  <c:v>59.984062597527128</c:v>
                </c:pt>
                <c:pt idx="399">
                  <c:v>60.028994964661592</c:v>
                </c:pt>
                <c:pt idx="400">
                  <c:v>60.073721654280654</c:v>
                </c:pt>
                <c:pt idx="401">
                  <c:v>60.118243607871328</c:v>
                </c:pt>
                <c:pt idx="402">
                  <c:v>60.162561762610984</c:v>
                </c:pt>
                <c:pt idx="403">
                  <c:v>60.206677051387075</c:v>
                </c:pt>
                <c:pt idx="404">
                  <c:v>60.250590402816755</c:v>
                </c:pt>
                <c:pt idx="405">
                  <c:v>60.294302741266456</c:v>
                </c:pt>
                <c:pt idx="406">
                  <c:v>60.337814986871336</c:v>
                </c:pt>
                <c:pt idx="407">
                  <c:v>60.381128055554619</c:v>
                </c:pt>
                <c:pt idx="408">
                  <c:v>60.42424285904692</c:v>
                </c:pt>
                <c:pt idx="409">
                  <c:v>60.467160304905399</c:v>
                </c:pt>
                <c:pt idx="410">
                  <c:v>60.509881296532896</c:v>
                </c:pt>
                <c:pt idx="411">
                  <c:v>60.552406733196925</c:v>
                </c:pt>
                <c:pt idx="412">
                  <c:v>60.594737510048617</c:v>
                </c:pt>
                <c:pt idx="413">
                  <c:v>60.636874518141546</c:v>
                </c:pt>
                <c:pt idx="414">
                  <c:v>60.67881864445048</c:v>
                </c:pt>
                <c:pt idx="415">
                  <c:v>60.720570771890117</c:v>
                </c:pt>
                <c:pt idx="416">
                  <c:v>60.762131779333593</c:v>
                </c:pt>
                <c:pt idx="417">
                  <c:v>60.803502541631005</c:v>
                </c:pt>
                <c:pt idx="418">
                  <c:v>60.84468392962782</c:v>
                </c:pt>
                <c:pt idx="419">
                  <c:v>60.885676810183249</c:v>
                </c:pt>
                <c:pt idx="420">
                  <c:v>60.92648204618844</c:v>
                </c:pt>
                <c:pt idx="421">
                  <c:v>60.967100496584678</c:v>
                </c:pt>
                <c:pt idx="422">
                  <c:v>61.007533016381444</c:v>
                </c:pt>
                <c:pt idx="423">
                  <c:v>61.047780456674417</c:v>
                </c:pt>
                <c:pt idx="424">
                  <c:v>61.087843664663403</c:v>
                </c:pt>
                <c:pt idx="425">
                  <c:v>61.127723483670152</c:v>
                </c:pt>
                <c:pt idx="426">
                  <c:v>61.167420753156122</c:v>
                </c:pt>
                <c:pt idx="427">
                  <c:v>61.206936308740126</c:v>
                </c:pt>
                <c:pt idx="428">
                  <c:v>61.246270982215961</c:v>
                </c:pt>
                <c:pt idx="429">
                  <c:v>61.285425601569884</c:v>
                </c:pt>
                <c:pt idx="430">
                  <c:v>61.324400990998065</c:v>
                </c:pt>
                <c:pt idx="431">
                  <c:v>61.363197970923899</c:v>
                </c:pt>
                <c:pt idx="432">
                  <c:v>61.401817358015322</c:v>
                </c:pt>
                <c:pt idx="433">
                  <c:v>61.44025996520196</c:v>
                </c:pt>
                <c:pt idx="434">
                  <c:v>61.478526601692288</c:v>
                </c:pt>
                <c:pt idx="435">
                  <c:v>61.516618072990617</c:v>
                </c:pt>
                <c:pt idx="436">
                  <c:v>61.554535180914051</c:v>
                </c:pt>
                <c:pt idx="437">
                  <c:v>61.592278723609439</c:v>
                </c:pt>
                <c:pt idx="438">
                  <c:v>61.629849495570078</c:v>
                </c:pt>
                <c:pt idx="439">
                  <c:v>61.66724828765247</c:v>
                </c:pt>
                <c:pt idx="440">
                  <c:v>61.704475887093011</c:v>
                </c:pt>
                <c:pt idx="441">
                  <c:v>61.741533077524494</c:v>
                </c:pt>
                <c:pt idx="442">
                  <c:v>61.778420638992692</c:v>
                </c:pt>
                <c:pt idx="443">
                  <c:v>61.815139347972661</c:v>
                </c:pt>
                <c:pt idx="444">
                  <c:v>61.851689977385192</c:v>
                </c:pt>
                <c:pt idx="445">
                  <c:v>61.888073296613037</c:v>
                </c:pt>
                <c:pt idx="446">
                  <c:v>61.924290071517085</c:v>
                </c:pt>
                <c:pt idx="447">
                  <c:v>61.960341064452507</c:v>
                </c:pt>
                <c:pt idx="448">
                  <c:v>61.996227034284829</c:v>
                </c:pt>
                <c:pt idx="449">
                  <c:v>62.031948736405816</c:v>
                </c:pt>
                <c:pt idx="450">
                  <c:v>62.067506922749516</c:v>
                </c:pt>
                <c:pt idx="451">
                  <c:v>62.102902341807933</c:v>
                </c:pt>
                <c:pt idx="452">
                  <c:v>62.138135738646888</c:v>
                </c:pt>
                <c:pt idx="453">
                  <c:v>62.173207854921678</c:v>
                </c:pt>
                <c:pt idx="454">
                  <c:v>62.208119428892658</c:v>
                </c:pt>
                <c:pt idx="455">
                  <c:v>62.242871195440806</c:v>
                </c:pt>
                <c:pt idx="456">
                  <c:v>62.277463886083204</c:v>
                </c:pt>
                <c:pt idx="457">
                  <c:v>62.311898228988412</c:v>
                </c:pt>
                <c:pt idx="458">
                  <c:v>62.346174948991795</c:v>
                </c:pt>
                <c:pt idx="459">
                  <c:v>62.380294767610806</c:v>
                </c:pt>
                <c:pt idx="460">
                  <c:v>62.41425840306016</c:v>
                </c:pt>
                <c:pt idx="461">
                  <c:v>62.448066570266931</c:v>
                </c:pt>
                <c:pt idx="462">
                  <c:v>62.481719980885636</c:v>
                </c:pt>
                <c:pt idx="463">
                  <c:v>62.515219343313184</c:v>
                </c:pt>
                <c:pt idx="464">
                  <c:v>62.548565362703847</c:v>
                </c:pt>
                <c:pt idx="465">
                  <c:v>62.581758740984</c:v>
                </c:pt>
                <c:pt idx="466">
                  <c:v>62.614800176866986</c:v>
                </c:pt>
                <c:pt idx="467">
                  <c:v>62.647690365867803</c:v>
                </c:pt>
                <c:pt idx="468">
                  <c:v>62.680430000317713</c:v>
                </c:pt>
                <c:pt idx="469">
                  <c:v>62.71301976937886</c:v>
                </c:pt>
                <c:pt idx="470">
                  <c:v>62.745460359058733</c:v>
                </c:pt>
                <c:pt idx="471">
                  <c:v>62.777752452224647</c:v>
                </c:pt>
                <c:pt idx="472">
                  <c:v>62.809896728618085</c:v>
                </c:pt>
                <c:pt idx="473">
                  <c:v>62.841893864869014</c:v>
                </c:pt>
                <c:pt idx="474">
                  <c:v>62.873744534510152</c:v>
                </c:pt>
                <c:pt idx="475">
                  <c:v>62.905449407991114</c:v>
                </c:pt>
                <c:pt idx="476">
                  <c:v>62.937009152692546</c:v>
                </c:pt>
                <c:pt idx="477">
                  <c:v>62.968424432940161</c:v>
                </c:pt>
                <c:pt idx="478">
                  <c:v>62.999695910018715</c:v>
                </c:pt>
                <c:pt idx="479">
                  <c:v>63.030824242185965</c:v>
                </c:pt>
                <c:pt idx="480">
                  <c:v>63.061810084686464</c:v>
                </c:pt>
                <c:pt idx="481">
                  <c:v>63.092654089765425</c:v>
                </c:pt>
                <c:pt idx="482">
                  <c:v>63.123356906682389</c:v>
                </c:pt>
                <c:pt idx="483">
                  <c:v>63.153919181724923</c:v>
                </c:pt>
                <c:pt idx="484">
                  <c:v>63.184341558222236</c:v>
                </c:pt>
                <c:pt idx="485">
                  <c:v>63.214624676558678</c:v>
                </c:pt>
                <c:pt idx="486">
                  <c:v>63.244769174187255</c:v>
                </c:pt>
                <c:pt idx="487">
                  <c:v>63.274775685643043</c:v>
                </c:pt>
                <c:pt idx="488">
                  <c:v>63.304644842556527</c:v>
                </c:pt>
                <c:pt idx="489">
                  <c:v>63.334377273666917</c:v>
                </c:pt>
                <c:pt idx="490">
                  <c:v>63.363973604835387</c:v>
                </c:pt>
                <c:pt idx="491">
                  <c:v>63.39343445905822</c:v>
                </c:pt>
                <c:pt idx="492">
                  <c:v>63.422760456479928</c:v>
                </c:pt>
                <c:pt idx="493">
                  <c:v>63.451952214406347</c:v>
                </c:pt>
                <c:pt idx="494">
                  <c:v>63.481010347317586</c:v>
                </c:pt>
                <c:pt idx="495">
                  <c:v>63.509935466880968</c:v>
                </c:pt>
                <c:pt idx="496">
                  <c:v>63.538728181963926</c:v>
                </c:pt>
                <c:pt idx="497">
                  <c:v>63.567389098646807</c:v>
                </c:pt>
                <c:pt idx="498">
                  <c:v>63.595918820235632</c:v>
                </c:pt>
                <c:pt idx="499">
                  <c:v>63.624317947274783</c:v>
                </c:pt>
                <c:pt idx="500">
                  <c:v>63.652587077559666</c:v>
                </c:pt>
                <c:pt idx="501">
                  <c:v>63.680726806149281</c:v>
                </c:pt>
                <c:pt idx="502">
                  <c:v>63.708737725378754</c:v>
                </c:pt>
                <c:pt idx="503">
                  <c:v>63.736620424871788</c:v>
                </c:pt>
                <c:pt idx="504">
                  <c:v>63.764375491553103</c:v>
                </c:pt>
                <c:pt idx="505">
                  <c:v>63.79200350966078</c:v>
                </c:pt>
                <c:pt idx="506">
                  <c:v>63.819505060758537</c:v>
                </c:pt>
                <c:pt idx="507">
                  <c:v>63.846880723748001</c:v>
                </c:pt>
                <c:pt idx="508">
                  <c:v>63.874131074880893</c:v>
                </c:pt>
                <c:pt idx="509">
                  <c:v>63.901256687771124</c:v>
                </c:pt>
                <c:pt idx="510">
                  <c:v>63.928258133406885</c:v>
                </c:pt>
                <c:pt idx="511">
                  <c:v>63.95513598016273</c:v>
                </c:pt>
                <c:pt idx="512">
                  <c:v>63.981890793811409</c:v>
                </c:pt>
                <c:pt idx="513">
                  <c:v>64.008523137535917</c:v>
                </c:pt>
                <c:pt idx="514">
                  <c:v>64.035033571941241</c:v>
                </c:pt>
                <c:pt idx="515">
                  <c:v>64.06142265506621</c:v>
                </c:pt>
                <c:pt idx="516">
                  <c:v>64.08769094239527</c:v>
                </c:pt>
                <c:pt idx="517">
                  <c:v>64.113838986870078</c:v>
                </c:pt>
                <c:pt idx="518">
                  <c:v>64.139867338901254</c:v>
                </c:pt>
                <c:pt idx="519">
                  <c:v>64.165776546379931</c:v>
                </c:pt>
                <c:pt idx="520">
                  <c:v>64.19156715468921</c:v>
                </c:pt>
                <c:pt idx="521">
                  <c:v>64.217239706715773</c:v>
                </c:pt>
                <c:pt idx="522">
                  <c:v>64.242794742861207</c:v>
                </c:pt>
                <c:pt idx="523">
                  <c:v>64.268232801053443</c:v>
                </c:pt>
                <c:pt idx="524">
                  <c:v>64.293554416757999</c:v>
                </c:pt>
                <c:pt idx="525">
                  <c:v>64.31876012298936</c:v>
                </c:pt>
                <c:pt idx="526">
                  <c:v>64.343850450322122</c:v>
                </c:pt>
                <c:pt idx="527">
                  <c:v>64.368825926902176</c:v>
                </c:pt>
                <c:pt idx="528">
                  <c:v>64.393687078457816</c:v>
                </c:pt>
                <c:pt idx="529">
                  <c:v>64.41843442831086</c:v>
                </c:pt>
                <c:pt idx="530">
                  <c:v>64.443068497387586</c:v>
                </c:pt>
                <c:pt idx="531">
                  <c:v>64.46758980422976</c:v>
                </c:pt>
                <c:pt idx="532">
                  <c:v>64.491998865005499</c:v>
                </c:pt>
                <c:pt idx="533">
                  <c:v>64.516296193520219</c:v>
                </c:pt>
                <c:pt idx="534">
                  <c:v>64.540482301227328</c:v>
                </c:pt>
                <c:pt idx="535">
                  <c:v>64.56455769723911</c:v>
                </c:pt>
                <c:pt idx="536">
                  <c:v>64.588522888337394</c:v>
                </c:pt>
                <c:pt idx="537">
                  <c:v>64.612378378984175</c:v>
                </c:pt>
                <c:pt idx="538">
                  <c:v>64.636124671332311</c:v>
                </c:pt>
                <c:pt idx="539">
                  <c:v>64.659762265236068</c:v>
                </c:pt>
                <c:pt idx="540">
                  <c:v>64.683291658261595</c:v>
                </c:pt>
                <c:pt idx="541">
                  <c:v>64.706713345697494</c:v>
                </c:pt>
                <c:pt idx="542">
                  <c:v>64.730027820565127</c:v>
                </c:pt>
                <c:pt idx="543">
                  <c:v>64.753235573629084</c:v>
                </c:pt>
                <c:pt idx="544">
                  <c:v>64.776337093407491</c:v>
                </c:pt>
                <c:pt idx="545">
                  <c:v>64.799332866182283</c:v>
                </c:pt>
                <c:pt idx="546">
                  <c:v>64.822223376009418</c:v>
                </c:pt>
                <c:pt idx="547">
                  <c:v>64.845009104729144</c:v>
                </c:pt>
                <c:pt idx="548">
                  <c:v>64.867690531976038</c:v>
                </c:pt>
                <c:pt idx="549">
                  <c:v>64.890268135189174</c:v>
                </c:pt>
                <c:pt idx="550">
                  <c:v>64.912742389622167</c:v>
                </c:pt>
                <c:pt idx="551">
                  <c:v>64.935113768353133</c:v>
                </c:pt>
                <c:pt idx="552">
                  <c:v>64.957382742294698</c:v>
                </c:pt>
                <c:pt idx="553">
                  <c:v>64.979549780203897</c:v>
                </c:pt>
                <c:pt idx="554">
                  <c:v>65.001615348692013</c:v>
                </c:pt>
                <c:pt idx="555">
                  <c:v>65.023579912234425</c:v>
                </c:pt>
                <c:pt idx="556">
                  <c:v>65.04544393318038</c:v>
                </c:pt>
                <c:pt idx="557">
                  <c:v>65.067207871762747</c:v>
                </c:pt>
                <c:pt idx="558">
                  <c:v>65.08887218610765</c:v>
                </c:pt>
                <c:pt idx="559">
                  <c:v>65.11043733224416</c:v>
                </c:pt>
                <c:pt idx="560">
                  <c:v>65.131903764113886</c:v>
                </c:pt>
                <c:pt idx="561">
                  <c:v>65.153271933580513</c:v>
                </c:pt>
                <c:pt idx="562">
                  <c:v>65.174542290439334</c:v>
                </c:pt>
                <c:pt idx="563">
                  <c:v>65.19571528242669</c:v>
                </c:pt>
                <c:pt idx="564">
                  <c:v>65.216791355229418</c:v>
                </c:pt>
                <c:pt idx="565">
                  <c:v>65.237770952494245</c:v>
                </c:pt>
                <c:pt idx="566">
                  <c:v>65.258654515837108</c:v>
                </c:pt>
                <c:pt idx="567">
                  <c:v>65.279442484852424</c:v>
                </c:pt>
                <c:pt idx="568">
                  <c:v>65.300135297122381</c:v>
                </c:pt>
                <c:pt idx="569">
                  <c:v>65.320733388226159</c:v>
                </c:pt>
                <c:pt idx="570">
                  <c:v>65.341237191749059</c:v>
                </c:pt>
                <c:pt idx="571">
                  <c:v>65.361647139291648</c:v>
                </c:pt>
                <c:pt idx="572">
                  <c:v>65.38196366047886</c:v>
                </c:pt>
                <c:pt idx="573">
                  <c:v>65.402187182969001</c:v>
                </c:pt>
                <c:pt idx="574">
                  <c:v>65.422318132462806</c:v>
                </c:pt>
                <c:pt idx="575">
                  <c:v>65.442356932712343</c:v>
                </c:pt>
                <c:pt idx="576">
                  <c:v>65.462304005529958</c:v>
                </c:pt>
                <c:pt idx="577">
                  <c:v>65.482159770797168</c:v>
                </c:pt>
                <c:pt idx="578">
                  <c:v>65.501924646473512</c:v>
                </c:pt>
                <c:pt idx="579">
                  <c:v>65.521599048605253</c:v>
                </c:pt>
                <c:pt idx="580">
                  <c:v>65.541183391334258</c:v>
                </c:pt>
                <c:pt idx="581">
                  <c:v>65.560678086906648</c:v>
                </c:pt>
                <c:pt idx="582">
                  <c:v>65.580083545681504</c:v>
                </c:pt>
                <c:pt idx="583">
                  <c:v>65.599400176139483</c:v>
                </c:pt>
                <c:pt idx="584">
                  <c:v>65.618628384891423</c:v>
                </c:pt>
                <c:pt idx="585">
                  <c:v>65.637768576686895</c:v>
                </c:pt>
                <c:pt idx="586">
                  <c:v>65.656821154422758</c:v>
                </c:pt>
                <c:pt idx="587">
                  <c:v>65.675786519151572</c:v>
                </c:pt>
                <c:pt idx="588">
                  <c:v>65.694665070090153</c:v>
                </c:pt>
                <c:pt idx="589">
                  <c:v>65.713457204627815</c:v>
                </c:pt>
                <c:pt idx="590">
                  <c:v>65.732163318334912</c:v>
                </c:pt>
                <c:pt idx="591">
                  <c:v>65.750783804971022</c:v>
                </c:pt>
                <c:pt idx="592">
                  <c:v>65.769319056493316</c:v>
                </c:pt>
                <c:pt idx="593">
                  <c:v>65.787769463064762</c:v>
                </c:pt>
                <c:pt idx="594">
                  <c:v>65.806135413062393</c:v>
                </c:pt>
                <c:pt idx="595">
                  <c:v>65.824417293085418</c:v>
                </c:pt>
                <c:pt idx="596">
                  <c:v>65.842615487963428</c:v>
                </c:pt>
                <c:pt idx="597">
                  <c:v>65.860730380764423</c:v>
                </c:pt>
                <c:pt idx="598">
                  <c:v>65.878762352802937</c:v>
                </c:pt>
                <c:pt idx="599">
                  <c:v>65.896711783648016</c:v>
                </c:pt>
                <c:pt idx="600">
                  <c:v>65.914579051131255</c:v>
                </c:pt>
                <c:pt idx="601">
                  <c:v>65.932364531354722</c:v>
                </c:pt>
                <c:pt idx="602">
                  <c:v>65.950068598698891</c:v>
                </c:pt>
                <c:pt idx="603">
                  <c:v>65.967691625830483</c:v>
                </c:pt>
                <c:pt idx="604">
                  <c:v>65.985233983710359</c:v>
                </c:pt>
                <c:pt idx="605">
                  <c:v>66.002696041601311</c:v>
                </c:pt>
                <c:pt idx="606">
                  <c:v>66.020078167075852</c:v>
                </c:pt>
                <c:pt idx="607">
                  <c:v>66.037380726023883</c:v>
                </c:pt>
                <c:pt idx="608">
                  <c:v>66.054604082660504</c:v>
                </c:pt>
                <c:pt idx="609">
                  <c:v>66.071748599533592</c:v>
                </c:pt>
                <c:pt idx="610">
                  <c:v>66.088814637531456</c:v>
                </c:pt>
                <c:pt idx="611">
                  <c:v>66.105802555890477</c:v>
                </c:pt>
                <c:pt idx="612">
                  <c:v>66.122712712202613</c:v>
                </c:pt>
                <c:pt idx="613">
                  <c:v>66.139545462422944</c:v>
                </c:pt>
                <c:pt idx="614">
                  <c:v>66.156301160877163</c:v>
                </c:pt>
                <c:pt idx="615">
                  <c:v>66.172980160269077</c:v>
                </c:pt>
                <c:pt idx="616">
                  <c:v>66.18958281168797</c:v>
                </c:pt>
                <c:pt idx="617">
                  <c:v>66.206109464615977</c:v>
                </c:pt>
                <c:pt idx="618">
                  <c:v>66.222560466935562</c:v>
                </c:pt>
                <c:pt idx="619">
                  <c:v>66.238936164936703</c:v>
                </c:pt>
                <c:pt idx="620">
                  <c:v>66.25523690332426</c:v>
                </c:pt>
                <c:pt idx="621">
                  <c:v>66.271463025225188</c:v>
                </c:pt>
                <c:pt idx="622">
                  <c:v>66.287614872195832</c:v>
                </c:pt>
                <c:pt idx="623">
                  <c:v>66.303692784229014</c:v>
                </c:pt>
                <c:pt idx="624">
                  <c:v>66.319697099761257</c:v>
                </c:pt>
                <c:pt idx="625">
                  <c:v>66.335628155679899</c:v>
                </c:pt>
                <c:pt idx="626">
                  <c:v>66.351486287330175</c:v>
                </c:pt>
                <c:pt idx="627">
                  <c:v>66.367271828522277</c:v>
                </c:pt>
                <c:pt idx="628">
                  <c:v>66.382985111538403</c:v>
                </c:pt>
                <c:pt idx="629">
                  <c:v>66.398626467139721</c:v>
                </c:pt>
                <c:pt idx="630">
                  <c:v>66.414196224573331</c:v>
                </c:pt>
                <c:pt idx="631">
                  <c:v>66.429694711579202</c:v>
                </c:pt>
                <c:pt idx="632">
                  <c:v>66.445122254397106</c:v>
                </c:pt>
                <c:pt idx="633">
                  <c:v>66.460479177773436</c:v>
                </c:pt>
                <c:pt idx="634">
                  <c:v>66.475765804968077</c:v>
                </c:pt>
                <c:pt idx="635">
                  <c:v>66.490982457761163</c:v>
                </c:pt>
                <c:pt idx="636">
                  <c:v>66.506129456459917</c:v>
                </c:pt>
                <c:pt idx="637">
                  <c:v>66.521207119905327</c:v>
                </c:pt>
                <c:pt idx="638">
                  <c:v>66.536215765478914</c:v>
                </c:pt>
                <c:pt idx="639">
                  <c:v>66.551155709109395</c:v>
                </c:pt>
                <c:pt idx="640">
                  <c:v>66.566027265279288</c:v>
                </c:pt>
                <c:pt idx="641">
                  <c:v>66.580830747031584</c:v>
                </c:pt>
                <c:pt idx="642">
                  <c:v>66.595566465976376</c:v>
                </c:pt>
                <c:pt idx="643">
                  <c:v>66.610234732297272</c:v>
                </c:pt>
                <c:pt idx="644">
                  <c:v>66.624835854758075</c:v>
                </c:pt>
                <c:pt idx="645">
                  <c:v>66.639370140709232</c:v>
                </c:pt>
                <c:pt idx="646">
                  <c:v>66.653837896094274</c:v>
                </c:pt>
                <c:pt idx="647">
                  <c:v>66.668239425456264</c:v>
                </c:pt>
                <c:pt idx="648">
                  <c:v>66.682575031944268</c:v>
                </c:pt>
                <c:pt idx="649">
                  <c:v>66.696845017319632</c:v>
                </c:pt>
                <c:pt idx="650">
                  <c:v>66.711049681962436</c:v>
                </c:pt>
                <c:pt idx="651">
                  <c:v>66.725189324877775</c:v>
                </c:pt>
                <c:pt idx="652">
                  <c:v>66.73926424370201</c:v>
                </c:pt>
                <c:pt idx="653">
                  <c:v>66.753274734709109</c:v>
                </c:pt>
                <c:pt idx="654">
                  <c:v>66.767221092816825</c:v>
                </c:pt>
                <c:pt idx="655">
                  <c:v>66.781103611592968</c:v>
                </c:pt>
                <c:pt idx="656">
                  <c:v>66.794922583261481</c:v>
                </c:pt>
                <c:pt idx="657">
                  <c:v>66.808678298708742</c:v>
                </c:pt>
                <c:pt idx="658">
                  <c:v>66.822371047489497</c:v>
                </c:pt>
                <c:pt idx="659">
                  <c:v>66.836001117833121</c:v>
                </c:pt>
                <c:pt idx="660">
                  <c:v>66.849568796649635</c:v>
                </c:pt>
                <c:pt idx="661">
                  <c:v>66.863074369535681</c:v>
                </c:pt>
                <c:pt idx="662">
                  <c:v>66.876518120780602</c:v>
                </c:pt>
                <c:pt idx="663">
                  <c:v>66.889900333372438</c:v>
                </c:pt>
                <c:pt idx="664">
                  <c:v>66.903221289003824</c:v>
                </c:pt>
                <c:pt idx="665">
                  <c:v>66.916481268077959</c:v>
                </c:pt>
                <c:pt idx="666">
                  <c:v>66.92968054971449</c:v>
                </c:pt>
                <c:pt idx="667">
                  <c:v>66.942819411755409</c:v>
                </c:pt>
                <c:pt idx="668">
                  <c:v>66.95589813077089</c:v>
                </c:pt>
                <c:pt idx="669">
                  <c:v>66.968916982065096</c:v>
                </c:pt>
                <c:pt idx="670">
                  <c:v>66.981876239681995</c:v>
                </c:pt>
                <c:pt idx="671">
                  <c:v>66.994776176411122</c:v>
                </c:pt>
                <c:pt idx="672">
                  <c:v>67.007617063793319</c:v>
                </c:pt>
                <c:pt idx="673">
                  <c:v>67.020399172126446</c:v>
                </c:pt>
                <c:pt idx="674">
                  <c:v>67.033122770471095</c:v>
                </c:pt>
                <c:pt idx="675">
                  <c:v>67.04578812665622</c:v>
                </c:pt>
                <c:pt idx="676">
                  <c:v>67.058395507284786</c:v>
                </c:pt>
                <c:pt idx="677">
                  <c:v>67.070945177739404</c:v>
                </c:pt>
                <c:pt idx="678">
                  <c:v>67.083437402187883</c:v>
                </c:pt>
                <c:pt idx="679">
                  <c:v>67.095872443588803</c:v>
                </c:pt>
                <c:pt idx="680">
                  <c:v>67.108250563697084</c:v>
                </c:pt>
                <c:pt idx="681">
                  <c:v>67.132837081069837</c:v>
                </c:pt>
                <c:pt idx="682">
                  <c:v>67.145045995875122</c:v>
                </c:pt>
                <c:pt idx="683">
                  <c:v>67.157199024480249</c:v>
                </c:pt>
                <c:pt idx="684">
                  <c:v>67.169296422703823</c:v>
                </c:pt>
                <c:pt idx="685">
                  <c:v>67.181338445193418</c:v>
                </c:pt>
                <c:pt idx="686">
                  <c:v>67.193325345430978</c:v>
                </c:pt>
                <c:pt idx="687">
                  <c:v>67.2052573757381</c:v>
                </c:pt>
                <c:pt idx="688">
                  <c:v>67.217134787281438</c:v>
                </c:pt>
                <c:pt idx="689">
                  <c:v>67.228957830077874</c:v>
                </c:pt>
                <c:pt idx="690">
                  <c:v>67.240726752999905</c:v>
                </c:pt>
                <c:pt idx="691">
                  <c:v>67.252441803780755</c:v>
                </c:pt>
                <c:pt idx="692">
                  <c:v>67.264103229019682</c:v>
                </c:pt>
                <c:pt idx="693">
                  <c:v>67.275711274187131</c:v>
                </c:pt>
                <c:pt idx="694">
                  <c:v>67.287266183629924</c:v>
                </c:pt>
                <c:pt idx="695">
                  <c:v>67.298768200576362</c:v>
                </c:pt>
                <c:pt idx="696">
                  <c:v>67.310217567141365</c:v>
                </c:pt>
                <c:pt idx="697">
                  <c:v>67.321614524331608</c:v>
                </c:pt>
                <c:pt idx="698">
                  <c:v>67.332959312050548</c:v>
                </c:pt>
                <c:pt idx="699">
                  <c:v>67.34425216910347</c:v>
                </c:pt>
                <c:pt idx="700">
                  <c:v>67.35549333320256</c:v>
                </c:pt>
                <c:pt idx="701">
                  <c:v>67.366683040971836</c:v>
                </c:pt>
                <c:pt idx="702">
                  <c:v>67.377821527952207</c:v>
                </c:pt>
                <c:pt idx="703">
                  <c:v>67.388909028606378</c:v>
                </c:pt>
                <c:pt idx="704">
                  <c:v>67.399945776323818</c:v>
                </c:pt>
                <c:pt idx="705">
                  <c:v>67.410932003425643</c:v>
                </c:pt>
                <c:pt idx="706">
                  <c:v>67.421867941169523</c:v>
                </c:pt>
                <c:pt idx="707">
                  <c:v>67.432753819754552</c:v>
                </c:pt>
                <c:pt idx="708">
                  <c:v>67.4435898683261</c:v>
                </c:pt>
                <c:pt idx="709">
                  <c:v>67.454376314980607</c:v>
                </c:pt>
                <c:pt idx="710">
                  <c:v>67.465113386770412</c:v>
                </c:pt>
                <c:pt idx="711">
                  <c:v>67.47580130970853</c:v>
                </c:pt>
                <c:pt idx="712">
                  <c:v>67.486440308773382</c:v>
                </c:pt>
                <c:pt idx="713">
                  <c:v>67.497030607913587</c:v>
                </c:pt>
                <c:pt idx="714">
                  <c:v>67.507572430052605</c:v>
                </c:pt>
                <c:pt idx="715">
                  <c:v>67.518065997093501</c:v>
                </c:pt>
                <c:pt idx="716">
                  <c:v>67.528511529923549</c:v>
                </c:pt>
                <c:pt idx="717">
                  <c:v>67.538909248418932</c:v>
                </c:pt>
                <c:pt idx="718">
                  <c:v>67.549259371449338</c:v>
                </c:pt>
                <c:pt idx="719">
                  <c:v>67.559562116882603</c:v>
                </c:pt>
                <c:pt idx="720">
                  <c:v>67.569817701589244</c:v>
                </c:pt>
                <c:pt idx="721">
                  <c:v>67.580026341447081</c:v>
                </c:pt>
                <c:pt idx="722">
                  <c:v>67.590188251345751</c:v>
                </c:pt>
                <c:pt idx="723">
                  <c:v>67.600303645191232</c:v>
                </c:pt>
                <c:pt idx="724">
                  <c:v>67.61037273591036</c:v>
                </c:pt>
                <c:pt idx="725">
                  <c:v>67.620395735455247</c:v>
                </c:pt>
                <c:pt idx="726">
                  <c:v>67.630372854807874</c:v>
                </c:pt>
                <c:pt idx="727">
                  <c:v>67.640304303984408</c:v>
                </c:pt>
                <c:pt idx="728">
                  <c:v>67.650190292039667</c:v>
                </c:pt>
                <c:pt idx="729">
                  <c:v>67.660031027071554</c:v>
                </c:pt>
                <c:pt idx="730">
                  <c:v>67.669826716225373</c:v>
                </c:pt>
                <c:pt idx="731">
                  <c:v>67.679577565698239</c:v>
                </c:pt>
                <c:pt idx="732">
                  <c:v>67.689283780743395</c:v>
                </c:pt>
                <c:pt idx="733">
                  <c:v>67.698945565674549</c:v>
                </c:pt>
                <c:pt idx="734">
                  <c:v>67.708563123870135</c:v>
                </c:pt>
                <c:pt idx="735">
                  <c:v>67.718136657777677</c:v>
                </c:pt>
                <c:pt idx="736">
                  <c:v>67.727666368917951</c:v>
                </c:pt>
                <c:pt idx="737">
                  <c:v>67.73715245788928</c:v>
                </c:pt>
                <c:pt idx="738">
                  <c:v>67.746595124371765</c:v>
                </c:pt>
                <c:pt idx="739">
                  <c:v>67.755994567131481</c:v>
                </c:pt>
                <c:pt idx="740">
                  <c:v>67.765350984024622</c:v>
                </c:pt>
                <c:pt idx="741">
                  <c:v>67.774664572001711</c:v>
                </c:pt>
                <c:pt idx="742">
                  <c:v>67.783935527111737</c:v>
                </c:pt>
                <c:pt idx="743">
                  <c:v>67.793164044506298</c:v>
                </c:pt>
                <c:pt idx="744">
                  <c:v>67.802350318443629</c:v>
                </c:pt>
                <c:pt idx="745">
                  <c:v>67.81149454229282</c:v>
                </c:pt>
                <c:pt idx="746">
                  <c:v>67.820596908537738</c:v>
                </c:pt>
                <c:pt idx="747">
                  <c:v>67.829657608781233</c:v>
                </c:pt>
                <c:pt idx="748">
                  <c:v>67.838676833749034</c:v>
                </c:pt>
                <c:pt idx="749">
                  <c:v>67.847654773293883</c:v>
                </c:pt>
                <c:pt idx="750">
                  <c:v>67.856591616399413</c:v>
                </c:pt>
                <c:pt idx="751">
                  <c:v>67.865487551184216</c:v>
                </c:pt>
                <c:pt idx="752">
                  <c:v>67.874342764905776</c:v>
                </c:pt>
                <c:pt idx="753">
                  <c:v>67.883157443964407</c:v>
                </c:pt>
                <c:pt idx="754">
                  <c:v>67.89193177390716</c:v>
                </c:pt>
                <c:pt idx="755">
                  <c:v>67.900665939431775</c:v>
                </c:pt>
                <c:pt idx="756">
                  <c:v>67.909360124390517</c:v>
                </c:pt>
                <c:pt idx="757">
                  <c:v>67.918014511794055</c:v>
                </c:pt>
                <c:pt idx="758">
                  <c:v>67.926629283815373</c:v>
                </c:pt>
                <c:pt idx="759">
                  <c:v>67.935204621793517</c:v>
                </c:pt>
                <c:pt idx="760">
                  <c:v>67.943740706237492</c:v>
                </c:pt>
                <c:pt idx="761">
                  <c:v>67.952237716829984</c:v>
                </c:pt>
                <c:pt idx="762">
                  <c:v>67.960695832431227</c:v>
                </c:pt>
                <c:pt idx="763">
                  <c:v>67.969115231082682</c:v>
                </c:pt>
                <c:pt idx="764">
                  <c:v>67.977496090010845</c:v>
                </c:pt>
                <c:pt idx="765">
                  <c:v>67.985838585630987</c:v>
                </c:pt>
                <c:pt idx="766">
                  <c:v>67.994142893550787</c:v>
                </c:pt>
                <c:pt idx="767">
                  <c:v>68.002409188574106</c:v>
                </c:pt>
                <c:pt idx="768">
                  <c:v>68.010637644704659</c:v>
                </c:pt>
                <c:pt idx="769">
                  <c:v>68.018828435149643</c:v>
                </c:pt>
                <c:pt idx="770">
                  <c:v>68.026981732323407</c:v>
                </c:pt>
                <c:pt idx="771">
                  <c:v>68.035097707851037</c:v>
                </c:pt>
                <c:pt idx="772">
                  <c:v>68.04317653257209</c:v>
                </c:pt>
                <c:pt idx="773">
                  <c:v>68.051218376544014</c:v>
                </c:pt>
                <c:pt idx="774">
                  <c:v>68.059223409045885</c:v>
                </c:pt>
                <c:pt idx="775">
                  <c:v>68.067191798581888</c:v>
                </c:pt>
                <c:pt idx="776">
                  <c:v>68.075123712884846</c:v>
                </c:pt>
                <c:pt idx="777">
                  <c:v>68.083019318919852</c:v>
                </c:pt>
                <c:pt idx="778">
                  <c:v>68.090878782887671</c:v>
                </c:pt>
                <c:pt idx="779">
                  <c:v>68.098702270228287</c:v>
                </c:pt>
                <c:pt idx="780">
                  <c:v>68.106489945624418</c:v>
                </c:pt>
                <c:pt idx="781">
                  <c:v>68.114241973004908</c:v>
                </c:pt>
                <c:pt idx="782">
                  <c:v>68.121958515548229</c:v>
                </c:pt>
                <c:pt idx="783">
                  <c:v>68.129639735685927</c:v>
                </c:pt>
                <c:pt idx="784">
                  <c:v>68.137285795105996</c:v>
                </c:pt>
                <c:pt idx="785">
                  <c:v>68.144896854756311</c:v>
                </c:pt>
                <c:pt idx="786">
                  <c:v>68.152473074848018</c:v>
                </c:pt>
                <c:pt idx="787">
                  <c:v>68.160014614858866</c:v>
                </c:pt>
                <c:pt idx="788">
                  <c:v>68.167521633536651</c:v>
                </c:pt>
                <c:pt idx="789">
                  <c:v>68.174994288902468</c:v>
                </c:pt>
                <c:pt idx="790">
                  <c:v>68.18243273825405</c:v>
                </c:pt>
                <c:pt idx="791">
                  <c:v>68.189837138169139</c:v>
                </c:pt>
                <c:pt idx="792">
                  <c:v>68.197207644508737</c:v>
                </c:pt>
                <c:pt idx="793">
                  <c:v>68.204544412420404</c:v>
                </c:pt>
                <c:pt idx="794">
                  <c:v>68.211847596341457</c:v>
                </c:pt>
                <c:pt idx="795">
                  <c:v>68.21911735000235</c:v>
                </c:pt>
                <c:pt idx="796">
                  <c:v>68.226353826429786</c:v>
                </c:pt>
                <c:pt idx="797">
                  <c:v>68.233557177950019</c:v>
                </c:pt>
                <c:pt idx="798">
                  <c:v>68.240727556192013</c:v>
                </c:pt>
                <c:pt idx="799">
                  <c:v>68.247865112090665</c:v>
                </c:pt>
                <c:pt idx="800">
                  <c:v>68.254969995889965</c:v>
                </c:pt>
                <c:pt idx="801">
                  <c:v>68.262042357146157</c:v>
                </c:pt>
                <c:pt idx="802">
                  <c:v>68.26908234473089</c:v>
                </c:pt>
                <c:pt idx="803">
                  <c:v>68.276090106834374</c:v>
                </c:pt>
                <c:pt idx="804">
                  <c:v>68.28306579096845</c:v>
                </c:pt>
                <c:pt idx="805">
                  <c:v>68.290009543969745</c:v>
                </c:pt>
                <c:pt idx="806">
                  <c:v>68.296921512002768</c:v>
                </c:pt>
                <c:pt idx="807">
                  <c:v>68.303801840562883</c:v>
                </c:pt>
                <c:pt idx="808">
                  <c:v>68.310650674479533</c:v>
                </c:pt>
                <c:pt idx="809">
                  <c:v>68.317468157919151</c:v>
                </c:pt>
                <c:pt idx="810">
                  <c:v>68.324254434388294</c:v>
                </c:pt>
                <c:pt idx="811">
                  <c:v>68.331009646736575</c:v>
                </c:pt>
                <c:pt idx="812">
                  <c:v>68.33773393715974</c:v>
                </c:pt>
                <c:pt idx="813">
                  <c:v>68.344427447202619</c:v>
                </c:pt>
                <c:pt idx="814">
                  <c:v>68.351090317762157</c:v>
                </c:pt>
                <c:pt idx="815">
                  <c:v>68.357722689090295</c:v>
                </c:pt>
                <c:pt idx="816">
                  <c:v>68.364324700797013</c:v>
                </c:pt>
                <c:pt idx="817">
                  <c:v>68.370896491853202</c:v>
                </c:pt>
                <c:pt idx="818">
                  <c:v>68.377438200593616</c:v>
                </c:pt>
                <c:pt idx="819">
                  <c:v>68.383949964719818</c:v>
                </c:pt>
                <c:pt idx="820">
                  <c:v>68.390431921302991</c:v>
                </c:pt>
                <c:pt idx="821">
                  <c:v>68.396884206786908</c:v>
                </c:pt>
                <c:pt idx="822">
                  <c:v>68.403306956990761</c:v>
                </c:pt>
                <c:pt idx="823">
                  <c:v>68.409700307112061</c:v>
                </c:pt>
                <c:pt idx="824">
                  <c:v>68.416064391729378</c:v>
                </c:pt>
                <c:pt idx="825">
                  <c:v>68.422399344805356</c:v>
                </c:pt>
                <c:pt idx="826">
                  <c:v>68.428705299689327</c:v>
                </c:pt>
                <c:pt idx="827">
                  <c:v>68.434982389120265</c:v>
                </c:pt>
                <c:pt idx="828">
                  <c:v>68.441230745229547</c:v>
                </c:pt>
                <c:pt idx="829">
                  <c:v>68.447450499543692</c:v>
                </c:pt>
                <c:pt idx="830">
                  <c:v>68.453641782987162</c:v>
                </c:pt>
                <c:pt idx="831">
                  <c:v>68.459804725885107</c:v>
                </c:pt>
                <c:pt idx="832">
                  <c:v>68.465939457966144</c:v>
                </c:pt>
                <c:pt idx="833">
                  <c:v>68.472046108365035</c:v>
                </c:pt>
                <c:pt idx="834">
                  <c:v>68.478124805625427</c:v>
                </c:pt>
                <c:pt idx="835">
                  <c:v>68.484175677702567</c:v>
                </c:pt>
                <c:pt idx="836">
                  <c:v>68.490198851965985</c:v>
                </c:pt>
                <c:pt idx="837">
                  <c:v>68.496194455202186</c:v>
                </c:pt>
                <c:pt idx="838">
                  <c:v>68.502162613617301</c:v>
                </c:pt>
                <c:pt idx="839">
                  <c:v>68.508103452839762</c:v>
                </c:pt>
                <c:pt idx="840">
                  <c:v>68.514017097922917</c:v>
                </c:pt>
                <c:pt idx="841">
                  <c:v>68.519903673347713</c:v>
                </c:pt>
                <c:pt idx="842">
                  <c:v>68.525763303025286</c:v>
                </c:pt>
                <c:pt idx="843">
                  <c:v>68.531596110299532</c:v>
                </c:pt>
                <c:pt idx="844">
                  <c:v>68.537402217949776</c:v>
                </c:pt>
                <c:pt idx="845">
                  <c:v>68.543181748193305</c:v>
                </c:pt>
                <c:pt idx="846">
                  <c:v>68.548934822687983</c:v>
                </c:pt>
                <c:pt idx="847">
                  <c:v>68.554661562534747</c:v>
                </c:pt>
                <c:pt idx="848">
                  <c:v>68.560362088280229</c:v>
                </c:pt>
                <c:pt idx="849">
                  <c:v>68.566036519919251</c:v>
                </c:pt>
                <c:pt idx="850">
                  <c:v>68.571684976897345</c:v>
                </c:pt>
                <c:pt idx="851">
                  <c:v>68.577307578113292</c:v>
                </c:pt>
                <c:pt idx="852">
                  <c:v>68.582904441921627</c:v>
                </c:pt>
                <c:pt idx="853">
                  <c:v>68.588475686135084</c:v>
                </c:pt>
                <c:pt idx="854">
                  <c:v>68.594021428027162</c:v>
                </c:pt>
                <c:pt idx="855">
                  <c:v>68.599541784334505</c:v>
                </c:pt>
                <c:pt idx="856">
                  <c:v>68.605036871259401</c:v>
                </c:pt>
                <c:pt idx="857">
                  <c:v>68.610506804472209</c:v>
                </c:pt>
                <c:pt idx="858">
                  <c:v>68.61595169911385</c:v>
                </c:pt>
                <c:pt idx="859">
                  <c:v>68.621371669798165</c:v>
                </c:pt>
                <c:pt idx="860">
                  <c:v>68.626766830614315</c:v>
                </c:pt>
                <c:pt idx="861">
                  <c:v>68.632137295129283</c:v>
                </c:pt>
                <c:pt idx="862">
                  <c:v>68.637483176390177</c:v>
                </c:pt>
                <c:pt idx="863">
                  <c:v>68.642804586926601</c:v>
                </c:pt>
                <c:pt idx="864">
                  <c:v>68.64810163875309</c:v>
                </c:pt>
                <c:pt idx="865">
                  <c:v>68.653374443371447</c:v>
                </c:pt>
                <c:pt idx="866">
                  <c:v>68.658623111773011</c:v>
                </c:pt>
                <c:pt idx="867">
                  <c:v>68.66384775444115</c:v>
                </c:pt>
                <c:pt idx="868">
                  <c:v>68.6690484813534</c:v>
                </c:pt>
                <c:pt idx="869">
                  <c:v>68.674225401983961</c:v>
                </c:pt>
                <c:pt idx="870">
                  <c:v>68.679378625305844</c:v>
                </c:pt>
                <c:pt idx="871">
                  <c:v>68.684508259793319</c:v>
                </c:pt>
                <c:pt idx="872">
                  <c:v>68.689614413424025</c:v>
                </c:pt>
                <c:pt idx="873">
                  <c:v>68.694697193681392</c:v>
                </c:pt>
                <c:pt idx="874">
                  <c:v>68.69975670755683</c:v>
                </c:pt>
                <c:pt idx="875">
                  <c:v>68.704793061551996</c:v>
                </c:pt>
                <c:pt idx="876">
                  <c:v>68.709806361681061</c:v>
                </c:pt>
                <c:pt idx="877">
                  <c:v>68.71479671347285</c:v>
                </c:pt>
                <c:pt idx="878">
                  <c:v>68.719764221973207</c:v>
                </c:pt>
                <c:pt idx="879">
                  <c:v>68.724708991747093</c:v>
                </c:pt>
                <c:pt idx="880">
                  <c:v>68.729631126880818</c:v>
                </c:pt>
                <c:pt idx="881">
                  <c:v>68.734530730984261</c:v>
                </c:pt>
                <c:pt idx="882">
                  <c:v>68.739407907193012</c:v>
                </c:pt>
                <c:pt idx="883">
                  <c:v>68.744262758170549</c:v>
                </c:pt>
                <c:pt idx="884">
                  <c:v>68.749095386110454</c:v>
                </c:pt>
                <c:pt idx="885">
                  <c:v>68.753905892738445</c:v>
                </c:pt>
                <c:pt idx="886">
                  <c:v>68.758694379314647</c:v>
                </c:pt>
                <c:pt idx="887">
                  <c:v>68.763460946635675</c:v>
                </c:pt>
                <c:pt idx="888">
                  <c:v>68.768205695036698</c:v>
                </c:pt>
                <c:pt idx="889">
                  <c:v>68.772928724393651</c:v>
                </c:pt>
                <c:pt idx="890">
                  <c:v>68.77763013412526</c:v>
                </c:pt>
                <c:pt idx="891">
                  <c:v>68.782310023195166</c:v>
                </c:pt>
                <c:pt idx="892">
                  <c:v>68.786968490114006</c:v>
                </c:pt>
                <c:pt idx="893">
                  <c:v>68.791605632941497</c:v>
                </c:pt>
                <c:pt idx="894">
                  <c:v>68.796221549288475</c:v>
                </c:pt>
                <c:pt idx="895">
                  <c:v>68.800816336318974</c:v>
                </c:pt>
                <c:pt idx="896">
                  <c:v>68.80539009075224</c:v>
                </c:pt>
                <c:pt idx="897">
                  <c:v>68.809942908864826</c:v>
                </c:pt>
                <c:pt idx="898">
                  <c:v>68.814474886492519</c:v>
                </c:pt>
                <c:pt idx="899">
                  <c:v>68.818986119032502</c:v>
                </c:pt>
                <c:pt idx="900">
                  <c:v>68.823476701445188</c:v>
                </c:pt>
                <c:pt idx="901">
                  <c:v>68.827946728256379</c:v>
                </c:pt>
                <c:pt idx="902">
                  <c:v>68.832396293559157</c:v>
                </c:pt>
                <c:pt idx="903">
                  <c:v>68.836825491015887</c:v>
                </c:pt>
                <c:pt idx="904">
                  <c:v>68.841234413860207</c:v>
                </c:pt>
                <c:pt idx="905">
                  <c:v>68.845623154898988</c:v>
                </c:pt>
                <c:pt idx="906">
                  <c:v>68.849991806514254</c:v>
                </c:pt>
                <c:pt idx="907">
                  <c:v>68.854340460665185</c:v>
                </c:pt>
                <c:pt idx="908">
                  <c:v>68.858669208889964</c:v>
                </c:pt>
                <c:pt idx="909">
                  <c:v>68.862978142307824</c:v>
                </c:pt>
                <c:pt idx="910">
                  <c:v>68.867267351620868</c:v>
                </c:pt>
                <c:pt idx="911">
                  <c:v>68.871536927115983</c:v>
                </c:pt>
                <c:pt idx="912">
                  <c:v>68.875786958666836</c:v>
                </c:pt>
                <c:pt idx="913">
                  <c:v>68.880017535735632</c:v>
                </c:pt>
                <c:pt idx="914">
                  <c:v>68.88422874737509</c:v>
                </c:pt>
                <c:pt idx="915">
                  <c:v>68.888420682230318</c:v>
                </c:pt>
                <c:pt idx="916">
                  <c:v>68.892593428540621</c:v>
                </c:pt>
                <c:pt idx="917">
                  <c:v>68.896747074141359</c:v>
                </c:pt>
                <c:pt idx="918">
                  <c:v>68.90088170646591</c:v>
                </c:pt>
                <c:pt idx="919">
                  <c:v>68.904997412547345</c:v>
                </c:pt>
                <c:pt idx="920">
                  <c:v>68.909094279020394</c:v>
                </c:pt>
                <c:pt idx="921">
                  <c:v>68.913172392123187</c:v>
                </c:pt>
                <c:pt idx="922">
                  <c:v>68.917231837699134</c:v>
                </c:pt>
                <c:pt idx="923">
                  <c:v>68.921272701198632</c:v>
                </c:pt>
                <c:pt idx="924">
                  <c:v>68.925295067681006</c:v>
                </c:pt>
                <c:pt idx="925">
                  <c:v>68.929299021816192</c:v>
                </c:pt>
                <c:pt idx="926">
                  <c:v>68.933284647886524</c:v>
                </c:pt>
                <c:pt idx="927">
                  <c:v>68.937252029788581</c:v>
                </c:pt>
                <c:pt idx="928">
                  <c:v>68.941201251034855</c:v>
                </c:pt>
                <c:pt idx="929">
                  <c:v>68.945132394755618</c:v>
                </c:pt>
                <c:pt idx="930">
                  <c:v>68.949045543700578</c:v>
                </c:pt>
                <c:pt idx="931">
                  <c:v>68.952940780240638</c:v>
                </c:pt>
                <c:pt idx="932">
                  <c:v>68.956818186369702</c:v>
                </c:pt>
                <c:pt idx="933">
                  <c:v>68.960677843706321</c:v>
                </c:pt>
                <c:pt idx="934">
                  <c:v>68.964519833495416</c:v>
                </c:pt>
                <c:pt idx="935">
                  <c:v>68.968344236610037</c:v>
                </c:pt>
                <c:pt idx="936">
                  <c:v>68.972151133553027</c:v>
                </c:pt>
                <c:pt idx="937">
                  <c:v>68.975940604458756</c:v>
                </c:pt>
                <c:pt idx="938">
                  <c:v>68.979712729094729</c:v>
                </c:pt>
                <c:pt idx="939">
                  <c:v>68.983467586863355</c:v>
                </c:pt>
                <c:pt idx="940">
                  <c:v>68.987205256803577</c:v>
                </c:pt>
                <c:pt idx="941">
                  <c:v>68.990925817592498</c:v>
                </c:pt>
                <c:pt idx="942">
                  <c:v>68.994629347547146</c:v>
                </c:pt>
                <c:pt idx="943">
                  <c:v>68.998315924625999</c:v>
                </c:pt>
                <c:pt idx="944">
                  <c:v>69.001985626430681</c:v>
                </c:pt>
                <c:pt idx="945">
                  <c:v>69.005638530207619</c:v>
                </c:pt>
                <c:pt idx="946">
                  <c:v>69.00927471284966</c:v>
                </c:pt>
                <c:pt idx="947">
                  <c:v>69.012894250897631</c:v>
                </c:pt>
                <c:pt idx="948">
                  <c:v>69.016497220542021</c:v>
                </c:pt>
                <c:pt idx="949">
                  <c:v>69.020083697624543</c:v>
                </c:pt>
                <c:pt idx="950">
                  <c:v>69.023653757639778</c:v>
                </c:pt>
                <c:pt idx="951">
                  <c:v>69.02720747573666</c:v>
                </c:pt>
                <c:pt idx="952">
                  <c:v>69.030744926720232</c:v>
                </c:pt>
                <c:pt idx="953">
                  <c:v>69.034266185053028</c:v>
                </c:pt>
                <c:pt idx="954">
                  <c:v>69.037771324856777</c:v>
                </c:pt>
                <c:pt idx="955">
                  <c:v>69.041260419913883</c:v>
                </c:pt>
                <c:pt idx="956">
                  <c:v>69.044733543669068</c:v>
                </c:pt>
                <c:pt idx="957">
                  <c:v>69.0481907692308</c:v>
                </c:pt>
                <c:pt idx="958">
                  <c:v>69.051632169372937</c:v>
                </c:pt>
                <c:pt idx="959">
                  <c:v>69.055057816536177</c:v>
                </c:pt>
                <c:pt idx="960">
                  <c:v>69.058467782829652</c:v>
                </c:pt>
                <c:pt idx="961">
                  <c:v>69.061862140032417</c:v>
                </c:pt>
                <c:pt idx="962">
                  <c:v>69.065240959594931</c:v>
                </c:pt>
                <c:pt idx="963">
                  <c:v>69.068604312640616</c:v>
                </c:pt>
                <c:pt idx="964">
                  <c:v>69.071952269967312</c:v>
                </c:pt>
                <c:pt idx="965">
                  <c:v>69.075284902048793</c:v>
                </c:pt>
                <c:pt idx="966">
                  <c:v>69.078602279036218</c:v>
                </c:pt>
                <c:pt idx="967">
                  <c:v>69.081904470759667</c:v>
                </c:pt>
                <c:pt idx="968">
                  <c:v>69.085191546729533</c:v>
                </c:pt>
                <c:pt idx="969">
                  <c:v>69.088463576138068</c:v>
                </c:pt>
                <c:pt idx="970">
                  <c:v>69.091720627860752</c:v>
                </c:pt>
                <c:pt idx="971">
                  <c:v>69.094962770457826</c:v>
                </c:pt>
                <c:pt idx="972">
                  <c:v>69.098190072175669</c:v>
                </c:pt>
                <c:pt idx="973">
                  <c:v>69.101402600948276</c:v>
                </c:pt>
                <c:pt idx="974">
                  <c:v>69.104600424398683</c:v>
                </c:pt>
                <c:pt idx="975">
                  <c:v>69.107783609840382</c:v>
                </c:pt>
                <c:pt idx="976">
                  <c:v>69.110952224278705</c:v>
                </c:pt>
                <c:pt idx="977">
                  <c:v>69.114106334412298</c:v>
                </c:pt>
                <c:pt idx="978">
                  <c:v>69.117246006634488</c:v>
                </c:pt>
                <c:pt idx="979">
                  <c:v>69.120371307034716</c:v>
                </c:pt>
                <c:pt idx="980">
                  <c:v>69.123482301399818</c:v>
                </c:pt>
                <c:pt idx="981">
                  <c:v>69.126579055215601</c:v>
                </c:pt>
                <c:pt idx="982">
                  <c:v>69.129661633668007</c:v>
                </c:pt>
                <c:pt idx="983">
                  <c:v>69.132730101644668</c:v>
                </c:pt>
                <c:pt idx="984">
                  <c:v>69.135784523736135</c:v>
                </c:pt>
                <c:pt idx="985">
                  <c:v>69.138824964237358</c:v>
                </c:pt>
                <c:pt idx="986">
                  <c:v>69.141851487148912</c:v>
                </c:pt>
                <c:pt idx="987">
                  <c:v>69.144864156178471</c:v>
                </c:pt>
                <c:pt idx="988">
                  <c:v>69.147863034742031</c:v>
                </c:pt>
                <c:pt idx="989">
                  <c:v>69.150848185965344</c:v>
                </c:pt>
                <c:pt idx="990">
                  <c:v>69.153819672685174</c:v>
                </c:pt>
                <c:pt idx="991">
                  <c:v>69.156777557450695</c:v>
                </c:pt>
                <c:pt idx="992">
                  <c:v>69.159721902524694</c:v>
                </c:pt>
                <c:pt idx="993">
                  <c:v>69.162652769885028</c:v>
                </c:pt>
                <c:pt idx="994">
                  <c:v>69.165570221225792</c:v>
                </c:pt>
                <c:pt idx="995">
                  <c:v>69.168474317958683</c:v>
                </c:pt>
                <c:pt idx="996">
                  <c:v>69.171365121214336</c:v>
                </c:pt>
                <c:pt idx="997">
                  <c:v>69.174242691843517</c:v>
                </c:pt>
                <c:pt idx="998">
                  <c:v>69.177107090418431</c:v>
                </c:pt>
                <c:pt idx="999">
                  <c:v>69.179958377234058</c:v>
                </c:pt>
                <c:pt idx="1000">
                  <c:v>69.182796612309374</c:v>
                </c:pt>
                <c:pt idx="1001">
                  <c:v>69.18562185538859</c:v>
                </c:pt>
                <c:pt idx="1002">
                  <c:v>69.188434165942468</c:v>
                </c:pt>
                <c:pt idx="1003">
                  <c:v>69.191233603169508</c:v>
                </c:pt>
                <c:pt idx="1004">
                  <c:v>69.194020225997249</c:v>
                </c:pt>
                <c:pt idx="1005">
                  <c:v>69.196794093083511</c:v>
                </c:pt>
                <c:pt idx="1006">
                  <c:v>69.199555262817583</c:v>
                </c:pt>
                <c:pt idx="1007">
                  <c:v>69.202303793321491</c:v>
                </c:pt>
                <c:pt idx="1008">
                  <c:v>69.205039742451163</c:v>
                </c:pt>
                <c:pt idx="1009">
                  <c:v>69.207763167797779</c:v>
                </c:pt>
                <c:pt idx="1010">
                  <c:v>69.210474126688808</c:v>
                </c:pt>
                <c:pt idx="1011">
                  <c:v>69.213172676189359</c:v>
                </c:pt>
                <c:pt idx="1012">
                  <c:v>69.215858873103315</c:v>
                </c:pt>
                <c:pt idx="1013">
                  <c:v>69.218532773974502</c:v>
                </c:pt>
                <c:pt idx="1014">
                  <c:v>69.22119443508798</c:v>
                </c:pt>
                <c:pt idx="1015">
                  <c:v>69.223843912471111</c:v>
                </c:pt>
                <c:pt idx="1016">
                  <c:v>69.226481261894818</c:v>
                </c:pt>
                <c:pt idx="1017">
                  <c:v>69.229106538874746</c:v>
                </c:pt>
                <c:pt idx="1018">
                  <c:v>69.231719798672373</c:v>
                </c:pt>
                <c:pt idx="1019">
                  <c:v>69.234321096296256</c:v>
                </c:pt>
                <c:pt idx="1020">
                  <c:v>69.236910486503149</c:v>
                </c:pt>
                <c:pt idx="1021">
                  <c:v>69.23948802379914</c:v>
                </c:pt>
                <c:pt idx="1022">
                  <c:v>69.242053762440833</c:v>
                </c:pt>
                <c:pt idx="1023">
                  <c:v>69.244607756436451</c:v>
                </c:pt>
                <c:pt idx="1024">
                  <c:v>69.247150059547025</c:v>
                </c:pt>
                <c:pt idx="1025">
                  <c:v>69.249680725287448</c:v>
                </c:pt>
                <c:pt idx="1026">
                  <c:v>69.25219980692772</c:v>
                </c:pt>
                <c:pt idx="1027">
                  <c:v>69.254707357493928</c:v>
                </c:pt>
                <c:pt idx="1028">
                  <c:v>69.257203429769476</c:v>
                </c:pt>
                <c:pt idx="1029">
                  <c:v>69.259688076296129</c:v>
                </c:pt>
                <c:pt idx="1030">
                  <c:v>69.262161349375162</c:v>
                </c:pt>
                <c:pt idx="1031">
                  <c:v>69.264623301068426</c:v>
                </c:pt>
                <c:pt idx="1032">
                  <c:v>69.267073983199467</c:v>
                </c:pt>
                <c:pt idx="1033">
                  <c:v>69.269513447354598</c:v>
                </c:pt>
                <c:pt idx="1034">
                  <c:v>69.271941744884018</c:v>
                </c:pt>
                <c:pt idx="1035">
                  <c:v>69.274358926902849</c:v>
                </c:pt>
                <c:pt idx="1036">
                  <c:v>69.276765044292247</c:v>
                </c:pt>
                <c:pt idx="1037">
                  <c:v>69.279160147700466</c:v>
                </c:pt>
                <c:pt idx="1038">
                  <c:v>69.281544287543895</c:v>
                </c:pt>
                <c:pt idx="1039">
                  <c:v>69.283917514008138</c:v>
                </c:pt>
                <c:pt idx="1040">
                  <c:v>69.286279877049139</c:v>
                </c:pt>
                <c:pt idx="1041">
                  <c:v>69.288631426394076</c:v>
                </c:pt>
                <c:pt idx="1042">
                  <c:v>69.290972211542581</c:v>
                </c:pt>
                <c:pt idx="1043">
                  <c:v>69.293302281767637</c:v>
                </c:pt>
                <c:pt idx="1044">
                  <c:v>69.295621686116732</c:v>
                </c:pt>
                <c:pt idx="1045">
                  <c:v>69.297930473412833</c:v>
                </c:pt>
                <c:pt idx="1046">
                  <c:v>69.300228692255388</c:v>
                </c:pt>
                <c:pt idx="1047">
                  <c:v>69.302516391021385</c:v>
                </c:pt>
                <c:pt idx="1048">
                  <c:v>69.304793617866409</c:v>
                </c:pt>
                <c:pt idx="1049">
                  <c:v>69.307060420725577</c:v>
                </c:pt>
                <c:pt idx="1050">
                  <c:v>69.309316847314605</c:v>
                </c:pt>
                <c:pt idx="1051">
                  <c:v>69.311562945130746</c:v>
                </c:pt>
                <c:pt idx="1052">
                  <c:v>69.31379876145391</c:v>
                </c:pt>
                <c:pt idx="1053">
                  <c:v>69.316024343347493</c:v>
                </c:pt>
                <c:pt idx="1054">
                  <c:v>69.318239737659539</c:v>
                </c:pt>
                <c:pt idx="1055">
                  <c:v>69.320444991023606</c:v>
                </c:pt>
                <c:pt idx="1056">
                  <c:v>69.322640149859794</c:v>
                </c:pt>
                <c:pt idx="1057">
                  <c:v>69.324825260375718</c:v>
                </c:pt>
                <c:pt idx="1058">
                  <c:v>69.327000368567468</c:v>
                </c:pt>
                <c:pt idx="1059">
                  <c:v>69.329165520220599</c:v>
                </c:pt>
                <c:pt idx="1060">
                  <c:v>69.331320760911069</c:v>
                </c:pt>
                <c:pt idx="1061">
                  <c:v>69.333466136006251</c:v>
                </c:pt>
                <c:pt idx="1062">
                  <c:v>69.335601690665797</c:v>
                </c:pt>
                <c:pt idx="1063">
                  <c:v>69.337727469842662</c:v>
                </c:pt>
                <c:pt idx="1064">
                  <c:v>69.339843518284042</c:v>
                </c:pt>
                <c:pt idx="1065">
                  <c:v>69.341949880532297</c:v>
                </c:pt>
                <c:pt idx="1066">
                  <c:v>69.344046600925878</c:v>
                </c:pt>
                <c:pt idx="1067">
                  <c:v>69.346133723600303</c:v>
                </c:pt>
                <c:pt idx="1068">
                  <c:v>69.34821129248904</c:v>
                </c:pt>
                <c:pt idx="1069">
                  <c:v>69.350279351324446</c:v>
                </c:pt>
                <c:pt idx="1070">
                  <c:v>69.35233794363873</c:v>
                </c:pt>
                <c:pt idx="1071">
                  <c:v>69.354387112764812</c:v>
                </c:pt>
                <c:pt idx="1072">
                  <c:v>69.356426901837224</c:v>
                </c:pt>
                <c:pt idx="1073">
                  <c:v>69.358457353793099</c:v>
                </c:pt>
                <c:pt idx="1074">
                  <c:v>69.360478511373017</c:v>
                </c:pt>
                <c:pt idx="1075">
                  <c:v>69.362490417121876</c:v>
                </c:pt>
                <c:pt idx="1076">
                  <c:v>69.364493113389855</c:v>
                </c:pt>
                <c:pt idx="1077">
                  <c:v>69.366486642333285</c:v>
                </c:pt>
                <c:pt idx="1078">
                  <c:v>69.368471045915513</c:v>
                </c:pt>
                <c:pt idx="1079">
                  <c:v>69.370446365907796</c:v>
                </c:pt>
                <c:pt idx="1080">
                  <c:v>69.372412643890186</c:v>
                </c:pt>
                <c:pt idx="1081">
                  <c:v>69.374369921252395</c:v>
                </c:pt>
                <c:pt idx="1082">
                  <c:v>69.376318239194703</c:v>
                </c:pt>
                <c:pt idx="1083">
                  <c:v>69.378257638728755</c:v>
                </c:pt>
                <c:pt idx="1084">
                  <c:v>69.3801881606785</c:v>
                </c:pt>
                <c:pt idx="1085">
                  <c:v>69.382109845681001</c:v>
                </c:pt>
                <c:pt idx="1086">
                  <c:v>69.384022734187297</c:v>
                </c:pt>
                <c:pt idx="1087">
                  <c:v>69.385926866463279</c:v>
                </c:pt>
                <c:pt idx="1088">
                  <c:v>69.38782228259052</c:v>
                </c:pt>
                <c:pt idx="1089">
                  <c:v>69.389709022467102</c:v>
                </c:pt>
                <c:pt idx="1090">
                  <c:v>69.391587125808499</c:v>
                </c:pt>
                <c:pt idx="1091">
                  <c:v>69.393456632148357</c:v>
                </c:pt>
                <c:pt idx="1092">
                  <c:v>69.395317580839389</c:v>
                </c:pt>
                <c:pt idx="1093">
                  <c:v>69.397170011054158</c:v>
                </c:pt>
                <c:pt idx="1094">
                  <c:v>69.399013961785911</c:v>
                </c:pt>
                <c:pt idx="1095">
                  <c:v>69.400849471849384</c:v>
                </c:pt>
                <c:pt idx="1096">
                  <c:v>69.402676579881714</c:v>
                </c:pt>
                <c:pt idx="1097">
                  <c:v>69.404495324343074</c:v>
                </c:pt>
                <c:pt idx="1098">
                  <c:v>69.406305743517663</c:v>
                </c:pt>
                <c:pt idx="1099">
                  <c:v>69.408107875514403</c:v>
                </c:pt>
                <c:pt idx="1100">
                  <c:v>69.409901758267779</c:v>
                </c:pt>
                <c:pt idx="1101">
                  <c:v>69.411687429538617</c:v>
                </c:pt>
                <c:pt idx="1102">
                  <c:v>69.413464926914941</c:v>
                </c:pt>
                <c:pt idx="1103">
                  <c:v>69.415234287812638</c:v>
                </c:pt>
                <c:pt idx="1104">
                  <c:v>69.416995549476383</c:v>
                </c:pt>
                <c:pt idx="1105">
                  <c:v>69.418748748980363</c:v>
                </c:pt>
                <c:pt idx="1106">
                  <c:v>69.420493923229017</c:v>
                </c:pt>
                <c:pt idx="1107">
                  <c:v>69.422231108957916</c:v>
                </c:pt>
                <c:pt idx="1108">
                  <c:v>69.423960342734404</c:v>
                </c:pt>
                <c:pt idx="1109">
                  <c:v>69.425681660958489</c:v>
                </c:pt>
                <c:pt idx="1110">
                  <c:v>69.427395099863546</c:v>
                </c:pt>
                <c:pt idx="1111">
                  <c:v>69.429100695517079</c:v>
                </c:pt>
                <c:pt idx="1112">
                  <c:v>69.430798483821505</c:v>
                </c:pt>
                <c:pt idx="1113">
                  <c:v>69.432488500514907</c:v>
                </c:pt>
                <c:pt idx="1114">
                  <c:v>69.434170781171758</c:v>
                </c:pt>
                <c:pt idx="1115">
                  <c:v>69.43584536120369</c:v>
                </c:pt>
                <c:pt idx="1116">
                  <c:v>69.437512275860257</c:v>
                </c:pt>
                <c:pt idx="1117">
                  <c:v>69.439171560229639</c:v>
                </c:pt>
                <c:pt idx="1118">
                  <c:v>69.440823249239415</c:v>
                </c:pt>
                <c:pt idx="1119">
                  <c:v>69.44246737765728</c:v>
                </c:pt>
                <c:pt idx="1120">
                  <c:v>69.444103980091768</c:v>
                </c:pt>
                <c:pt idx="1121">
                  <c:v>69.445733090993002</c:v>
                </c:pt>
                <c:pt idx="1122">
                  <c:v>69.44735474465341</c:v>
                </c:pt>
                <c:pt idx="1123">
                  <c:v>69.448968975208459</c:v>
                </c:pt>
                <c:pt idx="1124">
                  <c:v>69.450575816637325</c:v>
                </c:pt>
                <c:pt idx="1125">
                  <c:v>69.452175302763692</c:v>
                </c:pt>
                <c:pt idx="1126">
                  <c:v>69.453767467256384</c:v>
                </c:pt>
                <c:pt idx="1127">
                  <c:v>69.455352343630096</c:v>
                </c:pt>
                <c:pt idx="1128">
                  <c:v>69.456929965246161</c:v>
                </c:pt>
                <c:pt idx="1129">
                  <c:v>69.458500365313142</c:v>
                </c:pt>
                <c:pt idx="1130">
                  <c:v>69.460063576887634</c:v>
                </c:pt>
                <c:pt idx="1131">
                  <c:v>69.4616196328749</c:v>
                </c:pt>
                <c:pt idx="1132">
                  <c:v>69.463168566029566</c:v>
                </c:pt>
                <c:pt idx="1133">
                  <c:v>69.464710408956321</c:v>
                </c:pt>
                <c:pt idx="1134">
                  <c:v>69.466245194110655</c:v>
                </c:pt>
                <c:pt idx="1135">
                  <c:v>69.46777295379944</c:v>
                </c:pt>
                <c:pt idx="1136">
                  <c:v>69.469293720181682</c:v>
                </c:pt>
                <c:pt idx="1137">
                  <c:v>69.47080752526918</c:v>
                </c:pt>
                <c:pt idx="1138">
                  <c:v>69.472314400927218</c:v>
                </c:pt>
                <c:pt idx="1139">
                  <c:v>69.473814378875161</c:v>
                </c:pt>
                <c:pt idx="1140">
                  <c:v>69.475307490687257</c:v>
                </c:pt>
                <c:pt idx="1141">
                  <c:v>69.476793767793154</c:v>
                </c:pt>
                <c:pt idx="1142">
                  <c:v>69.478273241478675</c:v>
                </c:pt>
                <c:pt idx="1143">
                  <c:v>69.47974594288641</c:v>
                </c:pt>
                <c:pt idx="1144">
                  <c:v>69.481211903016401</c:v>
                </c:pt>
                <c:pt idx="1145">
                  <c:v>69.482671152726795</c:v>
                </c:pt>
                <c:pt idx="1146">
                  <c:v>69.484123722734466</c:v>
                </c:pt>
                <c:pt idx="1147">
                  <c:v>69.485569643615705</c:v>
                </c:pt>
                <c:pt idx="1148">
                  <c:v>69.487008945806835</c:v>
                </c:pt>
                <c:pt idx="1149">
                  <c:v>69.488441659604831</c:v>
                </c:pt>
                <c:pt idx="1150">
                  <c:v>69.489867815168012</c:v>
                </c:pt>
                <c:pt idx="1151">
                  <c:v>69.491287442516651</c:v>
                </c:pt>
                <c:pt idx="1152">
                  <c:v>69.492700571533589</c:v>
                </c:pt>
                <c:pt idx="1153">
                  <c:v>69.494107231964875</c:v>
                </c:pt>
                <c:pt idx="1154">
                  <c:v>69.495507453420416</c:v>
                </c:pt>
                <c:pt idx="1155">
                  <c:v>69.496901265374547</c:v>
                </c:pt>
                <c:pt idx="1156">
                  <c:v>69.498288697166714</c:v>
                </c:pt>
                <c:pt idx="1157">
                  <c:v>69.499669778002072</c:v>
                </c:pt>
                <c:pt idx="1158">
                  <c:v>69.501044536952037</c:v>
                </c:pt>
                <c:pt idx="1159">
                  <c:v>69.502413002955009</c:v>
                </c:pt>
                <c:pt idx="1160">
                  <c:v>69.503775204816876</c:v>
                </c:pt>
                <c:pt idx="1161">
                  <c:v>69.505131171211701</c:v>
                </c:pt>
                <c:pt idx="1162">
                  <c:v>69.506480930682287</c:v>
                </c:pt>
                <c:pt idx="1163">
                  <c:v>69.507824511640763</c:v>
                </c:pt>
                <c:pt idx="1164">
                  <c:v>69.509161942369218</c:v>
                </c:pt>
                <c:pt idx="1165">
                  <c:v>69.510493251020279</c:v>
                </c:pt>
                <c:pt idx="1166">
                  <c:v>69.511818465617694</c:v>
                </c:pt>
                <c:pt idx="1167">
                  <c:v>69.51313761405693</c:v>
                </c:pt>
                <c:pt idx="1168">
                  <c:v>69.514450724105814</c:v>
                </c:pt>
                <c:pt idx="1169">
                  <c:v>69.515757823404982</c:v>
                </c:pt>
                <c:pt idx="1170">
                  <c:v>69.517058939468598</c:v>
                </c:pt>
                <c:pt idx="1171">
                  <c:v>69.518354099684885</c:v>
                </c:pt>
                <c:pt idx="1172">
                  <c:v>69.519643331316658</c:v>
                </c:pt>
                <c:pt idx="1173">
                  <c:v>69.520926661501989</c:v>
                </c:pt>
                <c:pt idx="1174">
                  <c:v>69.522204117254688</c:v>
                </c:pt>
                <c:pt idx="1175">
                  <c:v>69.523475725464905</c:v>
                </c:pt>
                <c:pt idx="1176">
                  <c:v>69.524741512899709</c:v>
                </c:pt>
                <c:pt idx="1177">
                  <c:v>69.526001506203684</c:v>
                </c:pt>
                <c:pt idx="1178">
                  <c:v>69.527255731899373</c:v>
                </c:pt>
                <c:pt idx="1179">
                  <c:v>69.528504216387987</c:v>
                </c:pt>
                <c:pt idx="1180">
                  <c:v>69.529746985949828</c:v>
                </c:pt>
                <c:pt idx="1181">
                  <c:v>69.530984066744921</c:v>
                </c:pt>
                <c:pt idx="1182">
                  <c:v>69.532215484813563</c:v>
                </c:pt>
                <c:pt idx="1183">
                  <c:v>69.533441266076821</c:v>
                </c:pt>
                <c:pt idx="1184">
                  <c:v>69.534661436337132</c:v>
                </c:pt>
                <c:pt idx="1185">
                  <c:v>69.53587602127881</c:v>
                </c:pt>
                <c:pt idx="1186">
                  <c:v>69.537085046468576</c:v>
                </c:pt>
                <c:pt idx="1187">
                  <c:v>69.538288537356195</c:v>
                </c:pt>
                <c:pt idx="1188">
                  <c:v>69.539486519274845</c:v>
                </c:pt>
                <c:pt idx="1189">
                  <c:v>69.540679017441803</c:v>
                </c:pt>
                <c:pt idx="1190">
                  <c:v>69.541866056958895</c:v>
                </c:pt>
                <c:pt idx="1191">
                  <c:v>69.543047662813024</c:v>
                </c:pt>
                <c:pt idx="1192">
                  <c:v>69.544223859876752</c:v>
                </c:pt>
                <c:pt idx="1193">
                  <c:v>69.54539467290877</c:v>
                </c:pt>
                <c:pt idx="1194">
                  <c:v>69.546560126554425</c:v>
                </c:pt>
                <c:pt idx="1195">
                  <c:v>69.54772024534627</c:v>
                </c:pt>
                <c:pt idx="1196">
                  <c:v>69.548875053704549</c:v>
                </c:pt>
                <c:pt idx="1197">
                  <c:v>69.550024575937726</c:v>
                </c:pt>
                <c:pt idx="1198">
                  <c:v>69.551168836242979</c:v>
                </c:pt>
                <c:pt idx="1199">
                  <c:v>69.552307858706754</c:v>
                </c:pt>
                <c:pt idx="1200">
                  <c:v>69.553441667305222</c:v>
                </c:pt>
                <c:pt idx="1201">
                  <c:v>69.554570285904788</c:v>
                </c:pt>
                <c:pt idx="1202">
                  <c:v>69.555693738262647</c:v>
                </c:pt>
                <c:pt idx="1203">
                  <c:v>69.55681204802724</c:v>
                </c:pt>
                <c:pt idx="1204">
                  <c:v>69.55792523873869</c:v>
                </c:pt>
                <c:pt idx="1205">
                  <c:v>69.559033333829461</c:v>
                </c:pt>
                <c:pt idx="1206">
                  <c:v>69.560136356624696</c:v>
                </c:pt>
                <c:pt idx="1207">
                  <c:v>69.561234330342785</c:v>
                </c:pt>
                <c:pt idx="1208">
                  <c:v>69.56232727809585</c:v>
                </c:pt>
                <c:pt idx="1209">
                  <c:v>69.563415222890171</c:v>
                </c:pt>
                <c:pt idx="1210">
                  <c:v>69.564498187626768</c:v>
                </c:pt>
                <c:pt idx="1211">
                  <c:v>69.565576195101812</c:v>
                </c:pt>
                <c:pt idx="1212">
                  <c:v>69.566649268007112</c:v>
                </c:pt>
                <c:pt idx="1213">
                  <c:v>69.567717428930621</c:v>
                </c:pt>
                <c:pt idx="1214">
                  <c:v>69.568780700356911</c:v>
                </c:pt>
                <c:pt idx="1215">
                  <c:v>69.569839104667594</c:v>
                </c:pt>
                <c:pt idx="1216">
                  <c:v>69.570892664141851</c:v>
                </c:pt>
                <c:pt idx="1217">
                  <c:v>69.571941400956874</c:v>
                </c:pt>
                <c:pt idx="1218">
                  <c:v>69.572985337188342</c:v>
                </c:pt>
                <c:pt idx="1219">
                  <c:v>69.574024494810914</c:v>
                </c:pt>
                <c:pt idx="1220">
                  <c:v>69.575058895698589</c:v>
                </c:pt>
                <c:pt idx="1221">
                  <c:v>69.576088561625312</c:v>
                </c:pt>
                <c:pt idx="1222">
                  <c:v>69.577113514265292</c:v>
                </c:pt>
                <c:pt idx="1223">
                  <c:v>69.578133775193592</c:v>
                </c:pt>
                <c:pt idx="1224">
                  <c:v>69.579149365886465</c:v>
                </c:pt>
                <c:pt idx="1225">
                  <c:v>69.580160307721869</c:v>
                </c:pt>
                <c:pt idx="1226">
                  <c:v>69.581166621979918</c:v>
                </c:pt>
                <c:pt idx="1227">
                  <c:v>69.582168329843284</c:v>
                </c:pt>
                <c:pt idx="1228">
                  <c:v>69.583165452397736</c:v>
                </c:pt>
                <c:pt idx="1229">
                  <c:v>69.58415801063245</c:v>
                </c:pt>
                <c:pt idx="1230">
                  <c:v>69.585146025440579</c:v>
                </c:pt>
                <c:pt idx="1231">
                  <c:v>69.586129517619611</c:v>
                </c:pt>
                <c:pt idx="1232">
                  <c:v>69.587108507871847</c:v>
                </c:pt>
                <c:pt idx="1233">
                  <c:v>69.588083016804802</c:v>
                </c:pt>
                <c:pt idx="1234">
                  <c:v>69.58905306493169</c:v>
                </c:pt>
                <c:pt idx="1235">
                  <c:v>69.590018672671818</c:v>
                </c:pt>
                <c:pt idx="1236">
                  <c:v>69.590979860350998</c:v>
                </c:pt>
                <c:pt idx="1237">
                  <c:v>69.591936648202037</c:v>
                </c:pt>
                <c:pt idx="1238">
                  <c:v>69.592889056365095</c:v>
                </c:pt>
                <c:pt idx="1239">
                  <c:v>69.593837104888166</c:v>
                </c:pt>
                <c:pt idx="1240">
                  <c:v>69.594780813727454</c:v>
                </c:pt>
                <c:pt idx="1241">
                  <c:v>69.595720202747842</c:v>
                </c:pt>
                <c:pt idx="1242">
                  <c:v>69.596655291723238</c:v>
                </c:pt>
                <c:pt idx="1243">
                  <c:v>69.597586100337082</c:v>
                </c:pt>
                <c:pt idx="1244">
                  <c:v>69.598512648182677</c:v>
                </c:pt>
                <c:pt idx="1245">
                  <c:v>69.599434954763666</c:v>
                </c:pt>
                <c:pt idx="1246">
                  <c:v>69.600353039494379</c:v>
                </c:pt>
                <c:pt idx="1247">
                  <c:v>69.601266921700329</c:v>
                </c:pt>
                <c:pt idx="1248">
                  <c:v>69.602176620618494</c:v>
                </c:pt>
                <c:pt idx="1249">
                  <c:v>69.603082155397871</c:v>
                </c:pt>
                <c:pt idx="1250">
                  <c:v>69.603983545099766</c:v>
                </c:pt>
                <c:pt idx="1251">
                  <c:v>69.604880808698226</c:v>
                </c:pt>
                <c:pt idx="1252">
                  <c:v>69.605773965080459</c:v>
                </c:pt>
                <c:pt idx="1253">
                  <c:v>69.606663033047198</c:v>
                </c:pt>
                <c:pt idx="1254">
                  <c:v>69.607548031313129</c:v>
                </c:pt>
                <c:pt idx="1255">
                  <c:v>69.608428978507291</c:v>
                </c:pt>
                <c:pt idx="1256">
                  <c:v>69.609305893173428</c:v>
                </c:pt>
                <c:pt idx="1257">
                  <c:v>69.610178793770388</c:v>
                </c:pt>
                <c:pt idx="1258">
                  <c:v>69.611047698672536</c:v>
                </c:pt>
                <c:pt idx="1259">
                  <c:v>69.611912626170138</c:v>
                </c:pt>
                <c:pt idx="1260">
                  <c:v>69.612773594469729</c:v>
                </c:pt>
                <c:pt idx="1261">
                  <c:v>69.613630621694497</c:v>
                </c:pt>
                <c:pt idx="1262">
                  <c:v>69.614483725884682</c:v>
                </c:pt>
                <c:pt idx="1263">
                  <c:v>69.615332924997929</c:v>
                </c:pt>
                <c:pt idx="1264">
                  <c:v>69.616178236909718</c:v>
                </c:pt>
                <c:pt idx="1265">
                  <c:v>69.617019679413673</c:v>
                </c:pt>
                <c:pt idx="1266">
                  <c:v>69.617857270221947</c:v>
                </c:pt>
                <c:pt idx="1267">
                  <c:v>69.618691026965664</c:v>
                </c:pt>
                <c:pt idx="1268">
                  <c:v>69.619520967195228</c:v>
                </c:pt>
                <c:pt idx="1269">
                  <c:v>69.620347108380685</c:v>
                </c:pt>
                <c:pt idx="1270">
                  <c:v>69.621169467912125</c:v>
                </c:pt>
                <c:pt idx="1271">
                  <c:v>69.621988063100048</c:v>
                </c:pt>
                <c:pt idx="1272">
                  <c:v>69.622802911175697</c:v>
                </c:pt>
                <c:pt idx="1273">
                  <c:v>69.62361402929146</c:v>
                </c:pt>
                <c:pt idx="1274">
                  <c:v>69.624421434521153</c:v>
                </c:pt>
                <c:pt idx="1275">
                  <c:v>69.625225143860533</c:v>
                </c:pt>
                <c:pt idx="1276">
                  <c:v>69.626025174227465</c:v>
                </c:pt>
                <c:pt idx="1277">
                  <c:v>69.626821542462437</c:v>
                </c:pt>
                <c:pt idx="1278">
                  <c:v>69.627614265328816</c:v>
                </c:pt>
                <c:pt idx="1279">
                  <c:v>69.628403359513243</c:v>
                </c:pt>
                <c:pt idx="1280">
                  <c:v>69.629188841625975</c:v>
                </c:pt>
                <c:pt idx="1281">
                  <c:v>69.629970728201258</c:v>
                </c:pt>
                <c:pt idx="1282">
                  <c:v>69.630749035697605</c:v>
                </c:pt>
                <c:pt idx="1283">
                  <c:v>69.631523780498242</c:v>
                </c:pt>
                <c:pt idx="1284">
                  <c:v>69.632294978911361</c:v>
                </c:pt>
                <c:pt idx="1285">
                  <c:v>69.633062647170519</c:v>
                </c:pt>
                <c:pt idx="1286">
                  <c:v>69.633826801434992</c:v>
                </c:pt>
                <c:pt idx="1287">
                  <c:v>69.634587457790019</c:v>
                </c:pt>
                <c:pt idx="1288">
                  <c:v>69.635344632247282</c:v>
                </c:pt>
                <c:pt idx="1289">
                  <c:v>69.636098340745122</c:v>
                </c:pt>
                <c:pt idx="1290">
                  <c:v>69.636848599148948</c:v>
                </c:pt>
                <c:pt idx="1291">
                  <c:v>69.637595423251526</c:v>
                </c:pt>
                <c:pt idx="1292">
                  <c:v>69.638338828773328</c:v>
                </c:pt>
                <c:pt idx="1293">
                  <c:v>69.639078831362909</c:v>
                </c:pt>
                <c:pt idx="1294">
                  <c:v>69.63981544659714</c:v>
                </c:pt>
                <c:pt idx="1295">
                  <c:v>69.640548689981614</c:v>
                </c:pt>
                <c:pt idx="1296">
                  <c:v>69.641278576950938</c:v>
                </c:pt>
                <c:pt idx="1297">
                  <c:v>69.642005122869094</c:v>
                </c:pt>
                <c:pt idx="1298">
                  <c:v>69.642728343029688</c:v>
                </c:pt>
                <c:pt idx="1299">
                  <c:v>69.643448252656356</c:v>
                </c:pt>
                <c:pt idx="1300">
                  <c:v>69.64416486690304</c:v>
                </c:pt>
                <c:pt idx="1301">
                  <c:v>69.644878200854308</c:v>
                </c:pt>
                <c:pt idx="1302">
                  <c:v>69.645588269525703</c:v>
                </c:pt>
                <c:pt idx="1303">
                  <c:v>69.64629508786399</c:v>
                </c:pt>
                <c:pt idx="1304">
                  <c:v>69.64699867074755</c:v>
                </c:pt>
                <c:pt idx="1305">
                  <c:v>69.647699032986637</c:v>
                </c:pt>
                <c:pt idx="1306">
                  <c:v>69.648396189323748</c:v>
                </c:pt>
                <c:pt idx="1307">
                  <c:v>69.64909015443385</c:v>
                </c:pt>
                <c:pt idx="1308">
                  <c:v>69.649780942924764</c:v>
                </c:pt>
                <c:pt idx="1309">
                  <c:v>69.650468569337434</c:v>
                </c:pt>
                <c:pt idx="1310">
                  <c:v>69.65115304814627</c:v>
                </c:pt>
                <c:pt idx="1311">
                  <c:v>69.651834393759358</c:v>
                </c:pt>
                <c:pt idx="1312">
                  <c:v>69.652512620518891</c:v>
                </c:pt>
                <c:pt idx="1313">
                  <c:v>69.653187742701391</c:v>
                </c:pt>
                <c:pt idx="1314">
                  <c:v>69.653859774518054</c:v>
                </c:pt>
                <c:pt idx="1315">
                  <c:v>69.65452873011499</c:v>
                </c:pt>
                <c:pt idx="1316">
                  <c:v>69.65519462357355</c:v>
                </c:pt>
                <c:pt idx="1317">
                  <c:v>69.655857468910668</c:v>
                </c:pt>
                <c:pt idx="1318">
                  <c:v>69.656517280079086</c:v>
                </c:pt>
                <c:pt idx="1319">
                  <c:v>69.65717407096767</c:v>
                </c:pt>
                <c:pt idx="1320">
                  <c:v>69.657827855401749</c:v>
                </c:pt>
                <c:pt idx="1321">
                  <c:v>69.658478647143326</c:v>
                </c:pt>
                <c:pt idx="1322">
                  <c:v>69.659126459891425</c:v>
                </c:pt>
                <c:pt idx="1323">
                  <c:v>69.659771307282384</c:v>
                </c:pt>
                <c:pt idx="1324">
                  <c:v>69.660413202890069</c:v>
                </c:pt>
                <c:pt idx="1325">
                  <c:v>69.661052160226248</c:v>
                </c:pt>
                <c:pt idx="1326">
                  <c:v>69.661688192740854</c:v>
                </c:pt>
                <c:pt idx="1327">
                  <c:v>69.662321313822204</c:v>
                </c:pt>
                <c:pt idx="1328">
                  <c:v>69.662951536797394</c:v>
                </c:pt>
                <c:pt idx="1329">
                  <c:v>69.66357887493244</c:v>
                </c:pt>
                <c:pt idx="1330">
                  <c:v>69.664203341432696</c:v>
                </c:pt>
                <c:pt idx="1331">
                  <c:v>69.66482494944303</c:v>
                </c:pt>
                <c:pt idx="1332">
                  <c:v>69.665443712048173</c:v>
                </c:pt>
                <c:pt idx="1333">
                  <c:v>69.666059642272927</c:v>
                </c:pt>
                <c:pt idx="1334">
                  <c:v>69.666672753082494</c:v>
                </c:pt>
                <c:pt idx="1335">
                  <c:v>69.667283057382718</c:v>
                </c:pt>
                <c:pt idx="1336">
                  <c:v>69.667890568020397</c:v>
                </c:pt>
                <c:pt idx="1337">
                  <c:v>69.668495297783451</c:v>
                </c:pt>
                <c:pt idx="1338">
                  <c:v>69.66909725940134</c:v>
                </c:pt>
                <c:pt idx="1339">
                  <c:v>69.669696465545215</c:v>
                </c:pt>
                <c:pt idx="1340">
                  <c:v>69.670292928828246</c:v>
                </c:pt>
                <c:pt idx="1341">
                  <c:v>69.670886661805838</c:v>
                </c:pt>
                <c:pt idx="1342">
                  <c:v>69.67147767697594</c:v>
                </c:pt>
                <c:pt idx="1343">
                  <c:v>69.672065986779316</c:v>
                </c:pt>
                <c:pt idx="1344">
                  <c:v>69.672651603599718</c:v>
                </c:pt>
                <c:pt idx="1345">
                  <c:v>69.673234539764294</c:v>
                </c:pt>
                <c:pt idx="1346">
                  <c:v>69.673814807543692</c:v>
                </c:pt>
                <c:pt idx="1347">
                  <c:v>69.67439241915244</c:v>
                </c:pt>
                <c:pt idx="1348">
                  <c:v>69.674967386749117</c:v>
                </c:pt>
                <c:pt idx="1349">
                  <c:v>69.675539722436696</c:v>
                </c:pt>
                <c:pt idx="1350">
                  <c:v>69.676109438262685</c:v>
                </c:pt>
                <c:pt idx="1351">
                  <c:v>69.676676546219497</c:v>
                </c:pt>
                <c:pt idx="1352">
                  <c:v>69.677241058244618</c:v>
                </c:pt>
                <c:pt idx="1353">
                  <c:v>69.677802986220911</c:v>
                </c:pt>
                <c:pt idx="1354">
                  <c:v>69.678362341976836</c:v>
                </c:pt>
                <c:pt idx="1355">
                  <c:v>69.678919137286698</c:v>
                </c:pt>
                <c:pt idx="1356">
                  <c:v>69.679473383870942</c:v>
                </c:pt>
                <c:pt idx="1357">
                  <c:v>69.68002509339631</c:v>
                </c:pt>
                <c:pt idx="1358">
                  <c:v>69.680574277476182</c:v>
                </c:pt>
                <c:pt idx="1359">
                  <c:v>69.681120947670749</c:v>
                </c:pt>
                <c:pt idx="1360">
                  <c:v>69.68166511548732</c:v>
                </c:pt>
                <c:pt idx="1361">
                  <c:v>69.682206792380484</c:v>
                </c:pt>
                <c:pt idx="1362">
                  <c:v>69.682745989752448</c:v>
                </c:pt>
                <c:pt idx="1363">
                  <c:v>69.68328271895318</c:v>
                </c:pt>
                <c:pt idx="1364">
                  <c:v>69.683816991280707</c:v>
                </c:pt>
                <c:pt idx="1365">
                  <c:v>69.684348817981359</c:v>
                </c:pt>
                <c:pt idx="1366">
                  <c:v>69.684878210249977</c:v>
                </c:pt>
                <c:pt idx="1367">
                  <c:v>69.685405179230116</c:v>
                </c:pt>
                <c:pt idx="1368">
                  <c:v>69.685929736014401</c:v>
                </c:pt>
                <c:pt idx="1369">
                  <c:v>69.686451891644609</c:v>
                </c:pt>
                <c:pt idx="1370">
                  <c:v>69.686971657112025</c:v>
                </c:pt>
                <c:pt idx="1371">
                  <c:v>69.687489043357573</c:v>
                </c:pt>
                <c:pt idx="1372">
                  <c:v>69.688004061272139</c:v>
                </c:pt>
                <c:pt idx="1373">
                  <c:v>69.688516721696729</c:v>
                </c:pt>
                <c:pt idx="1374">
                  <c:v>69.689027035422725</c:v>
                </c:pt>
                <c:pt idx="1375">
                  <c:v>69.689535013192142</c:v>
                </c:pt>
                <c:pt idx="1376">
                  <c:v>69.690040665697779</c:v>
                </c:pt>
                <c:pt idx="1377">
                  <c:v>69.690544003583526</c:v>
                </c:pt>
                <c:pt idx="1378">
                  <c:v>69.691045037444525</c:v>
                </c:pt>
                <c:pt idx="1379">
                  <c:v>69.69154377782742</c:v>
                </c:pt>
                <c:pt idx="1380">
                  <c:v>69.692040235230607</c:v>
                </c:pt>
                <c:pt idx="1381">
                  <c:v>69.692534420104394</c:v>
                </c:pt>
                <c:pt idx="1382">
                  <c:v>69.693026342851269</c:v>
                </c:pt>
                <c:pt idx="1383">
                  <c:v>69.693516013826098</c:v>
                </c:pt>
                <c:pt idx="1384">
                  <c:v>69.694003443336342</c:v>
                </c:pt>
                <c:pt idx="1385">
                  <c:v>69.694488641642295</c:v>
                </c:pt>
                <c:pt idx="1386">
                  <c:v>69.694971618957268</c:v>
                </c:pt>
                <c:pt idx="1387">
                  <c:v>69.695452385447837</c:v>
                </c:pt>
                <c:pt idx="1388">
                  <c:v>69.695930951234018</c:v>
                </c:pt>
                <c:pt idx="1389">
                  <c:v>69.696407326389519</c:v>
                </c:pt>
                <c:pt idx="1390">
                  <c:v>69.696881520941929</c:v>
                </c:pt>
                <c:pt idx="1391">
                  <c:v>69.697353544872954</c:v>
                </c:pt>
                <c:pt idx="1392">
                  <c:v>69.69782340811858</c:v>
                </c:pt>
                <c:pt idx="1393">
                  <c:v>69.698291120569337</c:v>
                </c:pt>
                <c:pt idx="1394">
                  <c:v>69.698756692070461</c:v>
                </c:pt>
                <c:pt idx="1395">
                  <c:v>69.699220132422127</c:v>
                </c:pt>
                <c:pt idx="1396">
                  <c:v>69.699681451379675</c:v>
                </c:pt>
                <c:pt idx="1397">
                  <c:v>69.700140658653737</c:v>
                </c:pt>
                <c:pt idx="1398">
                  <c:v>69.700597763910551</c:v>
                </c:pt>
                <c:pt idx="1399">
                  <c:v>69.701052776772059</c:v>
                </c:pt>
                <c:pt idx="1400">
                  <c:v>69.701505706816206</c:v>
                </c:pt>
                <c:pt idx="1401">
                  <c:v>69.701956563577056</c:v>
                </c:pt>
                <c:pt idx="1402">
                  <c:v>69.702405356545043</c:v>
                </c:pt>
                <c:pt idx="1403">
                  <c:v>69.702852095167174</c:v>
                </c:pt>
                <c:pt idx="1404">
                  <c:v>69.703296788847197</c:v>
                </c:pt>
                <c:pt idx="1405">
                  <c:v>69.703739446945789</c:v>
                </c:pt>
                <c:pt idx="1406">
                  <c:v>69.704180078780851</c:v>
                </c:pt>
                <c:pt idx="1407">
                  <c:v>69.705055300718641</c:v>
                </c:pt>
                <c:pt idx="1408">
                  <c:v>69.705489909244619</c:v>
                </c:pt>
                <c:pt idx="1409">
                  <c:v>69.705922528353895</c:v>
                </c:pt>
                <c:pt idx="1410">
                  <c:v>69.706353167152997</c:v>
                </c:pt>
                <c:pt idx="1411">
                  <c:v>69.706781834706788</c:v>
                </c:pt>
                <c:pt idx="1412">
                  <c:v>69.707208540038621</c:v>
                </c:pt>
                <c:pt idx="1413">
                  <c:v>69.70805609992351</c:v>
                </c:pt>
                <c:pt idx="1414">
                  <c:v>69.708476972317513</c:v>
                </c:pt>
                <c:pt idx="1415">
                  <c:v>69.708895918171848</c:v>
                </c:pt>
                <c:pt idx="1416">
                  <c:v>69.709312946305204</c:v>
                </c:pt>
                <c:pt idx="1417">
                  <c:v>69.709728065495952</c:v>
                </c:pt>
                <c:pt idx="1418">
                  <c:v>69.710141284482262</c:v>
                </c:pt>
                <c:pt idx="1419">
                  <c:v>69.710552611962285</c:v>
                </c:pt>
                <c:pt idx="1420">
                  <c:v>69.710962056594383</c:v>
                </c:pt>
                <c:pt idx="1421">
                  <c:v>69.711369626997296</c:v>
                </c:pt>
                <c:pt idx="1422">
                  <c:v>69.71177533175026</c:v>
                </c:pt>
                <c:pt idx="1423">
                  <c:v>69.712179179393303</c:v>
                </c:pt>
                <c:pt idx="1424">
                  <c:v>69.712581178427286</c:v>
                </c:pt>
                <c:pt idx="1425">
                  <c:v>69.712981337314247</c:v>
                </c:pt>
                <c:pt idx="1426">
                  <c:v>69.713379664477415</c:v>
                </c:pt>
                <c:pt idx="1427">
                  <c:v>69.713776168301479</c:v>
                </c:pt>
                <c:pt idx="1428">
                  <c:v>69.7141708571328</c:v>
                </c:pt>
                <c:pt idx="1429">
                  <c:v>69.714563739279455</c:v>
                </c:pt>
                <c:pt idx="1430">
                  <c:v>69.714954823011539</c:v>
                </c:pt>
                <c:pt idx="1431">
                  <c:v>69.715344116561283</c:v>
                </c:pt>
                <c:pt idx="1432">
                  <c:v>69.715731628123223</c:v>
                </c:pt>
                <c:pt idx="1433">
                  <c:v>69.716117365854402</c:v>
                </c:pt>
                <c:pt idx="1434">
                  <c:v>69.716501337874504</c:v>
                </c:pt>
                <c:pt idx="1435">
                  <c:v>69.716883552266069</c:v>
                </c:pt>
                <c:pt idx="1436">
                  <c:v>69.717264017074612</c:v>
                </c:pt>
                <c:pt idx="1437">
                  <c:v>69.717642740308833</c:v>
                </c:pt>
                <c:pt idx="1438">
                  <c:v>69.718019729940778</c:v>
                </c:pt>
                <c:pt idx="1439">
                  <c:v>69.718394993906017</c:v>
                </c:pt>
                <c:pt idx="1440">
                  <c:v>69.718768540103738</c:v>
                </c:pt>
                <c:pt idx="1441">
                  <c:v>69.719140376397036</c:v>
                </c:pt>
                <c:pt idx="1442">
                  <c:v>69.719510510612963</c:v>
                </c:pt>
                <c:pt idx="1443">
                  <c:v>69.719878950542778</c:v>
                </c:pt>
                <c:pt idx="1444">
                  <c:v>69.720245703942041</c:v>
                </c:pt>
                <c:pt idx="1445">
                  <c:v>69.720610778530855</c:v>
                </c:pt>
                <c:pt idx="1446">
                  <c:v>69.720974181993952</c:v>
                </c:pt>
                <c:pt idx="1447">
                  <c:v>69.721335921980895</c:v>
                </c:pt>
                <c:pt idx="1448">
                  <c:v>69.721696006106228</c:v>
                </c:pt>
                <c:pt idx="1449">
                  <c:v>69.722054441949638</c:v>
                </c:pt>
                <c:pt idx="1450">
                  <c:v>69.722411237056122</c:v>
                </c:pt>
                <c:pt idx="1451">
                  <c:v>69.722766398936159</c:v>
                </c:pt>
                <c:pt idx="1452">
                  <c:v>69.723119935065796</c:v>
                </c:pt>
                <c:pt idx="1453">
                  <c:v>69.723471852886917</c:v>
                </c:pt>
                <c:pt idx="1454">
                  <c:v>69.723822159807312</c:v>
                </c:pt>
                <c:pt idx="1455">
                  <c:v>69.724170863200854</c:v>
                </c:pt>
                <c:pt idx="1456">
                  <c:v>69.724517970407675</c:v>
                </c:pt>
                <c:pt idx="1457">
                  <c:v>69.724863488734329</c:v>
                </c:pt>
                <c:pt idx="1458">
                  <c:v>69.72520742545386</c:v>
                </c:pt>
                <c:pt idx="1459">
                  <c:v>69.725549787806088</c:v>
                </c:pt>
                <c:pt idx="1460">
                  <c:v>69.72589058299765</c:v>
                </c:pt>
                <c:pt idx="1461">
                  <c:v>69.726229818202242</c:v>
                </c:pt>
                <c:pt idx="1462">
                  <c:v>69.726567500560648</c:v>
                </c:pt>
                <c:pt idx="1463">
                  <c:v>69.726903637181039</c:v>
                </c:pt>
                <c:pt idx="1464">
                  <c:v>69.727238235139012</c:v>
                </c:pt>
                <c:pt idx="1465">
                  <c:v>69.727571301477752</c:v>
                </c:pt>
                <c:pt idx="1466">
                  <c:v>69.727902843208284</c:v>
                </c:pt>
                <c:pt idx="1467">
                  <c:v>69.728232867309444</c:v>
                </c:pt>
                <c:pt idx="1468">
                  <c:v>69.728561380728181</c:v>
                </c:pt>
                <c:pt idx="1469">
                  <c:v>69.728888390379637</c:v>
                </c:pt>
                <c:pt idx="1470">
                  <c:v>69.729213903147283</c:v>
                </c:pt>
                <c:pt idx="1471">
                  <c:v>69.729537925883108</c:v>
                </c:pt>
                <c:pt idx="1472">
                  <c:v>69.729860465407711</c:v>
                </c:pt>
                <c:pt idx="1473">
                  <c:v>69.730181528510471</c:v>
                </c:pt>
                <c:pt idx="1474">
                  <c:v>69.7305011219497</c:v>
                </c:pt>
                <c:pt idx="1475">
                  <c:v>69.730819252452775</c:v>
                </c:pt>
                <c:pt idx="1476">
                  <c:v>69.731135926716277</c:v>
                </c:pt>
                <c:pt idx="1477">
                  <c:v>69.731451151406105</c:v>
                </c:pt>
                <c:pt idx="1478">
                  <c:v>69.731764933157692</c:v>
                </c:pt>
                <c:pt idx="1479">
                  <c:v>69.732077278576085</c:v>
                </c:pt>
                <c:pt idx="1480">
                  <c:v>69.732388194236066</c:v>
                </c:pt>
                <c:pt idx="1481">
                  <c:v>69.732697686682343</c:v>
                </c:pt>
                <c:pt idx="1482">
                  <c:v>69.73300576242967</c:v>
                </c:pt>
                <c:pt idx="1483">
                  <c:v>69.733312427962971</c:v>
                </c:pt>
                <c:pt idx="1484">
                  <c:v>69.733617689737486</c:v>
                </c:pt>
                <c:pt idx="1485">
                  <c:v>69.73392155417892</c:v>
                </c:pt>
                <c:pt idx="1486">
                  <c:v>69.734224027683553</c:v>
                </c:pt>
                <c:pt idx="1487">
                  <c:v>69.734525116618371</c:v>
                </c:pt>
                <c:pt idx="1488">
                  <c:v>69.734824827321233</c:v>
                </c:pt>
                <c:pt idx="1489">
                  <c:v>69.735123166101005</c:v>
                </c:pt>
                <c:pt idx="1490">
                  <c:v>69.735420139237618</c:v>
                </c:pt>
                <c:pt idx="1491">
                  <c:v>69.735715752982316</c:v>
                </c:pt>
                <c:pt idx="1492">
                  <c:v>69.736010013557703</c:v>
                </c:pt>
                <c:pt idx="1493">
                  <c:v>69.73630292715788</c:v>
                </c:pt>
                <c:pt idx="1494">
                  <c:v>69.736594499948637</c:v>
                </c:pt>
                <c:pt idx="1495">
                  <c:v>69.736884738067516</c:v>
                </c:pt>
                <c:pt idx="1496">
                  <c:v>69.737173647623948</c:v>
                </c:pt>
                <c:pt idx="1497">
                  <c:v>69.737461234699424</c:v>
                </c:pt>
                <c:pt idx="1498">
                  <c:v>69.737747505347599</c:v>
                </c:pt>
                <c:pt idx="1499">
                  <c:v>69.738032465594401</c:v>
                </c:pt>
                <c:pt idx="1500">
                  <c:v>69.738316121438174</c:v>
                </c:pt>
                <c:pt idx="1501">
                  <c:v>69.738598478849809</c:v>
                </c:pt>
                <c:pt idx="1502">
                  <c:v>69.738879543772896</c:v>
                </c:pt>
                <c:pt idx="1503">
                  <c:v>69.739159322123754</c:v>
                </c:pt>
                <c:pt idx="1504">
                  <c:v>69.739437819791661</c:v>
                </c:pt>
                <c:pt idx="1505">
                  <c:v>69.739715042638963</c:v>
                </c:pt>
                <c:pt idx="1506">
                  <c:v>69.739990996501106</c:v>
                </c:pt>
                <c:pt idx="1507">
                  <c:v>69.740265687186891</c:v>
                </c:pt>
                <c:pt idx="1508">
                  <c:v>69.740539120478459</c:v>
                </c:pt>
                <c:pt idx="1509">
                  <c:v>69.740811302131547</c:v>
                </c:pt>
                <c:pt idx="1510">
                  <c:v>69.741082237875503</c:v>
                </c:pt>
                <c:pt idx="1511">
                  <c:v>69.741351933413483</c:v>
                </c:pt>
                <c:pt idx="1512">
                  <c:v>69.741620394422512</c:v>
                </c:pt>
                <c:pt idx="1513">
                  <c:v>69.74188762655362</c:v>
                </c:pt>
                <c:pt idx="1514">
                  <c:v>69.742153635432018</c:v>
                </c:pt>
                <c:pt idx="1515">
                  <c:v>69.742418426657096</c:v>
                </c:pt>
                <c:pt idx="1516">
                  <c:v>69.742682005802678</c:v>
                </c:pt>
                <c:pt idx="1517">
                  <c:v>69.742944378417036</c:v>
                </c:pt>
                <c:pt idx="1518">
                  <c:v>69.743205550023063</c:v>
                </c:pt>
                <c:pt idx="1519">
                  <c:v>69.743465526118371</c:v>
                </c:pt>
                <c:pt idx="1520">
                  <c:v>69.74372431217536</c:v>
                </c:pt>
                <c:pt idx="1521">
                  <c:v>69.743981913641477</c:v>
                </c:pt>
                <c:pt idx="1522">
                  <c:v>69.74423833593913</c:v>
                </c:pt>
                <c:pt idx="1523">
                  <c:v>69.744493584465985</c:v>
                </c:pt>
                <c:pt idx="1524">
                  <c:v>69.744747664594954</c:v>
                </c:pt>
                <c:pt idx="1525">
                  <c:v>69.745000581674347</c:v>
                </c:pt>
                <c:pt idx="1526">
                  <c:v>69.745252341028049</c:v>
                </c:pt>
                <c:pt idx="1527">
                  <c:v>69.745502947955515</c:v>
                </c:pt>
                <c:pt idx="1528">
                  <c:v>69.745752407731985</c:v>
                </c:pt>
                <c:pt idx="1529">
                  <c:v>69.746000725608525</c:v>
                </c:pt>
                <c:pt idx="1530">
                  <c:v>69.746247906812144</c:v>
                </c:pt>
                <c:pt idx="1531">
                  <c:v>69.746493956546004</c:v>
                </c:pt>
                <c:pt idx="1532">
                  <c:v>69.746738879989351</c:v>
                </c:pt>
                <c:pt idx="1533">
                  <c:v>69.746982682297812</c:v>
                </c:pt>
                <c:pt idx="1534">
                  <c:v>69.747225368603324</c:v>
                </c:pt>
                <c:pt idx="1535">
                  <c:v>69.747466944014434</c:v>
                </c:pt>
                <c:pt idx="1536">
                  <c:v>69.747707413616212</c:v>
                </c:pt>
                <c:pt idx="1537">
                  <c:v>69.747946782470493</c:v>
                </c:pt>
                <c:pt idx="1538">
                  <c:v>69.748185055615963</c:v>
                </c:pt>
                <c:pt idx="1539">
                  <c:v>69.748422238068187</c:v>
                </c:pt>
                <c:pt idx="1540">
                  <c:v>69.748658334819837</c:v>
                </c:pt>
                <c:pt idx="1541">
                  <c:v>69.748893350840675</c:v>
                </c:pt>
                <c:pt idx="1542">
                  <c:v>69.749127291077755</c:v>
                </c:pt>
                <c:pt idx="1543">
                  <c:v>69.749360160455453</c:v>
                </c:pt>
                <c:pt idx="1544">
                  <c:v>69.749591963875616</c:v>
                </c:pt>
                <c:pt idx="1545">
                  <c:v>69.749822706217671</c:v>
                </c:pt>
                <c:pt idx="1546">
                  <c:v>69.750052392338688</c:v>
                </c:pt>
                <c:pt idx="1547">
                  <c:v>69.750281027073484</c:v>
                </c:pt>
                <c:pt idx="1548">
                  <c:v>69.750508615234807</c:v>
                </c:pt>
                <c:pt idx="1549">
                  <c:v>69.750735161613335</c:v>
                </c:pt>
                <c:pt idx="1550">
                  <c:v>69.75096067097779</c:v>
                </c:pt>
                <c:pt idx="1551">
                  <c:v>69.751185148075109</c:v>
                </c:pt>
                <c:pt idx="1552">
                  <c:v>69.751408597630501</c:v>
                </c:pt>
                <c:pt idx="1553">
                  <c:v>69.751631024347517</c:v>
                </c:pt>
                <c:pt idx="1554">
                  <c:v>69.751852432908194</c:v>
                </c:pt>
                <c:pt idx="1555">
                  <c:v>69.752072827973123</c:v>
                </c:pt>
                <c:pt idx="1556">
                  <c:v>69.752292214181594</c:v>
                </c:pt>
                <c:pt idx="1557">
                  <c:v>69.752510596151609</c:v>
                </c:pt>
                <c:pt idx="1558">
                  <c:v>69.752727978480081</c:v>
                </c:pt>
                <c:pt idx="1559">
                  <c:v>69.752944365742863</c:v>
                </c:pt>
                <c:pt idx="1560">
                  <c:v>69.753159762494846</c:v>
                </c:pt>
                <c:pt idx="1561">
                  <c:v>69.753374173270103</c:v>
                </c:pt>
                <c:pt idx="1562">
                  <c:v>69.753587602581902</c:v>
                </c:pt>
                <c:pt idx="1563">
                  <c:v>69.75380005492292</c:v>
                </c:pt>
                <c:pt idx="1564">
                  <c:v>69.754011534765198</c:v>
                </c:pt>
                <c:pt idx="1565">
                  <c:v>69.754222046560386</c:v>
                </c:pt>
                <c:pt idx="1566">
                  <c:v>69.754431594739657</c:v>
                </c:pt>
                <c:pt idx="1567">
                  <c:v>69.754640183713988</c:v>
                </c:pt>
                <c:pt idx="1568">
                  <c:v>69.754847817874122</c:v>
                </c:pt>
                <c:pt idx="1569">
                  <c:v>69.75505450159072</c:v>
                </c:pt>
                <c:pt idx="1570">
                  <c:v>69.755260239214422</c:v>
                </c:pt>
                <c:pt idx="1571">
                  <c:v>69.755465035075957</c:v>
                </c:pt>
                <c:pt idx="1572">
                  <c:v>69.755668893486231</c:v>
                </c:pt>
                <c:pt idx="1573">
                  <c:v>69.755871818736438</c:v>
                </c:pt>
                <c:pt idx="1574">
                  <c:v>69.756073815098091</c:v>
                </c:pt>
                <c:pt idx="1575">
                  <c:v>69.756274886823178</c:v>
                </c:pt>
                <c:pt idx="1576">
                  <c:v>69.756475038144202</c:v>
                </c:pt>
                <c:pt idx="1577">
                  <c:v>69.756674273274328</c:v>
                </c:pt>
                <c:pt idx="1578">
                  <c:v>69.756872596407391</c:v>
                </c:pt>
                <c:pt idx="1579">
                  <c:v>69.757070011718056</c:v>
                </c:pt>
                <c:pt idx="1580">
                  <c:v>69.757266523361864</c:v>
                </c:pt>
                <c:pt idx="1581">
                  <c:v>69.757462135475365</c:v>
                </c:pt>
                <c:pt idx="1582">
                  <c:v>69.757656852176126</c:v>
                </c:pt>
                <c:pt idx="1583">
                  <c:v>69.757850677562914</c:v>
                </c:pt>
                <c:pt idx="1584">
                  <c:v>69.758043615715692</c:v>
                </c:pt>
                <c:pt idx="1585">
                  <c:v>69.758235670695768</c:v>
                </c:pt>
                <c:pt idx="1586">
                  <c:v>69.758426846545859</c:v>
                </c:pt>
                <c:pt idx="1587">
                  <c:v>69.758617147290181</c:v>
                </c:pt>
                <c:pt idx="1588">
                  <c:v>69.758806576934532</c:v>
                </c:pt>
                <c:pt idx="1589">
                  <c:v>69.758995139466336</c:v>
                </c:pt>
                <c:pt idx="1590">
                  <c:v>69.759182838854827</c:v>
                </c:pt>
                <c:pt idx="1591">
                  <c:v>69.759369679051005</c:v>
                </c:pt>
                <c:pt idx="1592">
                  <c:v>69.759555663987825</c:v>
                </c:pt>
                <c:pt idx="1593">
                  <c:v>69.759740797580235</c:v>
                </c:pt>
                <c:pt idx="1594">
                  <c:v>69.759925083725264</c:v>
                </c:pt>
                <c:pt idx="1595">
                  <c:v>69.760108526302076</c:v>
                </c:pt>
                <c:pt idx="1596">
                  <c:v>69.760291129172103</c:v>
                </c:pt>
                <c:pt idx="1597">
                  <c:v>69.760472896179095</c:v>
                </c:pt>
                <c:pt idx="1598">
                  <c:v>69.760653831149227</c:v>
                </c:pt>
                <c:pt idx="1599">
                  <c:v>69.760833937891107</c:v>
                </c:pt>
                <c:pt idx="1600">
                  <c:v>69.761013220195963</c:v>
                </c:pt>
                <c:pt idx="1601">
                  <c:v>69.761191681837659</c:v>
                </c:pt>
                <c:pt idx="1602">
                  <c:v>69.761369326572748</c:v>
                </c:pt>
                <c:pt idx="1603">
                  <c:v>69.761546158140632</c:v>
                </c:pt>
                <c:pt idx="1604">
                  <c:v>69.761722180263561</c:v>
                </c:pt>
                <c:pt idx="1605">
                  <c:v>69.761897396646773</c:v>
                </c:pt>
                <c:pt idx="1606">
                  <c:v>69.762071810978526</c:v>
                </c:pt>
                <c:pt idx="1607">
                  <c:v>69.762245426930221</c:v>
                </c:pt>
                <c:pt idx="1608">
                  <c:v>69.762418248156422</c:v>
                </c:pt>
                <c:pt idx="1609">
                  <c:v>69.762590278294979</c:v>
                </c:pt>
                <c:pt idx="1610">
                  <c:v>69.762761520967089</c:v>
                </c:pt>
                <c:pt idx="1611">
                  <c:v>69.762931979777363</c:v>
                </c:pt>
                <c:pt idx="1612">
                  <c:v>69.763101658313943</c:v>
                </c:pt>
                <c:pt idx="1613">
                  <c:v>69.763270560148513</c:v>
                </c:pt>
                <c:pt idx="1614">
                  <c:v>69.763438688836416</c:v>
                </c:pt>
                <c:pt idx="1615">
                  <c:v>69.763606047916738</c:v>
                </c:pt>
                <c:pt idx="1616">
                  <c:v>69.763772640912336</c:v>
                </c:pt>
                <c:pt idx="1617">
                  <c:v>69.763938471329965</c:v>
                </c:pt>
                <c:pt idx="1618">
                  <c:v>69.764103542660308</c:v>
                </c:pt>
                <c:pt idx="1619">
                  <c:v>69.764267858378091</c:v>
                </c:pt>
                <c:pt idx="1620">
                  <c:v>69.76443142194212</c:v>
                </c:pt>
                <c:pt idx="1621">
                  <c:v>69.764594236795375</c:v>
                </c:pt>
                <c:pt idx="1622">
                  <c:v>69.764756306365072</c:v>
                </c:pt>
                <c:pt idx="1623">
                  <c:v>69.764917634062741</c:v>
                </c:pt>
                <c:pt idx="1624">
                  <c:v>69.765078223284291</c:v>
                </c:pt>
                <c:pt idx="1625">
                  <c:v>69.765238077410089</c:v>
                </c:pt>
                <c:pt idx="1626">
                  <c:v>69.765397199805037</c:v>
                </c:pt>
                <c:pt idx="1627">
                  <c:v>69.765555593818618</c:v>
                </c:pt>
                <c:pt idx="1628">
                  <c:v>69.765713262784999</c:v>
                </c:pt>
                <c:pt idx="1629">
                  <c:v>69.765870210023067</c:v>
                </c:pt>
                <c:pt idx="1630">
                  <c:v>69.766026438836533</c:v>
                </c:pt>
                <c:pt idx="1631">
                  <c:v>69.766181952513975</c:v>
                </c:pt>
                <c:pt idx="1632">
                  <c:v>69.766336754328933</c:v>
                </c:pt>
                <c:pt idx="1633">
                  <c:v>69.766490847539956</c:v>
                </c:pt>
                <c:pt idx="1634">
                  <c:v>69.766644235390643</c:v>
                </c:pt>
                <c:pt idx="1635">
                  <c:v>69.766796921109801</c:v>
                </c:pt>
                <c:pt idx="1636">
                  <c:v>69.766948907911413</c:v>
                </c:pt>
                <c:pt idx="1637">
                  <c:v>69.767100198994783</c:v>
                </c:pt>
                <c:pt idx="1638">
                  <c:v>69.767250797544548</c:v>
                </c:pt>
                <c:pt idx="1639">
                  <c:v>69.767400706730783</c:v>
                </c:pt>
                <c:pt idx="1640">
                  <c:v>69.767549929709034</c:v>
                </c:pt>
                <c:pt idx="1641">
                  <c:v>69.767698469620413</c:v>
                </c:pt>
                <c:pt idx="1642">
                  <c:v>69.767846329591649</c:v>
                </c:pt>
                <c:pt idx="1643">
                  <c:v>69.767993512735174</c:v>
                </c:pt>
                <c:pt idx="1644">
                  <c:v>69.76814002214914</c:v>
                </c:pt>
                <c:pt idx="1645">
                  <c:v>69.768285860917572</c:v>
                </c:pt>
                <c:pt idx="1646">
                  <c:v>69.768431032110314</c:v>
                </c:pt>
                <c:pt idx="1647">
                  <c:v>69.768575538783196</c:v>
                </c:pt>
                <c:pt idx="1648">
                  <c:v>69.768719383978052</c:v>
                </c:pt>
                <c:pt idx="1649">
                  <c:v>69.768862570722803</c:v>
                </c:pt>
                <c:pt idx="1650">
                  <c:v>69.769005102031485</c:v>
                </c:pt>
                <c:pt idx="1651">
                  <c:v>69.769146980904353</c:v>
                </c:pt>
                <c:pt idx="1652">
                  <c:v>69.769288210327929</c:v>
                </c:pt>
                <c:pt idx="1653">
                  <c:v>69.769428793275068</c:v>
                </c:pt>
                <c:pt idx="1654">
                  <c:v>69.769568732704982</c:v>
                </c:pt>
                <c:pt idx="1655">
                  <c:v>69.769708031563411</c:v>
                </c:pt>
                <c:pt idx="1656">
                  <c:v>69.769846692782522</c:v>
                </c:pt>
                <c:pt idx="1657">
                  <c:v>69.769984719281126</c:v>
                </c:pt>
                <c:pt idx="1658">
                  <c:v>69.770122113964661</c:v>
                </c:pt>
                <c:pt idx="1659">
                  <c:v>69.770258879725219</c:v>
                </c:pt>
                <c:pt idx="1660">
                  <c:v>69.770395019441736</c:v>
                </c:pt>
                <c:pt idx="1661">
                  <c:v>69.770530535979873</c:v>
                </c:pt>
                <c:pt idx="1662">
                  <c:v>69.77066543219226</c:v>
                </c:pt>
                <c:pt idx="1663">
                  <c:v>69.770799710918425</c:v>
                </c:pt>
                <c:pt idx="1664">
                  <c:v>69.770933374984892</c:v>
                </c:pt>
                <c:pt idx="1665">
                  <c:v>69.77106642720527</c:v>
                </c:pt>
                <c:pt idx="1666">
                  <c:v>69.771198870380289</c:v>
                </c:pt>
                <c:pt idx="1667">
                  <c:v>69.771330707297835</c:v>
                </c:pt>
                <c:pt idx="1668">
                  <c:v>69.771461940733047</c:v>
                </c:pt>
                <c:pt idx="1669">
                  <c:v>69.771592573448373</c:v>
                </c:pt>
                <c:pt idx="1670">
                  <c:v>69.771722608193585</c:v>
                </c:pt>
                <c:pt idx="1671">
                  <c:v>69.771852047705892</c:v>
                </c:pt>
                <c:pt idx="1672">
                  <c:v>69.771980894709969</c:v>
                </c:pt>
                <c:pt idx="1673">
                  <c:v>69.772109151918031</c:v>
                </c:pt>
                <c:pt idx="1674">
                  <c:v>69.772236822029839</c:v>
                </c:pt>
                <c:pt idx="1675">
                  <c:v>69.772363907732839</c:v>
                </c:pt>
                <c:pt idx="1676">
                  <c:v>69.772490411702151</c:v>
                </c:pt>
                <c:pt idx="1677">
                  <c:v>69.772616336600649</c:v>
                </c:pt>
                <c:pt idx="1678">
                  <c:v>69.772741685079041</c:v>
                </c:pt>
                <c:pt idx="1679">
                  <c:v>69.772866459775869</c:v>
                </c:pt>
                <c:pt idx="1680">
                  <c:v>69.772990663317614</c:v>
                </c:pt>
                <c:pt idx="1681">
                  <c:v>69.773114298318745</c:v>
                </c:pt>
                <c:pt idx="1682">
                  <c:v>69.773237367381753</c:v>
                </c:pt>
                <c:pt idx="1683">
                  <c:v>69.773359873097206</c:v>
                </c:pt>
                <c:pt idx="1684">
                  <c:v>69.77348181804382</c:v>
                </c:pt>
                <c:pt idx="1685">
                  <c:v>69.773603204788515</c:v>
                </c:pt>
                <c:pt idx="1686">
                  <c:v>69.773724035886445</c:v>
                </c:pt>
                <c:pt idx="1687">
                  <c:v>69.773844313881099</c:v>
                </c:pt>
                <c:pt idx="1688">
                  <c:v>69.773964041304282</c:v>
                </c:pt>
                <c:pt idx="1689">
                  <c:v>69.774201854505662</c:v>
                </c:pt>
                <c:pt idx="1690">
                  <c:v>69.77431994528979</c:v>
                </c:pt>
                <c:pt idx="1691">
                  <c:v>69.774437495514391</c:v>
                </c:pt>
                <c:pt idx="1692">
                  <c:v>69.77455450765386</c:v>
                </c:pt>
                <c:pt idx="1693">
                  <c:v>69.774670984171308</c:v>
                </c:pt>
                <c:pt idx="1694">
                  <c:v>69.774786927518505</c:v>
                </c:pt>
                <c:pt idx="1695">
                  <c:v>69.774902340136052</c:v>
                </c:pt>
                <c:pt idx="1696">
                  <c:v>69.775017224453364</c:v>
                </c:pt>
                <c:pt idx="1697">
                  <c:v>69.775131582888719</c:v>
                </c:pt>
                <c:pt idx="1698">
                  <c:v>69.775245417849334</c:v>
                </c:pt>
                <c:pt idx="1699">
                  <c:v>69.77535873173143</c:v>
                </c:pt>
                <c:pt idx="1700">
                  <c:v>69.775471526920228</c:v>
                </c:pt>
                <c:pt idx="1701">
                  <c:v>69.775583805790035</c:v>
                </c:pt>
                <c:pt idx="1702">
                  <c:v>69.775695570704301</c:v>
                </c:pt>
                <c:pt idx="1703">
                  <c:v>69.77580682401566</c:v>
                </c:pt>
                <c:pt idx="1704">
                  <c:v>69.775917568065964</c:v>
                </c:pt>
                <c:pt idx="1705">
                  <c:v>69.776027805186345</c:v>
                </c:pt>
                <c:pt idx="1706">
                  <c:v>69.776137537697295</c:v>
                </c:pt>
                <c:pt idx="1707">
                  <c:v>69.776246767908631</c:v>
                </c:pt>
                <c:pt idx="1708">
                  <c:v>69.776355498119628</c:v>
                </c:pt>
                <c:pt idx="1709">
                  <c:v>69.776463730619042</c:v>
                </c:pt>
                <c:pt idx="1710">
                  <c:v>69.776571467685145</c:v>
                </c:pt>
                <c:pt idx="1711">
                  <c:v>69.776678711585788</c:v>
                </c:pt>
                <c:pt idx="1712">
                  <c:v>69.776785464578396</c:v>
                </c:pt>
                <c:pt idx="1713">
                  <c:v>69.77689172891013</c:v>
                </c:pt>
                <c:pt idx="1714">
                  <c:v>69.776997506817821</c:v>
                </c:pt>
                <c:pt idx="1715">
                  <c:v>69.777102800528084</c:v>
                </c:pt>
                <c:pt idx="1716">
                  <c:v>69.777207612257286</c:v>
                </c:pt>
                <c:pt idx="1717">
                  <c:v>69.777311944211746</c:v>
                </c:pt>
                <c:pt idx="1718">
                  <c:v>69.777415798587569</c:v>
                </c:pt>
                <c:pt idx="1719">
                  <c:v>69.777519177570937</c:v>
                </c:pt>
                <c:pt idx="1720">
                  <c:v>69.777622083337889</c:v>
                </c:pt>
                <c:pt idx="1721">
                  <c:v>69.777724518054612</c:v>
                </c:pt>
                <c:pt idx="1722">
                  <c:v>69.77782648387732</c:v>
                </c:pt>
                <c:pt idx="1723">
                  <c:v>69.777927982952363</c:v>
                </c:pt>
                <c:pt idx="1724">
                  <c:v>69.778029017416287</c:v>
                </c:pt>
                <c:pt idx="1725">
                  <c:v>69.778129589395846</c:v>
                </c:pt>
                <c:pt idx="1726">
                  <c:v>69.778229701008058</c:v>
                </c:pt>
                <c:pt idx="1727">
                  <c:v>69.778329354360224</c:v>
                </c:pt>
                <c:pt idx="1728">
                  <c:v>69.778428551550064</c:v>
                </c:pt>
                <c:pt idx="1729">
                  <c:v>69.778527294665636</c:v>
                </c:pt>
                <c:pt idx="1730">
                  <c:v>69.778625585785463</c:v>
                </c:pt>
                <c:pt idx="1731">
                  <c:v>69.778723426978559</c:v>
                </c:pt>
                <c:pt idx="1732">
                  <c:v>69.778820820304446</c:v>
                </c:pt>
                <c:pt idx="1733">
                  <c:v>69.77891776781324</c:v>
                </c:pt>
                <c:pt idx="1734">
                  <c:v>69.779014271545677</c:v>
                </c:pt>
                <c:pt idx="1735">
                  <c:v>69.779110333533112</c:v>
                </c:pt>
                <c:pt idx="1736">
                  <c:v>69.77920595579765</c:v>
                </c:pt>
                <c:pt idx="1737">
                  <c:v>69.779301140352118</c:v>
                </c:pt>
                <c:pt idx="1738">
                  <c:v>69.779395889200131</c:v>
                </c:pt>
                <c:pt idx="1739">
                  <c:v>69.779490204336113</c:v>
                </c:pt>
                <c:pt idx="1740">
                  <c:v>69.779584087745391</c:v>
                </c:pt>
                <c:pt idx="1741">
                  <c:v>69.779677541404183</c:v>
                </c:pt>
                <c:pt idx="1742">
                  <c:v>69.779770567279684</c:v>
                </c:pt>
                <c:pt idx="1743">
                  <c:v>69.779863167330063</c:v>
                </c:pt>
                <c:pt idx="1744">
                  <c:v>69.779955343504511</c:v>
                </c:pt>
                <c:pt idx="1745">
                  <c:v>69.780047097743335</c:v>
                </c:pt>
                <c:pt idx="1746">
                  <c:v>69.780138431977946</c:v>
                </c:pt>
                <c:pt idx="1747">
                  <c:v>69.780229348130902</c:v>
                </c:pt>
                <c:pt idx="1748">
                  <c:v>69.780319848115951</c:v>
                </c:pt>
                <c:pt idx="1749">
                  <c:v>69.780409933838129</c:v>
                </c:pt>
                <c:pt idx="1750">
                  <c:v>69.780499607193704</c:v>
                </c:pt>
                <c:pt idx="1751">
                  <c:v>69.780588870070289</c:v>
                </c:pt>
                <c:pt idx="1752">
                  <c:v>69.78067772434683</c:v>
                </c:pt>
                <c:pt idx="1753">
                  <c:v>69.780766171893703</c:v>
                </c:pt>
                <c:pt idx="1754">
                  <c:v>69.780854214572713</c:v>
                </c:pt>
                <c:pt idx="1755">
                  <c:v>69.780941854237128</c:v>
                </c:pt>
                <c:pt idx="1756">
                  <c:v>69.781029092731742</c:v>
                </c:pt>
                <c:pt idx="1757">
                  <c:v>69.781115931892927</c:v>
                </c:pt>
                <c:pt idx="1758">
                  <c:v>69.781202373548624</c:v>
                </c:pt>
                <c:pt idx="1759">
                  <c:v>69.78128841951839</c:v>
                </c:pt>
                <c:pt idx="1760">
                  <c:v>69.781374071613484</c:v>
                </c:pt>
                <c:pt idx="1761">
                  <c:v>69.781459331636867</c:v>
                </c:pt>
                <c:pt idx="1762">
                  <c:v>69.781544201383241</c:v>
                </c:pt>
                <c:pt idx="1763">
                  <c:v>69.781628682639109</c:v>
                </c:pt>
                <c:pt idx="1764">
                  <c:v>69.781712777182761</c:v>
                </c:pt>
                <c:pt idx="1765">
                  <c:v>69.781796486784387</c:v>
                </c:pt>
                <c:pt idx="1766">
                  <c:v>69.781879813206032</c:v>
                </c:pt>
                <c:pt idx="1767">
                  <c:v>69.781962758201729</c:v>
                </c:pt>
                <c:pt idx="1768">
                  <c:v>69.782045323517437</c:v>
                </c:pt>
                <c:pt idx="1769">
                  <c:v>69.782127510891129</c:v>
                </c:pt>
                <c:pt idx="1770">
                  <c:v>69.78220932205285</c:v>
                </c:pt>
                <c:pt idx="1771">
                  <c:v>69.782371822620888</c:v>
                </c:pt>
                <c:pt idx="1772">
                  <c:v>69.782771609917702</c:v>
                </c:pt>
                <c:pt idx="1773">
                  <c:v>69.78285047272179</c:v>
                </c:pt>
                <c:pt idx="1774">
                  <c:v>69.782928974532084</c:v>
                </c:pt>
                <c:pt idx="1775">
                  <c:v>69.783007117001034</c:v>
                </c:pt>
                <c:pt idx="1776">
                  <c:v>69.78308490177352</c:v>
                </c:pt>
                <c:pt idx="1777">
                  <c:v>69.783162330486903</c:v>
                </c:pt>
                <c:pt idx="1778">
                  <c:v>69.78323940477101</c:v>
                </c:pt>
                <c:pt idx="1779">
                  <c:v>69.78331612624828</c:v>
                </c:pt>
                <c:pt idx="1780">
                  <c:v>69.783392496533651</c:v>
                </c:pt>
                <c:pt idx="1781">
                  <c:v>69.783468517234709</c:v>
                </c:pt>
                <c:pt idx="1782">
                  <c:v>69.783544189951684</c:v>
                </c:pt>
                <c:pt idx="1783">
                  <c:v>69.783619516277469</c:v>
                </c:pt>
                <c:pt idx="1784">
                  <c:v>69.78369449779764</c:v>
                </c:pt>
                <c:pt idx="1785">
                  <c:v>69.783769136090569</c:v>
                </c:pt>
                <c:pt idx="1786">
                  <c:v>69.78384343272738</c:v>
                </c:pt>
                <c:pt idx="1787">
                  <c:v>69.783917389271991</c:v>
                </c:pt>
                <c:pt idx="1788">
                  <c:v>69.783991007281159</c:v>
                </c:pt>
                <c:pt idx="1789">
                  <c:v>69.784064288304535</c:v>
                </c:pt>
                <c:pt idx="1790">
                  <c:v>69.784137233884678</c:v>
                </c:pt>
                <c:pt idx="1791">
                  <c:v>69.784209845557058</c:v>
                </c:pt>
                <c:pt idx="1792">
                  <c:v>69.784282124850165</c:v>
                </c:pt>
                <c:pt idx="1793">
                  <c:v>69.784354073285428</c:v>
                </c:pt>
                <c:pt idx="1794">
                  <c:v>69.784496983633545</c:v>
                </c:pt>
                <c:pt idx="1795">
                  <c:v>69.784567948554624</c:v>
                </c:pt>
                <c:pt idx="1796">
                  <c:v>69.784638588634408</c:v>
                </c:pt>
                <c:pt idx="1797">
                  <c:v>69.784708905359835</c:v>
                </c:pt>
                <c:pt idx="1798">
                  <c:v>69.78477890021108</c:v>
                </c:pt>
                <c:pt idx="1799">
                  <c:v>69.784848574661495</c:v>
                </c:pt>
                <c:pt idx="1800">
                  <c:v>69.784917930177741</c:v>
                </c:pt>
                <c:pt idx="1801">
                  <c:v>69.784986968219712</c:v>
                </c:pt>
                <c:pt idx="1802">
                  <c:v>69.785055690240654</c:v>
                </c:pt>
                <c:pt idx="1803">
                  <c:v>69.785124097687145</c:v>
                </c:pt>
                <c:pt idx="1804">
                  <c:v>69.785192191999158</c:v>
                </c:pt>
                <c:pt idx="1805">
                  <c:v>69.785259974610057</c:v>
                </c:pt>
                <c:pt idx="1806">
                  <c:v>69.785327446946653</c:v>
                </c:pt>
              </c:numCache>
            </c:numRef>
          </c:yVal>
          <c:smooth val="1"/>
          <c:extLst>
            <c:ext xmlns:c16="http://schemas.microsoft.com/office/drawing/2014/chart" uri="{C3380CC4-5D6E-409C-BE32-E72D297353CC}">
              <c16:uniqueId val="{00000001-9EDB-4785-9577-C7D93698E3AA}"/>
            </c:ext>
          </c:extLst>
        </c:ser>
        <c:ser>
          <c:idx val="2"/>
          <c:order val="2"/>
          <c:tx>
            <c:strRef>
              <c:f>BSAS!$D$1</c:f>
              <c:strCache>
                <c:ptCount val="1"/>
                <c:pt idx="0">
                  <c:v>Gompertz</c:v>
                </c:pt>
              </c:strCache>
            </c:strRef>
          </c:tx>
          <c:spPr>
            <a:ln w="19050" cap="rnd">
              <a:solidFill>
                <a:schemeClr val="accent3"/>
              </a:solidFill>
              <a:round/>
            </a:ln>
            <a:effectLst/>
          </c:spPr>
          <c:marker>
            <c:symbol val="none"/>
          </c:marker>
          <c:xVal>
            <c:numRef>
              <c:f>BSAS!$A$2:$A$1808</c:f>
              <c:numCache>
                <c:formatCode>General</c:formatCode>
                <c:ptCount val="1807"/>
                <c:pt idx="0">
                  <c:v>0</c:v>
                </c:pt>
                <c:pt idx="1">
                  <c:v>1</c:v>
                </c:pt>
                <c:pt idx="2">
                  <c:v>2</c:v>
                </c:pt>
                <c:pt idx="3">
                  <c:v>3</c:v>
                </c:pt>
                <c:pt idx="4">
                  <c:v>4</c:v>
                </c:pt>
                <c:pt idx="5">
                  <c:v>5</c:v>
                </c:pt>
                <c:pt idx="6">
                  <c:v>6</c:v>
                </c:pt>
                <c:pt idx="7">
                  <c:v>7</c:v>
                </c:pt>
                <c:pt idx="8">
                  <c:v>9</c:v>
                </c:pt>
                <c:pt idx="9">
                  <c:v>10</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40</c:v>
                </c:pt>
                <c:pt idx="338">
                  <c:v>341</c:v>
                </c:pt>
                <c:pt idx="339">
                  <c:v>342</c:v>
                </c:pt>
                <c:pt idx="340">
                  <c:v>343</c:v>
                </c:pt>
                <c:pt idx="341">
                  <c:v>345</c:v>
                </c:pt>
                <c:pt idx="342">
                  <c:v>346</c:v>
                </c:pt>
                <c:pt idx="343">
                  <c:v>347</c:v>
                </c:pt>
                <c:pt idx="344">
                  <c:v>348</c:v>
                </c:pt>
                <c:pt idx="345">
                  <c:v>349</c:v>
                </c:pt>
                <c:pt idx="346">
                  <c:v>350</c:v>
                </c:pt>
                <c:pt idx="347">
                  <c:v>351</c:v>
                </c:pt>
                <c:pt idx="348">
                  <c:v>352</c:v>
                </c:pt>
                <c:pt idx="349">
                  <c:v>353</c:v>
                </c:pt>
                <c:pt idx="350">
                  <c:v>354</c:v>
                </c:pt>
                <c:pt idx="351">
                  <c:v>355</c:v>
                </c:pt>
                <c:pt idx="352">
                  <c:v>356</c:v>
                </c:pt>
                <c:pt idx="353">
                  <c:v>360</c:v>
                </c:pt>
                <c:pt idx="354">
                  <c:v>361</c:v>
                </c:pt>
                <c:pt idx="355">
                  <c:v>362</c:v>
                </c:pt>
                <c:pt idx="356">
                  <c:v>365</c:v>
                </c:pt>
                <c:pt idx="357">
                  <c:v>366</c:v>
                </c:pt>
                <c:pt idx="358">
                  <c:v>367</c:v>
                </c:pt>
                <c:pt idx="359">
                  <c:v>368</c:v>
                </c:pt>
                <c:pt idx="360">
                  <c:v>369</c:v>
                </c:pt>
                <c:pt idx="361">
                  <c:v>370</c:v>
                </c:pt>
                <c:pt idx="362">
                  <c:v>371</c:v>
                </c:pt>
                <c:pt idx="363">
                  <c:v>372</c:v>
                </c:pt>
                <c:pt idx="364">
                  <c:v>373</c:v>
                </c:pt>
                <c:pt idx="365">
                  <c:v>374</c:v>
                </c:pt>
                <c:pt idx="366">
                  <c:v>375</c:v>
                </c:pt>
                <c:pt idx="367">
                  <c:v>376</c:v>
                </c:pt>
                <c:pt idx="368">
                  <c:v>377</c:v>
                </c:pt>
                <c:pt idx="369">
                  <c:v>378</c:v>
                </c:pt>
                <c:pt idx="370">
                  <c:v>379</c:v>
                </c:pt>
                <c:pt idx="371">
                  <c:v>380</c:v>
                </c:pt>
                <c:pt idx="372">
                  <c:v>381</c:v>
                </c:pt>
                <c:pt idx="373">
                  <c:v>382</c:v>
                </c:pt>
                <c:pt idx="374">
                  <c:v>383</c:v>
                </c:pt>
                <c:pt idx="375">
                  <c:v>384</c:v>
                </c:pt>
                <c:pt idx="376">
                  <c:v>385</c:v>
                </c:pt>
                <c:pt idx="377">
                  <c:v>386</c:v>
                </c:pt>
                <c:pt idx="378">
                  <c:v>387</c:v>
                </c:pt>
                <c:pt idx="379">
                  <c:v>388</c:v>
                </c:pt>
                <c:pt idx="380">
                  <c:v>389</c:v>
                </c:pt>
                <c:pt idx="381">
                  <c:v>390</c:v>
                </c:pt>
                <c:pt idx="382">
                  <c:v>391</c:v>
                </c:pt>
                <c:pt idx="383">
                  <c:v>392</c:v>
                </c:pt>
                <c:pt idx="384">
                  <c:v>393</c:v>
                </c:pt>
                <c:pt idx="385">
                  <c:v>394</c:v>
                </c:pt>
                <c:pt idx="386">
                  <c:v>395</c:v>
                </c:pt>
                <c:pt idx="387">
                  <c:v>396</c:v>
                </c:pt>
                <c:pt idx="388">
                  <c:v>397</c:v>
                </c:pt>
                <c:pt idx="389">
                  <c:v>398</c:v>
                </c:pt>
                <c:pt idx="390">
                  <c:v>399</c:v>
                </c:pt>
                <c:pt idx="391">
                  <c:v>400</c:v>
                </c:pt>
                <c:pt idx="392">
                  <c:v>401</c:v>
                </c:pt>
                <c:pt idx="393">
                  <c:v>402</c:v>
                </c:pt>
                <c:pt idx="394">
                  <c:v>403</c:v>
                </c:pt>
                <c:pt idx="395">
                  <c:v>404</c:v>
                </c:pt>
                <c:pt idx="396">
                  <c:v>405</c:v>
                </c:pt>
                <c:pt idx="397">
                  <c:v>406</c:v>
                </c:pt>
                <c:pt idx="398">
                  <c:v>407</c:v>
                </c:pt>
                <c:pt idx="399">
                  <c:v>408</c:v>
                </c:pt>
                <c:pt idx="400">
                  <c:v>409</c:v>
                </c:pt>
                <c:pt idx="401">
                  <c:v>410</c:v>
                </c:pt>
                <c:pt idx="402">
                  <c:v>411</c:v>
                </c:pt>
                <c:pt idx="403">
                  <c:v>412</c:v>
                </c:pt>
                <c:pt idx="404">
                  <c:v>413</c:v>
                </c:pt>
                <c:pt idx="405">
                  <c:v>414</c:v>
                </c:pt>
                <c:pt idx="406">
                  <c:v>415</c:v>
                </c:pt>
                <c:pt idx="407">
                  <c:v>416</c:v>
                </c:pt>
                <c:pt idx="408">
                  <c:v>417</c:v>
                </c:pt>
                <c:pt idx="409">
                  <c:v>418</c:v>
                </c:pt>
                <c:pt idx="410">
                  <c:v>419</c:v>
                </c:pt>
                <c:pt idx="411">
                  <c:v>420</c:v>
                </c:pt>
                <c:pt idx="412">
                  <c:v>421</c:v>
                </c:pt>
                <c:pt idx="413">
                  <c:v>422</c:v>
                </c:pt>
                <c:pt idx="414">
                  <c:v>423</c:v>
                </c:pt>
                <c:pt idx="415">
                  <c:v>424</c:v>
                </c:pt>
                <c:pt idx="416">
                  <c:v>425</c:v>
                </c:pt>
                <c:pt idx="417">
                  <c:v>426</c:v>
                </c:pt>
                <c:pt idx="418">
                  <c:v>427</c:v>
                </c:pt>
                <c:pt idx="419">
                  <c:v>428</c:v>
                </c:pt>
                <c:pt idx="420">
                  <c:v>429</c:v>
                </c:pt>
                <c:pt idx="421">
                  <c:v>430</c:v>
                </c:pt>
                <c:pt idx="422">
                  <c:v>431</c:v>
                </c:pt>
                <c:pt idx="423">
                  <c:v>432</c:v>
                </c:pt>
                <c:pt idx="424">
                  <c:v>433</c:v>
                </c:pt>
                <c:pt idx="425">
                  <c:v>434</c:v>
                </c:pt>
                <c:pt idx="426">
                  <c:v>435</c:v>
                </c:pt>
                <c:pt idx="427">
                  <c:v>436</c:v>
                </c:pt>
                <c:pt idx="428">
                  <c:v>437</c:v>
                </c:pt>
                <c:pt idx="429">
                  <c:v>438</c:v>
                </c:pt>
                <c:pt idx="430">
                  <c:v>439</c:v>
                </c:pt>
                <c:pt idx="431">
                  <c:v>440</c:v>
                </c:pt>
                <c:pt idx="432">
                  <c:v>441</c:v>
                </c:pt>
                <c:pt idx="433">
                  <c:v>442</c:v>
                </c:pt>
                <c:pt idx="434">
                  <c:v>443</c:v>
                </c:pt>
                <c:pt idx="435">
                  <c:v>444</c:v>
                </c:pt>
                <c:pt idx="436">
                  <c:v>445</c:v>
                </c:pt>
                <c:pt idx="437">
                  <c:v>446</c:v>
                </c:pt>
                <c:pt idx="438">
                  <c:v>447</c:v>
                </c:pt>
                <c:pt idx="439">
                  <c:v>448</c:v>
                </c:pt>
                <c:pt idx="440">
                  <c:v>449</c:v>
                </c:pt>
                <c:pt idx="441">
                  <c:v>450</c:v>
                </c:pt>
                <c:pt idx="442">
                  <c:v>451</c:v>
                </c:pt>
                <c:pt idx="443">
                  <c:v>452</c:v>
                </c:pt>
                <c:pt idx="444">
                  <c:v>453</c:v>
                </c:pt>
                <c:pt idx="445">
                  <c:v>454</c:v>
                </c:pt>
                <c:pt idx="446">
                  <c:v>455</c:v>
                </c:pt>
                <c:pt idx="447">
                  <c:v>456</c:v>
                </c:pt>
                <c:pt idx="448">
                  <c:v>457</c:v>
                </c:pt>
                <c:pt idx="449">
                  <c:v>458</c:v>
                </c:pt>
                <c:pt idx="450">
                  <c:v>459</c:v>
                </c:pt>
                <c:pt idx="451">
                  <c:v>460</c:v>
                </c:pt>
                <c:pt idx="452">
                  <c:v>461</c:v>
                </c:pt>
                <c:pt idx="453">
                  <c:v>462</c:v>
                </c:pt>
                <c:pt idx="454">
                  <c:v>463</c:v>
                </c:pt>
                <c:pt idx="455">
                  <c:v>464</c:v>
                </c:pt>
                <c:pt idx="456">
                  <c:v>465</c:v>
                </c:pt>
                <c:pt idx="457">
                  <c:v>466</c:v>
                </c:pt>
                <c:pt idx="458">
                  <c:v>467</c:v>
                </c:pt>
                <c:pt idx="459">
                  <c:v>468</c:v>
                </c:pt>
                <c:pt idx="460">
                  <c:v>469</c:v>
                </c:pt>
                <c:pt idx="461">
                  <c:v>470</c:v>
                </c:pt>
                <c:pt idx="462">
                  <c:v>471</c:v>
                </c:pt>
                <c:pt idx="463">
                  <c:v>472</c:v>
                </c:pt>
                <c:pt idx="464">
                  <c:v>473</c:v>
                </c:pt>
                <c:pt idx="465">
                  <c:v>474</c:v>
                </c:pt>
                <c:pt idx="466">
                  <c:v>475</c:v>
                </c:pt>
                <c:pt idx="467">
                  <c:v>476</c:v>
                </c:pt>
                <c:pt idx="468">
                  <c:v>477</c:v>
                </c:pt>
                <c:pt idx="469">
                  <c:v>478</c:v>
                </c:pt>
                <c:pt idx="470">
                  <c:v>479</c:v>
                </c:pt>
                <c:pt idx="471">
                  <c:v>480</c:v>
                </c:pt>
                <c:pt idx="472">
                  <c:v>481</c:v>
                </c:pt>
                <c:pt idx="473">
                  <c:v>482</c:v>
                </c:pt>
                <c:pt idx="474">
                  <c:v>483</c:v>
                </c:pt>
                <c:pt idx="475">
                  <c:v>484</c:v>
                </c:pt>
                <c:pt idx="476">
                  <c:v>485</c:v>
                </c:pt>
                <c:pt idx="477">
                  <c:v>486</c:v>
                </c:pt>
                <c:pt idx="478">
                  <c:v>487</c:v>
                </c:pt>
                <c:pt idx="479">
                  <c:v>488</c:v>
                </c:pt>
                <c:pt idx="480">
                  <c:v>489</c:v>
                </c:pt>
                <c:pt idx="481">
                  <c:v>490</c:v>
                </c:pt>
                <c:pt idx="482">
                  <c:v>491</c:v>
                </c:pt>
                <c:pt idx="483">
                  <c:v>492</c:v>
                </c:pt>
                <c:pt idx="484">
                  <c:v>493</c:v>
                </c:pt>
                <c:pt idx="485">
                  <c:v>494</c:v>
                </c:pt>
                <c:pt idx="486">
                  <c:v>495</c:v>
                </c:pt>
                <c:pt idx="487">
                  <c:v>496</c:v>
                </c:pt>
                <c:pt idx="488">
                  <c:v>497</c:v>
                </c:pt>
                <c:pt idx="489">
                  <c:v>498</c:v>
                </c:pt>
                <c:pt idx="490">
                  <c:v>499</c:v>
                </c:pt>
                <c:pt idx="491">
                  <c:v>500</c:v>
                </c:pt>
                <c:pt idx="492">
                  <c:v>501</c:v>
                </c:pt>
                <c:pt idx="493">
                  <c:v>502</c:v>
                </c:pt>
                <c:pt idx="494">
                  <c:v>503</c:v>
                </c:pt>
                <c:pt idx="495">
                  <c:v>504</c:v>
                </c:pt>
                <c:pt idx="496">
                  <c:v>505</c:v>
                </c:pt>
                <c:pt idx="497">
                  <c:v>506</c:v>
                </c:pt>
                <c:pt idx="498">
                  <c:v>507</c:v>
                </c:pt>
                <c:pt idx="499">
                  <c:v>508</c:v>
                </c:pt>
                <c:pt idx="500">
                  <c:v>509</c:v>
                </c:pt>
                <c:pt idx="501">
                  <c:v>510</c:v>
                </c:pt>
                <c:pt idx="502">
                  <c:v>511</c:v>
                </c:pt>
                <c:pt idx="503">
                  <c:v>512</c:v>
                </c:pt>
                <c:pt idx="504">
                  <c:v>513</c:v>
                </c:pt>
                <c:pt idx="505">
                  <c:v>514</c:v>
                </c:pt>
                <c:pt idx="506">
                  <c:v>515</c:v>
                </c:pt>
                <c:pt idx="507">
                  <c:v>516</c:v>
                </c:pt>
                <c:pt idx="508">
                  <c:v>517</c:v>
                </c:pt>
                <c:pt idx="509">
                  <c:v>518</c:v>
                </c:pt>
                <c:pt idx="510">
                  <c:v>519</c:v>
                </c:pt>
                <c:pt idx="511">
                  <c:v>520</c:v>
                </c:pt>
                <c:pt idx="512">
                  <c:v>521</c:v>
                </c:pt>
                <c:pt idx="513">
                  <c:v>522</c:v>
                </c:pt>
                <c:pt idx="514">
                  <c:v>523</c:v>
                </c:pt>
                <c:pt idx="515">
                  <c:v>524</c:v>
                </c:pt>
                <c:pt idx="516">
                  <c:v>525</c:v>
                </c:pt>
                <c:pt idx="517">
                  <c:v>526</c:v>
                </c:pt>
                <c:pt idx="518">
                  <c:v>527</c:v>
                </c:pt>
                <c:pt idx="519">
                  <c:v>528</c:v>
                </c:pt>
                <c:pt idx="520">
                  <c:v>529</c:v>
                </c:pt>
                <c:pt idx="521">
                  <c:v>530</c:v>
                </c:pt>
                <c:pt idx="522">
                  <c:v>531</c:v>
                </c:pt>
                <c:pt idx="523">
                  <c:v>532</c:v>
                </c:pt>
                <c:pt idx="524">
                  <c:v>533</c:v>
                </c:pt>
                <c:pt idx="525">
                  <c:v>534</c:v>
                </c:pt>
                <c:pt idx="526">
                  <c:v>535</c:v>
                </c:pt>
                <c:pt idx="527">
                  <c:v>536</c:v>
                </c:pt>
                <c:pt idx="528">
                  <c:v>537</c:v>
                </c:pt>
                <c:pt idx="529">
                  <c:v>538</c:v>
                </c:pt>
                <c:pt idx="530">
                  <c:v>539</c:v>
                </c:pt>
                <c:pt idx="531">
                  <c:v>540</c:v>
                </c:pt>
                <c:pt idx="532">
                  <c:v>541</c:v>
                </c:pt>
                <c:pt idx="533">
                  <c:v>542</c:v>
                </c:pt>
                <c:pt idx="534">
                  <c:v>543</c:v>
                </c:pt>
                <c:pt idx="535">
                  <c:v>544</c:v>
                </c:pt>
                <c:pt idx="536">
                  <c:v>545</c:v>
                </c:pt>
                <c:pt idx="537">
                  <c:v>546</c:v>
                </c:pt>
                <c:pt idx="538">
                  <c:v>547</c:v>
                </c:pt>
                <c:pt idx="539">
                  <c:v>548</c:v>
                </c:pt>
                <c:pt idx="540">
                  <c:v>549</c:v>
                </c:pt>
                <c:pt idx="541">
                  <c:v>550</c:v>
                </c:pt>
                <c:pt idx="542">
                  <c:v>551</c:v>
                </c:pt>
                <c:pt idx="543">
                  <c:v>552</c:v>
                </c:pt>
                <c:pt idx="544">
                  <c:v>553</c:v>
                </c:pt>
                <c:pt idx="545">
                  <c:v>554</c:v>
                </c:pt>
                <c:pt idx="546">
                  <c:v>555</c:v>
                </c:pt>
                <c:pt idx="547">
                  <c:v>556</c:v>
                </c:pt>
                <c:pt idx="548">
                  <c:v>557</c:v>
                </c:pt>
                <c:pt idx="549">
                  <c:v>558</c:v>
                </c:pt>
                <c:pt idx="550">
                  <c:v>559</c:v>
                </c:pt>
                <c:pt idx="551">
                  <c:v>560</c:v>
                </c:pt>
                <c:pt idx="552">
                  <c:v>561</c:v>
                </c:pt>
                <c:pt idx="553">
                  <c:v>562</c:v>
                </c:pt>
                <c:pt idx="554">
                  <c:v>563</c:v>
                </c:pt>
                <c:pt idx="555">
                  <c:v>564</c:v>
                </c:pt>
                <c:pt idx="556">
                  <c:v>565</c:v>
                </c:pt>
                <c:pt idx="557">
                  <c:v>566</c:v>
                </c:pt>
                <c:pt idx="558">
                  <c:v>567</c:v>
                </c:pt>
                <c:pt idx="559">
                  <c:v>568</c:v>
                </c:pt>
                <c:pt idx="560">
                  <c:v>569</c:v>
                </c:pt>
                <c:pt idx="561">
                  <c:v>570</c:v>
                </c:pt>
                <c:pt idx="562">
                  <c:v>571</c:v>
                </c:pt>
                <c:pt idx="563">
                  <c:v>572</c:v>
                </c:pt>
                <c:pt idx="564">
                  <c:v>573</c:v>
                </c:pt>
                <c:pt idx="565">
                  <c:v>574</c:v>
                </c:pt>
                <c:pt idx="566">
                  <c:v>575</c:v>
                </c:pt>
                <c:pt idx="567">
                  <c:v>576</c:v>
                </c:pt>
                <c:pt idx="568">
                  <c:v>577</c:v>
                </c:pt>
                <c:pt idx="569">
                  <c:v>578</c:v>
                </c:pt>
                <c:pt idx="570">
                  <c:v>579</c:v>
                </c:pt>
                <c:pt idx="571">
                  <c:v>580</c:v>
                </c:pt>
                <c:pt idx="572">
                  <c:v>581</c:v>
                </c:pt>
                <c:pt idx="573">
                  <c:v>582</c:v>
                </c:pt>
                <c:pt idx="574">
                  <c:v>583</c:v>
                </c:pt>
                <c:pt idx="575">
                  <c:v>584</c:v>
                </c:pt>
                <c:pt idx="576">
                  <c:v>585</c:v>
                </c:pt>
                <c:pt idx="577">
                  <c:v>586</c:v>
                </c:pt>
                <c:pt idx="578">
                  <c:v>587</c:v>
                </c:pt>
                <c:pt idx="579">
                  <c:v>588</c:v>
                </c:pt>
                <c:pt idx="580">
                  <c:v>589</c:v>
                </c:pt>
                <c:pt idx="581">
                  <c:v>590</c:v>
                </c:pt>
                <c:pt idx="582">
                  <c:v>591</c:v>
                </c:pt>
                <c:pt idx="583">
                  <c:v>592</c:v>
                </c:pt>
                <c:pt idx="584">
                  <c:v>593</c:v>
                </c:pt>
                <c:pt idx="585">
                  <c:v>594</c:v>
                </c:pt>
                <c:pt idx="586">
                  <c:v>595</c:v>
                </c:pt>
                <c:pt idx="587">
                  <c:v>596</c:v>
                </c:pt>
                <c:pt idx="588">
                  <c:v>597</c:v>
                </c:pt>
                <c:pt idx="589">
                  <c:v>598</c:v>
                </c:pt>
                <c:pt idx="590">
                  <c:v>599</c:v>
                </c:pt>
                <c:pt idx="591">
                  <c:v>600</c:v>
                </c:pt>
                <c:pt idx="592">
                  <c:v>601</c:v>
                </c:pt>
                <c:pt idx="593">
                  <c:v>602</c:v>
                </c:pt>
                <c:pt idx="594">
                  <c:v>603</c:v>
                </c:pt>
                <c:pt idx="595">
                  <c:v>604</c:v>
                </c:pt>
                <c:pt idx="596">
                  <c:v>605</c:v>
                </c:pt>
                <c:pt idx="597">
                  <c:v>606</c:v>
                </c:pt>
                <c:pt idx="598">
                  <c:v>607</c:v>
                </c:pt>
                <c:pt idx="599">
                  <c:v>608</c:v>
                </c:pt>
                <c:pt idx="600">
                  <c:v>609</c:v>
                </c:pt>
                <c:pt idx="601">
                  <c:v>610</c:v>
                </c:pt>
                <c:pt idx="602">
                  <c:v>611</c:v>
                </c:pt>
                <c:pt idx="603">
                  <c:v>612</c:v>
                </c:pt>
                <c:pt idx="604">
                  <c:v>613</c:v>
                </c:pt>
                <c:pt idx="605">
                  <c:v>614</c:v>
                </c:pt>
                <c:pt idx="606">
                  <c:v>615</c:v>
                </c:pt>
                <c:pt idx="607">
                  <c:v>616</c:v>
                </c:pt>
                <c:pt idx="608">
                  <c:v>617</c:v>
                </c:pt>
                <c:pt idx="609">
                  <c:v>618</c:v>
                </c:pt>
                <c:pt idx="610">
                  <c:v>619</c:v>
                </c:pt>
                <c:pt idx="611">
                  <c:v>620</c:v>
                </c:pt>
                <c:pt idx="612">
                  <c:v>621</c:v>
                </c:pt>
                <c:pt idx="613">
                  <c:v>622</c:v>
                </c:pt>
                <c:pt idx="614">
                  <c:v>623</c:v>
                </c:pt>
                <c:pt idx="615">
                  <c:v>624</c:v>
                </c:pt>
                <c:pt idx="616">
                  <c:v>625</c:v>
                </c:pt>
                <c:pt idx="617">
                  <c:v>626</c:v>
                </c:pt>
                <c:pt idx="618">
                  <c:v>627</c:v>
                </c:pt>
                <c:pt idx="619">
                  <c:v>628</c:v>
                </c:pt>
                <c:pt idx="620">
                  <c:v>629</c:v>
                </c:pt>
                <c:pt idx="621">
                  <c:v>630</c:v>
                </c:pt>
                <c:pt idx="622">
                  <c:v>631</c:v>
                </c:pt>
                <c:pt idx="623">
                  <c:v>632</c:v>
                </c:pt>
                <c:pt idx="624">
                  <c:v>633</c:v>
                </c:pt>
                <c:pt idx="625">
                  <c:v>634</c:v>
                </c:pt>
                <c:pt idx="626">
                  <c:v>635</c:v>
                </c:pt>
                <c:pt idx="627">
                  <c:v>636</c:v>
                </c:pt>
                <c:pt idx="628">
                  <c:v>637</c:v>
                </c:pt>
                <c:pt idx="629">
                  <c:v>638</c:v>
                </c:pt>
                <c:pt idx="630">
                  <c:v>639</c:v>
                </c:pt>
                <c:pt idx="631">
                  <c:v>640</c:v>
                </c:pt>
                <c:pt idx="632">
                  <c:v>641</c:v>
                </c:pt>
                <c:pt idx="633">
                  <c:v>642</c:v>
                </c:pt>
                <c:pt idx="634">
                  <c:v>643</c:v>
                </c:pt>
                <c:pt idx="635">
                  <c:v>644</c:v>
                </c:pt>
                <c:pt idx="636">
                  <c:v>645</c:v>
                </c:pt>
                <c:pt idx="637">
                  <c:v>646</c:v>
                </c:pt>
                <c:pt idx="638">
                  <c:v>647</c:v>
                </c:pt>
                <c:pt idx="639">
                  <c:v>648</c:v>
                </c:pt>
                <c:pt idx="640">
                  <c:v>649</c:v>
                </c:pt>
                <c:pt idx="641">
                  <c:v>650</c:v>
                </c:pt>
                <c:pt idx="642">
                  <c:v>651</c:v>
                </c:pt>
                <c:pt idx="643">
                  <c:v>652</c:v>
                </c:pt>
                <c:pt idx="644">
                  <c:v>653</c:v>
                </c:pt>
                <c:pt idx="645">
                  <c:v>654</c:v>
                </c:pt>
                <c:pt idx="646">
                  <c:v>655</c:v>
                </c:pt>
                <c:pt idx="647">
                  <c:v>656</c:v>
                </c:pt>
                <c:pt idx="648">
                  <c:v>657</c:v>
                </c:pt>
                <c:pt idx="649">
                  <c:v>658</c:v>
                </c:pt>
                <c:pt idx="650">
                  <c:v>659</c:v>
                </c:pt>
                <c:pt idx="651">
                  <c:v>660</c:v>
                </c:pt>
                <c:pt idx="652">
                  <c:v>661</c:v>
                </c:pt>
                <c:pt idx="653">
                  <c:v>662</c:v>
                </c:pt>
                <c:pt idx="654">
                  <c:v>663</c:v>
                </c:pt>
                <c:pt idx="655">
                  <c:v>664</c:v>
                </c:pt>
                <c:pt idx="656">
                  <c:v>665</c:v>
                </c:pt>
                <c:pt idx="657">
                  <c:v>666</c:v>
                </c:pt>
                <c:pt idx="658">
                  <c:v>667</c:v>
                </c:pt>
                <c:pt idx="659">
                  <c:v>668</c:v>
                </c:pt>
                <c:pt idx="660">
                  <c:v>669</c:v>
                </c:pt>
                <c:pt idx="661">
                  <c:v>670</c:v>
                </c:pt>
                <c:pt idx="662">
                  <c:v>671</c:v>
                </c:pt>
                <c:pt idx="663">
                  <c:v>672</c:v>
                </c:pt>
                <c:pt idx="664">
                  <c:v>673</c:v>
                </c:pt>
                <c:pt idx="665">
                  <c:v>674</c:v>
                </c:pt>
                <c:pt idx="666">
                  <c:v>675</c:v>
                </c:pt>
                <c:pt idx="667">
                  <c:v>676</c:v>
                </c:pt>
                <c:pt idx="668">
                  <c:v>677</c:v>
                </c:pt>
                <c:pt idx="669">
                  <c:v>678</c:v>
                </c:pt>
                <c:pt idx="670">
                  <c:v>679</c:v>
                </c:pt>
                <c:pt idx="671">
                  <c:v>680</c:v>
                </c:pt>
                <c:pt idx="672">
                  <c:v>681</c:v>
                </c:pt>
                <c:pt idx="673">
                  <c:v>682</c:v>
                </c:pt>
                <c:pt idx="674">
                  <c:v>683</c:v>
                </c:pt>
                <c:pt idx="675">
                  <c:v>684</c:v>
                </c:pt>
                <c:pt idx="676">
                  <c:v>685</c:v>
                </c:pt>
                <c:pt idx="677">
                  <c:v>686</c:v>
                </c:pt>
                <c:pt idx="678">
                  <c:v>687</c:v>
                </c:pt>
                <c:pt idx="679">
                  <c:v>688</c:v>
                </c:pt>
                <c:pt idx="680">
                  <c:v>689</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pt idx="821">
                  <c:v>831</c:v>
                </c:pt>
                <c:pt idx="822">
                  <c:v>832</c:v>
                </c:pt>
                <c:pt idx="823">
                  <c:v>833</c:v>
                </c:pt>
                <c:pt idx="824">
                  <c:v>834</c:v>
                </c:pt>
                <c:pt idx="825">
                  <c:v>835</c:v>
                </c:pt>
                <c:pt idx="826">
                  <c:v>836</c:v>
                </c:pt>
                <c:pt idx="827">
                  <c:v>837</c:v>
                </c:pt>
                <c:pt idx="828">
                  <c:v>838</c:v>
                </c:pt>
                <c:pt idx="829">
                  <c:v>839</c:v>
                </c:pt>
                <c:pt idx="830">
                  <c:v>840</c:v>
                </c:pt>
                <c:pt idx="831">
                  <c:v>841</c:v>
                </c:pt>
                <c:pt idx="832">
                  <c:v>842</c:v>
                </c:pt>
                <c:pt idx="833">
                  <c:v>843</c:v>
                </c:pt>
                <c:pt idx="834">
                  <c:v>844</c:v>
                </c:pt>
                <c:pt idx="835">
                  <c:v>845</c:v>
                </c:pt>
                <c:pt idx="836">
                  <c:v>846</c:v>
                </c:pt>
                <c:pt idx="837">
                  <c:v>847</c:v>
                </c:pt>
                <c:pt idx="838">
                  <c:v>848</c:v>
                </c:pt>
                <c:pt idx="839">
                  <c:v>849</c:v>
                </c:pt>
                <c:pt idx="840">
                  <c:v>850</c:v>
                </c:pt>
                <c:pt idx="841">
                  <c:v>851</c:v>
                </c:pt>
                <c:pt idx="842">
                  <c:v>852</c:v>
                </c:pt>
                <c:pt idx="843">
                  <c:v>853</c:v>
                </c:pt>
                <c:pt idx="844">
                  <c:v>854</c:v>
                </c:pt>
                <c:pt idx="845">
                  <c:v>855</c:v>
                </c:pt>
                <c:pt idx="846">
                  <c:v>856</c:v>
                </c:pt>
                <c:pt idx="847">
                  <c:v>857</c:v>
                </c:pt>
                <c:pt idx="848">
                  <c:v>858</c:v>
                </c:pt>
                <c:pt idx="849">
                  <c:v>859</c:v>
                </c:pt>
                <c:pt idx="850">
                  <c:v>860</c:v>
                </c:pt>
                <c:pt idx="851">
                  <c:v>861</c:v>
                </c:pt>
                <c:pt idx="852">
                  <c:v>862</c:v>
                </c:pt>
                <c:pt idx="853">
                  <c:v>863</c:v>
                </c:pt>
                <c:pt idx="854">
                  <c:v>864</c:v>
                </c:pt>
                <c:pt idx="855">
                  <c:v>865</c:v>
                </c:pt>
                <c:pt idx="856">
                  <c:v>866</c:v>
                </c:pt>
                <c:pt idx="857">
                  <c:v>867</c:v>
                </c:pt>
                <c:pt idx="858">
                  <c:v>868</c:v>
                </c:pt>
                <c:pt idx="859">
                  <c:v>869</c:v>
                </c:pt>
                <c:pt idx="860">
                  <c:v>870</c:v>
                </c:pt>
                <c:pt idx="861">
                  <c:v>871</c:v>
                </c:pt>
                <c:pt idx="862">
                  <c:v>872</c:v>
                </c:pt>
                <c:pt idx="863">
                  <c:v>873</c:v>
                </c:pt>
                <c:pt idx="864">
                  <c:v>874</c:v>
                </c:pt>
                <c:pt idx="865">
                  <c:v>875</c:v>
                </c:pt>
                <c:pt idx="866">
                  <c:v>876</c:v>
                </c:pt>
                <c:pt idx="867">
                  <c:v>877</c:v>
                </c:pt>
                <c:pt idx="868">
                  <c:v>878</c:v>
                </c:pt>
                <c:pt idx="869">
                  <c:v>879</c:v>
                </c:pt>
                <c:pt idx="870">
                  <c:v>880</c:v>
                </c:pt>
                <c:pt idx="871">
                  <c:v>881</c:v>
                </c:pt>
                <c:pt idx="872">
                  <c:v>882</c:v>
                </c:pt>
                <c:pt idx="873">
                  <c:v>883</c:v>
                </c:pt>
                <c:pt idx="874">
                  <c:v>884</c:v>
                </c:pt>
                <c:pt idx="875">
                  <c:v>885</c:v>
                </c:pt>
                <c:pt idx="876">
                  <c:v>886</c:v>
                </c:pt>
                <c:pt idx="877">
                  <c:v>887</c:v>
                </c:pt>
                <c:pt idx="878">
                  <c:v>888</c:v>
                </c:pt>
                <c:pt idx="879">
                  <c:v>889</c:v>
                </c:pt>
                <c:pt idx="880">
                  <c:v>890</c:v>
                </c:pt>
                <c:pt idx="881">
                  <c:v>891</c:v>
                </c:pt>
                <c:pt idx="882">
                  <c:v>892</c:v>
                </c:pt>
                <c:pt idx="883">
                  <c:v>893</c:v>
                </c:pt>
                <c:pt idx="884">
                  <c:v>894</c:v>
                </c:pt>
                <c:pt idx="885">
                  <c:v>895</c:v>
                </c:pt>
                <c:pt idx="886">
                  <c:v>896</c:v>
                </c:pt>
                <c:pt idx="887">
                  <c:v>897</c:v>
                </c:pt>
                <c:pt idx="888">
                  <c:v>898</c:v>
                </c:pt>
                <c:pt idx="889">
                  <c:v>899</c:v>
                </c:pt>
                <c:pt idx="890">
                  <c:v>900</c:v>
                </c:pt>
                <c:pt idx="891">
                  <c:v>901</c:v>
                </c:pt>
                <c:pt idx="892">
                  <c:v>902</c:v>
                </c:pt>
                <c:pt idx="893">
                  <c:v>903</c:v>
                </c:pt>
                <c:pt idx="894">
                  <c:v>904</c:v>
                </c:pt>
                <c:pt idx="895">
                  <c:v>905</c:v>
                </c:pt>
                <c:pt idx="896">
                  <c:v>906</c:v>
                </c:pt>
                <c:pt idx="897">
                  <c:v>907</c:v>
                </c:pt>
                <c:pt idx="898">
                  <c:v>908</c:v>
                </c:pt>
                <c:pt idx="899">
                  <c:v>909</c:v>
                </c:pt>
                <c:pt idx="900">
                  <c:v>910</c:v>
                </c:pt>
                <c:pt idx="901">
                  <c:v>911</c:v>
                </c:pt>
                <c:pt idx="902">
                  <c:v>912</c:v>
                </c:pt>
                <c:pt idx="903">
                  <c:v>913</c:v>
                </c:pt>
                <c:pt idx="904">
                  <c:v>914</c:v>
                </c:pt>
                <c:pt idx="905">
                  <c:v>915</c:v>
                </c:pt>
                <c:pt idx="906">
                  <c:v>916</c:v>
                </c:pt>
                <c:pt idx="907">
                  <c:v>917</c:v>
                </c:pt>
                <c:pt idx="908">
                  <c:v>918</c:v>
                </c:pt>
                <c:pt idx="909">
                  <c:v>919</c:v>
                </c:pt>
                <c:pt idx="910">
                  <c:v>920</c:v>
                </c:pt>
                <c:pt idx="911">
                  <c:v>921</c:v>
                </c:pt>
                <c:pt idx="912">
                  <c:v>922</c:v>
                </c:pt>
                <c:pt idx="913">
                  <c:v>923</c:v>
                </c:pt>
                <c:pt idx="914">
                  <c:v>924</c:v>
                </c:pt>
                <c:pt idx="915">
                  <c:v>925</c:v>
                </c:pt>
                <c:pt idx="916">
                  <c:v>926</c:v>
                </c:pt>
                <c:pt idx="917">
                  <c:v>927</c:v>
                </c:pt>
                <c:pt idx="918">
                  <c:v>928</c:v>
                </c:pt>
                <c:pt idx="919">
                  <c:v>929</c:v>
                </c:pt>
                <c:pt idx="920">
                  <c:v>930</c:v>
                </c:pt>
                <c:pt idx="921">
                  <c:v>931</c:v>
                </c:pt>
                <c:pt idx="922">
                  <c:v>932</c:v>
                </c:pt>
                <c:pt idx="923">
                  <c:v>933</c:v>
                </c:pt>
                <c:pt idx="924">
                  <c:v>934</c:v>
                </c:pt>
                <c:pt idx="925">
                  <c:v>935</c:v>
                </c:pt>
                <c:pt idx="926">
                  <c:v>936</c:v>
                </c:pt>
                <c:pt idx="927">
                  <c:v>937</c:v>
                </c:pt>
                <c:pt idx="928">
                  <c:v>938</c:v>
                </c:pt>
                <c:pt idx="929">
                  <c:v>939</c:v>
                </c:pt>
                <c:pt idx="930">
                  <c:v>940</c:v>
                </c:pt>
                <c:pt idx="931">
                  <c:v>941</c:v>
                </c:pt>
                <c:pt idx="932">
                  <c:v>942</c:v>
                </c:pt>
                <c:pt idx="933">
                  <c:v>943</c:v>
                </c:pt>
                <c:pt idx="934">
                  <c:v>944</c:v>
                </c:pt>
                <c:pt idx="935">
                  <c:v>945</c:v>
                </c:pt>
                <c:pt idx="936">
                  <c:v>946</c:v>
                </c:pt>
                <c:pt idx="937">
                  <c:v>947</c:v>
                </c:pt>
                <c:pt idx="938">
                  <c:v>948</c:v>
                </c:pt>
                <c:pt idx="939">
                  <c:v>949</c:v>
                </c:pt>
                <c:pt idx="940">
                  <c:v>950</c:v>
                </c:pt>
                <c:pt idx="941">
                  <c:v>951</c:v>
                </c:pt>
                <c:pt idx="942">
                  <c:v>952</c:v>
                </c:pt>
                <c:pt idx="943">
                  <c:v>953</c:v>
                </c:pt>
                <c:pt idx="944">
                  <c:v>954</c:v>
                </c:pt>
                <c:pt idx="945">
                  <c:v>955</c:v>
                </c:pt>
                <c:pt idx="946">
                  <c:v>956</c:v>
                </c:pt>
                <c:pt idx="947">
                  <c:v>957</c:v>
                </c:pt>
                <c:pt idx="948">
                  <c:v>958</c:v>
                </c:pt>
                <c:pt idx="949">
                  <c:v>959</c:v>
                </c:pt>
                <c:pt idx="950">
                  <c:v>960</c:v>
                </c:pt>
                <c:pt idx="951">
                  <c:v>961</c:v>
                </c:pt>
                <c:pt idx="952">
                  <c:v>962</c:v>
                </c:pt>
                <c:pt idx="953">
                  <c:v>963</c:v>
                </c:pt>
                <c:pt idx="954">
                  <c:v>964</c:v>
                </c:pt>
                <c:pt idx="955">
                  <c:v>965</c:v>
                </c:pt>
                <c:pt idx="956">
                  <c:v>966</c:v>
                </c:pt>
                <c:pt idx="957">
                  <c:v>967</c:v>
                </c:pt>
                <c:pt idx="958">
                  <c:v>968</c:v>
                </c:pt>
                <c:pt idx="959">
                  <c:v>969</c:v>
                </c:pt>
                <c:pt idx="960">
                  <c:v>970</c:v>
                </c:pt>
                <c:pt idx="961">
                  <c:v>971</c:v>
                </c:pt>
                <c:pt idx="962">
                  <c:v>972</c:v>
                </c:pt>
                <c:pt idx="963">
                  <c:v>973</c:v>
                </c:pt>
                <c:pt idx="964">
                  <c:v>974</c:v>
                </c:pt>
                <c:pt idx="965">
                  <c:v>975</c:v>
                </c:pt>
                <c:pt idx="966">
                  <c:v>976</c:v>
                </c:pt>
                <c:pt idx="967">
                  <c:v>977</c:v>
                </c:pt>
                <c:pt idx="968">
                  <c:v>978</c:v>
                </c:pt>
                <c:pt idx="969">
                  <c:v>979</c:v>
                </c:pt>
                <c:pt idx="970">
                  <c:v>980</c:v>
                </c:pt>
                <c:pt idx="971">
                  <c:v>981</c:v>
                </c:pt>
                <c:pt idx="972">
                  <c:v>982</c:v>
                </c:pt>
                <c:pt idx="973">
                  <c:v>983</c:v>
                </c:pt>
                <c:pt idx="974">
                  <c:v>984</c:v>
                </c:pt>
                <c:pt idx="975">
                  <c:v>985</c:v>
                </c:pt>
                <c:pt idx="976">
                  <c:v>986</c:v>
                </c:pt>
                <c:pt idx="977">
                  <c:v>987</c:v>
                </c:pt>
                <c:pt idx="978">
                  <c:v>988</c:v>
                </c:pt>
                <c:pt idx="979">
                  <c:v>989</c:v>
                </c:pt>
                <c:pt idx="980">
                  <c:v>990</c:v>
                </c:pt>
                <c:pt idx="981">
                  <c:v>991</c:v>
                </c:pt>
                <c:pt idx="982">
                  <c:v>992</c:v>
                </c:pt>
                <c:pt idx="983">
                  <c:v>993</c:v>
                </c:pt>
                <c:pt idx="984">
                  <c:v>994</c:v>
                </c:pt>
                <c:pt idx="985">
                  <c:v>995</c:v>
                </c:pt>
                <c:pt idx="986">
                  <c:v>996</c:v>
                </c:pt>
                <c:pt idx="987">
                  <c:v>997</c:v>
                </c:pt>
                <c:pt idx="988">
                  <c:v>998</c:v>
                </c:pt>
                <c:pt idx="989">
                  <c:v>999</c:v>
                </c:pt>
                <c:pt idx="990">
                  <c:v>1000</c:v>
                </c:pt>
                <c:pt idx="991">
                  <c:v>1001</c:v>
                </c:pt>
                <c:pt idx="992">
                  <c:v>1002</c:v>
                </c:pt>
                <c:pt idx="993">
                  <c:v>1003</c:v>
                </c:pt>
                <c:pt idx="994">
                  <c:v>1004</c:v>
                </c:pt>
                <c:pt idx="995">
                  <c:v>1005</c:v>
                </c:pt>
                <c:pt idx="996">
                  <c:v>1006</c:v>
                </c:pt>
                <c:pt idx="997">
                  <c:v>1007</c:v>
                </c:pt>
                <c:pt idx="998">
                  <c:v>1008</c:v>
                </c:pt>
                <c:pt idx="999">
                  <c:v>1009</c:v>
                </c:pt>
                <c:pt idx="1000">
                  <c:v>1010</c:v>
                </c:pt>
                <c:pt idx="1001">
                  <c:v>1011</c:v>
                </c:pt>
                <c:pt idx="1002">
                  <c:v>1012</c:v>
                </c:pt>
                <c:pt idx="1003">
                  <c:v>1013</c:v>
                </c:pt>
                <c:pt idx="1004">
                  <c:v>1014</c:v>
                </c:pt>
                <c:pt idx="1005">
                  <c:v>1015</c:v>
                </c:pt>
                <c:pt idx="1006">
                  <c:v>1016</c:v>
                </c:pt>
                <c:pt idx="1007">
                  <c:v>1017</c:v>
                </c:pt>
                <c:pt idx="1008">
                  <c:v>1018</c:v>
                </c:pt>
                <c:pt idx="1009">
                  <c:v>1019</c:v>
                </c:pt>
                <c:pt idx="1010">
                  <c:v>1020</c:v>
                </c:pt>
                <c:pt idx="1011">
                  <c:v>1021</c:v>
                </c:pt>
                <c:pt idx="1012">
                  <c:v>1022</c:v>
                </c:pt>
                <c:pt idx="1013">
                  <c:v>1023</c:v>
                </c:pt>
                <c:pt idx="1014">
                  <c:v>1024</c:v>
                </c:pt>
                <c:pt idx="1015">
                  <c:v>1025</c:v>
                </c:pt>
                <c:pt idx="1016">
                  <c:v>1026</c:v>
                </c:pt>
                <c:pt idx="1017">
                  <c:v>1027</c:v>
                </c:pt>
                <c:pt idx="1018">
                  <c:v>1028</c:v>
                </c:pt>
                <c:pt idx="1019">
                  <c:v>1029</c:v>
                </c:pt>
                <c:pt idx="1020">
                  <c:v>1030</c:v>
                </c:pt>
                <c:pt idx="1021">
                  <c:v>1031</c:v>
                </c:pt>
                <c:pt idx="1022">
                  <c:v>1032</c:v>
                </c:pt>
                <c:pt idx="1023">
                  <c:v>1033</c:v>
                </c:pt>
                <c:pt idx="1024">
                  <c:v>1034</c:v>
                </c:pt>
                <c:pt idx="1025">
                  <c:v>1035</c:v>
                </c:pt>
                <c:pt idx="1026">
                  <c:v>1036</c:v>
                </c:pt>
                <c:pt idx="1027">
                  <c:v>1037</c:v>
                </c:pt>
                <c:pt idx="1028">
                  <c:v>1038</c:v>
                </c:pt>
                <c:pt idx="1029">
                  <c:v>1039</c:v>
                </c:pt>
                <c:pt idx="1030">
                  <c:v>1040</c:v>
                </c:pt>
                <c:pt idx="1031">
                  <c:v>1041</c:v>
                </c:pt>
                <c:pt idx="1032">
                  <c:v>1042</c:v>
                </c:pt>
                <c:pt idx="1033">
                  <c:v>1043</c:v>
                </c:pt>
                <c:pt idx="1034">
                  <c:v>1044</c:v>
                </c:pt>
                <c:pt idx="1035">
                  <c:v>1045</c:v>
                </c:pt>
                <c:pt idx="1036">
                  <c:v>1046</c:v>
                </c:pt>
                <c:pt idx="1037">
                  <c:v>1047</c:v>
                </c:pt>
                <c:pt idx="1038">
                  <c:v>1048</c:v>
                </c:pt>
                <c:pt idx="1039">
                  <c:v>1049</c:v>
                </c:pt>
                <c:pt idx="1040">
                  <c:v>1050</c:v>
                </c:pt>
                <c:pt idx="1041">
                  <c:v>1051</c:v>
                </c:pt>
                <c:pt idx="1042">
                  <c:v>1052</c:v>
                </c:pt>
                <c:pt idx="1043">
                  <c:v>1053</c:v>
                </c:pt>
                <c:pt idx="1044">
                  <c:v>1054</c:v>
                </c:pt>
                <c:pt idx="1045">
                  <c:v>1055</c:v>
                </c:pt>
                <c:pt idx="1046">
                  <c:v>1056</c:v>
                </c:pt>
                <c:pt idx="1047">
                  <c:v>1057</c:v>
                </c:pt>
                <c:pt idx="1048">
                  <c:v>1058</c:v>
                </c:pt>
                <c:pt idx="1049">
                  <c:v>1059</c:v>
                </c:pt>
                <c:pt idx="1050">
                  <c:v>1060</c:v>
                </c:pt>
                <c:pt idx="1051">
                  <c:v>1061</c:v>
                </c:pt>
                <c:pt idx="1052">
                  <c:v>1062</c:v>
                </c:pt>
                <c:pt idx="1053">
                  <c:v>1063</c:v>
                </c:pt>
                <c:pt idx="1054">
                  <c:v>1064</c:v>
                </c:pt>
                <c:pt idx="1055">
                  <c:v>1065</c:v>
                </c:pt>
                <c:pt idx="1056">
                  <c:v>1066</c:v>
                </c:pt>
                <c:pt idx="1057">
                  <c:v>1067</c:v>
                </c:pt>
                <c:pt idx="1058">
                  <c:v>1068</c:v>
                </c:pt>
                <c:pt idx="1059">
                  <c:v>1069</c:v>
                </c:pt>
                <c:pt idx="1060">
                  <c:v>1070</c:v>
                </c:pt>
                <c:pt idx="1061">
                  <c:v>1071</c:v>
                </c:pt>
                <c:pt idx="1062">
                  <c:v>1072</c:v>
                </c:pt>
                <c:pt idx="1063">
                  <c:v>1073</c:v>
                </c:pt>
                <c:pt idx="1064">
                  <c:v>1074</c:v>
                </c:pt>
                <c:pt idx="1065">
                  <c:v>1075</c:v>
                </c:pt>
                <c:pt idx="1066">
                  <c:v>1076</c:v>
                </c:pt>
                <c:pt idx="1067">
                  <c:v>1077</c:v>
                </c:pt>
                <c:pt idx="1068">
                  <c:v>1078</c:v>
                </c:pt>
                <c:pt idx="1069">
                  <c:v>1079</c:v>
                </c:pt>
                <c:pt idx="1070">
                  <c:v>1080</c:v>
                </c:pt>
                <c:pt idx="1071">
                  <c:v>1081</c:v>
                </c:pt>
                <c:pt idx="1072">
                  <c:v>1082</c:v>
                </c:pt>
                <c:pt idx="1073">
                  <c:v>1083</c:v>
                </c:pt>
                <c:pt idx="1074">
                  <c:v>1084</c:v>
                </c:pt>
                <c:pt idx="1075">
                  <c:v>1085</c:v>
                </c:pt>
                <c:pt idx="1076">
                  <c:v>1086</c:v>
                </c:pt>
                <c:pt idx="1077">
                  <c:v>1087</c:v>
                </c:pt>
                <c:pt idx="1078">
                  <c:v>1088</c:v>
                </c:pt>
                <c:pt idx="1079">
                  <c:v>1089</c:v>
                </c:pt>
                <c:pt idx="1080">
                  <c:v>1090</c:v>
                </c:pt>
                <c:pt idx="1081">
                  <c:v>1091</c:v>
                </c:pt>
                <c:pt idx="1082">
                  <c:v>1092</c:v>
                </c:pt>
                <c:pt idx="1083">
                  <c:v>1093</c:v>
                </c:pt>
                <c:pt idx="1084">
                  <c:v>1094</c:v>
                </c:pt>
                <c:pt idx="1085">
                  <c:v>1095</c:v>
                </c:pt>
                <c:pt idx="1086">
                  <c:v>1096</c:v>
                </c:pt>
                <c:pt idx="1087">
                  <c:v>1097</c:v>
                </c:pt>
                <c:pt idx="1088">
                  <c:v>1098</c:v>
                </c:pt>
                <c:pt idx="1089">
                  <c:v>1099</c:v>
                </c:pt>
                <c:pt idx="1090">
                  <c:v>1100</c:v>
                </c:pt>
                <c:pt idx="1091">
                  <c:v>1101</c:v>
                </c:pt>
                <c:pt idx="1092">
                  <c:v>1102</c:v>
                </c:pt>
                <c:pt idx="1093">
                  <c:v>1103</c:v>
                </c:pt>
                <c:pt idx="1094">
                  <c:v>1104</c:v>
                </c:pt>
                <c:pt idx="1095">
                  <c:v>1105</c:v>
                </c:pt>
                <c:pt idx="1096">
                  <c:v>1106</c:v>
                </c:pt>
                <c:pt idx="1097">
                  <c:v>1107</c:v>
                </c:pt>
                <c:pt idx="1098">
                  <c:v>1108</c:v>
                </c:pt>
                <c:pt idx="1099">
                  <c:v>1109</c:v>
                </c:pt>
                <c:pt idx="1100">
                  <c:v>1110</c:v>
                </c:pt>
                <c:pt idx="1101">
                  <c:v>1111</c:v>
                </c:pt>
                <c:pt idx="1102">
                  <c:v>1112</c:v>
                </c:pt>
                <c:pt idx="1103">
                  <c:v>1113</c:v>
                </c:pt>
                <c:pt idx="1104">
                  <c:v>1114</c:v>
                </c:pt>
                <c:pt idx="1105">
                  <c:v>1115</c:v>
                </c:pt>
                <c:pt idx="1106">
                  <c:v>1116</c:v>
                </c:pt>
                <c:pt idx="1107">
                  <c:v>1117</c:v>
                </c:pt>
                <c:pt idx="1108">
                  <c:v>1118</c:v>
                </c:pt>
                <c:pt idx="1109">
                  <c:v>1119</c:v>
                </c:pt>
                <c:pt idx="1110">
                  <c:v>1120</c:v>
                </c:pt>
                <c:pt idx="1111">
                  <c:v>1121</c:v>
                </c:pt>
                <c:pt idx="1112">
                  <c:v>1122</c:v>
                </c:pt>
                <c:pt idx="1113">
                  <c:v>1123</c:v>
                </c:pt>
                <c:pt idx="1114">
                  <c:v>1124</c:v>
                </c:pt>
                <c:pt idx="1115">
                  <c:v>1125</c:v>
                </c:pt>
                <c:pt idx="1116">
                  <c:v>1126</c:v>
                </c:pt>
                <c:pt idx="1117">
                  <c:v>1127</c:v>
                </c:pt>
                <c:pt idx="1118">
                  <c:v>1128</c:v>
                </c:pt>
                <c:pt idx="1119">
                  <c:v>1129</c:v>
                </c:pt>
                <c:pt idx="1120">
                  <c:v>1130</c:v>
                </c:pt>
                <c:pt idx="1121">
                  <c:v>1131</c:v>
                </c:pt>
                <c:pt idx="1122">
                  <c:v>1132</c:v>
                </c:pt>
                <c:pt idx="1123">
                  <c:v>1133</c:v>
                </c:pt>
                <c:pt idx="1124">
                  <c:v>1134</c:v>
                </c:pt>
                <c:pt idx="1125">
                  <c:v>1135</c:v>
                </c:pt>
                <c:pt idx="1126">
                  <c:v>1136</c:v>
                </c:pt>
                <c:pt idx="1127">
                  <c:v>1137</c:v>
                </c:pt>
                <c:pt idx="1128">
                  <c:v>1138</c:v>
                </c:pt>
                <c:pt idx="1129">
                  <c:v>1139</c:v>
                </c:pt>
                <c:pt idx="1130">
                  <c:v>1140</c:v>
                </c:pt>
                <c:pt idx="1131">
                  <c:v>1141</c:v>
                </c:pt>
                <c:pt idx="1132">
                  <c:v>1142</c:v>
                </c:pt>
                <c:pt idx="1133">
                  <c:v>1143</c:v>
                </c:pt>
                <c:pt idx="1134">
                  <c:v>1144</c:v>
                </c:pt>
                <c:pt idx="1135">
                  <c:v>1145</c:v>
                </c:pt>
                <c:pt idx="1136">
                  <c:v>1146</c:v>
                </c:pt>
                <c:pt idx="1137">
                  <c:v>1147</c:v>
                </c:pt>
                <c:pt idx="1138">
                  <c:v>1148</c:v>
                </c:pt>
                <c:pt idx="1139">
                  <c:v>1149</c:v>
                </c:pt>
                <c:pt idx="1140">
                  <c:v>1150</c:v>
                </c:pt>
                <c:pt idx="1141">
                  <c:v>1151</c:v>
                </c:pt>
                <c:pt idx="1142">
                  <c:v>1152</c:v>
                </c:pt>
                <c:pt idx="1143">
                  <c:v>1153</c:v>
                </c:pt>
                <c:pt idx="1144">
                  <c:v>1154</c:v>
                </c:pt>
                <c:pt idx="1145">
                  <c:v>1155</c:v>
                </c:pt>
                <c:pt idx="1146">
                  <c:v>1156</c:v>
                </c:pt>
                <c:pt idx="1147">
                  <c:v>1157</c:v>
                </c:pt>
                <c:pt idx="1148">
                  <c:v>1158</c:v>
                </c:pt>
                <c:pt idx="1149">
                  <c:v>1159</c:v>
                </c:pt>
                <c:pt idx="1150">
                  <c:v>1160</c:v>
                </c:pt>
                <c:pt idx="1151">
                  <c:v>1161</c:v>
                </c:pt>
                <c:pt idx="1152">
                  <c:v>1162</c:v>
                </c:pt>
                <c:pt idx="1153">
                  <c:v>1163</c:v>
                </c:pt>
                <c:pt idx="1154">
                  <c:v>1164</c:v>
                </c:pt>
                <c:pt idx="1155">
                  <c:v>1165</c:v>
                </c:pt>
                <c:pt idx="1156">
                  <c:v>1166</c:v>
                </c:pt>
                <c:pt idx="1157">
                  <c:v>1167</c:v>
                </c:pt>
                <c:pt idx="1158">
                  <c:v>1168</c:v>
                </c:pt>
                <c:pt idx="1159">
                  <c:v>1169</c:v>
                </c:pt>
                <c:pt idx="1160">
                  <c:v>1170</c:v>
                </c:pt>
                <c:pt idx="1161">
                  <c:v>1171</c:v>
                </c:pt>
                <c:pt idx="1162">
                  <c:v>1172</c:v>
                </c:pt>
                <c:pt idx="1163">
                  <c:v>1173</c:v>
                </c:pt>
                <c:pt idx="1164">
                  <c:v>1174</c:v>
                </c:pt>
                <c:pt idx="1165">
                  <c:v>1175</c:v>
                </c:pt>
                <c:pt idx="1166">
                  <c:v>1176</c:v>
                </c:pt>
                <c:pt idx="1167">
                  <c:v>1177</c:v>
                </c:pt>
                <c:pt idx="1168">
                  <c:v>1178</c:v>
                </c:pt>
                <c:pt idx="1169">
                  <c:v>1179</c:v>
                </c:pt>
                <c:pt idx="1170">
                  <c:v>1180</c:v>
                </c:pt>
                <c:pt idx="1171">
                  <c:v>1181</c:v>
                </c:pt>
                <c:pt idx="1172">
                  <c:v>1182</c:v>
                </c:pt>
                <c:pt idx="1173">
                  <c:v>1183</c:v>
                </c:pt>
                <c:pt idx="1174">
                  <c:v>1184</c:v>
                </c:pt>
                <c:pt idx="1175">
                  <c:v>1185</c:v>
                </c:pt>
                <c:pt idx="1176">
                  <c:v>1186</c:v>
                </c:pt>
                <c:pt idx="1177">
                  <c:v>1187</c:v>
                </c:pt>
                <c:pt idx="1178">
                  <c:v>1188</c:v>
                </c:pt>
                <c:pt idx="1179">
                  <c:v>1189</c:v>
                </c:pt>
                <c:pt idx="1180">
                  <c:v>1190</c:v>
                </c:pt>
                <c:pt idx="1181">
                  <c:v>1191</c:v>
                </c:pt>
                <c:pt idx="1182">
                  <c:v>1192</c:v>
                </c:pt>
                <c:pt idx="1183">
                  <c:v>1193</c:v>
                </c:pt>
                <c:pt idx="1184">
                  <c:v>1194</c:v>
                </c:pt>
                <c:pt idx="1185">
                  <c:v>1195</c:v>
                </c:pt>
                <c:pt idx="1186">
                  <c:v>1196</c:v>
                </c:pt>
                <c:pt idx="1187">
                  <c:v>1197</c:v>
                </c:pt>
                <c:pt idx="1188">
                  <c:v>1198</c:v>
                </c:pt>
                <c:pt idx="1189">
                  <c:v>1199</c:v>
                </c:pt>
                <c:pt idx="1190">
                  <c:v>1200</c:v>
                </c:pt>
                <c:pt idx="1191">
                  <c:v>1201</c:v>
                </c:pt>
                <c:pt idx="1192">
                  <c:v>1202</c:v>
                </c:pt>
                <c:pt idx="1193">
                  <c:v>1203</c:v>
                </c:pt>
                <c:pt idx="1194">
                  <c:v>1204</c:v>
                </c:pt>
                <c:pt idx="1195">
                  <c:v>1205</c:v>
                </c:pt>
                <c:pt idx="1196">
                  <c:v>1206</c:v>
                </c:pt>
                <c:pt idx="1197">
                  <c:v>1207</c:v>
                </c:pt>
                <c:pt idx="1198">
                  <c:v>1208</c:v>
                </c:pt>
                <c:pt idx="1199">
                  <c:v>1209</c:v>
                </c:pt>
                <c:pt idx="1200">
                  <c:v>1210</c:v>
                </c:pt>
                <c:pt idx="1201">
                  <c:v>1211</c:v>
                </c:pt>
                <c:pt idx="1202">
                  <c:v>1212</c:v>
                </c:pt>
                <c:pt idx="1203">
                  <c:v>1213</c:v>
                </c:pt>
                <c:pt idx="1204">
                  <c:v>1214</c:v>
                </c:pt>
                <c:pt idx="1205">
                  <c:v>1215</c:v>
                </c:pt>
                <c:pt idx="1206">
                  <c:v>1216</c:v>
                </c:pt>
                <c:pt idx="1207">
                  <c:v>1217</c:v>
                </c:pt>
                <c:pt idx="1208">
                  <c:v>1218</c:v>
                </c:pt>
                <c:pt idx="1209">
                  <c:v>1219</c:v>
                </c:pt>
                <c:pt idx="1210">
                  <c:v>1220</c:v>
                </c:pt>
                <c:pt idx="1211">
                  <c:v>1221</c:v>
                </c:pt>
                <c:pt idx="1212">
                  <c:v>1222</c:v>
                </c:pt>
                <c:pt idx="1213">
                  <c:v>1223</c:v>
                </c:pt>
                <c:pt idx="1214">
                  <c:v>1224</c:v>
                </c:pt>
                <c:pt idx="1215">
                  <c:v>1225</c:v>
                </c:pt>
                <c:pt idx="1216">
                  <c:v>1226</c:v>
                </c:pt>
                <c:pt idx="1217">
                  <c:v>1227</c:v>
                </c:pt>
                <c:pt idx="1218">
                  <c:v>1228</c:v>
                </c:pt>
                <c:pt idx="1219">
                  <c:v>1229</c:v>
                </c:pt>
                <c:pt idx="1220">
                  <c:v>1230</c:v>
                </c:pt>
                <c:pt idx="1221">
                  <c:v>1231</c:v>
                </c:pt>
                <c:pt idx="1222">
                  <c:v>1232</c:v>
                </c:pt>
                <c:pt idx="1223">
                  <c:v>1233</c:v>
                </c:pt>
                <c:pt idx="1224">
                  <c:v>1234</c:v>
                </c:pt>
                <c:pt idx="1225">
                  <c:v>1235</c:v>
                </c:pt>
                <c:pt idx="1226">
                  <c:v>1236</c:v>
                </c:pt>
                <c:pt idx="1227">
                  <c:v>1237</c:v>
                </c:pt>
                <c:pt idx="1228">
                  <c:v>1238</c:v>
                </c:pt>
                <c:pt idx="1229">
                  <c:v>1239</c:v>
                </c:pt>
                <c:pt idx="1230">
                  <c:v>1240</c:v>
                </c:pt>
                <c:pt idx="1231">
                  <c:v>1241</c:v>
                </c:pt>
                <c:pt idx="1232">
                  <c:v>1242</c:v>
                </c:pt>
                <c:pt idx="1233">
                  <c:v>1243</c:v>
                </c:pt>
                <c:pt idx="1234">
                  <c:v>1244</c:v>
                </c:pt>
                <c:pt idx="1235">
                  <c:v>1245</c:v>
                </c:pt>
                <c:pt idx="1236">
                  <c:v>1246</c:v>
                </c:pt>
                <c:pt idx="1237">
                  <c:v>1247</c:v>
                </c:pt>
                <c:pt idx="1238">
                  <c:v>1248</c:v>
                </c:pt>
                <c:pt idx="1239">
                  <c:v>1249</c:v>
                </c:pt>
                <c:pt idx="1240">
                  <c:v>1250</c:v>
                </c:pt>
                <c:pt idx="1241">
                  <c:v>1251</c:v>
                </c:pt>
                <c:pt idx="1242">
                  <c:v>1252</c:v>
                </c:pt>
                <c:pt idx="1243">
                  <c:v>1253</c:v>
                </c:pt>
                <c:pt idx="1244">
                  <c:v>1254</c:v>
                </c:pt>
                <c:pt idx="1245">
                  <c:v>1255</c:v>
                </c:pt>
                <c:pt idx="1246">
                  <c:v>1256</c:v>
                </c:pt>
                <c:pt idx="1247">
                  <c:v>1257</c:v>
                </c:pt>
                <c:pt idx="1248">
                  <c:v>1258</c:v>
                </c:pt>
                <c:pt idx="1249">
                  <c:v>1259</c:v>
                </c:pt>
                <c:pt idx="1250">
                  <c:v>1260</c:v>
                </c:pt>
                <c:pt idx="1251">
                  <c:v>1261</c:v>
                </c:pt>
                <c:pt idx="1252">
                  <c:v>1262</c:v>
                </c:pt>
                <c:pt idx="1253">
                  <c:v>1263</c:v>
                </c:pt>
                <c:pt idx="1254">
                  <c:v>1264</c:v>
                </c:pt>
                <c:pt idx="1255">
                  <c:v>1265</c:v>
                </c:pt>
                <c:pt idx="1256">
                  <c:v>1266</c:v>
                </c:pt>
                <c:pt idx="1257">
                  <c:v>1267</c:v>
                </c:pt>
                <c:pt idx="1258">
                  <c:v>1268</c:v>
                </c:pt>
                <c:pt idx="1259">
                  <c:v>1269</c:v>
                </c:pt>
                <c:pt idx="1260">
                  <c:v>1270</c:v>
                </c:pt>
                <c:pt idx="1261">
                  <c:v>1271</c:v>
                </c:pt>
                <c:pt idx="1262">
                  <c:v>1272</c:v>
                </c:pt>
                <c:pt idx="1263">
                  <c:v>1273</c:v>
                </c:pt>
                <c:pt idx="1264">
                  <c:v>1274</c:v>
                </c:pt>
                <c:pt idx="1265">
                  <c:v>1275</c:v>
                </c:pt>
                <c:pt idx="1266">
                  <c:v>1276</c:v>
                </c:pt>
                <c:pt idx="1267">
                  <c:v>1277</c:v>
                </c:pt>
                <c:pt idx="1268">
                  <c:v>1278</c:v>
                </c:pt>
                <c:pt idx="1269">
                  <c:v>1279</c:v>
                </c:pt>
                <c:pt idx="1270">
                  <c:v>1280</c:v>
                </c:pt>
                <c:pt idx="1271">
                  <c:v>1281</c:v>
                </c:pt>
                <c:pt idx="1272">
                  <c:v>1282</c:v>
                </c:pt>
                <c:pt idx="1273">
                  <c:v>1283</c:v>
                </c:pt>
                <c:pt idx="1274">
                  <c:v>1284</c:v>
                </c:pt>
                <c:pt idx="1275">
                  <c:v>1285</c:v>
                </c:pt>
                <c:pt idx="1276">
                  <c:v>1286</c:v>
                </c:pt>
                <c:pt idx="1277">
                  <c:v>1287</c:v>
                </c:pt>
                <c:pt idx="1278">
                  <c:v>1288</c:v>
                </c:pt>
                <c:pt idx="1279">
                  <c:v>1289</c:v>
                </c:pt>
                <c:pt idx="1280">
                  <c:v>1290</c:v>
                </c:pt>
                <c:pt idx="1281">
                  <c:v>1291</c:v>
                </c:pt>
                <c:pt idx="1282">
                  <c:v>1292</c:v>
                </c:pt>
                <c:pt idx="1283">
                  <c:v>1293</c:v>
                </c:pt>
                <c:pt idx="1284">
                  <c:v>1294</c:v>
                </c:pt>
                <c:pt idx="1285">
                  <c:v>1295</c:v>
                </c:pt>
                <c:pt idx="1286">
                  <c:v>1296</c:v>
                </c:pt>
                <c:pt idx="1287">
                  <c:v>1297</c:v>
                </c:pt>
                <c:pt idx="1288">
                  <c:v>1298</c:v>
                </c:pt>
                <c:pt idx="1289">
                  <c:v>1299</c:v>
                </c:pt>
                <c:pt idx="1290">
                  <c:v>1300</c:v>
                </c:pt>
                <c:pt idx="1291">
                  <c:v>1301</c:v>
                </c:pt>
                <c:pt idx="1292">
                  <c:v>1302</c:v>
                </c:pt>
                <c:pt idx="1293">
                  <c:v>1303</c:v>
                </c:pt>
                <c:pt idx="1294">
                  <c:v>1304</c:v>
                </c:pt>
                <c:pt idx="1295">
                  <c:v>1305</c:v>
                </c:pt>
                <c:pt idx="1296">
                  <c:v>1306</c:v>
                </c:pt>
                <c:pt idx="1297">
                  <c:v>1307</c:v>
                </c:pt>
                <c:pt idx="1298">
                  <c:v>1308</c:v>
                </c:pt>
                <c:pt idx="1299">
                  <c:v>1309</c:v>
                </c:pt>
                <c:pt idx="1300">
                  <c:v>1310</c:v>
                </c:pt>
                <c:pt idx="1301">
                  <c:v>1311</c:v>
                </c:pt>
                <c:pt idx="1302">
                  <c:v>1312</c:v>
                </c:pt>
                <c:pt idx="1303">
                  <c:v>1313</c:v>
                </c:pt>
                <c:pt idx="1304">
                  <c:v>1314</c:v>
                </c:pt>
                <c:pt idx="1305">
                  <c:v>1315</c:v>
                </c:pt>
                <c:pt idx="1306">
                  <c:v>1316</c:v>
                </c:pt>
                <c:pt idx="1307">
                  <c:v>1317</c:v>
                </c:pt>
                <c:pt idx="1308">
                  <c:v>1318</c:v>
                </c:pt>
                <c:pt idx="1309">
                  <c:v>1319</c:v>
                </c:pt>
                <c:pt idx="1310">
                  <c:v>1320</c:v>
                </c:pt>
                <c:pt idx="1311">
                  <c:v>1321</c:v>
                </c:pt>
                <c:pt idx="1312">
                  <c:v>1322</c:v>
                </c:pt>
                <c:pt idx="1313">
                  <c:v>1323</c:v>
                </c:pt>
                <c:pt idx="1314">
                  <c:v>1324</c:v>
                </c:pt>
                <c:pt idx="1315">
                  <c:v>1325</c:v>
                </c:pt>
                <c:pt idx="1316">
                  <c:v>1326</c:v>
                </c:pt>
                <c:pt idx="1317">
                  <c:v>1327</c:v>
                </c:pt>
                <c:pt idx="1318">
                  <c:v>1328</c:v>
                </c:pt>
                <c:pt idx="1319">
                  <c:v>1329</c:v>
                </c:pt>
                <c:pt idx="1320">
                  <c:v>1330</c:v>
                </c:pt>
                <c:pt idx="1321">
                  <c:v>1331</c:v>
                </c:pt>
                <c:pt idx="1322">
                  <c:v>1332</c:v>
                </c:pt>
                <c:pt idx="1323">
                  <c:v>1333</c:v>
                </c:pt>
                <c:pt idx="1324">
                  <c:v>1334</c:v>
                </c:pt>
                <c:pt idx="1325">
                  <c:v>1335</c:v>
                </c:pt>
                <c:pt idx="1326">
                  <c:v>1336</c:v>
                </c:pt>
                <c:pt idx="1327">
                  <c:v>1337</c:v>
                </c:pt>
                <c:pt idx="1328">
                  <c:v>1338</c:v>
                </c:pt>
                <c:pt idx="1329">
                  <c:v>1339</c:v>
                </c:pt>
                <c:pt idx="1330">
                  <c:v>1340</c:v>
                </c:pt>
                <c:pt idx="1331">
                  <c:v>1341</c:v>
                </c:pt>
                <c:pt idx="1332">
                  <c:v>1342</c:v>
                </c:pt>
                <c:pt idx="1333">
                  <c:v>1343</c:v>
                </c:pt>
                <c:pt idx="1334">
                  <c:v>1344</c:v>
                </c:pt>
                <c:pt idx="1335">
                  <c:v>1345</c:v>
                </c:pt>
                <c:pt idx="1336">
                  <c:v>1346</c:v>
                </c:pt>
                <c:pt idx="1337">
                  <c:v>1347</c:v>
                </c:pt>
                <c:pt idx="1338">
                  <c:v>1348</c:v>
                </c:pt>
                <c:pt idx="1339">
                  <c:v>1349</c:v>
                </c:pt>
                <c:pt idx="1340">
                  <c:v>1350</c:v>
                </c:pt>
                <c:pt idx="1341">
                  <c:v>1351</c:v>
                </c:pt>
                <c:pt idx="1342">
                  <c:v>1352</c:v>
                </c:pt>
                <c:pt idx="1343">
                  <c:v>1353</c:v>
                </c:pt>
                <c:pt idx="1344">
                  <c:v>1354</c:v>
                </c:pt>
                <c:pt idx="1345">
                  <c:v>1355</c:v>
                </c:pt>
                <c:pt idx="1346">
                  <c:v>1356</c:v>
                </c:pt>
                <c:pt idx="1347">
                  <c:v>1357</c:v>
                </c:pt>
                <c:pt idx="1348">
                  <c:v>1358</c:v>
                </c:pt>
                <c:pt idx="1349">
                  <c:v>1359</c:v>
                </c:pt>
                <c:pt idx="1350">
                  <c:v>1360</c:v>
                </c:pt>
                <c:pt idx="1351">
                  <c:v>1361</c:v>
                </c:pt>
                <c:pt idx="1352">
                  <c:v>1362</c:v>
                </c:pt>
                <c:pt idx="1353">
                  <c:v>1363</c:v>
                </c:pt>
                <c:pt idx="1354">
                  <c:v>1364</c:v>
                </c:pt>
                <c:pt idx="1355">
                  <c:v>1365</c:v>
                </c:pt>
                <c:pt idx="1356">
                  <c:v>1366</c:v>
                </c:pt>
                <c:pt idx="1357">
                  <c:v>1367</c:v>
                </c:pt>
                <c:pt idx="1358">
                  <c:v>1368</c:v>
                </c:pt>
                <c:pt idx="1359">
                  <c:v>1369</c:v>
                </c:pt>
                <c:pt idx="1360">
                  <c:v>1370</c:v>
                </c:pt>
                <c:pt idx="1361">
                  <c:v>1371</c:v>
                </c:pt>
                <c:pt idx="1362">
                  <c:v>1372</c:v>
                </c:pt>
                <c:pt idx="1363">
                  <c:v>1373</c:v>
                </c:pt>
                <c:pt idx="1364">
                  <c:v>1374</c:v>
                </c:pt>
                <c:pt idx="1365">
                  <c:v>1375</c:v>
                </c:pt>
                <c:pt idx="1366">
                  <c:v>1376</c:v>
                </c:pt>
                <c:pt idx="1367">
                  <c:v>1377</c:v>
                </c:pt>
                <c:pt idx="1368">
                  <c:v>1378</c:v>
                </c:pt>
                <c:pt idx="1369">
                  <c:v>1379</c:v>
                </c:pt>
                <c:pt idx="1370">
                  <c:v>1380</c:v>
                </c:pt>
                <c:pt idx="1371">
                  <c:v>1381</c:v>
                </c:pt>
                <c:pt idx="1372">
                  <c:v>1382</c:v>
                </c:pt>
                <c:pt idx="1373">
                  <c:v>1383</c:v>
                </c:pt>
                <c:pt idx="1374">
                  <c:v>1384</c:v>
                </c:pt>
                <c:pt idx="1375">
                  <c:v>1385</c:v>
                </c:pt>
                <c:pt idx="1376">
                  <c:v>1386</c:v>
                </c:pt>
                <c:pt idx="1377">
                  <c:v>1387</c:v>
                </c:pt>
                <c:pt idx="1378">
                  <c:v>1388</c:v>
                </c:pt>
                <c:pt idx="1379">
                  <c:v>1389</c:v>
                </c:pt>
                <c:pt idx="1380">
                  <c:v>1390</c:v>
                </c:pt>
                <c:pt idx="1381">
                  <c:v>1391</c:v>
                </c:pt>
                <c:pt idx="1382">
                  <c:v>1392</c:v>
                </c:pt>
                <c:pt idx="1383">
                  <c:v>1393</c:v>
                </c:pt>
                <c:pt idx="1384">
                  <c:v>1394</c:v>
                </c:pt>
                <c:pt idx="1385">
                  <c:v>1395</c:v>
                </c:pt>
                <c:pt idx="1386">
                  <c:v>1396</c:v>
                </c:pt>
                <c:pt idx="1387">
                  <c:v>1397</c:v>
                </c:pt>
                <c:pt idx="1388">
                  <c:v>1398</c:v>
                </c:pt>
                <c:pt idx="1389">
                  <c:v>1399</c:v>
                </c:pt>
                <c:pt idx="1390">
                  <c:v>1400</c:v>
                </c:pt>
                <c:pt idx="1391">
                  <c:v>1401</c:v>
                </c:pt>
                <c:pt idx="1392">
                  <c:v>1402</c:v>
                </c:pt>
                <c:pt idx="1393">
                  <c:v>1403</c:v>
                </c:pt>
                <c:pt idx="1394">
                  <c:v>1404</c:v>
                </c:pt>
                <c:pt idx="1395">
                  <c:v>1405</c:v>
                </c:pt>
                <c:pt idx="1396">
                  <c:v>1406</c:v>
                </c:pt>
                <c:pt idx="1397">
                  <c:v>1407</c:v>
                </c:pt>
                <c:pt idx="1398">
                  <c:v>1408</c:v>
                </c:pt>
                <c:pt idx="1399">
                  <c:v>1409</c:v>
                </c:pt>
                <c:pt idx="1400">
                  <c:v>1410</c:v>
                </c:pt>
                <c:pt idx="1401">
                  <c:v>1411</c:v>
                </c:pt>
                <c:pt idx="1402">
                  <c:v>1412</c:v>
                </c:pt>
                <c:pt idx="1403">
                  <c:v>1413</c:v>
                </c:pt>
                <c:pt idx="1404">
                  <c:v>1414</c:v>
                </c:pt>
                <c:pt idx="1405">
                  <c:v>1415</c:v>
                </c:pt>
                <c:pt idx="1406">
                  <c:v>1416</c:v>
                </c:pt>
                <c:pt idx="1407">
                  <c:v>1418</c:v>
                </c:pt>
                <c:pt idx="1408">
                  <c:v>1419</c:v>
                </c:pt>
                <c:pt idx="1409">
                  <c:v>1420</c:v>
                </c:pt>
                <c:pt idx="1410">
                  <c:v>1421</c:v>
                </c:pt>
                <c:pt idx="1411">
                  <c:v>1422</c:v>
                </c:pt>
                <c:pt idx="1412">
                  <c:v>1423</c:v>
                </c:pt>
                <c:pt idx="1413">
                  <c:v>1425</c:v>
                </c:pt>
                <c:pt idx="1414">
                  <c:v>1426</c:v>
                </c:pt>
                <c:pt idx="1415">
                  <c:v>1427</c:v>
                </c:pt>
                <c:pt idx="1416">
                  <c:v>1428</c:v>
                </c:pt>
                <c:pt idx="1417">
                  <c:v>1429</c:v>
                </c:pt>
                <c:pt idx="1418">
                  <c:v>1430</c:v>
                </c:pt>
                <c:pt idx="1419">
                  <c:v>1431</c:v>
                </c:pt>
                <c:pt idx="1420">
                  <c:v>1432</c:v>
                </c:pt>
                <c:pt idx="1421">
                  <c:v>1433</c:v>
                </c:pt>
                <c:pt idx="1422">
                  <c:v>1434</c:v>
                </c:pt>
                <c:pt idx="1423">
                  <c:v>1435</c:v>
                </c:pt>
                <c:pt idx="1424">
                  <c:v>1436</c:v>
                </c:pt>
                <c:pt idx="1425">
                  <c:v>1437</c:v>
                </c:pt>
                <c:pt idx="1426">
                  <c:v>1438</c:v>
                </c:pt>
                <c:pt idx="1427">
                  <c:v>1439</c:v>
                </c:pt>
                <c:pt idx="1428">
                  <c:v>1440</c:v>
                </c:pt>
                <c:pt idx="1429">
                  <c:v>1441</c:v>
                </c:pt>
                <c:pt idx="1430">
                  <c:v>1442</c:v>
                </c:pt>
                <c:pt idx="1431">
                  <c:v>1443</c:v>
                </c:pt>
                <c:pt idx="1432">
                  <c:v>1444</c:v>
                </c:pt>
                <c:pt idx="1433">
                  <c:v>1445</c:v>
                </c:pt>
                <c:pt idx="1434">
                  <c:v>1446</c:v>
                </c:pt>
                <c:pt idx="1435">
                  <c:v>1447</c:v>
                </c:pt>
                <c:pt idx="1436">
                  <c:v>1448</c:v>
                </c:pt>
                <c:pt idx="1437">
                  <c:v>1449</c:v>
                </c:pt>
                <c:pt idx="1438">
                  <c:v>1450</c:v>
                </c:pt>
                <c:pt idx="1439">
                  <c:v>1451</c:v>
                </c:pt>
                <c:pt idx="1440">
                  <c:v>1452</c:v>
                </c:pt>
                <c:pt idx="1441">
                  <c:v>1453</c:v>
                </c:pt>
                <c:pt idx="1442">
                  <c:v>1454</c:v>
                </c:pt>
                <c:pt idx="1443">
                  <c:v>1455</c:v>
                </c:pt>
                <c:pt idx="1444">
                  <c:v>1456</c:v>
                </c:pt>
                <c:pt idx="1445">
                  <c:v>1457</c:v>
                </c:pt>
                <c:pt idx="1446">
                  <c:v>1458</c:v>
                </c:pt>
                <c:pt idx="1447">
                  <c:v>1459</c:v>
                </c:pt>
                <c:pt idx="1448">
                  <c:v>1460</c:v>
                </c:pt>
                <c:pt idx="1449">
                  <c:v>1461</c:v>
                </c:pt>
                <c:pt idx="1450">
                  <c:v>1462</c:v>
                </c:pt>
                <c:pt idx="1451">
                  <c:v>1463</c:v>
                </c:pt>
                <c:pt idx="1452">
                  <c:v>1464</c:v>
                </c:pt>
                <c:pt idx="1453">
                  <c:v>1465</c:v>
                </c:pt>
                <c:pt idx="1454">
                  <c:v>1466</c:v>
                </c:pt>
                <c:pt idx="1455">
                  <c:v>1467</c:v>
                </c:pt>
                <c:pt idx="1456">
                  <c:v>1468</c:v>
                </c:pt>
                <c:pt idx="1457">
                  <c:v>1469</c:v>
                </c:pt>
                <c:pt idx="1458">
                  <c:v>1470</c:v>
                </c:pt>
                <c:pt idx="1459">
                  <c:v>1471</c:v>
                </c:pt>
                <c:pt idx="1460">
                  <c:v>1472</c:v>
                </c:pt>
                <c:pt idx="1461">
                  <c:v>1473</c:v>
                </c:pt>
                <c:pt idx="1462">
                  <c:v>1474</c:v>
                </c:pt>
                <c:pt idx="1463">
                  <c:v>1475</c:v>
                </c:pt>
                <c:pt idx="1464">
                  <c:v>1476</c:v>
                </c:pt>
                <c:pt idx="1465">
                  <c:v>1477</c:v>
                </c:pt>
                <c:pt idx="1466">
                  <c:v>1478</c:v>
                </c:pt>
                <c:pt idx="1467">
                  <c:v>1479</c:v>
                </c:pt>
                <c:pt idx="1468">
                  <c:v>1480</c:v>
                </c:pt>
                <c:pt idx="1469">
                  <c:v>1481</c:v>
                </c:pt>
                <c:pt idx="1470">
                  <c:v>1482</c:v>
                </c:pt>
                <c:pt idx="1471">
                  <c:v>1483</c:v>
                </c:pt>
                <c:pt idx="1472">
                  <c:v>1484</c:v>
                </c:pt>
                <c:pt idx="1473">
                  <c:v>1485</c:v>
                </c:pt>
                <c:pt idx="1474">
                  <c:v>1486</c:v>
                </c:pt>
                <c:pt idx="1475">
                  <c:v>1487</c:v>
                </c:pt>
                <c:pt idx="1476">
                  <c:v>1488</c:v>
                </c:pt>
                <c:pt idx="1477">
                  <c:v>1489</c:v>
                </c:pt>
                <c:pt idx="1478">
                  <c:v>1490</c:v>
                </c:pt>
                <c:pt idx="1479">
                  <c:v>1491</c:v>
                </c:pt>
                <c:pt idx="1480">
                  <c:v>1492</c:v>
                </c:pt>
                <c:pt idx="1481">
                  <c:v>1493</c:v>
                </c:pt>
                <c:pt idx="1482">
                  <c:v>1494</c:v>
                </c:pt>
                <c:pt idx="1483">
                  <c:v>1495</c:v>
                </c:pt>
                <c:pt idx="1484">
                  <c:v>1496</c:v>
                </c:pt>
                <c:pt idx="1485">
                  <c:v>1497</c:v>
                </c:pt>
                <c:pt idx="1486">
                  <c:v>1498</c:v>
                </c:pt>
                <c:pt idx="1487">
                  <c:v>1499</c:v>
                </c:pt>
                <c:pt idx="1488">
                  <c:v>1500</c:v>
                </c:pt>
                <c:pt idx="1489">
                  <c:v>1501</c:v>
                </c:pt>
                <c:pt idx="1490">
                  <c:v>1502</c:v>
                </c:pt>
                <c:pt idx="1491">
                  <c:v>1503</c:v>
                </c:pt>
                <c:pt idx="1492">
                  <c:v>1504</c:v>
                </c:pt>
                <c:pt idx="1493">
                  <c:v>1505</c:v>
                </c:pt>
                <c:pt idx="1494">
                  <c:v>1506</c:v>
                </c:pt>
                <c:pt idx="1495">
                  <c:v>1507</c:v>
                </c:pt>
                <c:pt idx="1496">
                  <c:v>1508</c:v>
                </c:pt>
                <c:pt idx="1497">
                  <c:v>1509</c:v>
                </c:pt>
                <c:pt idx="1498">
                  <c:v>1510</c:v>
                </c:pt>
                <c:pt idx="1499">
                  <c:v>1511</c:v>
                </c:pt>
                <c:pt idx="1500">
                  <c:v>1512</c:v>
                </c:pt>
                <c:pt idx="1501">
                  <c:v>1513</c:v>
                </c:pt>
                <c:pt idx="1502">
                  <c:v>1514</c:v>
                </c:pt>
                <c:pt idx="1503">
                  <c:v>1515</c:v>
                </c:pt>
                <c:pt idx="1504">
                  <c:v>1516</c:v>
                </c:pt>
                <c:pt idx="1505">
                  <c:v>1517</c:v>
                </c:pt>
                <c:pt idx="1506">
                  <c:v>1518</c:v>
                </c:pt>
                <c:pt idx="1507">
                  <c:v>1519</c:v>
                </c:pt>
                <c:pt idx="1508">
                  <c:v>1520</c:v>
                </c:pt>
                <c:pt idx="1509">
                  <c:v>1521</c:v>
                </c:pt>
                <c:pt idx="1510">
                  <c:v>1522</c:v>
                </c:pt>
                <c:pt idx="1511">
                  <c:v>1523</c:v>
                </c:pt>
                <c:pt idx="1512">
                  <c:v>1524</c:v>
                </c:pt>
                <c:pt idx="1513">
                  <c:v>1525</c:v>
                </c:pt>
                <c:pt idx="1514">
                  <c:v>1526</c:v>
                </c:pt>
                <c:pt idx="1515">
                  <c:v>1527</c:v>
                </c:pt>
                <c:pt idx="1516">
                  <c:v>1528</c:v>
                </c:pt>
                <c:pt idx="1517">
                  <c:v>1529</c:v>
                </c:pt>
                <c:pt idx="1518">
                  <c:v>1530</c:v>
                </c:pt>
                <c:pt idx="1519">
                  <c:v>1531</c:v>
                </c:pt>
                <c:pt idx="1520">
                  <c:v>1532</c:v>
                </c:pt>
                <c:pt idx="1521">
                  <c:v>1533</c:v>
                </c:pt>
                <c:pt idx="1522">
                  <c:v>1534</c:v>
                </c:pt>
                <c:pt idx="1523">
                  <c:v>1535</c:v>
                </c:pt>
                <c:pt idx="1524">
                  <c:v>1536</c:v>
                </c:pt>
                <c:pt idx="1525">
                  <c:v>1537</c:v>
                </c:pt>
                <c:pt idx="1526">
                  <c:v>1538</c:v>
                </c:pt>
                <c:pt idx="1527">
                  <c:v>1539</c:v>
                </c:pt>
                <c:pt idx="1528">
                  <c:v>1540</c:v>
                </c:pt>
                <c:pt idx="1529">
                  <c:v>1541</c:v>
                </c:pt>
                <c:pt idx="1530">
                  <c:v>1542</c:v>
                </c:pt>
                <c:pt idx="1531">
                  <c:v>1543</c:v>
                </c:pt>
                <c:pt idx="1532">
                  <c:v>1544</c:v>
                </c:pt>
                <c:pt idx="1533">
                  <c:v>1545</c:v>
                </c:pt>
                <c:pt idx="1534">
                  <c:v>1546</c:v>
                </c:pt>
                <c:pt idx="1535">
                  <c:v>1547</c:v>
                </c:pt>
                <c:pt idx="1536">
                  <c:v>1548</c:v>
                </c:pt>
                <c:pt idx="1537">
                  <c:v>1549</c:v>
                </c:pt>
                <c:pt idx="1538">
                  <c:v>1550</c:v>
                </c:pt>
                <c:pt idx="1539">
                  <c:v>1551</c:v>
                </c:pt>
                <c:pt idx="1540">
                  <c:v>1552</c:v>
                </c:pt>
                <c:pt idx="1541">
                  <c:v>1553</c:v>
                </c:pt>
                <c:pt idx="1542">
                  <c:v>1554</c:v>
                </c:pt>
                <c:pt idx="1543">
                  <c:v>1555</c:v>
                </c:pt>
                <c:pt idx="1544">
                  <c:v>1556</c:v>
                </c:pt>
                <c:pt idx="1545">
                  <c:v>1557</c:v>
                </c:pt>
                <c:pt idx="1546">
                  <c:v>1558</c:v>
                </c:pt>
                <c:pt idx="1547">
                  <c:v>1559</c:v>
                </c:pt>
                <c:pt idx="1548">
                  <c:v>1560</c:v>
                </c:pt>
                <c:pt idx="1549">
                  <c:v>1561</c:v>
                </c:pt>
                <c:pt idx="1550">
                  <c:v>1562</c:v>
                </c:pt>
                <c:pt idx="1551">
                  <c:v>1563</c:v>
                </c:pt>
                <c:pt idx="1552">
                  <c:v>1564</c:v>
                </c:pt>
                <c:pt idx="1553">
                  <c:v>1565</c:v>
                </c:pt>
                <c:pt idx="1554">
                  <c:v>1566</c:v>
                </c:pt>
                <c:pt idx="1555">
                  <c:v>1567</c:v>
                </c:pt>
                <c:pt idx="1556">
                  <c:v>1568</c:v>
                </c:pt>
                <c:pt idx="1557">
                  <c:v>1569</c:v>
                </c:pt>
                <c:pt idx="1558">
                  <c:v>1570</c:v>
                </c:pt>
                <c:pt idx="1559">
                  <c:v>1571</c:v>
                </c:pt>
                <c:pt idx="1560">
                  <c:v>1572</c:v>
                </c:pt>
                <c:pt idx="1561">
                  <c:v>1573</c:v>
                </c:pt>
                <c:pt idx="1562">
                  <c:v>1574</c:v>
                </c:pt>
                <c:pt idx="1563">
                  <c:v>1575</c:v>
                </c:pt>
                <c:pt idx="1564">
                  <c:v>1576</c:v>
                </c:pt>
                <c:pt idx="1565">
                  <c:v>1577</c:v>
                </c:pt>
                <c:pt idx="1566">
                  <c:v>1578</c:v>
                </c:pt>
                <c:pt idx="1567">
                  <c:v>1579</c:v>
                </c:pt>
                <c:pt idx="1568">
                  <c:v>1580</c:v>
                </c:pt>
                <c:pt idx="1569">
                  <c:v>1581</c:v>
                </c:pt>
                <c:pt idx="1570">
                  <c:v>1582</c:v>
                </c:pt>
                <c:pt idx="1571">
                  <c:v>1583</c:v>
                </c:pt>
                <c:pt idx="1572">
                  <c:v>1584</c:v>
                </c:pt>
                <c:pt idx="1573">
                  <c:v>1585</c:v>
                </c:pt>
                <c:pt idx="1574">
                  <c:v>1586</c:v>
                </c:pt>
                <c:pt idx="1575">
                  <c:v>1587</c:v>
                </c:pt>
                <c:pt idx="1576">
                  <c:v>1588</c:v>
                </c:pt>
                <c:pt idx="1577">
                  <c:v>1589</c:v>
                </c:pt>
                <c:pt idx="1578">
                  <c:v>1590</c:v>
                </c:pt>
                <c:pt idx="1579">
                  <c:v>1591</c:v>
                </c:pt>
                <c:pt idx="1580">
                  <c:v>1592</c:v>
                </c:pt>
                <c:pt idx="1581">
                  <c:v>1593</c:v>
                </c:pt>
                <c:pt idx="1582">
                  <c:v>1594</c:v>
                </c:pt>
                <c:pt idx="1583">
                  <c:v>1595</c:v>
                </c:pt>
                <c:pt idx="1584">
                  <c:v>1596</c:v>
                </c:pt>
                <c:pt idx="1585">
                  <c:v>1597</c:v>
                </c:pt>
                <c:pt idx="1586">
                  <c:v>1598</c:v>
                </c:pt>
                <c:pt idx="1587">
                  <c:v>1599</c:v>
                </c:pt>
                <c:pt idx="1588">
                  <c:v>1600</c:v>
                </c:pt>
                <c:pt idx="1589">
                  <c:v>1601</c:v>
                </c:pt>
                <c:pt idx="1590">
                  <c:v>1602</c:v>
                </c:pt>
                <c:pt idx="1591">
                  <c:v>1603</c:v>
                </c:pt>
                <c:pt idx="1592">
                  <c:v>1604</c:v>
                </c:pt>
                <c:pt idx="1593">
                  <c:v>1605</c:v>
                </c:pt>
                <c:pt idx="1594">
                  <c:v>1606</c:v>
                </c:pt>
                <c:pt idx="1595">
                  <c:v>1607</c:v>
                </c:pt>
                <c:pt idx="1596">
                  <c:v>1608</c:v>
                </c:pt>
                <c:pt idx="1597">
                  <c:v>1609</c:v>
                </c:pt>
                <c:pt idx="1598">
                  <c:v>1610</c:v>
                </c:pt>
                <c:pt idx="1599">
                  <c:v>1611</c:v>
                </c:pt>
                <c:pt idx="1600">
                  <c:v>1612</c:v>
                </c:pt>
                <c:pt idx="1601">
                  <c:v>1613</c:v>
                </c:pt>
                <c:pt idx="1602">
                  <c:v>1614</c:v>
                </c:pt>
                <c:pt idx="1603">
                  <c:v>1615</c:v>
                </c:pt>
                <c:pt idx="1604">
                  <c:v>1616</c:v>
                </c:pt>
                <c:pt idx="1605">
                  <c:v>1617</c:v>
                </c:pt>
                <c:pt idx="1606">
                  <c:v>1618</c:v>
                </c:pt>
                <c:pt idx="1607">
                  <c:v>1619</c:v>
                </c:pt>
                <c:pt idx="1608">
                  <c:v>1620</c:v>
                </c:pt>
                <c:pt idx="1609">
                  <c:v>1621</c:v>
                </c:pt>
                <c:pt idx="1610">
                  <c:v>1622</c:v>
                </c:pt>
                <c:pt idx="1611">
                  <c:v>1623</c:v>
                </c:pt>
                <c:pt idx="1612">
                  <c:v>1624</c:v>
                </c:pt>
                <c:pt idx="1613">
                  <c:v>1625</c:v>
                </c:pt>
                <c:pt idx="1614">
                  <c:v>1626</c:v>
                </c:pt>
                <c:pt idx="1615">
                  <c:v>1627</c:v>
                </c:pt>
                <c:pt idx="1616">
                  <c:v>1628</c:v>
                </c:pt>
                <c:pt idx="1617">
                  <c:v>1629</c:v>
                </c:pt>
                <c:pt idx="1618">
                  <c:v>1630</c:v>
                </c:pt>
                <c:pt idx="1619">
                  <c:v>1631</c:v>
                </c:pt>
                <c:pt idx="1620">
                  <c:v>1632</c:v>
                </c:pt>
                <c:pt idx="1621">
                  <c:v>1633</c:v>
                </c:pt>
                <c:pt idx="1622">
                  <c:v>1634</c:v>
                </c:pt>
                <c:pt idx="1623">
                  <c:v>1635</c:v>
                </c:pt>
                <c:pt idx="1624">
                  <c:v>1636</c:v>
                </c:pt>
                <c:pt idx="1625">
                  <c:v>1637</c:v>
                </c:pt>
                <c:pt idx="1626">
                  <c:v>1638</c:v>
                </c:pt>
                <c:pt idx="1627">
                  <c:v>1639</c:v>
                </c:pt>
                <c:pt idx="1628">
                  <c:v>1640</c:v>
                </c:pt>
                <c:pt idx="1629">
                  <c:v>1641</c:v>
                </c:pt>
                <c:pt idx="1630">
                  <c:v>1642</c:v>
                </c:pt>
                <c:pt idx="1631">
                  <c:v>1643</c:v>
                </c:pt>
                <c:pt idx="1632">
                  <c:v>1644</c:v>
                </c:pt>
                <c:pt idx="1633">
                  <c:v>1645</c:v>
                </c:pt>
                <c:pt idx="1634">
                  <c:v>1646</c:v>
                </c:pt>
                <c:pt idx="1635">
                  <c:v>1647</c:v>
                </c:pt>
                <c:pt idx="1636">
                  <c:v>1648</c:v>
                </c:pt>
                <c:pt idx="1637">
                  <c:v>1649</c:v>
                </c:pt>
                <c:pt idx="1638">
                  <c:v>1650</c:v>
                </c:pt>
                <c:pt idx="1639">
                  <c:v>1651</c:v>
                </c:pt>
                <c:pt idx="1640">
                  <c:v>1652</c:v>
                </c:pt>
                <c:pt idx="1641">
                  <c:v>1653</c:v>
                </c:pt>
                <c:pt idx="1642">
                  <c:v>1654</c:v>
                </c:pt>
                <c:pt idx="1643">
                  <c:v>1655</c:v>
                </c:pt>
                <c:pt idx="1644">
                  <c:v>1656</c:v>
                </c:pt>
                <c:pt idx="1645">
                  <c:v>1657</c:v>
                </c:pt>
                <c:pt idx="1646">
                  <c:v>1658</c:v>
                </c:pt>
                <c:pt idx="1647">
                  <c:v>1659</c:v>
                </c:pt>
                <c:pt idx="1648">
                  <c:v>1660</c:v>
                </c:pt>
                <c:pt idx="1649">
                  <c:v>1661</c:v>
                </c:pt>
                <c:pt idx="1650">
                  <c:v>1662</c:v>
                </c:pt>
                <c:pt idx="1651">
                  <c:v>1663</c:v>
                </c:pt>
                <c:pt idx="1652">
                  <c:v>1664</c:v>
                </c:pt>
                <c:pt idx="1653">
                  <c:v>1665</c:v>
                </c:pt>
                <c:pt idx="1654">
                  <c:v>1666</c:v>
                </c:pt>
                <c:pt idx="1655">
                  <c:v>1667</c:v>
                </c:pt>
                <c:pt idx="1656">
                  <c:v>1668</c:v>
                </c:pt>
                <c:pt idx="1657">
                  <c:v>1669</c:v>
                </c:pt>
                <c:pt idx="1658">
                  <c:v>1670</c:v>
                </c:pt>
                <c:pt idx="1659">
                  <c:v>1671</c:v>
                </c:pt>
                <c:pt idx="1660">
                  <c:v>1672</c:v>
                </c:pt>
                <c:pt idx="1661">
                  <c:v>1673</c:v>
                </c:pt>
                <c:pt idx="1662">
                  <c:v>1674</c:v>
                </c:pt>
                <c:pt idx="1663">
                  <c:v>1675</c:v>
                </c:pt>
                <c:pt idx="1664">
                  <c:v>1676</c:v>
                </c:pt>
                <c:pt idx="1665">
                  <c:v>1677</c:v>
                </c:pt>
                <c:pt idx="1666">
                  <c:v>1678</c:v>
                </c:pt>
                <c:pt idx="1667">
                  <c:v>1679</c:v>
                </c:pt>
                <c:pt idx="1668">
                  <c:v>1680</c:v>
                </c:pt>
                <c:pt idx="1669">
                  <c:v>1681</c:v>
                </c:pt>
                <c:pt idx="1670">
                  <c:v>1682</c:v>
                </c:pt>
                <c:pt idx="1671">
                  <c:v>1683</c:v>
                </c:pt>
                <c:pt idx="1672">
                  <c:v>1684</c:v>
                </c:pt>
                <c:pt idx="1673">
                  <c:v>1685</c:v>
                </c:pt>
                <c:pt idx="1674">
                  <c:v>1686</c:v>
                </c:pt>
                <c:pt idx="1675">
                  <c:v>1687</c:v>
                </c:pt>
                <c:pt idx="1676">
                  <c:v>1688</c:v>
                </c:pt>
                <c:pt idx="1677">
                  <c:v>1689</c:v>
                </c:pt>
                <c:pt idx="1678">
                  <c:v>1690</c:v>
                </c:pt>
                <c:pt idx="1679">
                  <c:v>1691</c:v>
                </c:pt>
                <c:pt idx="1680">
                  <c:v>1692</c:v>
                </c:pt>
                <c:pt idx="1681">
                  <c:v>1693</c:v>
                </c:pt>
                <c:pt idx="1682">
                  <c:v>1694</c:v>
                </c:pt>
                <c:pt idx="1683">
                  <c:v>1695</c:v>
                </c:pt>
                <c:pt idx="1684">
                  <c:v>1696</c:v>
                </c:pt>
                <c:pt idx="1685">
                  <c:v>1697</c:v>
                </c:pt>
                <c:pt idx="1686">
                  <c:v>1698</c:v>
                </c:pt>
                <c:pt idx="1687">
                  <c:v>1699</c:v>
                </c:pt>
                <c:pt idx="1688">
                  <c:v>1700</c:v>
                </c:pt>
                <c:pt idx="1689">
                  <c:v>1702</c:v>
                </c:pt>
                <c:pt idx="1690">
                  <c:v>1703</c:v>
                </c:pt>
                <c:pt idx="1691">
                  <c:v>1704</c:v>
                </c:pt>
                <c:pt idx="1692">
                  <c:v>1705</c:v>
                </c:pt>
                <c:pt idx="1693">
                  <c:v>1706</c:v>
                </c:pt>
                <c:pt idx="1694">
                  <c:v>1707</c:v>
                </c:pt>
                <c:pt idx="1695">
                  <c:v>1708</c:v>
                </c:pt>
                <c:pt idx="1696">
                  <c:v>1709</c:v>
                </c:pt>
                <c:pt idx="1697">
                  <c:v>1710</c:v>
                </c:pt>
                <c:pt idx="1698">
                  <c:v>1711</c:v>
                </c:pt>
                <c:pt idx="1699">
                  <c:v>1712</c:v>
                </c:pt>
                <c:pt idx="1700">
                  <c:v>1713</c:v>
                </c:pt>
                <c:pt idx="1701">
                  <c:v>1714</c:v>
                </c:pt>
                <c:pt idx="1702">
                  <c:v>1715</c:v>
                </c:pt>
                <c:pt idx="1703">
                  <c:v>1716</c:v>
                </c:pt>
                <c:pt idx="1704">
                  <c:v>1717</c:v>
                </c:pt>
                <c:pt idx="1705">
                  <c:v>1718</c:v>
                </c:pt>
                <c:pt idx="1706">
                  <c:v>1719</c:v>
                </c:pt>
                <c:pt idx="1707">
                  <c:v>1720</c:v>
                </c:pt>
                <c:pt idx="1708">
                  <c:v>1721</c:v>
                </c:pt>
                <c:pt idx="1709">
                  <c:v>1722</c:v>
                </c:pt>
                <c:pt idx="1710">
                  <c:v>1723</c:v>
                </c:pt>
                <c:pt idx="1711">
                  <c:v>1724</c:v>
                </c:pt>
                <c:pt idx="1712">
                  <c:v>1725</c:v>
                </c:pt>
                <c:pt idx="1713">
                  <c:v>1726</c:v>
                </c:pt>
                <c:pt idx="1714">
                  <c:v>1727</c:v>
                </c:pt>
                <c:pt idx="1715">
                  <c:v>1728</c:v>
                </c:pt>
                <c:pt idx="1716">
                  <c:v>1729</c:v>
                </c:pt>
                <c:pt idx="1717">
                  <c:v>1730</c:v>
                </c:pt>
                <c:pt idx="1718">
                  <c:v>1731</c:v>
                </c:pt>
                <c:pt idx="1719">
                  <c:v>1732</c:v>
                </c:pt>
                <c:pt idx="1720">
                  <c:v>1733</c:v>
                </c:pt>
                <c:pt idx="1721">
                  <c:v>1734</c:v>
                </c:pt>
                <c:pt idx="1722">
                  <c:v>1735</c:v>
                </c:pt>
                <c:pt idx="1723">
                  <c:v>1736</c:v>
                </c:pt>
                <c:pt idx="1724">
                  <c:v>1737</c:v>
                </c:pt>
                <c:pt idx="1725">
                  <c:v>1738</c:v>
                </c:pt>
                <c:pt idx="1726">
                  <c:v>1739</c:v>
                </c:pt>
                <c:pt idx="1727">
                  <c:v>1740</c:v>
                </c:pt>
                <c:pt idx="1728">
                  <c:v>1741</c:v>
                </c:pt>
                <c:pt idx="1729">
                  <c:v>1742</c:v>
                </c:pt>
                <c:pt idx="1730">
                  <c:v>1743</c:v>
                </c:pt>
                <c:pt idx="1731">
                  <c:v>1744</c:v>
                </c:pt>
                <c:pt idx="1732">
                  <c:v>1745</c:v>
                </c:pt>
                <c:pt idx="1733">
                  <c:v>1746</c:v>
                </c:pt>
                <c:pt idx="1734">
                  <c:v>1747</c:v>
                </c:pt>
                <c:pt idx="1735">
                  <c:v>1748</c:v>
                </c:pt>
                <c:pt idx="1736">
                  <c:v>1749</c:v>
                </c:pt>
                <c:pt idx="1737">
                  <c:v>1750</c:v>
                </c:pt>
                <c:pt idx="1738">
                  <c:v>1751</c:v>
                </c:pt>
                <c:pt idx="1739">
                  <c:v>1752</c:v>
                </c:pt>
                <c:pt idx="1740">
                  <c:v>1753</c:v>
                </c:pt>
                <c:pt idx="1741">
                  <c:v>1754</c:v>
                </c:pt>
                <c:pt idx="1742">
                  <c:v>1755</c:v>
                </c:pt>
                <c:pt idx="1743">
                  <c:v>1756</c:v>
                </c:pt>
                <c:pt idx="1744">
                  <c:v>1757</c:v>
                </c:pt>
                <c:pt idx="1745">
                  <c:v>1758</c:v>
                </c:pt>
                <c:pt idx="1746">
                  <c:v>1759</c:v>
                </c:pt>
                <c:pt idx="1747">
                  <c:v>1760</c:v>
                </c:pt>
                <c:pt idx="1748">
                  <c:v>1761</c:v>
                </c:pt>
                <c:pt idx="1749">
                  <c:v>1762</c:v>
                </c:pt>
                <c:pt idx="1750">
                  <c:v>1763</c:v>
                </c:pt>
                <c:pt idx="1751">
                  <c:v>1764</c:v>
                </c:pt>
                <c:pt idx="1752">
                  <c:v>1765</c:v>
                </c:pt>
                <c:pt idx="1753">
                  <c:v>1766</c:v>
                </c:pt>
                <c:pt idx="1754">
                  <c:v>1767</c:v>
                </c:pt>
                <c:pt idx="1755">
                  <c:v>1768</c:v>
                </c:pt>
                <c:pt idx="1756">
                  <c:v>1769</c:v>
                </c:pt>
                <c:pt idx="1757">
                  <c:v>1770</c:v>
                </c:pt>
                <c:pt idx="1758">
                  <c:v>1771</c:v>
                </c:pt>
                <c:pt idx="1759">
                  <c:v>1772</c:v>
                </c:pt>
                <c:pt idx="1760">
                  <c:v>1773</c:v>
                </c:pt>
                <c:pt idx="1761">
                  <c:v>1774</c:v>
                </c:pt>
                <c:pt idx="1762">
                  <c:v>1775</c:v>
                </c:pt>
                <c:pt idx="1763">
                  <c:v>1776</c:v>
                </c:pt>
                <c:pt idx="1764">
                  <c:v>1777</c:v>
                </c:pt>
                <c:pt idx="1765">
                  <c:v>1778</c:v>
                </c:pt>
                <c:pt idx="1766">
                  <c:v>1779</c:v>
                </c:pt>
                <c:pt idx="1767">
                  <c:v>1780</c:v>
                </c:pt>
                <c:pt idx="1768">
                  <c:v>1781</c:v>
                </c:pt>
                <c:pt idx="1769">
                  <c:v>1782</c:v>
                </c:pt>
                <c:pt idx="1770">
                  <c:v>1783</c:v>
                </c:pt>
                <c:pt idx="1771">
                  <c:v>1785</c:v>
                </c:pt>
                <c:pt idx="1772">
                  <c:v>1790</c:v>
                </c:pt>
                <c:pt idx="1773">
                  <c:v>1791</c:v>
                </c:pt>
                <c:pt idx="1774">
                  <c:v>1792</c:v>
                </c:pt>
                <c:pt idx="1775">
                  <c:v>1793</c:v>
                </c:pt>
                <c:pt idx="1776">
                  <c:v>1794</c:v>
                </c:pt>
                <c:pt idx="1777">
                  <c:v>1795</c:v>
                </c:pt>
                <c:pt idx="1778">
                  <c:v>1796</c:v>
                </c:pt>
                <c:pt idx="1779">
                  <c:v>1797</c:v>
                </c:pt>
                <c:pt idx="1780">
                  <c:v>1798</c:v>
                </c:pt>
                <c:pt idx="1781">
                  <c:v>1799</c:v>
                </c:pt>
                <c:pt idx="1782">
                  <c:v>1800</c:v>
                </c:pt>
                <c:pt idx="1783">
                  <c:v>1801</c:v>
                </c:pt>
                <c:pt idx="1784">
                  <c:v>1802</c:v>
                </c:pt>
                <c:pt idx="1785">
                  <c:v>1803</c:v>
                </c:pt>
                <c:pt idx="1786">
                  <c:v>1804</c:v>
                </c:pt>
                <c:pt idx="1787">
                  <c:v>1805</c:v>
                </c:pt>
                <c:pt idx="1788">
                  <c:v>1806</c:v>
                </c:pt>
                <c:pt idx="1789">
                  <c:v>1807</c:v>
                </c:pt>
                <c:pt idx="1790">
                  <c:v>1808</c:v>
                </c:pt>
                <c:pt idx="1791">
                  <c:v>1809</c:v>
                </c:pt>
                <c:pt idx="1792">
                  <c:v>1810</c:v>
                </c:pt>
                <c:pt idx="1793">
                  <c:v>1811</c:v>
                </c:pt>
                <c:pt idx="1794">
                  <c:v>1813</c:v>
                </c:pt>
                <c:pt idx="1795">
                  <c:v>1814</c:v>
                </c:pt>
                <c:pt idx="1796">
                  <c:v>1815</c:v>
                </c:pt>
                <c:pt idx="1797">
                  <c:v>1816</c:v>
                </c:pt>
                <c:pt idx="1798">
                  <c:v>1817</c:v>
                </c:pt>
                <c:pt idx="1799">
                  <c:v>1818</c:v>
                </c:pt>
                <c:pt idx="1800">
                  <c:v>1819</c:v>
                </c:pt>
                <c:pt idx="1801">
                  <c:v>1820</c:v>
                </c:pt>
                <c:pt idx="1802">
                  <c:v>1821</c:v>
                </c:pt>
                <c:pt idx="1803">
                  <c:v>1822</c:v>
                </c:pt>
                <c:pt idx="1804">
                  <c:v>1823</c:v>
                </c:pt>
                <c:pt idx="1805">
                  <c:v>1824</c:v>
                </c:pt>
                <c:pt idx="1806">
                  <c:v>1825</c:v>
                </c:pt>
              </c:numCache>
            </c:numRef>
          </c:xVal>
          <c:yVal>
            <c:numRef>
              <c:f>BSAS!$D$2:$D$1808</c:f>
              <c:numCache>
                <c:formatCode>0.00</c:formatCode>
                <c:ptCount val="1807"/>
                <c:pt idx="0">
                  <c:v>8.756548142042444</c:v>
                </c:pt>
                <c:pt idx="1">
                  <c:v>8.9116212858945953</c:v>
                </c:pt>
                <c:pt idx="2">
                  <c:v>9.0680774595196141</c:v>
                </c:pt>
                <c:pt idx="3">
                  <c:v>9.2259053731706473</c:v>
                </c:pt>
                <c:pt idx="4">
                  <c:v>9.3850934297439359</c:v>
                </c:pt>
                <c:pt idx="5">
                  <c:v>9.5456297308039844</c:v>
                </c:pt>
                <c:pt idx="6">
                  <c:v>9.707502082704881</c:v>
                </c:pt>
                <c:pt idx="7">
                  <c:v>9.8706980028020173</c:v>
                </c:pt>
                <c:pt idx="8">
                  <c:v>10.201009209871097</c:v>
                </c:pt>
                <c:pt idx="9">
                  <c:v>10.368098143618882</c:v>
                </c:pt>
                <c:pt idx="10">
                  <c:v>10.70607480356658</c:v>
                </c:pt>
                <c:pt idx="11">
                  <c:v>10.876934616241098</c:v>
                </c:pt>
                <c:pt idx="12">
                  <c:v>11.049023064815851</c:v>
                </c:pt>
                <c:pt idx="13">
                  <c:v>11.222325587282917</c:v>
                </c:pt>
                <c:pt idx="14">
                  <c:v>11.396827391691749</c:v>
                </c:pt>
                <c:pt idx="15">
                  <c:v>11.572513462961863</c:v>
                </c:pt>
                <c:pt idx="16">
                  <c:v>11.749368569726515</c:v>
                </c:pt>
                <c:pt idx="17">
                  <c:v>11.92737727120241</c:v>
                </c:pt>
                <c:pt idx="18">
                  <c:v>12.106523924080527</c:v>
                </c:pt>
                <c:pt idx="19">
                  <c:v>12.2867926894332</c:v>
                </c:pt>
                <c:pt idx="20">
                  <c:v>12.46816753963272</c:v>
                </c:pt>
                <c:pt idx="21">
                  <c:v>12.650632265276778</c:v>
                </c:pt>
                <c:pt idx="22">
                  <c:v>12.834170482116232</c:v>
                </c:pt>
                <c:pt idx="23">
                  <c:v>13.018765637980669</c:v>
                </c:pt>
                <c:pt idx="24">
                  <c:v>13.204401019697425</c:v>
                </c:pt>
                <c:pt idx="25">
                  <c:v>13.391059759999743</c:v>
                </c:pt>
                <c:pt idx="26">
                  <c:v>13.578724844419995</c:v>
                </c:pt>
                <c:pt idx="27">
                  <c:v>13.767379118163728</c:v>
                </c:pt>
                <c:pt idx="28">
                  <c:v>13.957005292960725</c:v>
                </c:pt>
                <c:pt idx="29">
                  <c:v>14.147585953889145</c:v>
                </c:pt>
                <c:pt idx="30">
                  <c:v>14.339103566168925</c:v>
                </c:pt>
                <c:pt idx="31">
                  <c:v>14.531540481920928</c:v>
                </c:pt>
                <c:pt idx="32">
                  <c:v>14.724878946888136</c:v>
                </c:pt>
                <c:pt idx="33">
                  <c:v>14.919101107115566</c:v>
                </c:pt>
                <c:pt idx="34">
                  <c:v>15.114189015585504</c:v>
                </c:pt>
                <c:pt idx="35">
                  <c:v>15.310124638804901</c:v>
                </c:pt>
                <c:pt idx="36">
                  <c:v>15.506889863341698</c:v>
                </c:pt>
                <c:pt idx="37">
                  <c:v>15.704466502307239</c:v>
                </c:pt>
                <c:pt idx="38">
                  <c:v>15.902836301781733</c:v>
                </c:pt>
                <c:pt idx="39">
                  <c:v>16.101980947180035</c:v>
                </c:pt>
                <c:pt idx="40">
                  <c:v>16.301882069555056</c:v>
                </c:pt>
                <c:pt idx="41">
                  <c:v>16.50252125183626</c:v>
                </c:pt>
                <c:pt idx="42">
                  <c:v>16.703880035000704</c:v>
                </c:pt>
                <c:pt idx="43">
                  <c:v>16.905939924174344</c:v>
                </c:pt>
                <c:pt idx="44">
                  <c:v>17.108682394661301</c:v>
                </c:pt>
                <c:pt idx="45">
                  <c:v>17.312088897898946</c:v>
                </c:pt>
                <c:pt idx="46">
                  <c:v>17.516140867336784</c:v>
                </c:pt>
                <c:pt idx="47">
                  <c:v>17.720819724237167</c:v>
                </c:pt>
                <c:pt idx="48">
                  <c:v>17.926106883395974</c:v>
                </c:pt>
                <c:pt idx="49">
                  <c:v>18.131983758781612</c:v>
                </c:pt>
                <c:pt idx="50">
                  <c:v>18.338431769090576</c:v>
                </c:pt>
                <c:pt idx="51">
                  <c:v>18.54543234321811</c:v>
                </c:pt>
                <c:pt idx="52">
                  <c:v>18.752966925642497</c:v>
                </c:pt>
                <c:pt idx="53">
                  <c:v>18.961016981721606</c:v>
                </c:pt>
                <c:pt idx="54">
                  <c:v>19.169564002900529</c:v>
                </c:pt>
                <c:pt idx="55">
                  <c:v>19.378589511828999</c:v>
                </c:pt>
                <c:pt idx="56">
                  <c:v>19.58807506738766</c:v>
                </c:pt>
                <c:pt idx="57">
                  <c:v>19.79800226962211</c:v>
                </c:pt>
                <c:pt idx="58">
                  <c:v>20.008352764583915</c:v>
                </c:pt>
                <c:pt idx="59">
                  <c:v>20.219108249077628</c:v>
                </c:pt>
                <c:pt idx="60">
                  <c:v>20.430250475313347</c:v>
                </c:pt>
                <c:pt idx="61">
                  <c:v>20.641761255463816</c:v>
                </c:pt>
                <c:pt idx="62">
                  <c:v>20.853622466125909</c:v>
                </c:pt>
                <c:pt idx="63">
                  <c:v>21.065816052685687</c:v>
                </c:pt>
                <c:pt idx="64">
                  <c:v>21.278324033586777</c:v>
                </c:pt>
                <c:pt idx="65">
                  <c:v>21.491128504501752</c:v>
                </c:pt>
                <c:pt idx="66">
                  <c:v>21.704211642406193</c:v>
                </c:pt>
                <c:pt idx="67">
                  <c:v>21.91755570955528</c:v>
                </c:pt>
                <c:pt idx="68">
                  <c:v>22.131143057362827</c:v>
                </c:pt>
                <c:pt idx="69">
                  <c:v>22.344956130182645</c:v>
                </c:pt>
                <c:pt idx="70">
                  <c:v>22.558977468992317</c:v>
                </c:pt>
                <c:pt idx="71">
                  <c:v>22.773189714979473</c:v>
                </c:pt>
                <c:pt idx="72">
                  <c:v>22.987575613030589</c:v>
                </c:pt>
                <c:pt idx="73">
                  <c:v>23.20211801512275</c:v>
                </c:pt>
                <c:pt idx="74">
                  <c:v>23.416799883618374</c:v>
                </c:pt>
                <c:pt idx="75">
                  <c:v>23.631604294463418</c:v>
                </c:pt>
                <c:pt idx="76">
                  <c:v>23.846514440289358</c:v>
                </c:pt>
                <c:pt idx="77">
                  <c:v>24.061513633419356</c:v>
                </c:pt>
                <c:pt idx="78">
                  <c:v>24.276585308779168</c:v>
                </c:pt>
                <c:pt idx="79">
                  <c:v>24.491713026713242</c:v>
                </c:pt>
                <c:pt idx="80">
                  <c:v>24.706880475706587</c:v>
                </c:pt>
                <c:pt idx="81">
                  <c:v>24.922071475013134</c:v>
                </c:pt>
                <c:pt idx="82">
                  <c:v>25.137269977191114</c:v>
                </c:pt>
                <c:pt idx="83">
                  <c:v>25.352460070546236</c:v>
                </c:pt>
                <c:pt idx="84">
                  <c:v>25.567625981483442</c:v>
                </c:pt>
                <c:pt idx="85">
                  <c:v>25.782752076767903</c:v>
                </c:pt>
                <c:pt idx="86">
                  <c:v>25.997822865696232</c:v>
                </c:pt>
                <c:pt idx="87">
                  <c:v>26.212823002178627</c:v>
                </c:pt>
                <c:pt idx="88">
                  <c:v>26.427737286732967</c:v>
                </c:pt>
                <c:pt idx="89">
                  <c:v>26.642550668391603</c:v>
                </c:pt>
                <c:pt idx="90">
                  <c:v>26.857248246522055</c:v>
                </c:pt>
                <c:pt idx="91">
                  <c:v>27.071815272562272</c:v>
                </c:pt>
                <c:pt idx="92">
                  <c:v>27.286237151671774</c:v>
                </c:pt>
                <c:pt idx="93">
                  <c:v>27.500499444299461</c:v>
                </c:pt>
                <c:pt idx="94">
                  <c:v>27.714587867669319</c:v>
                </c:pt>
                <c:pt idx="95">
                  <c:v>27.928488297184941</c:v>
                </c:pt>
                <c:pt idx="96">
                  <c:v>28.142186767754119</c:v>
                </c:pt>
                <c:pt idx="97">
                  <c:v>28.355669475034546</c:v>
                </c:pt>
                <c:pt idx="98">
                  <c:v>28.56892277660166</c:v>
                </c:pt>
                <c:pt idx="99">
                  <c:v>28.781933193040043</c:v>
                </c:pt>
                <c:pt idx="100">
                  <c:v>28.994687408959244</c:v>
                </c:pt>
                <c:pt idx="101">
                  <c:v>29.207172273935456</c:v>
                </c:pt>
                <c:pt idx="102">
                  <c:v>29.419374803380027</c:v>
                </c:pt>
                <c:pt idx="103">
                  <c:v>29.631282179336214</c:v>
                </c:pt>
                <c:pt idx="104">
                  <c:v>29.842881751205201</c:v>
                </c:pt>
                <c:pt idx="105">
                  <c:v>30.054161036402778</c:v>
                </c:pt>
                <c:pt idx="106">
                  <c:v>30.265107720947782</c:v>
                </c:pt>
                <c:pt idx="107">
                  <c:v>30.475709659983586</c:v>
                </c:pt>
                <c:pt idx="108">
                  <c:v>30.685954878233947</c:v>
                </c:pt>
                <c:pt idx="109">
                  <c:v>30.895831570394321</c:v>
                </c:pt>
                <c:pt idx="110">
                  <c:v>31.10532810146001</c:v>
                </c:pt>
                <c:pt idx="111">
                  <c:v>31.314433006992378</c:v>
                </c:pt>
                <c:pt idx="112">
                  <c:v>31.523134993324373</c:v>
                </c:pt>
                <c:pt idx="113">
                  <c:v>31.731422937706601</c:v>
                </c:pt>
                <c:pt idx="114">
                  <c:v>31.939285888395247</c:v>
                </c:pt>
                <c:pt idx="115">
                  <c:v>32.146713064683084</c:v>
                </c:pt>
                <c:pt idx="116">
                  <c:v>32.353693856874834</c:v>
                </c:pt>
                <c:pt idx="117">
                  <c:v>32.560217826208088</c:v>
                </c:pt>
                <c:pt idx="118">
                  <c:v>32.766274704721106</c:v>
                </c:pt>
                <c:pt idx="119">
                  <c:v>32.97185439506876</c:v>
                </c:pt>
                <c:pt idx="120">
                  <c:v>33.176946970287688</c:v>
                </c:pt>
                <c:pt idx="121">
                  <c:v>33.381542673512158</c:v>
                </c:pt>
                <c:pt idx="122">
                  <c:v>33.585631917641614</c:v>
                </c:pt>
                <c:pt idx="123">
                  <c:v>33.789205284961334</c:v>
                </c:pt>
                <c:pt idx="124">
                  <c:v>33.992253526717342</c:v>
                </c:pt>
                <c:pt idx="125">
                  <c:v>34.194767562646668</c:v>
                </c:pt>
                <c:pt idx="126">
                  <c:v>34.39673848046435</c:v>
                </c:pt>
                <c:pt idx="127">
                  <c:v>34.59815753530826</c:v>
                </c:pt>
                <c:pt idx="128">
                  <c:v>34.799016149142972</c:v>
                </c:pt>
                <c:pt idx="129">
                  <c:v>34.999305910123738</c:v>
                </c:pt>
                <c:pt idx="130">
                  <c:v>35.199018571921947</c:v>
                </c:pt>
                <c:pt idx="131">
                  <c:v>35.398146053013036</c:v>
                </c:pt>
                <c:pt idx="132">
                  <c:v>35.596680435927979</c:v>
                </c:pt>
                <c:pt idx="133">
                  <c:v>35.794613966469655</c:v>
                </c:pt>
                <c:pt idx="134">
                  <c:v>35.991939052895127</c:v>
                </c:pt>
                <c:pt idx="135">
                  <c:v>36.188648265064742</c:v>
                </c:pt>
                <c:pt idx="136">
                  <c:v>36.38473433355955</c:v>
                </c:pt>
                <c:pt idx="137">
                  <c:v>36.580190148767663</c:v>
                </c:pt>
                <c:pt idx="138">
                  <c:v>36.775008759941052</c:v>
                </c:pt>
                <c:pt idx="139">
                  <c:v>36.969183374223441</c:v>
                </c:pt>
                <c:pt idx="140">
                  <c:v>37.162707355650639</c:v>
                </c:pt>
                <c:pt idx="141">
                  <c:v>37.355574224124176</c:v>
                </c:pt>
                <c:pt idx="142">
                  <c:v>37.547777654359258</c:v>
                </c:pt>
                <c:pt idx="143">
                  <c:v>37.739311474808154</c:v>
                </c:pt>
                <c:pt idx="144">
                  <c:v>37.930169666559777</c:v>
                </c:pt>
                <c:pt idx="145">
                  <c:v>38.120346362216694</c:v>
                </c:pt>
                <c:pt idx="146">
                  <c:v>38.309835844750324</c:v>
                </c:pt>
                <c:pt idx="147">
                  <c:v>38.498632546335273</c:v>
                </c:pt>
                <c:pt idx="148">
                  <c:v>38.686731047163825</c:v>
                </c:pt>
                <c:pt idx="149">
                  <c:v>38.874126074241495</c:v>
                </c:pt>
                <c:pt idx="150">
                  <c:v>39.060812500164317</c:v>
                </c:pt>
                <c:pt idx="151">
                  <c:v>39.246785341879118</c:v>
                </c:pt>
                <c:pt idx="152">
                  <c:v>39.432039759427198</c:v>
                </c:pt>
                <c:pt idx="153">
                  <c:v>39.61657105467274</c:v>
                </c:pt>
                <c:pt idx="154">
                  <c:v>39.800374670016325</c:v>
                </c:pt>
                <c:pt idx="155">
                  <c:v>39.983446187094685</c:v>
                </c:pt>
                <c:pt idx="156">
                  <c:v>40.165781325467364</c:v>
                </c:pt>
                <c:pt idx="157">
                  <c:v>40.34737594129107</c:v>
                </c:pt>
                <c:pt idx="158">
                  <c:v>40.528226025982498</c:v>
                </c:pt>
                <c:pt idx="159">
                  <c:v>40.708327704870456</c:v>
                </c:pt>
                <c:pt idx="160">
                  <c:v>40.88767723583782</c:v>
                </c:pt>
                <c:pt idx="161">
                  <c:v>41.06627100795437</c:v>
                </c:pt>
                <c:pt idx="162">
                  <c:v>41.244105540100847</c:v>
                </c:pt>
                <c:pt idx="163">
                  <c:v>41.421177479585197</c:v>
                </c:pt>
                <c:pt idx="164">
                  <c:v>41.597483600751616</c:v>
                </c:pt>
                <c:pt idx="165">
                  <c:v>41.773020803582916</c:v>
                </c:pt>
                <c:pt idx="166">
                  <c:v>41.947786112297052</c:v>
                </c:pt>
                <c:pt idx="167">
                  <c:v>42.121776673938335</c:v>
                </c:pt>
                <c:pt idx="168">
                  <c:v>42.294989756964029</c:v>
                </c:pt>
                <c:pt idx="169">
                  <c:v>42.467422749826753</c:v>
                </c:pt>
                <c:pt idx="170">
                  <c:v>42.639073159553533</c:v>
                </c:pt>
                <c:pt idx="171">
                  <c:v>42.809938610321922</c:v>
                </c:pt>
                <c:pt idx="172">
                  <c:v>42.98001684203367</c:v>
                </c:pt>
                <c:pt idx="173">
                  <c:v>43.1493057088868</c:v>
                </c:pt>
                <c:pt idx="174">
                  <c:v>43.31780317794621</c:v>
                </c:pt>
                <c:pt idx="175">
                  <c:v>43.485507327713634</c:v>
                </c:pt>
                <c:pt idx="176">
                  <c:v>43.652416346697407</c:v>
                </c:pt>
                <c:pt idx="177">
                  <c:v>43.818528531982345</c:v>
                </c:pt>
                <c:pt idx="178">
                  <c:v>43.983842287800456</c:v>
                </c:pt>
                <c:pt idx="179">
                  <c:v>44.148356124102826</c:v>
                </c:pt>
                <c:pt idx="180">
                  <c:v>44.312068655133118</c:v>
                </c:pt>
                <c:pt idx="181">
                  <c:v>44.474978598003176</c:v>
                </c:pt>
                <c:pt idx="182">
                  <c:v>44.637084771271105</c:v>
                </c:pt>
                <c:pt idx="183">
                  <c:v>44.798386093522325</c:v>
                </c:pt>
                <c:pt idx="184">
                  <c:v>44.958881581953918</c:v>
                </c:pt>
                <c:pt idx="185">
                  <c:v>45.118570350962649</c:v>
                </c:pt>
                <c:pt idx="186">
                  <c:v>45.277451610737153</c:v>
                </c:pt>
                <c:pt idx="187">
                  <c:v>45.435524665854473</c:v>
                </c:pt>
                <c:pt idx="188">
                  <c:v>45.592788913881506</c:v>
                </c:pt>
                <c:pt idx="189">
                  <c:v>45.749243843981532</c:v>
                </c:pt>
                <c:pt idx="190">
                  <c:v>45.904889035526189</c:v>
                </c:pt>
                <c:pt idx="191">
                  <c:v>46.059724156713358</c:v>
                </c:pt>
                <c:pt idx="192">
                  <c:v>46.213748963190987</c:v>
                </c:pt>
                <c:pt idx="193">
                  <c:v>46.366963296687494</c:v>
                </c:pt>
                <c:pt idx="194">
                  <c:v>46.519367083648675</c:v>
                </c:pt>
                <c:pt idx="195">
                  <c:v>46.670960333881709</c:v>
                </c:pt>
                <c:pt idx="196">
                  <c:v>46.82174313920634</c:v>
                </c:pt>
                <c:pt idx="197">
                  <c:v>46.971715672113504</c:v>
                </c:pt>
                <c:pt idx="198">
                  <c:v>47.120878184431781</c:v>
                </c:pt>
                <c:pt idx="199">
                  <c:v>47.269231006001668</c:v>
                </c:pt>
                <c:pt idx="200">
                  <c:v>47.416774543358201</c:v>
                </c:pt>
                <c:pt idx="201">
                  <c:v>47.563509278421819</c:v>
                </c:pt>
                <c:pt idx="202">
                  <c:v>47.70943576719803</c:v>
                </c:pt>
                <c:pt idx="203">
                  <c:v>47.854554638485673</c:v>
                </c:pt>
                <c:pt idx="204">
                  <c:v>47.99886659259441</c:v>
                </c:pt>
                <c:pt idx="205">
                  <c:v>48.142372400071174</c:v>
                </c:pt>
                <c:pt idx="206">
                  <c:v>48.285072900436134</c:v>
                </c:pt>
                <c:pt idx="207">
                  <c:v>48.426969000928182</c:v>
                </c:pt>
                <c:pt idx="208">
                  <c:v>48.568061675259941</c:v>
                </c:pt>
                <c:pt idx="209">
                  <c:v>48.7083519623828</c:v>
                </c:pt>
                <c:pt idx="210">
                  <c:v>48.847840965261724</c:v>
                </c:pt>
                <c:pt idx="211">
                  <c:v>48.986529849660357</c:v>
                </c:pt>
                <c:pt idx="212">
                  <c:v>49.124419842936142</c:v>
                </c:pt>
                <c:pt idx="213">
                  <c:v>49.261512232845966</c:v>
                </c:pt>
                <c:pt idx="214">
                  <c:v>49.397808366362121</c:v>
                </c:pt>
                <c:pt idx="215">
                  <c:v>49.533309648498914</c:v>
                </c:pt>
                <c:pt idx="216">
                  <c:v>49.668017541149887</c:v>
                </c:pt>
                <c:pt idx="217">
                  <c:v>49.801933561935769</c:v>
                </c:pt>
                <c:pt idx="218">
                  <c:v>49.935059283063303</c:v>
                </c:pt>
                <c:pt idx="219">
                  <c:v>50.067396330194917</c:v>
                </c:pt>
                <c:pt idx="220">
                  <c:v>50.198946381329463</c:v>
                </c:pt>
                <c:pt idx="221">
                  <c:v>50.329711165693894</c:v>
                </c:pt>
                <c:pt idx="222">
                  <c:v>50.459692462646096</c:v>
                </c:pt>
                <c:pt idx="223">
                  <c:v>50.588892100588915</c:v>
                </c:pt>
                <c:pt idx="224">
                  <c:v>50.717311955895333</c:v>
                </c:pt>
                <c:pt idx="225">
                  <c:v>50.844953951844914</c:v>
                </c:pt>
                <c:pt idx="226">
                  <c:v>50.97182005757152</c:v>
                </c:pt>
                <c:pt idx="227">
                  <c:v>51.097912287022361</c:v>
                </c:pt>
                <c:pt idx="228">
                  <c:v>51.223232697928445</c:v>
                </c:pt>
                <c:pt idx="229">
                  <c:v>51.347783390786297</c:v>
                </c:pt>
                <c:pt idx="230">
                  <c:v>51.471566507851136</c:v>
                </c:pt>
                <c:pt idx="231">
                  <c:v>51.594584232141429</c:v>
                </c:pt>
                <c:pt idx="232">
                  <c:v>51.716838786454893</c:v>
                </c:pt>
                <c:pt idx="233">
                  <c:v>51.838332432395852</c:v>
                </c:pt>
                <c:pt idx="234">
                  <c:v>51.959067469414101</c:v>
                </c:pt>
                <c:pt idx="235">
                  <c:v>52.079046233855046</c:v>
                </c:pt>
                <c:pt idx="236">
                  <c:v>52.198271098021458</c:v>
                </c:pt>
                <c:pt idx="237">
                  <c:v>52.316744469246359</c:v>
                </c:pt>
                <c:pt idx="238">
                  <c:v>52.434468788977561</c:v>
                </c:pt>
                <c:pt idx="239">
                  <c:v>52.551446531873381</c:v>
                </c:pt>
                <c:pt idx="240">
                  <c:v>52.667680204909793</c:v>
                </c:pt>
                <c:pt idx="241">
                  <c:v>52.783172346498802</c:v>
                </c:pt>
                <c:pt idx="242">
                  <c:v>52.897925525618248</c:v>
                </c:pt>
                <c:pt idx="243">
                  <c:v>53.011942340952764</c:v>
                </c:pt>
                <c:pt idx="244">
                  <c:v>53.125225420045915</c:v>
                </c:pt>
                <c:pt idx="245">
                  <c:v>53.237777418463708</c:v>
                </c:pt>
                <c:pt idx="246">
                  <c:v>53.349601018969061</c:v>
                </c:pt>
                <c:pt idx="247">
                  <c:v>53.460698930707444</c:v>
                </c:pt>
                <c:pt idx="248">
                  <c:v>53.571073888403589</c:v>
                </c:pt>
                <c:pt idx="249">
                  <c:v>53.68072865156924</c:v>
                </c:pt>
                <c:pt idx="250">
                  <c:v>53.789666003721756</c:v>
                </c:pt>
                <c:pt idx="251">
                  <c:v>53.897888751613763</c:v>
                </c:pt>
                <c:pt idx="252">
                  <c:v>54.005399724473492</c:v>
                </c:pt>
                <c:pt idx="253">
                  <c:v>54.112201773256118</c:v>
                </c:pt>
                <c:pt idx="254">
                  <c:v>54.218297769905647</c:v>
                </c:pt>
                <c:pt idx="255">
                  <c:v>54.323690606627551</c:v>
                </c:pt>
                <c:pt idx="256">
                  <c:v>54.428383195172096</c:v>
                </c:pt>
                <c:pt idx="257">
                  <c:v>54.532378466128051</c:v>
                </c:pt>
                <c:pt idx="258">
                  <c:v>54.635679368227045</c:v>
                </c:pt>
                <c:pt idx="259">
                  <c:v>54.738288867658184</c:v>
                </c:pt>
                <c:pt idx="260">
                  <c:v>54.840209947393198</c:v>
                </c:pt>
                <c:pt idx="261">
                  <c:v>54.941445606521661</c:v>
                </c:pt>
                <c:pt idx="262">
                  <c:v>55.041998859596553</c:v>
                </c:pt>
                <c:pt idx="263">
                  <c:v>55.141872735989907</c:v>
                </c:pt>
                <c:pt idx="264">
                  <c:v>55.24107027925848</c:v>
                </c:pt>
                <c:pt idx="265">
                  <c:v>55.339594546519457</c:v>
                </c:pt>
                <c:pt idx="266">
                  <c:v>55.437448607835975</c:v>
                </c:pt>
                <c:pt idx="267">
                  <c:v>55.534635545612552</c:v>
                </c:pt>
                <c:pt idx="268">
                  <c:v>55.631158454000222</c:v>
                </c:pt>
                <c:pt idx="269">
                  <c:v>55.727020438311293</c:v>
                </c:pt>
                <c:pt idx="270">
                  <c:v>55.822224614443755</c:v>
                </c:pt>
                <c:pt idx="271">
                  <c:v>55.916774108315117</c:v>
                </c:pt>
                <c:pt idx="272">
                  <c:v>56.010672055305704</c:v>
                </c:pt>
                <c:pt idx="273">
                  <c:v>56.103921599711271</c:v>
                </c:pt>
                <c:pt idx="274">
                  <c:v>56.196525894204846</c:v>
                </c:pt>
                <c:pt idx="275">
                  <c:v>56.288488099307742</c:v>
                </c:pt>
                <c:pt idx="276">
                  <c:v>56.379811382869711</c:v>
                </c:pt>
                <c:pt idx="277">
                  <c:v>56.47049891955794</c:v>
                </c:pt>
                <c:pt idx="278">
                  <c:v>56.560553890355102</c:v>
                </c:pt>
                <c:pt idx="279">
                  <c:v>56.649979482066122</c:v>
                </c:pt>
                <c:pt idx="280">
                  <c:v>56.738778886833735</c:v>
                </c:pt>
                <c:pt idx="281">
                  <c:v>56.826955301662622</c:v>
                </c:pt>
                <c:pt idx="282">
                  <c:v>56.914511927952177</c:v>
                </c:pt>
                <c:pt idx="283">
                  <c:v>57.001451971037667</c:v>
                </c:pt>
                <c:pt idx="284">
                  <c:v>57.087778639739803</c:v>
                </c:pt>
                <c:pt idx="285">
                  <c:v>57.173495145922644</c:v>
                </c:pt>
                <c:pt idx="286">
                  <c:v>57.258604704059543</c:v>
                </c:pt>
                <c:pt idx="287">
                  <c:v>57.343110530807422</c:v>
                </c:pt>
                <c:pt idx="288">
                  <c:v>57.427015844588908</c:v>
                </c:pt>
                <c:pt idx="289">
                  <c:v>57.510323865182457</c:v>
                </c:pt>
                <c:pt idx="290">
                  <c:v>57.593037813320308</c:v>
                </c:pt>
                <c:pt idx="291">
                  <c:v>57.675160910294231</c:v>
                </c:pt>
                <c:pt idx="292">
                  <c:v>57.756696377568893</c:v>
                </c:pt>
                <c:pt idx="293">
                  <c:v>57.837647436402833</c:v>
                </c:pt>
                <c:pt idx="294">
                  <c:v>57.918017307476894</c:v>
                </c:pt>
                <c:pt idx="295">
                  <c:v>57.997809210530114</c:v>
                </c:pt>
                <c:pt idx="296">
                  <c:v>58.077026364002847</c:v>
                </c:pt>
                <c:pt idx="297">
                  <c:v>58.15567198468721</c:v>
                </c:pt>
                <c:pt idx="298">
                  <c:v>58.233749287384562</c:v>
                </c:pt>
                <c:pt idx="299">
                  <c:v>58.311261484570096</c:v>
                </c:pt>
                <c:pt idx="300">
                  <c:v>58.388211786064431</c:v>
                </c:pt>
                <c:pt idx="301">
                  <c:v>58.464603398711951</c:v>
                </c:pt>
                <c:pt idx="302">
                  <c:v>58.540439526066081</c:v>
                </c:pt>
                <c:pt idx="303">
                  <c:v>58.615723368081142</c:v>
                </c:pt>
                <c:pt idx="304">
                  <c:v>58.690458120810909</c:v>
                </c:pt>
                <c:pt idx="305">
                  <c:v>58.764646976113681</c:v>
                </c:pt>
                <c:pt idx="306">
                  <c:v>58.838293121363741</c:v>
                </c:pt>
                <c:pt idx="307">
                  <c:v>58.911399739169283</c:v>
                </c:pt>
                <c:pt idx="308">
                  <c:v>58.983970007096502</c:v>
                </c:pt>
                <c:pt idx="309">
                  <c:v>59.056007097399991</c:v>
                </c:pt>
                <c:pt idx="310">
                  <c:v>59.127514176759121</c:v>
                </c:pt>
                <c:pt idx="311">
                  <c:v>59.198494406020579</c:v>
                </c:pt>
                <c:pt idx="312">
                  <c:v>59.268950939946762</c:v>
                </c:pt>
                <c:pt idx="313">
                  <c:v>59.338886926970083</c:v>
                </c:pt>
                <c:pt idx="314">
                  <c:v>59.408305508953028</c:v>
                </c:pt>
                <c:pt idx="315">
                  <c:v>59.477209820953945</c:v>
                </c:pt>
                <c:pt idx="316">
                  <c:v>59.545602990998411</c:v>
                </c:pt>
                <c:pt idx="317">
                  <c:v>59.61348813985618</c:v>
                </c:pt>
                <c:pt idx="318">
                  <c:v>59.680868380823632</c:v>
                </c:pt>
                <c:pt idx="319">
                  <c:v>59.747746819511477</c:v>
                </c:pt>
                <c:pt idx="320">
                  <c:v>59.814126553637898</c:v>
                </c:pt>
                <c:pt idx="321">
                  <c:v>59.880010672826877</c:v>
                </c:pt>
                <c:pt idx="322">
                  <c:v>59.945402258411626</c:v>
                </c:pt>
                <c:pt idx="323">
                  <c:v>60.010304383243209</c:v>
                </c:pt>
                <c:pt idx="324">
                  <c:v>60.074720111504021</c:v>
                </c:pt>
                <c:pt idx="325">
                  <c:v>60.138652498526341</c:v>
                </c:pt>
                <c:pt idx="326">
                  <c:v>60.202104590615598</c:v>
                </c:pt>
                <c:pt idx="327">
                  <c:v>60.265079424878529</c:v>
                </c:pt>
                <c:pt idx="328">
                  <c:v>60.327580029055973</c:v>
                </c:pt>
                <c:pt idx="329">
                  <c:v>60.389609421360362</c:v>
                </c:pt>
                <c:pt idx="330">
                  <c:v>60.451170610317682</c:v>
                </c:pt>
                <c:pt idx="331">
                  <c:v>60.512266594614019</c:v>
                </c:pt>
                <c:pt idx="332">
                  <c:v>60.572900362946491</c:v>
                </c:pt>
                <c:pt idx="333">
                  <c:v>60.633074893878479</c:v>
                </c:pt>
                <c:pt idx="334">
                  <c:v>60.69279315569927</c:v>
                </c:pt>
                <c:pt idx="335">
                  <c:v>60.752058106287755</c:v>
                </c:pt>
                <c:pt idx="336">
                  <c:v>60.810872692980404</c:v>
                </c:pt>
                <c:pt idx="337">
                  <c:v>60.927162510547937</c:v>
                </c:pt>
                <c:pt idx="338">
                  <c:v>60.984643582251621</c:v>
                </c:pt>
                <c:pt idx="339">
                  <c:v>61.041685971480895</c:v>
                </c:pt>
                <c:pt idx="340">
                  <c:v>61.098292571019428</c:v>
                </c:pt>
                <c:pt idx="341">
                  <c:v>61.210209915796526</c:v>
                </c:pt>
                <c:pt idx="342">
                  <c:v>61.265526389929029</c:v>
                </c:pt>
                <c:pt idx="343">
                  <c:v>61.320418531959739</c:v>
                </c:pt>
                <c:pt idx="344">
                  <c:v>61.374889177401997</c:v>
                </c:pt>
                <c:pt idx="345">
                  <c:v>61.428941150028976</c:v>
                </c:pt>
                <c:pt idx="346">
                  <c:v>61.48257726178629</c:v>
                </c:pt>
                <c:pt idx="347">
                  <c:v>61.53580031270802</c:v>
                </c:pt>
                <c:pt idx="348">
                  <c:v>61.588613090835935</c:v>
                </c:pt>
                <c:pt idx="349">
                  <c:v>61.641018372142049</c:v>
                </c:pt>
                <c:pt idx="350">
                  <c:v>61.693018920454229</c:v>
                </c:pt>
                <c:pt idx="351">
                  <c:v>61.744617487384907</c:v>
                </c:pt>
                <c:pt idx="352">
                  <c:v>61.795816812262913</c:v>
                </c:pt>
                <c:pt idx="353">
                  <c:v>61.996676044327927</c:v>
                </c:pt>
                <c:pt idx="354">
                  <c:v>62.045919814546288</c:v>
                </c:pt>
                <c:pt idx="355">
                  <c:v>62.094780517279531</c:v>
                </c:pt>
                <c:pt idx="356">
                  <c:v>62.239090673677879</c:v>
                </c:pt>
                <c:pt idx="357">
                  <c:v>62.286445495779653</c:v>
                </c:pt>
                <c:pt idx="358">
                  <c:v>62.333430381108172</c:v>
                </c:pt>
                <c:pt idx="359">
                  <c:v>62.380047917304914</c:v>
                </c:pt>
                <c:pt idx="360">
                  <c:v>62.426300679094219</c:v>
                </c:pt>
                <c:pt idx="361">
                  <c:v>62.472191228252399</c:v>
                </c:pt>
                <c:pt idx="362">
                  <c:v>62.517722113578941</c:v>
                </c:pt>
                <c:pt idx="363">
                  <c:v>62.562895870870143</c:v>
                </c:pt>
                <c:pt idx="364">
                  <c:v>62.607715022894787</c:v>
                </c:pt>
                <c:pt idx="365">
                  <c:v>62.652182079372061</c:v>
                </c:pt>
                <c:pt idx="366">
                  <c:v>62.696299536951607</c:v>
                </c:pt>
                <c:pt idx="367">
                  <c:v>62.740069879195616</c:v>
                </c:pt>
                <c:pt idx="368">
                  <c:v>62.783495576562977</c:v>
                </c:pt>
                <c:pt idx="369">
                  <c:v>62.826579086395355</c:v>
                </c:pt>
                <c:pt idx="370">
                  <c:v>62.869322852905306</c:v>
                </c:pt>
                <c:pt idx="371">
                  <c:v>62.91172930716624</c:v>
                </c:pt>
                <c:pt idx="372">
                  <c:v>62.95380086710432</c:v>
                </c:pt>
                <c:pt idx="373">
                  <c:v>62.99553993749209</c:v>
                </c:pt>
                <c:pt idx="374">
                  <c:v>63.036948909943995</c:v>
                </c:pt>
                <c:pt idx="375">
                  <c:v>63.078030162913606</c:v>
                </c:pt>
                <c:pt idx="376">
                  <c:v>63.118786061692568</c:v>
                </c:pt>
                <c:pt idx="377">
                  <c:v>63.159218958411202</c:v>
                </c:pt>
                <c:pt idx="378">
                  <c:v>63.199331192040859</c:v>
                </c:pt>
                <c:pt idx="379">
                  <c:v>63.239125088397707</c:v>
                </c:pt>
                <c:pt idx="380">
                  <c:v>63.278602960148241</c:v>
                </c:pt>
                <c:pt idx="381">
                  <c:v>63.317767106816262</c:v>
                </c:pt>
                <c:pt idx="382">
                  <c:v>63.356619814791351</c:v>
                </c:pt>
                <c:pt idx="383">
                  <c:v>63.395163357338859</c:v>
                </c:pt>
                <c:pt idx="384">
                  <c:v>63.433399994611314</c:v>
                </c:pt>
                <c:pt idx="385">
                  <c:v>63.471331973661158</c:v>
                </c:pt>
                <c:pt idx="386">
                  <c:v>63.508961528454996</c:v>
                </c:pt>
                <c:pt idx="387">
                  <c:v>63.546290879889071</c:v>
                </c:pt>
                <c:pt idx="388">
                  <c:v>63.583322235806058</c:v>
                </c:pt>
                <c:pt idx="389">
                  <c:v>63.620057791013217</c:v>
                </c:pt>
                <c:pt idx="390">
                  <c:v>63.6564997273017</c:v>
                </c:pt>
                <c:pt idx="391">
                  <c:v>63.692650213467104</c:v>
                </c:pt>
                <c:pt idx="392">
                  <c:v>63.728511405331211</c:v>
                </c:pt>
                <c:pt idx="393">
                  <c:v>63.764085445764962</c:v>
                </c:pt>
                <c:pt idx="394">
                  <c:v>63.799374464712379</c:v>
                </c:pt>
                <c:pt idx="395">
                  <c:v>63.834380579215782</c:v>
                </c:pt>
                <c:pt idx="396">
                  <c:v>63.869105893441983</c:v>
                </c:pt>
                <c:pt idx="397">
                  <c:v>63.90355249870953</c:v>
                </c:pt>
                <c:pt idx="398">
                  <c:v>63.937722473516985</c:v>
                </c:pt>
                <c:pt idx="399">
                  <c:v>63.971617883572222</c:v>
                </c:pt>
                <c:pt idx="400">
                  <c:v>64.005240781822636</c:v>
                </c:pt>
                <c:pt idx="401">
                  <c:v>64.038593208486333</c:v>
                </c:pt>
                <c:pt idx="402">
                  <c:v>64.071677191084277</c:v>
                </c:pt>
                <c:pt idx="403">
                  <c:v>64.1044947444732</c:v>
                </c:pt>
                <c:pt idx="404">
                  <c:v>64.13704787087957</c:v>
                </c:pt>
                <c:pt idx="405">
                  <c:v>64.169338559934204</c:v>
                </c:pt>
                <c:pt idx="406">
                  <c:v>64.201368788707882</c:v>
                </c:pt>
                <c:pt idx="407">
                  <c:v>64.233140521747657</c:v>
                </c:pt>
                <c:pt idx="408">
                  <c:v>64.264655711113932</c:v>
                </c:pt>
                <c:pt idx="409">
                  <c:v>64.295916296418369</c:v>
                </c:pt>
                <c:pt idx="410">
                  <c:v>64.326924204862451</c:v>
                </c:pt>
                <c:pt idx="411">
                  <c:v>64.357681351276867</c:v>
                </c:pt>
                <c:pt idx="412">
                  <c:v>64.388189638161407</c:v>
                </c:pt>
                <c:pt idx="413">
                  <c:v>64.418450955725717</c:v>
                </c:pt>
                <c:pt idx="414">
                  <c:v>64.448467181930596</c:v>
                </c:pt>
                <c:pt idx="415">
                  <c:v>64.47824018252993</c:v>
                </c:pt>
                <c:pt idx="416">
                  <c:v>64.507771811113301</c:v>
                </c:pt>
                <c:pt idx="417">
                  <c:v>64.537063909149069</c:v>
                </c:pt>
                <c:pt idx="418">
                  <c:v>64.566118306028187</c:v>
                </c:pt>
                <c:pt idx="419">
                  <c:v>64.594936819108383</c:v>
                </c:pt>
                <c:pt idx="420">
                  <c:v>64.623521253759066</c:v>
                </c:pt>
                <c:pt idx="421">
                  <c:v>64.651873403406597</c:v>
                </c:pt>
                <c:pt idx="422">
                  <c:v>64.679995049580157</c:v>
                </c:pt>
                <c:pt idx="423">
                  <c:v>64.707887961958008</c:v>
                </c:pt>
                <c:pt idx="424">
                  <c:v>64.735553898414381</c:v>
                </c:pt>
                <c:pt idx="425">
                  <c:v>64.762994605066567</c:v>
                </c:pt>
                <c:pt idx="426">
                  <c:v>64.790211816322696</c:v>
                </c:pt>
                <c:pt idx="427">
                  <c:v>64.817207254929755</c:v>
                </c:pt>
                <c:pt idx="428">
                  <c:v>64.843982632022119</c:v>
                </c:pt>
                <c:pt idx="429">
                  <c:v>64.870539647170332</c:v>
                </c:pt>
                <c:pt idx="430">
                  <c:v>64.896879988430442</c:v>
                </c:pt>
                <c:pt idx="431">
                  <c:v>64.923005332393515</c:v>
                </c:pt>
                <c:pt idx="432">
                  <c:v>64.948917344235667</c:v>
                </c:pt>
                <c:pt idx="433">
                  <c:v>64.97461767776818</c:v>
                </c:pt>
                <c:pt idx="434">
                  <c:v>65.00010797548822</c:v>
                </c:pt>
                <c:pt idx="435">
                  <c:v>65.025389868629645</c:v>
                </c:pt>
                <c:pt idx="436">
                  <c:v>65.050464977214148</c:v>
                </c:pt>
                <c:pt idx="437">
                  <c:v>65.075334910102754</c:v>
                </c:pt>
                <c:pt idx="438">
                  <c:v>65.100001265047439</c:v>
                </c:pt>
                <c:pt idx="439">
                  <c:v>65.124465628743096</c:v>
                </c:pt>
                <c:pt idx="440">
                  <c:v>65.148729576879731</c:v>
                </c:pt>
                <c:pt idx="441">
                  <c:v>65.172794674194847</c:v>
                </c:pt>
                <c:pt idx="442">
                  <c:v>65.196662474526022</c:v>
                </c:pt>
                <c:pt idx="443">
                  <c:v>65.220334520863759</c:v>
                </c:pt>
                <c:pt idx="444">
                  <c:v>65.243812345404464</c:v>
                </c:pt>
                <c:pt idx="445">
                  <c:v>65.267097469603556</c:v>
                </c:pt>
                <c:pt idx="446">
                  <c:v>65.290191404228906</c:v>
                </c:pt>
                <c:pt idx="447">
                  <c:v>65.313095649414265</c:v>
                </c:pt>
                <c:pt idx="448">
                  <c:v>65.335811694712845</c:v>
                </c:pt>
                <c:pt idx="449">
                  <c:v>65.358341019151212</c:v>
                </c:pt>
                <c:pt idx="450">
                  <c:v>65.380685091283041</c:v>
                </c:pt>
                <c:pt idx="451">
                  <c:v>65.402845369243209</c:v>
                </c:pt>
                <c:pt idx="452">
                  <c:v>65.424823300801862</c:v>
                </c:pt>
                <c:pt idx="453">
                  <c:v>65.446620323418585</c:v>
                </c:pt>
                <c:pt idx="454">
                  <c:v>65.468237864296782</c:v>
                </c:pt>
                <c:pt idx="455">
                  <c:v>65.489677340437908</c:v>
                </c:pt>
                <c:pt idx="456">
                  <c:v>65.510940158696016</c:v>
                </c:pt>
                <c:pt idx="457">
                  <c:v>65.532027715832129</c:v>
                </c:pt>
                <c:pt idx="458">
                  <c:v>65.552941398568862</c:v>
                </c:pt>
                <c:pt idx="459">
                  <c:v>65.573682583644953</c:v>
                </c:pt>
                <c:pt idx="460">
                  <c:v>65.594252637869914</c:v>
                </c:pt>
                <c:pt idx="461">
                  <c:v>65.614652918178578</c:v>
                </c:pt>
                <c:pt idx="462">
                  <c:v>65.634884771685861</c:v>
                </c:pt>
                <c:pt idx="463">
                  <c:v>65.654949535741324</c:v>
                </c:pt>
                <c:pt idx="464">
                  <c:v>65.674848537983891</c:v>
                </c:pt>
                <c:pt idx="465">
                  <c:v>65.694583096396499</c:v>
                </c:pt>
                <c:pt idx="466">
                  <c:v>65.714154519360761</c:v>
                </c:pt>
                <c:pt idx="467">
                  <c:v>65.733564105711551</c:v>
                </c:pt>
                <c:pt idx="468">
                  <c:v>65.752813144791602</c:v>
                </c:pt>
                <c:pt idx="469">
                  <c:v>65.771902916506164</c:v>
                </c:pt>
                <c:pt idx="470">
                  <c:v>65.790834691377412</c:v>
                </c:pt>
                <c:pt idx="471">
                  <c:v>65.809609730599036</c:v>
                </c:pt>
                <c:pt idx="472">
                  <c:v>65.82822928609059</c:v>
                </c:pt>
                <c:pt idx="473">
                  <c:v>65.846694600551928</c:v>
                </c:pt>
                <c:pt idx="474">
                  <c:v>65.865006907517511</c:v>
                </c:pt>
                <c:pt idx="475">
                  <c:v>65.883167431410612</c:v>
                </c:pt>
                <c:pt idx="476">
                  <c:v>65.901177387597556</c:v>
                </c:pt>
                <c:pt idx="477">
                  <c:v>65.919037982441708</c:v>
                </c:pt>
                <c:pt idx="478">
                  <c:v>65.936750413357601</c:v>
                </c:pt>
                <c:pt idx="479">
                  <c:v>65.954315868864754</c:v>
                </c:pt>
                <c:pt idx="480">
                  <c:v>65.971735528641517</c:v>
                </c:pt>
                <c:pt idx="481">
                  <c:v>65.989010563578859</c:v>
                </c:pt>
                <c:pt idx="482">
                  <c:v>66.006142135833869</c:v>
                </c:pt>
                <c:pt idx="483">
                  <c:v>66.023131398883351</c:v>
                </c:pt>
                <c:pt idx="484">
                  <c:v>66.039979497577136</c:v>
                </c:pt>
                <c:pt idx="485">
                  <c:v>66.056687568191464</c:v>
                </c:pt>
                <c:pt idx="486">
                  <c:v>66.073256738482016</c:v>
                </c:pt>
                <c:pt idx="487">
                  <c:v>66.08968812773702</c:v>
                </c:pt>
                <c:pt idx="488">
                  <c:v>66.105982846830102</c:v>
                </c:pt>
                <c:pt idx="489">
                  <c:v>66.122141998273037</c:v>
                </c:pt>
                <c:pt idx="490">
                  <c:v>66.138166676268398</c:v>
                </c:pt>
                <c:pt idx="491">
                  <c:v>66.154057966762011</c:v>
                </c:pt>
                <c:pt idx="492">
                  <c:v>66.169816947495249</c:v>
                </c:pt>
                <c:pt idx="493">
                  <c:v>66.185444688057302</c:v>
                </c:pt>
                <c:pt idx="494">
                  <c:v>66.2009422499371</c:v>
                </c:pt>
                <c:pt idx="495">
                  <c:v>66.216310686575213</c:v>
                </c:pt>
                <c:pt idx="496">
                  <c:v>66.231551043415635</c:v>
                </c:pt>
                <c:pt idx="497">
                  <c:v>66.246664357957201</c:v>
                </c:pt>
                <c:pt idx="498">
                  <c:v>66.261651659805054</c:v>
                </c:pt>
                <c:pt idx="499">
                  <c:v>66.276513970721822</c:v>
                </c:pt>
                <c:pt idx="500">
                  <c:v>66.291252304678693</c:v>
                </c:pt>
                <c:pt idx="501">
                  <c:v>66.305867667906199</c:v>
                </c:pt>
                <c:pt idx="502">
                  <c:v>66.320361058944997</c:v>
                </c:pt>
                <c:pt idx="503">
                  <c:v>66.334733468696328</c:v>
                </c:pt>
                <c:pt idx="504">
                  <c:v>66.348985880472327</c:v>
                </c:pt>
                <c:pt idx="505">
                  <c:v>66.363119270046198</c:v>
                </c:pt>
                <c:pt idx="506">
                  <c:v>66.377134605702125</c:v>
                </c:pt>
                <c:pt idx="507">
                  <c:v>66.391032848285107</c:v>
                </c:pt>
                <c:pt idx="508">
                  <c:v>66.404814951250444</c:v>
                </c:pt>
                <c:pt idx="509">
                  <c:v>66.418481860713158</c:v>
                </c:pt>
                <c:pt idx="510">
                  <c:v>66.432034515497193</c:v>
                </c:pt>
                <c:pt idx="511">
                  <c:v>66.445473847184346</c:v>
                </c:pt>
                <c:pt idx="512">
                  <c:v>66.458800780163116</c:v>
                </c:pt>
                <c:pt idx="513">
                  <c:v>66.47201623167723</c:v>
                </c:pt>
                <c:pt idx="514">
                  <c:v>66.485121111874079</c:v>
                </c:pt>
                <c:pt idx="515">
                  <c:v>66.498116323852827</c:v>
                </c:pt>
                <c:pt idx="516">
                  <c:v>66.511002763712469</c:v>
                </c:pt>
                <c:pt idx="517">
                  <c:v>66.523781320599483</c:v>
                </c:pt>
                <c:pt idx="518">
                  <c:v>66.536452876755504</c:v>
                </c:pt>
                <c:pt idx="519">
                  <c:v>66.549018307564566</c:v>
                </c:pt>
                <c:pt idx="520">
                  <c:v>66.561478481600304</c:v>
                </c:pt>
                <c:pt idx="521">
                  <c:v>66.573834260672783</c:v>
                </c:pt>
                <c:pt idx="522">
                  <c:v>66.586086499875307</c:v>
                </c:pt>
                <c:pt idx="523">
                  <c:v>66.598236047630863</c:v>
                </c:pt>
                <c:pt idx="524">
                  <c:v>66.610283745738315</c:v>
                </c:pt>
                <c:pt idx="525">
                  <c:v>66.622230429418579</c:v>
                </c:pt>
                <c:pt idx="526">
                  <c:v>66.634076927360383</c:v>
                </c:pt>
                <c:pt idx="527">
                  <c:v>66.645824061765907</c:v>
                </c:pt>
                <c:pt idx="528">
                  <c:v>66.657472648396123</c:v>
                </c:pt>
                <c:pt idx="529">
                  <c:v>66.669023496616035</c:v>
                </c:pt>
                <c:pt idx="530">
                  <c:v>66.680477409439604</c:v>
                </c:pt>
                <c:pt idx="531">
                  <c:v>66.691835183574455</c:v>
                </c:pt>
                <c:pt idx="532">
                  <c:v>66.703097609466369</c:v>
                </c:pt>
                <c:pt idx="533">
                  <c:v>66.714265471343609</c:v>
                </c:pt>
                <c:pt idx="534">
                  <c:v>66.725339547260916</c:v>
                </c:pt>
                <c:pt idx="535">
                  <c:v>66.736320609143377</c:v>
                </c:pt>
                <c:pt idx="536">
                  <c:v>66.747209422829997</c:v>
                </c:pt>
                <c:pt idx="537">
                  <c:v>66.758006748117054</c:v>
                </c:pt>
                <c:pt idx="538">
                  <c:v>66.768713338801319</c:v>
                </c:pt>
                <c:pt idx="539">
                  <c:v>66.779329942722896</c:v>
                </c:pt>
                <c:pt idx="540">
                  <c:v>66.789857301807942</c:v>
                </c:pt>
                <c:pt idx="541">
                  <c:v>66.800296152111116</c:v>
                </c:pt>
                <c:pt idx="542">
                  <c:v>66.810647223857842</c:v>
                </c:pt>
                <c:pt idx="543">
                  <c:v>66.820911241486286</c:v>
                </c:pt>
                <c:pt idx="544">
                  <c:v>66.831088923689123</c:v>
                </c:pt>
                <c:pt idx="545">
                  <c:v>66.841180983455146</c:v>
                </c:pt>
                <c:pt idx="546">
                  <c:v>66.851188128110479</c:v>
                </c:pt>
                <c:pt idx="547">
                  <c:v>66.861111059359757</c:v>
                </c:pt>
                <c:pt idx="548">
                  <c:v>66.870950473326928</c:v>
                </c:pt>
                <c:pt idx="549">
                  <c:v>66.880707060595938</c:v>
                </c:pt>
                <c:pt idx="550">
                  <c:v>66.89038150625106</c:v>
                </c:pt>
                <c:pt idx="551">
                  <c:v>66.899974489917128</c:v>
                </c:pt>
                <c:pt idx="552">
                  <c:v>66.909486685799422</c:v>
                </c:pt>
                <c:pt idx="553">
                  <c:v>66.918918762723422</c:v>
                </c:pt>
                <c:pt idx="554">
                  <c:v>66.92827138417428</c:v>
                </c:pt>
                <c:pt idx="555">
                  <c:v>66.937545208336076</c:v>
                </c:pt>
                <c:pt idx="556">
                  <c:v>66.946740888130833</c:v>
                </c:pt>
                <c:pt idx="557">
                  <c:v>66.955859071257294</c:v>
                </c:pt>
                <c:pt idx="558">
                  <c:v>66.964900400229538</c:v>
                </c:pt>
                <c:pt idx="559">
                  <c:v>66.973865512415301</c:v>
                </c:pt>
                <c:pt idx="560">
                  <c:v>66.982755040074068</c:v>
                </c:pt>
                <c:pt idx="561">
                  <c:v>66.991569610394961</c:v>
                </c:pt>
                <c:pt idx="562">
                  <c:v>67.000309845534431</c:v>
                </c:pt>
                <c:pt idx="563">
                  <c:v>67.008976362653669</c:v>
                </c:pt>
                <c:pt idx="564">
                  <c:v>67.017569773955785</c:v>
                </c:pt>
                <c:pt idx="565">
                  <c:v>67.026090686722796</c:v>
                </c:pt>
                <c:pt idx="566">
                  <c:v>67.034539703352451</c:v>
                </c:pt>
                <c:pt idx="567">
                  <c:v>67.042917421394634</c:v>
                </c:pt>
                <c:pt idx="568">
                  <c:v>67.051224433587763</c:v>
                </c:pt>
                <c:pt idx="569">
                  <c:v>67.059461327894823</c:v>
                </c:pt>
                <c:pt idx="570">
                  <c:v>67.067628687539255</c:v>
                </c:pt>
                <c:pt idx="571">
                  <c:v>67.075727091040534</c:v>
                </c:pt>
                <c:pt idx="572">
                  <c:v>67.083757112249643</c:v>
                </c:pt>
                <c:pt idx="573">
                  <c:v>67.091719320384215</c:v>
                </c:pt>
                <c:pt idx="574">
                  <c:v>67.099614280063506</c:v>
                </c:pt>
                <c:pt idx="575">
                  <c:v>67.107442551343155</c:v>
                </c:pt>
                <c:pt idx="576">
                  <c:v>67.115204689749675</c:v>
                </c:pt>
                <c:pt idx="577">
                  <c:v>67.122901246314811</c:v>
                </c:pt>
                <c:pt idx="578">
                  <c:v>67.13053276760958</c:v>
                </c:pt>
                <c:pt idx="579">
                  <c:v>67.138099795778132</c:v>
                </c:pt>
                <c:pt idx="580">
                  <c:v>67.145602868571459</c:v>
                </c:pt>
                <c:pt idx="581">
                  <c:v>67.153042519380733</c:v>
                </c:pt>
                <c:pt idx="582">
                  <c:v>67.160419277270606</c:v>
                </c:pt>
                <c:pt idx="583">
                  <c:v>67.1677336670122</c:v>
                </c:pt>
                <c:pt idx="584">
                  <c:v>67.174986209115801</c:v>
                </c:pt>
                <c:pt idx="585">
                  <c:v>67.182177419863564</c:v>
                </c:pt>
                <c:pt idx="586">
                  <c:v>67.189307811341763</c:v>
                </c:pt>
                <c:pt idx="587">
                  <c:v>67.196377891472977</c:v>
                </c:pt>
                <c:pt idx="588">
                  <c:v>67.20338816404805</c:v>
                </c:pt>
                <c:pt idx="589">
                  <c:v>67.210339128757724</c:v>
                </c:pt>
                <c:pt idx="590">
                  <c:v>67.217231281224244</c:v>
                </c:pt>
                <c:pt idx="591">
                  <c:v>67.224065113032637</c:v>
                </c:pt>
                <c:pt idx="592">
                  <c:v>67.230841111761734</c:v>
                </c:pt>
                <c:pt idx="593">
                  <c:v>67.237559761015149</c:v>
                </c:pt>
                <c:pt idx="594">
                  <c:v>67.244221540451861</c:v>
                </c:pt>
                <c:pt idx="595">
                  <c:v>67.250826925816781</c:v>
                </c:pt>
                <c:pt idx="596">
                  <c:v>67.257376388970968</c:v>
                </c:pt>
                <c:pt idx="597">
                  <c:v>67.26387039792165</c:v>
                </c:pt>
                <c:pt idx="598">
                  <c:v>67.270309416852143</c:v>
                </c:pt>
                <c:pt idx="599">
                  <c:v>67.276693906151465</c:v>
                </c:pt>
                <c:pt idx="600">
                  <c:v>67.283024322443822</c:v>
                </c:pt>
                <c:pt idx="601">
                  <c:v>67.289301118617814</c:v>
                </c:pt>
                <c:pt idx="602">
                  <c:v>67.295524743855495</c:v>
                </c:pt>
                <c:pt idx="603">
                  <c:v>67.301695643661262</c:v>
                </c:pt>
                <c:pt idx="604">
                  <c:v>67.307814259890421</c:v>
                </c:pt>
                <c:pt idx="605">
                  <c:v>67.31388103077775</c:v>
                </c:pt>
                <c:pt idx="606">
                  <c:v>67.319896390965653</c:v>
                </c:pt>
                <c:pt idx="607">
                  <c:v>67.325860771532291</c:v>
                </c:pt>
                <c:pt idx="608">
                  <c:v>67.331774600019386</c:v>
                </c:pt>
                <c:pt idx="609">
                  <c:v>67.337638300459957</c:v>
                </c:pt>
                <c:pt idx="610">
                  <c:v>67.343452293405747</c:v>
                </c:pt>
                <c:pt idx="611">
                  <c:v>67.349216995954521</c:v>
                </c:pt>
                <c:pt idx="612">
                  <c:v>67.354932821777169</c:v>
                </c:pt>
                <c:pt idx="613">
                  <c:v>67.360600181144619</c:v>
                </c:pt>
                <c:pt idx="614">
                  <c:v>67.366219480954499</c:v>
                </c:pt>
                <c:pt idx="615">
                  <c:v>67.371791124757735</c:v>
                </c:pt>
                <c:pt idx="616">
                  <c:v>67.377315512784847</c:v>
                </c:pt>
                <c:pt idx="617">
                  <c:v>67.382793041972079</c:v>
                </c:pt>
                <c:pt idx="618">
                  <c:v>67.388224105987447</c:v>
                </c:pt>
                <c:pt idx="619">
                  <c:v>67.393609095256409</c:v>
                </c:pt>
                <c:pt idx="620">
                  <c:v>67.398948396987549</c:v>
                </c:pt>
                <c:pt idx="621">
                  <c:v>67.404242395197954</c:v>
                </c:pt>
                <c:pt idx="622">
                  <c:v>67.409491470738473</c:v>
                </c:pt>
                <c:pt idx="623">
                  <c:v>67.414696001318703</c:v>
                </c:pt>
                <c:pt idx="624">
                  <c:v>67.419856361531956</c:v>
                </c:pt>
                <c:pt idx="625">
                  <c:v>67.42497292287986</c:v>
                </c:pt>
                <c:pt idx="626">
                  <c:v>67.430046053796971</c:v>
                </c:pt>
                <c:pt idx="627">
                  <c:v>67.435076119675003</c:v>
                </c:pt>
                <c:pt idx="628">
                  <c:v>67.440063482887069</c:v>
                </c:pt>
                <c:pt idx="629">
                  <c:v>67.445008502811632</c:v>
                </c:pt>
                <c:pt idx="630">
                  <c:v>67.449911535856359</c:v>
                </c:pt>
                <c:pt idx="631">
                  <c:v>67.454772935481699</c:v>
                </c:pt>
                <c:pt idx="632">
                  <c:v>67.459593052224378</c:v>
                </c:pt>
                <c:pt idx="633">
                  <c:v>67.464372233720695</c:v>
                </c:pt>
                <c:pt idx="634">
                  <c:v>67.469110824729682</c:v>
                </c:pt>
                <c:pt idx="635">
                  <c:v>67.47380916715602</c:v>
                </c:pt>
                <c:pt idx="636">
                  <c:v>67.478467600072804</c:v>
                </c:pt>
                <c:pt idx="637">
                  <c:v>67.483086459744243</c:v>
                </c:pt>
                <c:pt idx="638">
                  <c:v>67.487666079648022</c:v>
                </c:pt>
                <c:pt idx="639">
                  <c:v>67.492206790497661</c:v>
                </c:pt>
                <c:pt idx="640">
                  <c:v>67.496708920264652</c:v>
                </c:pt>
                <c:pt idx="641">
                  <c:v>67.501172794200315</c:v>
                </c:pt>
                <c:pt idx="642">
                  <c:v>67.505598734857713</c:v>
                </c:pt>
                <c:pt idx="643">
                  <c:v>67.509987062113225</c:v>
                </c:pt>
                <c:pt idx="644">
                  <c:v>67.514338093188059</c:v>
                </c:pt>
                <c:pt idx="645">
                  <c:v>67.518652142669524</c:v>
                </c:pt>
                <c:pt idx="646">
                  <c:v>67.522929522532252</c:v>
                </c:pt>
                <c:pt idx="647">
                  <c:v>67.527170542159126</c:v>
                </c:pt>
                <c:pt idx="648">
                  <c:v>67.531375508362174</c:v>
                </c:pt>
                <c:pt idx="649">
                  <c:v>67.53554472540327</c:v>
                </c:pt>
                <c:pt idx="650">
                  <c:v>67.539678495014584</c:v>
                </c:pt>
                <c:pt idx="651">
                  <c:v>67.543777116419065</c:v>
                </c:pt>
                <c:pt idx="652">
                  <c:v>67.547840886350613</c:v>
                </c:pt>
                <c:pt idx="653">
                  <c:v>67.551870099074179</c:v>
                </c:pt>
                <c:pt idx="654">
                  <c:v>67.555865046405629</c:v>
                </c:pt>
                <c:pt idx="655">
                  <c:v>67.559826017731581</c:v>
                </c:pt>
                <c:pt idx="656">
                  <c:v>67.563753300029035</c:v>
                </c:pt>
                <c:pt idx="657">
                  <c:v>67.567647177884794</c:v>
                </c:pt>
                <c:pt idx="658">
                  <c:v>67.571507933514837</c:v>
                </c:pt>
                <c:pt idx="659">
                  <c:v>67.575335846783474</c:v>
                </c:pt>
                <c:pt idx="660">
                  <c:v>67.579131195222431</c:v>
                </c:pt>
                <c:pt idx="661">
                  <c:v>67.582894254049663</c:v>
                </c:pt>
                <c:pt idx="662">
                  <c:v>67.586625296188188</c:v>
                </c:pt>
                <c:pt idx="663">
                  <c:v>67.590324592284631</c:v>
                </c:pt>
                <c:pt idx="664">
                  <c:v>67.593992410727751</c:v>
                </c:pt>
                <c:pt idx="665">
                  <c:v>67.597629017666648</c:v>
                </c:pt>
                <c:pt idx="666">
                  <c:v>67.60123467702914</c:v>
                </c:pt>
                <c:pt idx="667">
                  <c:v>67.604809650539593</c:v>
                </c:pt>
                <c:pt idx="668">
                  <c:v>67.608354197736986</c:v>
                </c:pt>
                <c:pt idx="669">
                  <c:v>67.611868575992631</c:v>
                </c:pt>
                <c:pt idx="670">
                  <c:v>67.615353040527765</c:v>
                </c:pt>
                <c:pt idx="671">
                  <c:v>67.618807844431117</c:v>
                </c:pt>
                <c:pt idx="672">
                  <c:v>67.62223323867623</c:v>
                </c:pt>
                <c:pt idx="673">
                  <c:v>67.625629472138712</c:v>
                </c:pt>
                <c:pt idx="674">
                  <c:v>67.628996791613304</c:v>
                </c:pt>
                <c:pt idx="675">
                  <c:v>67.63233544183089</c:v>
                </c:pt>
                <c:pt idx="676">
                  <c:v>67.635645665475295</c:v>
                </c:pt>
                <c:pt idx="677">
                  <c:v>67.638927703200025</c:v>
                </c:pt>
                <c:pt idx="678">
                  <c:v>67.642181793644795</c:v>
                </c:pt>
                <c:pt idx="679">
                  <c:v>67.64540817345204</c:v>
                </c:pt>
                <c:pt idx="680">
                  <c:v>67.64860707728316</c:v>
                </c:pt>
                <c:pt idx="681">
                  <c:v>67.654923385854815</c:v>
                </c:pt>
                <c:pt idx="682">
                  <c:v>67.65804125015832</c:v>
                </c:pt>
                <c:pt idx="683">
                  <c:v>67.661132557643469</c:v>
                </c:pt>
                <c:pt idx="684">
                  <c:v>67.664197533307103</c:v>
                </c:pt>
                <c:pt idx="685">
                  <c:v>67.667236400260379</c:v>
                </c:pt>
                <c:pt idx="686">
                  <c:v>67.670249379744234</c:v>
                </c:pt>
                <c:pt idx="687">
                  <c:v>67.673236691144666</c:v>
                </c:pt>
                <c:pt idx="688">
                  <c:v>67.676198552007975</c:v>
                </c:pt>
                <c:pt idx="689">
                  <c:v>67.679135178055844</c:v>
                </c:pt>
                <c:pt idx="690">
                  <c:v>67.682046783200363</c:v>
                </c:pt>
                <c:pt idx="691">
                  <c:v>67.684933579558802</c:v>
                </c:pt>
                <c:pt idx="692">
                  <c:v>67.687795777468438</c:v>
                </c:pt>
                <c:pt idx="693">
                  <c:v>67.690633585501132</c:v>
                </c:pt>
                <c:pt idx="694">
                  <c:v>67.693447210477814</c:v>
                </c:pt>
                <c:pt idx="695">
                  <c:v>67.696236857482972</c:v>
                </c:pt>
                <c:pt idx="696">
                  <c:v>67.699002729878856</c:v>
                </c:pt>
                <c:pt idx="697">
                  <c:v>67.701745029319667</c:v>
                </c:pt>
                <c:pt idx="698">
                  <c:v>67.704463955765647</c:v>
                </c:pt>
                <c:pt idx="699">
                  <c:v>67.707159707496984</c:v>
                </c:pt>
                <c:pt idx="700">
                  <c:v>67.709832481127677</c:v>
                </c:pt>
                <c:pt idx="701">
                  <c:v>67.712482471619253</c:v>
                </c:pt>
                <c:pt idx="702">
                  <c:v>67.715109872294462</c:v>
                </c:pt>
                <c:pt idx="703">
                  <c:v>67.717714874850628</c:v>
                </c:pt>
                <c:pt idx="704">
                  <c:v>67.72029766937321</c:v>
                </c:pt>
                <c:pt idx="705">
                  <c:v>67.722858444349058</c:v>
                </c:pt>
                <c:pt idx="706">
                  <c:v>67.72539738667956</c:v>
                </c:pt>
                <c:pt idx="707">
                  <c:v>67.727914681693804</c:v>
                </c:pt>
                <c:pt idx="708">
                  <c:v>67.730410513161516</c:v>
                </c:pt>
                <c:pt idx="709">
                  <c:v>67.732885063305943</c:v>
                </c:pt>
                <c:pt idx="710">
                  <c:v>67.735338512816682</c:v>
                </c:pt>
                <c:pt idx="711">
                  <c:v>67.737771040862285</c:v>
                </c:pt>
                <c:pt idx="712">
                  <c:v>67.740182825102934</c:v>
                </c:pt>
                <c:pt idx="713">
                  <c:v>67.742574041702824</c:v>
                </c:pt>
                <c:pt idx="714">
                  <c:v>67.744944865342589</c:v>
                </c:pt>
                <c:pt idx="715">
                  <c:v>67.747295469231602</c:v>
                </c:pt>
                <c:pt idx="716">
                  <c:v>67.749626025120108</c:v>
                </c:pt>
                <c:pt idx="717">
                  <c:v>67.751936703311344</c:v>
                </c:pt>
                <c:pt idx="718">
                  <c:v>67.754227672673508</c:v>
                </c:pt>
                <c:pt idx="719">
                  <c:v>67.756499100651666</c:v>
                </c:pt>
                <c:pt idx="720">
                  <c:v>67.758751153279562</c:v>
                </c:pt>
                <c:pt idx="721">
                  <c:v>67.760983995191296</c:v>
                </c:pt>
                <c:pt idx="722">
                  <c:v>67.763197789632912</c:v>
                </c:pt>
                <c:pt idx="723">
                  <c:v>67.765392698473988</c:v>
                </c:pt>
                <c:pt idx="724">
                  <c:v>67.767568882218981</c:v>
                </c:pt>
                <c:pt idx="725">
                  <c:v>67.769726500018635</c:v>
                </c:pt>
                <c:pt idx="726">
                  <c:v>67.771865709681123</c:v>
                </c:pt>
                <c:pt idx="727">
                  <c:v>67.773986667683303</c:v>
                </c:pt>
                <c:pt idx="728">
                  <c:v>67.776089529181746</c:v>
                </c:pt>
                <c:pt idx="729">
                  <c:v>67.778174448023648</c:v>
                </c:pt>
                <c:pt idx="730">
                  <c:v>67.780241576757774</c:v>
                </c:pt>
                <c:pt idx="731">
                  <c:v>67.7822910666453</c:v>
                </c:pt>
                <c:pt idx="732">
                  <c:v>67.784323067670371</c:v>
                </c:pt>
                <c:pt idx="733">
                  <c:v>67.78633772855089</c:v>
                </c:pt>
                <c:pt idx="734">
                  <c:v>67.78833519674896</c:v>
                </c:pt>
                <c:pt idx="735">
                  <c:v>67.790315618481372</c:v>
                </c:pt>
                <c:pt idx="736">
                  <c:v>67.792279138729924</c:v>
                </c:pt>
                <c:pt idx="737">
                  <c:v>67.794225901251792</c:v>
                </c:pt>
                <c:pt idx="738">
                  <c:v>67.796156048589651</c:v>
                </c:pt>
                <c:pt idx="739">
                  <c:v>67.798069722081848</c:v>
                </c:pt>
                <c:pt idx="740">
                  <c:v>67.79996706187238</c:v>
                </c:pt>
                <c:pt idx="741">
                  <c:v>67.801848206920909</c:v>
                </c:pt>
                <c:pt idx="742">
                  <c:v>67.803713295012628</c:v>
                </c:pt>
                <c:pt idx="743">
                  <c:v>67.805562462768009</c:v>
                </c:pt>
                <c:pt idx="744">
                  <c:v>67.80739584565255</c:v>
                </c:pt>
                <c:pt idx="745">
                  <c:v>67.809213577986441</c:v>
                </c:pt>
                <c:pt idx="746">
                  <c:v>67.81101579295408</c:v>
                </c:pt>
                <c:pt idx="747">
                  <c:v>67.812802622613546</c:v>
                </c:pt>
                <c:pt idx="748">
                  <c:v>67.814574197906069</c:v>
                </c:pt>
                <c:pt idx="749">
                  <c:v>67.816330648665243</c:v>
                </c:pt>
                <c:pt idx="750">
                  <c:v>67.81807210362642</c:v>
                </c:pt>
                <c:pt idx="751">
                  <c:v>67.819798690435761</c:v>
                </c:pt>
                <c:pt idx="752">
                  <c:v>67.821510535659399</c:v>
                </c:pt>
                <c:pt idx="753">
                  <c:v>67.823207764792485</c:v>
                </c:pt>
                <c:pt idx="754">
                  <c:v>67.824890502268076</c:v>
                </c:pt>
                <c:pt idx="755">
                  <c:v>67.826558871466077</c:v>
                </c:pt>
                <c:pt idx="756">
                  <c:v>67.828212994722008</c:v>
                </c:pt>
                <c:pt idx="757">
                  <c:v>67.829852993335763</c:v>
                </c:pt>
                <c:pt idx="758">
                  <c:v>67.831478987580283</c:v>
                </c:pt>
                <c:pt idx="759">
                  <c:v>67.833091096710106</c:v>
                </c:pt>
                <c:pt idx="760">
                  <c:v>67.83468943896996</c:v>
                </c:pt>
                <c:pt idx="761">
                  <c:v>67.836274131603162</c:v>
                </c:pt>
                <c:pt idx="762">
                  <c:v>67.837845290860017</c:v>
                </c:pt>
                <c:pt idx="763">
                  <c:v>67.839403032006146</c:v>
                </c:pt>
                <c:pt idx="764">
                  <c:v>67.840947469330729</c:v>
                </c:pt>
                <c:pt idx="765">
                  <c:v>67.842478716154673</c:v>
                </c:pt>
                <c:pt idx="766">
                  <c:v>67.843996884838759</c:v>
                </c:pt>
                <c:pt idx="767">
                  <c:v>67.845502086791669</c:v>
                </c:pt>
                <c:pt idx="768">
                  <c:v>67.846994432477956</c:v>
                </c:pt>
                <c:pt idx="769">
                  <c:v>67.848474031425965</c:v>
                </c:pt>
                <c:pt idx="770">
                  <c:v>67.849940992235702</c:v>
                </c:pt>
                <c:pt idx="771">
                  <c:v>67.851395422586634</c:v>
                </c:pt>
                <c:pt idx="772">
                  <c:v>67.852837429245341</c:v>
                </c:pt>
                <c:pt idx="773">
                  <c:v>67.854267118073281</c:v>
                </c:pt>
                <c:pt idx="774">
                  <c:v>67.855684594034301</c:v>
                </c:pt>
                <c:pt idx="775">
                  <c:v>67.857089961202192</c:v>
                </c:pt>
                <c:pt idx="776">
                  <c:v>67.858483322768166</c:v>
                </c:pt>
                <c:pt idx="777">
                  <c:v>67.859864781048302</c:v>
                </c:pt>
                <c:pt idx="778">
                  <c:v>67.86123443749085</c:v>
                </c:pt>
                <c:pt idx="779">
                  <c:v>67.862592392683524</c:v>
                </c:pt>
                <c:pt idx="780">
                  <c:v>67.863938746360773</c:v>
                </c:pt>
                <c:pt idx="781">
                  <c:v>67.865273597410862</c:v>
                </c:pt>
                <c:pt idx="782">
                  <c:v>67.866597043883104</c:v>
                </c:pt>
                <c:pt idx="783">
                  <c:v>67.867909182994822</c:v>
                </c:pt>
                <c:pt idx="784">
                  <c:v>67.869210111138372</c:v>
                </c:pt>
                <c:pt idx="785">
                  <c:v>67.87049992388809</c:v>
                </c:pt>
                <c:pt idx="786">
                  <c:v>67.871778716007142</c:v>
                </c:pt>
                <c:pt idx="787">
                  <c:v>67.873046581454375</c:v>
                </c:pt>
                <c:pt idx="788">
                  <c:v>67.874303613391092</c:v>
                </c:pt>
                <c:pt idx="789">
                  <c:v>67.875549904187679</c:v>
                </c:pt>
                <c:pt idx="790">
                  <c:v>67.876785545430394</c:v>
                </c:pt>
                <c:pt idx="791">
                  <c:v>67.878010627927864</c:v>
                </c:pt>
                <c:pt idx="792">
                  <c:v>67.879225241717677</c:v>
                </c:pt>
                <c:pt idx="793">
                  <c:v>67.88042947607282</c:v>
                </c:pt>
                <c:pt idx="794">
                  <c:v>67.881623419508216</c:v>
                </c:pt>
                <c:pt idx="795">
                  <c:v>67.882807159787006</c:v>
                </c:pt>
                <c:pt idx="796">
                  <c:v>67.883980783926916</c:v>
                </c:pt>
                <c:pt idx="797">
                  <c:v>67.885144378206576</c:v>
                </c:pt>
                <c:pt idx="798">
                  <c:v>67.88629802817168</c:v>
                </c:pt>
                <c:pt idx="799">
                  <c:v>67.887441818641207</c:v>
                </c:pt>
                <c:pt idx="800">
                  <c:v>67.88857583371356</c:v>
                </c:pt>
                <c:pt idx="801">
                  <c:v>67.889700156772548</c:v>
                </c:pt>
                <c:pt idx="802">
                  <c:v>67.890814870493514</c:v>
                </c:pt>
                <c:pt idx="803">
                  <c:v>67.891920056849301</c:v>
                </c:pt>
                <c:pt idx="804">
                  <c:v>67.89301579711605</c:v>
                </c:pt>
                <c:pt idx="805">
                  <c:v>67.894102171879254</c:v>
                </c:pt>
                <c:pt idx="806">
                  <c:v>67.895179261039431</c:v>
                </c:pt>
                <c:pt idx="807">
                  <c:v>67.896247143818016</c:v>
                </c:pt>
                <c:pt idx="808">
                  <c:v>67.897305898763037</c:v>
                </c:pt>
                <c:pt idx="809">
                  <c:v>67.898355603754737</c:v>
                </c:pt>
                <c:pt idx="810">
                  <c:v>67.899396336011336</c:v>
                </c:pt>
                <c:pt idx="811">
                  <c:v>67.900428172094536</c:v>
                </c:pt>
                <c:pt idx="812">
                  <c:v>67.901451187915086</c:v>
                </c:pt>
                <c:pt idx="813">
                  <c:v>67.902465458738234</c:v>
                </c:pt>
                <c:pt idx="814">
                  <c:v>67.903471059189272</c:v>
                </c:pt>
                <c:pt idx="815">
                  <c:v>67.904468063258847</c:v>
                </c:pt>
                <c:pt idx="816">
                  <c:v>67.90545654430835</c:v>
                </c:pt>
                <c:pt idx="817">
                  <c:v>67.906436575075247</c:v>
                </c:pt>
                <c:pt idx="818">
                  <c:v>67.907408227678346</c:v>
                </c:pt>
                <c:pt idx="819">
                  <c:v>67.908371573622986</c:v>
                </c:pt>
                <c:pt idx="820">
                  <c:v>67.909326683806299</c:v>
                </c:pt>
                <c:pt idx="821">
                  <c:v>67.910273628522248</c:v>
                </c:pt>
                <c:pt idx="822">
                  <c:v>67.91121247746679</c:v>
                </c:pt>
                <c:pt idx="823">
                  <c:v>67.912143299742922</c:v>
                </c:pt>
                <c:pt idx="824">
                  <c:v>67.913066163865707</c:v>
                </c:pt>
                <c:pt idx="825">
                  <c:v>67.91398113776718</c:v>
                </c:pt>
                <c:pt idx="826">
                  <c:v>67.91488828880135</c:v>
                </c:pt>
                <c:pt idx="827">
                  <c:v>67.915787683749059</c:v>
                </c:pt>
                <c:pt idx="828">
                  <c:v>67.9166793888228</c:v>
                </c:pt>
                <c:pt idx="829">
                  <c:v>67.917563469671592</c:v>
                </c:pt>
                <c:pt idx="830">
                  <c:v>67.918439991385682</c:v>
                </c:pt>
                <c:pt idx="831">
                  <c:v>67.919309018501295</c:v>
                </c:pt>
                <c:pt idx="832">
                  <c:v>67.920170615005333</c:v>
                </c:pt>
                <c:pt idx="833">
                  <c:v>67.921024844339996</c:v>
                </c:pt>
                <c:pt idx="834">
                  <c:v>67.921871769407431</c:v>
                </c:pt>
                <c:pt idx="835">
                  <c:v>67.922711452574248</c:v>
                </c:pt>
                <c:pt idx="836">
                  <c:v>67.923543955676124</c:v>
                </c:pt>
                <c:pt idx="837">
                  <c:v>67.924369340022196</c:v>
                </c:pt>
                <c:pt idx="838">
                  <c:v>67.925187666399637</c:v>
                </c:pt>
                <c:pt idx="839">
                  <c:v>67.925998995077975</c:v>
                </c:pt>
                <c:pt idx="840">
                  <c:v>67.926803385813542</c:v>
                </c:pt>
                <c:pt idx="841">
                  <c:v>67.927600897853793</c:v>
                </c:pt>
                <c:pt idx="842">
                  <c:v>67.928391589941583</c:v>
                </c:pt>
                <c:pt idx="843">
                  <c:v>67.929175520319532</c:v>
                </c:pt>
                <c:pt idx="844">
                  <c:v>67.929952746734145</c:v>
                </c:pt>
                <c:pt idx="845">
                  <c:v>67.930723326440116</c:v>
                </c:pt>
                <c:pt idx="846">
                  <c:v>67.931487316204439</c:v>
                </c:pt>
                <c:pt idx="847">
                  <c:v>67.932244772310554</c:v>
                </c:pt>
                <c:pt idx="848">
                  <c:v>67.932995750562441</c:v>
                </c:pt>
                <c:pt idx="849">
                  <c:v>67.933740306288684</c:v>
                </c:pt>
                <c:pt idx="850">
                  <c:v>67.934478494346521</c:v>
                </c:pt>
                <c:pt idx="851">
                  <c:v>67.935210369125784</c:v>
                </c:pt>
                <c:pt idx="852">
                  <c:v>67.935935984552955</c:v>
                </c:pt>
                <c:pt idx="853">
                  <c:v>67.93665539409497</c:v>
                </c:pt>
                <c:pt idx="854">
                  <c:v>67.937368650763219</c:v>
                </c:pt>
                <c:pt idx="855">
                  <c:v>67.938075807117372</c:v>
                </c:pt>
                <c:pt idx="856">
                  <c:v>67.938776915269187</c:v>
                </c:pt>
                <c:pt idx="857">
                  <c:v>67.939472026886349</c:v>
                </c:pt>
                <c:pt idx="858">
                  <c:v>67.940161193196204</c:v>
                </c:pt>
                <c:pt idx="859">
                  <c:v>67.94084446498951</c:v>
                </c:pt>
                <c:pt idx="860">
                  <c:v>67.941521892624138</c:v>
                </c:pt>
                <c:pt idx="861">
                  <c:v>67.942193526028717</c:v>
                </c:pt>
                <c:pt idx="862">
                  <c:v>67.942859414706362</c:v>
                </c:pt>
                <c:pt idx="863">
                  <c:v>67.943519607738168</c:v>
                </c:pt>
                <c:pt idx="864">
                  <c:v>67.944174153786847</c:v>
                </c:pt>
                <c:pt idx="865">
                  <c:v>67.944823101100312</c:v>
                </c:pt>
                <c:pt idx="866">
                  <c:v>67.945466497515113</c:v>
                </c:pt>
                <c:pt idx="867">
                  <c:v>67.94610439046005</c:v>
                </c:pt>
                <c:pt idx="868">
                  <c:v>67.946736826959494</c:v>
                </c:pt>
                <c:pt idx="869">
                  <c:v>67.947363853636901</c:v>
                </c:pt>
                <c:pt idx="870">
                  <c:v>67.947985516718234</c:v>
                </c:pt>
                <c:pt idx="871">
                  <c:v>67.948601862035275</c:v>
                </c:pt>
                <c:pt idx="872">
                  <c:v>67.949212935028982</c:v>
                </c:pt>
                <c:pt idx="873">
                  <c:v>67.949818780752892</c:v>
                </c:pt>
                <c:pt idx="874">
                  <c:v>67.950419443876285</c:v>
                </c:pt>
                <c:pt idx="875">
                  <c:v>67.951014968687545</c:v>
                </c:pt>
                <c:pt idx="876">
                  <c:v>67.951605399097332</c:v>
                </c:pt>
                <c:pt idx="877">
                  <c:v>67.952190778641821</c:v>
                </c:pt>
                <c:pt idx="878">
                  <c:v>67.952771150485916</c:v>
                </c:pt>
                <c:pt idx="879">
                  <c:v>67.953346557426286</c:v>
                </c:pt>
                <c:pt idx="880">
                  <c:v>67.953917041894655</c:v>
                </c:pt>
                <c:pt idx="881">
                  <c:v>67.95448264596078</c:v>
                </c:pt>
                <c:pt idx="882">
                  <c:v>67.955043411335566</c:v>
                </c:pt>
                <c:pt idx="883">
                  <c:v>67.955599379374121</c:v>
                </c:pt>
                <c:pt idx="884">
                  <c:v>67.956150591078767</c:v>
                </c:pt>
                <c:pt idx="885">
                  <c:v>67.956697087102057</c:v>
                </c:pt>
                <c:pt idx="886">
                  <c:v>67.957238907749741</c:v>
                </c:pt>
                <c:pt idx="887">
                  <c:v>67.957776092983693</c:v>
                </c:pt>
                <c:pt idx="888">
                  <c:v>67.958308682424843</c:v>
                </c:pt>
                <c:pt idx="889">
                  <c:v>67.958836715356099</c:v>
                </c:pt>
                <c:pt idx="890">
                  <c:v>67.959360230725181</c:v>
                </c:pt>
                <c:pt idx="891">
                  <c:v>67.959879267147514</c:v>
                </c:pt>
                <c:pt idx="892">
                  <c:v>67.960393862909044</c:v>
                </c:pt>
                <c:pt idx="893">
                  <c:v>67.960904055968953</c:v>
                </c:pt>
                <c:pt idx="894">
                  <c:v>67.961409883962602</c:v>
                </c:pt>
                <c:pt idx="895">
                  <c:v>67.961911384204129</c:v>
                </c:pt>
                <c:pt idx="896">
                  <c:v>67.962408593689275</c:v>
                </c:pt>
                <c:pt idx="897">
                  <c:v>67.962901549098063</c:v>
                </c:pt>
                <c:pt idx="898">
                  <c:v>67.963390286797463</c:v>
                </c:pt>
                <c:pt idx="899">
                  <c:v>67.963874842844092</c:v>
                </c:pt>
                <c:pt idx="900">
                  <c:v>67.964355252986806</c:v>
                </c:pt>
                <c:pt idx="901">
                  <c:v>67.964831552669381</c:v>
                </c:pt>
                <c:pt idx="902">
                  <c:v>67.965303777033071</c:v>
                </c:pt>
                <c:pt idx="903">
                  <c:v>67.965771960919142</c:v>
                </c:pt>
                <c:pt idx="904">
                  <c:v>67.966236138871537</c:v>
                </c:pt>
                <c:pt idx="905">
                  <c:v>67.966696345139255</c:v>
                </c:pt>
                <c:pt idx="906">
                  <c:v>67.967152613679033</c:v>
                </c:pt>
                <c:pt idx="907">
                  <c:v>67.967604978157652</c:v>
                </c:pt>
                <c:pt idx="908">
                  <c:v>67.968053471954562</c:v>
                </c:pt>
                <c:pt idx="909">
                  <c:v>67.968498128164228</c:v>
                </c:pt>
                <c:pt idx="910">
                  <c:v>67.968938979598576</c:v>
                </c:pt>
                <c:pt idx="911">
                  <c:v>67.969376058789422</c:v>
                </c:pt>
                <c:pt idx="912">
                  <c:v>67.969809397990858</c:v>
                </c:pt>
                <c:pt idx="913">
                  <c:v>67.97023902918157</c:v>
                </c:pt>
                <c:pt idx="914">
                  <c:v>67.970664984067241</c:v>
                </c:pt>
                <c:pt idx="915">
                  <c:v>67.971087294082835</c:v>
                </c:pt>
                <c:pt idx="916">
                  <c:v>67.971505990394888</c:v>
                </c:pt>
                <c:pt idx="917">
                  <c:v>67.971921103903867</c:v>
                </c:pt>
                <c:pt idx="918">
                  <c:v>67.972332665246341</c:v>
                </c:pt>
                <c:pt idx="919">
                  <c:v>67.972740704797332</c:v>
                </c:pt>
                <c:pt idx="920">
                  <c:v>67.973145252672396</c:v>
                </c:pt>
                <c:pt idx="921">
                  <c:v>67.973546338730017</c:v>
                </c:pt>
                <c:pt idx="922">
                  <c:v>67.973943992573624</c:v>
                </c:pt>
                <c:pt idx="923">
                  <c:v>67.974338243553888</c:v>
                </c:pt>
                <c:pt idx="924">
                  <c:v>67.974729120770789</c:v>
                </c:pt>
                <c:pt idx="925">
                  <c:v>67.975116653075816</c:v>
                </c:pt>
                <c:pt idx="926">
                  <c:v>67.975500869074054</c:v>
                </c:pt>
                <c:pt idx="927">
                  <c:v>67.975881797126249</c:v>
                </c:pt>
                <c:pt idx="928">
                  <c:v>67.976259465350964</c:v>
                </c:pt>
                <c:pt idx="929">
                  <c:v>67.976633901626585</c:v>
                </c:pt>
                <c:pt idx="930">
                  <c:v>67.977005133593394</c:v>
                </c:pt>
                <c:pt idx="931">
                  <c:v>67.977373188655562</c:v>
                </c:pt>
                <c:pt idx="932">
                  <c:v>67.97773809398322</c:v>
                </c:pt>
                <c:pt idx="933">
                  <c:v>67.978099876514392</c:v>
                </c:pt>
                <c:pt idx="934">
                  <c:v>67.978458562957016</c:v>
                </c:pt>
                <c:pt idx="935">
                  <c:v>67.978814179790888</c:v>
                </c:pt>
                <c:pt idx="936">
                  <c:v>67.979166753269595</c:v>
                </c:pt>
                <c:pt idx="937">
                  <c:v>67.979516309422465</c:v>
                </c:pt>
                <c:pt idx="938">
                  <c:v>67.979862874056465</c:v>
                </c:pt>
                <c:pt idx="939">
                  <c:v>67.980206472758084</c:v>
                </c:pt>
                <c:pt idx="940">
                  <c:v>67.980547130895275</c:v>
                </c:pt>
                <c:pt idx="941">
                  <c:v>67.980884873619189</c:v>
                </c:pt>
                <c:pt idx="942">
                  <c:v>67.981219725866168</c:v>
                </c:pt>
                <c:pt idx="943">
                  <c:v>67.98155171235949</c:v>
                </c:pt>
                <c:pt idx="944">
                  <c:v>67.981880857611216</c:v>
                </c:pt>
                <c:pt idx="945">
                  <c:v>67.982207185923954</c:v>
                </c:pt>
                <c:pt idx="946">
                  <c:v>67.982530721392678</c:v>
                </c:pt>
                <c:pt idx="947">
                  <c:v>67.982851487906515</c:v>
                </c:pt>
                <c:pt idx="948">
                  <c:v>67.983169509150457</c:v>
                </c:pt>
                <c:pt idx="949">
                  <c:v>67.98348480860713</c:v>
                </c:pt>
                <c:pt idx="950">
                  <c:v>67.983797409558491</c:v>
                </c:pt>
                <c:pt idx="951">
                  <c:v>67.984107335087572</c:v>
                </c:pt>
                <c:pt idx="952">
                  <c:v>67.984414608080158</c:v>
                </c:pt>
                <c:pt idx="953">
                  <c:v>67.98471925122648</c:v>
                </c:pt>
                <c:pt idx="954">
                  <c:v>67.985021287022875</c:v>
                </c:pt>
                <c:pt idx="955">
                  <c:v>67.985320737773407</c:v>
                </c:pt>
                <c:pt idx="956">
                  <c:v>67.985617625591601</c:v>
                </c:pt>
                <c:pt idx="957">
                  <c:v>67.985911972401937</c:v>
                </c:pt>
                <c:pt idx="958">
                  <c:v>67.986203799941578</c:v>
                </c:pt>
                <c:pt idx="959">
                  <c:v>67.986493129761911</c:v>
                </c:pt>
                <c:pt idx="960">
                  <c:v>67.986779983230136</c:v>
                </c:pt>
                <c:pt idx="961">
                  <c:v>67.987064381530828</c:v>
                </c:pt>
                <c:pt idx="962">
                  <c:v>67.987346345667561</c:v>
                </c:pt>
                <c:pt idx="963">
                  <c:v>67.987625896464323</c:v>
                </c:pt>
                <c:pt idx="964">
                  <c:v>67.987903054567212</c:v>
                </c:pt>
                <c:pt idx="965">
                  <c:v>67.988177840445772</c:v>
                </c:pt>
                <c:pt idx="966">
                  <c:v>67.98845027439468</c:v>
                </c:pt>
                <c:pt idx="967">
                  <c:v>67.988720376535085</c:v>
                </c:pt>
                <c:pt idx="968">
                  <c:v>67.988988166816199</c:v>
                </c:pt>
                <c:pt idx="969">
                  <c:v>67.989253665016705</c:v>
                </c:pt>
                <c:pt idx="970">
                  <c:v>67.989516890746216</c:v>
                </c:pt>
                <c:pt idx="971">
                  <c:v>67.989777863446747</c:v>
                </c:pt>
                <c:pt idx="972">
                  <c:v>67.990036602394113</c:v>
                </c:pt>
                <c:pt idx="973">
                  <c:v>67.990293126699356</c:v>
                </c:pt>
                <c:pt idx="974">
                  <c:v>67.990547455310193</c:v>
                </c:pt>
                <c:pt idx="975">
                  <c:v>67.990799607012292</c:v>
                </c:pt>
                <c:pt idx="976">
                  <c:v>67.991049600430813</c:v>
                </c:pt>
                <c:pt idx="977">
                  <c:v>67.991297454031667</c:v>
                </c:pt>
                <c:pt idx="978">
                  <c:v>67.991543186122925</c:v>
                </c:pt>
                <c:pt idx="979">
                  <c:v>67.991786814856098</c:v>
                </c:pt>
                <c:pt idx="980">
                  <c:v>67.9920283582276</c:v>
                </c:pt>
                <c:pt idx="981">
                  <c:v>67.992267834079925</c:v>
                </c:pt>
                <c:pt idx="982">
                  <c:v>67.992505260103059</c:v>
                </c:pt>
                <c:pt idx="983">
                  <c:v>67.992740653835753</c:v>
                </c:pt>
                <c:pt idx="984">
                  <c:v>67.992974032666822</c:v>
                </c:pt>
                <c:pt idx="985">
                  <c:v>67.993205413836392</c:v>
                </c:pt>
                <c:pt idx="986">
                  <c:v>67.993434814437208</c:v>
                </c:pt>
                <c:pt idx="987">
                  <c:v>67.993662251415884</c:v>
                </c:pt>
                <c:pt idx="988">
                  <c:v>67.993887741574142</c:v>
                </c:pt>
                <c:pt idx="989">
                  <c:v>67.99411130157003</c:v>
                </c:pt>
                <c:pt idx="990">
                  <c:v>67.99433294791919</c:v>
                </c:pt>
                <c:pt idx="991">
                  <c:v>67.994552696996053</c:v>
                </c:pt>
                <c:pt idx="992">
                  <c:v>67.99477056503504</c:v>
                </c:pt>
                <c:pt idx="993">
                  <c:v>67.994986568131736</c:v>
                </c:pt>
                <c:pt idx="994">
                  <c:v>67.995200722244164</c:v>
                </c:pt>
                <c:pt idx="995">
                  <c:v>67.995413043193835</c:v>
                </c:pt>
                <c:pt idx="996">
                  <c:v>67.995623546667019</c:v>
                </c:pt>
                <c:pt idx="997">
                  <c:v>67.99583224821582</c:v>
                </c:pt>
                <c:pt idx="998">
                  <c:v>67.996039163259368</c:v>
                </c:pt>
                <c:pt idx="999">
                  <c:v>67.996244307084964</c:v>
                </c:pt>
                <c:pt idx="1000">
                  <c:v>67.996447694849167</c:v>
                </c:pt>
                <c:pt idx="1001">
                  <c:v>67.996649341578944</c:v>
                </c:pt>
                <c:pt idx="1002">
                  <c:v>67.996849262172759</c:v>
                </c:pt>
                <c:pt idx="1003">
                  <c:v>67.997047471401629</c:v>
                </c:pt>
                <c:pt idx="1004">
                  <c:v>67.997243983910323</c:v>
                </c:pt>
                <c:pt idx="1005">
                  <c:v>67.997438814218341</c:v>
                </c:pt>
                <c:pt idx="1006">
                  <c:v>67.99763197672101</c:v>
                </c:pt>
                <c:pt idx="1007">
                  <c:v>67.99782348569056</c:v>
                </c:pt>
                <c:pt idx="1008">
                  <c:v>67.998013355277195</c:v>
                </c:pt>
                <c:pt idx="1009">
                  <c:v>67.99820159951004</c:v>
                </c:pt>
                <c:pt idx="1010">
                  <c:v>67.998388232298311</c:v>
                </c:pt>
                <c:pt idx="1011">
                  <c:v>67.998573267432207</c:v>
                </c:pt>
                <c:pt idx="1012">
                  <c:v>67.998756718584062</c:v>
                </c:pt>
                <c:pt idx="1013">
                  <c:v>67.998938599309213</c:v>
                </c:pt>
                <c:pt idx="1014">
                  <c:v>67.999118923047078</c:v>
                </c:pt>
                <c:pt idx="1015">
                  <c:v>67.999297703122181</c:v>
                </c:pt>
                <c:pt idx="1016">
                  <c:v>67.999474952745032</c:v>
                </c:pt>
                <c:pt idx="1017">
                  <c:v>67.999650685013165</c:v>
                </c:pt>
                <c:pt idx="1018">
                  <c:v>67.999824912912118</c:v>
                </c:pt>
                <c:pt idx="1019">
                  <c:v>67.999997649316356</c:v>
                </c:pt>
                <c:pt idx="1020">
                  <c:v>68.000168906990197</c:v>
                </c:pt>
                <c:pt idx="1021">
                  <c:v>68.00033869858882</c:v>
                </c:pt>
                <c:pt idx="1022">
                  <c:v>68.000507036659158</c:v>
                </c:pt>
                <c:pt idx="1023">
                  <c:v>68.000673933640826</c:v>
                </c:pt>
                <c:pt idx="1024">
                  <c:v>68.000839401867012</c:v>
                </c:pt>
                <c:pt idx="1025">
                  <c:v>68.00100345356546</c:v>
                </c:pt>
                <c:pt idx="1026">
                  <c:v>68.00116610085928</c:v>
                </c:pt>
                <c:pt idx="1027">
                  <c:v>68.001327355767899</c:v>
                </c:pt>
                <c:pt idx="1028">
                  <c:v>68.001487230207971</c:v>
                </c:pt>
                <c:pt idx="1029">
                  <c:v>68.001645735994131</c:v>
                </c:pt>
                <c:pt idx="1030">
                  <c:v>68.00180288484006</c:v>
                </c:pt>
                <c:pt idx="1031">
                  <c:v>68.001958688359167</c:v>
                </c:pt>
                <c:pt idx="1032">
                  <c:v>68.002113158065526</c:v>
                </c:pt>
                <c:pt idx="1033">
                  <c:v>68.002266305374761</c:v>
                </c:pt>
                <c:pt idx="1034">
                  <c:v>68.002418141604807</c:v>
                </c:pt>
                <c:pt idx="1035">
                  <c:v>68.002568677976797</c:v>
                </c:pt>
                <c:pt idx="1036">
                  <c:v>68.002717925615869</c:v>
                </c:pt>
                <c:pt idx="1037">
                  <c:v>68.00286589555202</c:v>
                </c:pt>
                <c:pt idx="1038">
                  <c:v>68.003012598720815</c:v>
                </c:pt>
                <c:pt idx="1039">
                  <c:v>68.003158045964369</c:v>
                </c:pt>
                <c:pt idx="1040">
                  <c:v>68.003302248031986</c:v>
                </c:pt>
                <c:pt idx="1041">
                  <c:v>68.003445215581024</c:v>
                </c:pt>
                <c:pt idx="1042">
                  <c:v>68.003586959177682</c:v>
                </c:pt>
                <c:pt idx="1043">
                  <c:v>68.003727489297745</c:v>
                </c:pt>
                <c:pt idx="1044">
                  <c:v>68.003866816327402</c:v>
                </c:pt>
                <c:pt idx="1045">
                  <c:v>68.004004950563981</c:v>
                </c:pt>
                <c:pt idx="1046">
                  <c:v>68.004141902216716</c:v>
                </c:pt>
                <c:pt idx="1047">
                  <c:v>68.004277681407487</c:v>
                </c:pt>
                <c:pt idx="1048">
                  <c:v>68.004412298171601</c:v>
                </c:pt>
                <c:pt idx="1049">
                  <c:v>68.004545762458491</c:v>
                </c:pt>
                <c:pt idx="1050">
                  <c:v>68.004678084132493</c:v>
                </c:pt>
                <c:pt idx="1051">
                  <c:v>68.004809272973517</c:v>
                </c:pt>
                <c:pt idx="1052">
                  <c:v>68.004939338677843</c:v>
                </c:pt>
                <c:pt idx="1053">
                  <c:v>68.005068290858759</c:v>
                </c:pt>
                <c:pt idx="1054">
                  <c:v>68.005196139047314</c:v>
                </c:pt>
                <c:pt idx="1055">
                  <c:v>68.00532289269303</c:v>
                </c:pt>
                <c:pt idx="1056">
                  <c:v>68.005448561164556</c:v>
                </c:pt>
                <c:pt idx="1057">
                  <c:v>68.005573153750404</c:v>
                </c:pt>
                <c:pt idx="1058">
                  <c:v>68.005696679659607</c:v>
                </c:pt>
                <c:pt idx="1059">
                  <c:v>68.005819148022425</c:v>
                </c:pt>
                <c:pt idx="1060">
                  <c:v>68.00594056789096</c:v>
                </c:pt>
                <c:pt idx="1061">
                  <c:v>68.006060948239892</c:v>
                </c:pt>
                <c:pt idx="1062">
                  <c:v>68.006180297967134</c:v>
                </c:pt>
                <c:pt idx="1063">
                  <c:v>68.006298625894416</c:v>
                </c:pt>
                <c:pt idx="1064">
                  <c:v>68.006415940768022</c:v>
                </c:pt>
                <c:pt idx="1065">
                  <c:v>68.006532251259387</c:v>
                </c:pt>
                <c:pt idx="1066">
                  <c:v>68.006647565965764</c:v>
                </c:pt>
                <c:pt idx="1067">
                  <c:v>68.00676189341084</c:v>
                </c:pt>
                <c:pt idx="1068">
                  <c:v>68.006875242045354</c:v>
                </c:pt>
                <c:pt idx="1069">
                  <c:v>68.006987620247756</c:v>
                </c:pt>
                <c:pt idx="1070">
                  <c:v>68.007099036324803</c:v>
                </c:pt>
                <c:pt idx="1071">
                  <c:v>68.007209498512154</c:v>
                </c:pt>
                <c:pt idx="1072">
                  <c:v>68.007319014975025</c:v>
                </c:pt>
                <c:pt idx="1073">
                  <c:v>68.007427593808757</c:v>
                </c:pt>
                <c:pt idx="1074">
                  <c:v>68.007535243039413</c:v>
                </c:pt>
                <c:pt idx="1075">
                  <c:v>68.007641970624377</c:v>
                </c:pt>
                <c:pt idx="1076">
                  <c:v>68.00774778445296</c:v>
                </c:pt>
                <c:pt idx="1077">
                  <c:v>68.00785269234693</c:v>
                </c:pt>
                <c:pt idx="1078">
                  <c:v>68.007956702061193</c:v>
                </c:pt>
                <c:pt idx="1079">
                  <c:v>68.008059821284206</c:v>
                </c:pt>
                <c:pt idx="1080">
                  <c:v>68.0081620576387</c:v>
                </c:pt>
                <c:pt idx="1081">
                  <c:v>68.008263418682162</c:v>
                </c:pt>
                <c:pt idx="1082">
                  <c:v>68.008363911907381</c:v>
                </c:pt>
                <c:pt idx="1083">
                  <c:v>68.00846354474308</c:v>
                </c:pt>
                <c:pt idx="1084">
                  <c:v>68.008562324554347</c:v>
                </c:pt>
                <c:pt idx="1085">
                  <c:v>68.008660258643317</c:v>
                </c:pt>
                <c:pt idx="1086">
                  <c:v>68.008757354249596</c:v>
                </c:pt>
                <c:pt idx="1087">
                  <c:v>68.008853618550816</c:v>
                </c:pt>
                <c:pt idx="1088">
                  <c:v>68.008949058663234</c:v>
                </c:pt>
                <c:pt idx="1089">
                  <c:v>68.009043681642183</c:v>
                </c:pt>
                <c:pt idx="1090">
                  <c:v>68.00913749448263</c:v>
                </c:pt>
                <c:pt idx="1091">
                  <c:v>68.009230504119685</c:v>
                </c:pt>
                <c:pt idx="1092">
                  <c:v>68.009322717429072</c:v>
                </c:pt>
                <c:pt idx="1093">
                  <c:v>68.009414141227737</c:v>
                </c:pt>
                <c:pt idx="1094">
                  <c:v>68.009504782274234</c:v>
                </c:pt>
                <c:pt idx="1095">
                  <c:v>68.00959464726931</c:v>
                </c:pt>
                <c:pt idx="1096">
                  <c:v>68.009683742856339</c:v>
                </c:pt>
                <c:pt idx="1097">
                  <c:v>68.009772075621882</c:v>
                </c:pt>
                <c:pt idx="1098">
                  <c:v>68.009859652096111</c:v>
                </c:pt>
                <c:pt idx="1099">
                  <c:v>68.009946478753292</c:v>
                </c:pt>
                <c:pt idx="1100">
                  <c:v>68.010032562012327</c:v>
                </c:pt>
                <c:pt idx="1101">
                  <c:v>68.010117908237135</c:v>
                </c:pt>
                <c:pt idx="1102">
                  <c:v>68.01020252373722</c:v>
                </c:pt>
                <c:pt idx="1103">
                  <c:v>68.010286414768075</c:v>
                </c:pt>
                <c:pt idx="1104">
                  <c:v>68.010369587531628</c:v>
                </c:pt>
                <c:pt idx="1105">
                  <c:v>68.010452048176759</c:v>
                </c:pt>
                <c:pt idx="1106">
                  <c:v>68.010533802799699</c:v>
                </c:pt>
                <c:pt idx="1107">
                  <c:v>68.010614857444551</c:v>
                </c:pt>
                <c:pt idx="1108">
                  <c:v>68.010695218103649</c:v>
                </c:pt>
                <c:pt idx="1109">
                  <c:v>68.010774890718054</c:v>
                </c:pt>
                <c:pt idx="1110">
                  <c:v>68.010853881177965</c:v>
                </c:pt>
                <c:pt idx="1111">
                  <c:v>68.010932195323221</c:v>
                </c:pt>
                <c:pt idx="1112">
                  <c:v>68.011009838943608</c:v>
                </c:pt>
                <c:pt idx="1113">
                  <c:v>68.011086817779415</c:v>
                </c:pt>
                <c:pt idx="1114">
                  <c:v>68.011163137521777</c:v>
                </c:pt>
                <c:pt idx="1115">
                  <c:v>68.011238803813143</c:v>
                </c:pt>
                <c:pt idx="1116">
                  <c:v>68.011313822247644</c:v>
                </c:pt>
                <c:pt idx="1117">
                  <c:v>68.011388198371534</c:v>
                </c:pt>
                <c:pt idx="1118">
                  <c:v>68.01146193768362</c:v>
                </c:pt>
                <c:pt idx="1119">
                  <c:v>68.011535045635625</c:v>
                </c:pt>
                <c:pt idx="1120">
                  <c:v>68.01160752763262</c:v>
                </c:pt>
                <c:pt idx="1121">
                  <c:v>68.011679389033418</c:v>
                </c:pt>
                <c:pt idx="1122">
                  <c:v>68.01175063515096</c:v>
                </c:pt>
                <c:pt idx="1123">
                  <c:v>68.011821271252714</c:v>
                </c:pt>
                <c:pt idx="1124">
                  <c:v>68.011891302561054</c:v>
                </c:pt>
                <c:pt idx="1125">
                  <c:v>68.011960734253691</c:v>
                </c:pt>
                <c:pt idx="1126">
                  <c:v>68.012029571463984</c:v>
                </c:pt>
                <c:pt idx="1127">
                  <c:v>68.012097819281365</c:v>
                </c:pt>
                <c:pt idx="1128">
                  <c:v>68.012165482751712</c:v>
                </c:pt>
                <c:pt idx="1129">
                  <c:v>68.012232566877699</c:v>
                </c:pt>
                <c:pt idx="1130">
                  <c:v>68.0122990766192</c:v>
                </c:pt>
                <c:pt idx="1131">
                  <c:v>68.012365016893625</c:v>
                </c:pt>
                <c:pt idx="1132">
                  <c:v>68.012430392576306</c:v>
                </c:pt>
                <c:pt idx="1133">
                  <c:v>68.012495208500823</c:v>
                </c:pt>
                <c:pt idx="1134">
                  <c:v>68.012559469459404</c:v>
                </c:pt>
                <c:pt idx="1135">
                  <c:v>68.012623180203263</c:v>
                </c:pt>
                <c:pt idx="1136">
                  <c:v>68.012686345442916</c:v>
                </c:pt>
                <c:pt idx="1137">
                  <c:v>68.012748969848587</c:v>
                </c:pt>
                <c:pt idx="1138">
                  <c:v>68.012811058050531</c:v>
                </c:pt>
                <c:pt idx="1139">
                  <c:v>68.012872614639321</c:v>
                </c:pt>
                <c:pt idx="1140">
                  <c:v>68.012933644166324</c:v>
                </c:pt>
                <c:pt idx="1141">
                  <c:v>68.012994151143857</c:v>
                </c:pt>
                <c:pt idx="1142">
                  <c:v>68.013054140045682</c:v>
                </c:pt>
                <c:pt idx="1143">
                  <c:v>68.013113615307219</c:v>
                </c:pt>
                <c:pt idx="1144">
                  <c:v>68.013172581325961</c:v>
                </c:pt>
                <c:pt idx="1145">
                  <c:v>68.01323104246174</c:v>
                </c:pt>
                <c:pt idx="1146">
                  <c:v>68.013289003037059</c:v>
                </c:pt>
                <c:pt idx="1147">
                  <c:v>68.013346467337442</c:v>
                </c:pt>
                <c:pt idx="1148">
                  <c:v>68.013403439611722</c:v>
                </c:pt>
                <c:pt idx="1149">
                  <c:v>68.013459924072365</c:v>
                </c:pt>
                <c:pt idx="1150">
                  <c:v>68.013515924895771</c:v>
                </c:pt>
                <c:pt idx="1151">
                  <c:v>68.013571446222613</c:v>
                </c:pt>
                <c:pt idx="1152">
                  <c:v>68.013626492158082</c:v>
                </c:pt>
                <c:pt idx="1153">
                  <c:v>68.013681066772264</c:v>
                </c:pt>
                <c:pt idx="1154">
                  <c:v>68.01373517410039</c:v>
                </c:pt>
                <c:pt idx="1155">
                  <c:v>68.013788818143169</c:v>
                </c:pt>
                <c:pt idx="1156">
                  <c:v>68.013842002867008</c:v>
                </c:pt>
                <c:pt idx="1157">
                  <c:v>68.013894732204434</c:v>
                </c:pt>
                <c:pt idx="1158">
                  <c:v>68.013947010054267</c:v>
                </c:pt>
                <c:pt idx="1159">
                  <c:v>68.013998840281957</c:v>
                </c:pt>
                <c:pt idx="1160">
                  <c:v>68.014050226719888</c:v>
                </c:pt>
                <c:pt idx="1161">
                  <c:v>68.014101173167603</c:v>
                </c:pt>
                <c:pt idx="1162">
                  <c:v>68.014151683392171</c:v>
                </c:pt>
                <c:pt idx="1163">
                  <c:v>68.014201761128348</c:v>
                </c:pt>
                <c:pt idx="1164">
                  <c:v>68.01425141007897</c:v>
                </c:pt>
                <c:pt idx="1165">
                  <c:v>68.01430063391517</c:v>
                </c:pt>
                <c:pt idx="1166">
                  <c:v>68.014349436276632</c:v>
                </c:pt>
                <c:pt idx="1167">
                  <c:v>68.014397820771904</c:v>
                </c:pt>
                <c:pt idx="1168">
                  <c:v>68.014445790978641</c:v>
                </c:pt>
                <c:pt idx="1169">
                  <c:v>68.014493350443857</c:v>
                </c:pt>
                <c:pt idx="1170">
                  <c:v>68.014540502684227</c:v>
                </c:pt>
                <c:pt idx="1171">
                  <c:v>68.014587251186299</c:v>
                </c:pt>
                <c:pt idx="1172">
                  <c:v>68.014633599406778</c:v>
                </c:pt>
                <c:pt idx="1173">
                  <c:v>68.014679550772811</c:v>
                </c:pt>
                <c:pt idx="1174">
                  <c:v>68.014725108682157</c:v>
                </c:pt>
                <c:pt idx="1175">
                  <c:v>68.014770276503512</c:v>
                </c:pt>
                <c:pt idx="1176">
                  <c:v>68.014815057576754</c:v>
                </c:pt>
                <c:pt idx="1177">
                  <c:v>68.014859455213141</c:v>
                </c:pt>
                <c:pt idx="1178">
                  <c:v>68.014903472695593</c:v>
                </c:pt>
                <c:pt idx="1179">
                  <c:v>68.014947113278922</c:v>
                </c:pt>
                <c:pt idx="1180">
                  <c:v>68.014990380190085</c:v>
                </c:pt>
                <c:pt idx="1181">
                  <c:v>68.015033276628429</c:v>
                </c:pt>
                <c:pt idx="1182">
                  <c:v>68.015075805765875</c:v>
                </c:pt>
                <c:pt idx="1183">
                  <c:v>68.015117970747212</c:v>
                </c:pt>
                <c:pt idx="1184">
                  <c:v>68.015159774690332</c:v>
                </c:pt>
                <c:pt idx="1185">
                  <c:v>68.015201220686379</c:v>
                </c:pt>
                <c:pt idx="1186">
                  <c:v>68.015242311800094</c:v>
                </c:pt>
                <c:pt idx="1187">
                  <c:v>68.015283051069929</c:v>
                </c:pt>
                <c:pt idx="1188">
                  <c:v>68.015323441508372</c:v>
                </c:pt>
                <c:pt idx="1189">
                  <c:v>68.015363486102089</c:v>
                </c:pt>
                <c:pt idx="1190">
                  <c:v>68.015403187812183</c:v>
                </c:pt>
                <c:pt idx="1191">
                  <c:v>68.015442549574416</c:v>
                </c:pt>
                <c:pt idx="1192">
                  <c:v>68.015481574299415</c:v>
                </c:pt>
                <c:pt idx="1193">
                  <c:v>68.01552026487289</c:v>
                </c:pt>
                <c:pt idx="1194">
                  <c:v>68.015558624155844</c:v>
                </c:pt>
                <c:pt idx="1195">
                  <c:v>68.015596654984805</c:v>
                </c:pt>
                <c:pt idx="1196">
                  <c:v>68.015634360171973</c:v>
                </c:pt>
                <c:pt idx="1197">
                  <c:v>68.015671742505518</c:v>
                </c:pt>
                <c:pt idx="1198">
                  <c:v>68.015708804749721</c:v>
                </c:pt>
                <c:pt idx="1199">
                  <c:v>68.015745549645189</c:v>
                </c:pt>
                <c:pt idx="1200">
                  <c:v>68.015781979909107</c:v>
                </c:pt>
                <c:pt idx="1201">
                  <c:v>68.015818098235357</c:v>
                </c:pt>
                <c:pt idx="1202">
                  <c:v>68.015853907294769</c:v>
                </c:pt>
                <c:pt idx="1203">
                  <c:v>68.015889409735308</c:v>
                </c:pt>
                <c:pt idx="1204">
                  <c:v>68.015924608182274</c:v>
                </c:pt>
                <c:pt idx="1205">
                  <c:v>68.015959505238499</c:v>
                </c:pt>
                <c:pt idx="1206">
                  <c:v>68.015994103484516</c:v>
                </c:pt>
                <c:pt idx="1207">
                  <c:v>68.016028405478778</c:v>
                </c:pt>
                <c:pt idx="1208">
                  <c:v>68.016062413757822</c:v>
                </c:pt>
                <c:pt idx="1209">
                  <c:v>68.016096130836488</c:v>
                </c:pt>
                <c:pt idx="1210">
                  <c:v>68.016129559208068</c:v>
                </c:pt>
                <c:pt idx="1211">
                  <c:v>68.016162701344498</c:v>
                </c:pt>
                <c:pt idx="1212">
                  <c:v>68.016195559696598</c:v>
                </c:pt>
                <c:pt idx="1213">
                  <c:v>68.016228136694181</c:v>
                </c:pt>
                <c:pt idx="1214">
                  <c:v>68.016260434746215</c:v>
                </c:pt>
                <c:pt idx="1215">
                  <c:v>68.016292456241132</c:v>
                </c:pt>
                <c:pt idx="1216">
                  <c:v>68.016324203546816</c:v>
                </c:pt>
                <c:pt idx="1217">
                  <c:v>68.016355679010985</c:v>
                </c:pt>
                <c:pt idx="1218">
                  <c:v>68.016386884961165</c:v>
                </c:pt>
                <c:pt idx="1219">
                  <c:v>68.016417823704984</c:v>
                </c:pt>
                <c:pt idx="1220">
                  <c:v>68.016448497530362</c:v>
                </c:pt>
                <c:pt idx="1221">
                  <c:v>68.016478908705565</c:v>
                </c:pt>
                <c:pt idx="1222">
                  <c:v>68.016509059479475</c:v>
                </c:pt>
                <c:pt idx="1223">
                  <c:v>68.016538952081703</c:v>
                </c:pt>
                <c:pt idx="1224">
                  <c:v>68.016568588722791</c:v>
                </c:pt>
                <c:pt idx="1225">
                  <c:v>68.016597971594351</c:v>
                </c:pt>
                <c:pt idx="1226">
                  <c:v>68.016627102869208</c:v>
                </c:pt>
                <c:pt idx="1227">
                  <c:v>68.0166559847016</c:v>
                </c:pt>
                <c:pt idx="1228">
                  <c:v>68.016684619227348</c:v>
                </c:pt>
                <c:pt idx="1229">
                  <c:v>68.016713008563954</c:v>
                </c:pt>
                <c:pt idx="1230">
                  <c:v>68.016741154810788</c:v>
                </c:pt>
                <c:pt idx="1231">
                  <c:v>68.01676906004927</c:v>
                </c:pt>
                <c:pt idx="1232">
                  <c:v>68.016796726343003</c:v>
                </c:pt>
                <c:pt idx="1233">
                  <c:v>68.016824155737865</c:v>
                </c:pt>
                <c:pt idx="1234">
                  <c:v>68.016851350262314</c:v>
                </c:pt>
                <c:pt idx="1235">
                  <c:v>68.016878311927343</c:v>
                </c:pt>
                <c:pt idx="1236">
                  <c:v>68.016905042726805</c:v>
                </c:pt>
                <c:pt idx="1237">
                  <c:v>68.016931544637444</c:v>
                </c:pt>
                <c:pt idx="1238">
                  <c:v>68.01695781961908</c:v>
                </c:pt>
                <c:pt idx="1239">
                  <c:v>68.016983869614748</c:v>
                </c:pt>
                <c:pt idx="1240">
                  <c:v>68.017009696550886</c:v>
                </c:pt>
                <c:pt idx="1241">
                  <c:v>68.017035302337405</c:v>
                </c:pt>
                <c:pt idx="1242">
                  <c:v>68.017060688867872</c:v>
                </c:pt>
                <c:pt idx="1243">
                  <c:v>68.017085858019627</c:v>
                </c:pt>
                <c:pt idx="1244">
                  <c:v>68.017110811653978</c:v>
                </c:pt>
                <c:pt idx="1245">
                  <c:v>68.017135551616249</c:v>
                </c:pt>
                <c:pt idx="1246">
                  <c:v>68.017160079736001</c:v>
                </c:pt>
                <c:pt idx="1247">
                  <c:v>68.017184397827108</c:v>
                </c:pt>
                <c:pt idx="1248">
                  <c:v>68.017208507687926</c:v>
                </c:pt>
                <c:pt idx="1249">
                  <c:v>68.017232411101403</c:v>
                </c:pt>
                <c:pt idx="1250">
                  <c:v>68.017256109835245</c:v>
                </c:pt>
                <c:pt idx="1251">
                  <c:v>68.017279605641988</c:v>
                </c:pt>
                <c:pt idx="1252">
                  <c:v>68.017302900259196</c:v>
                </c:pt>
                <c:pt idx="1253">
                  <c:v>68.017325995409564</c:v>
                </c:pt>
                <c:pt idx="1254">
                  <c:v>68.017348892800982</c:v>
                </c:pt>
                <c:pt idx="1255">
                  <c:v>68.017371594126757</c:v>
                </c:pt>
                <c:pt idx="1256">
                  <c:v>68.017394101065705</c:v>
                </c:pt>
                <c:pt idx="1257">
                  <c:v>68.01741641528227</c:v>
                </c:pt>
                <c:pt idx="1258">
                  <c:v>68.017438538426617</c:v>
                </c:pt>
                <c:pt idx="1259">
                  <c:v>68.017460472134786</c:v>
                </c:pt>
                <c:pt idx="1260">
                  <c:v>68.017482218028846</c:v>
                </c:pt>
                <c:pt idx="1261">
                  <c:v>68.017503777716939</c:v>
                </c:pt>
                <c:pt idx="1262">
                  <c:v>68.017525152793468</c:v>
                </c:pt>
                <c:pt idx="1263">
                  <c:v>68.017546344839147</c:v>
                </c:pt>
                <c:pt idx="1264">
                  <c:v>68.017567355421193</c:v>
                </c:pt>
                <c:pt idx="1265">
                  <c:v>68.017588186093391</c:v>
                </c:pt>
                <c:pt idx="1266">
                  <c:v>68.017608838396228</c:v>
                </c:pt>
                <c:pt idx="1267">
                  <c:v>68.017629313856972</c:v>
                </c:pt>
                <c:pt idx="1268">
                  <c:v>68.017649613989875</c:v>
                </c:pt>
                <c:pt idx="1269">
                  <c:v>68.017669740296157</c:v>
                </c:pt>
                <c:pt idx="1270">
                  <c:v>68.01768969426422</c:v>
                </c:pt>
                <c:pt idx="1271">
                  <c:v>68.017709477369735</c:v>
                </c:pt>
                <c:pt idx="1272">
                  <c:v>68.017729091075708</c:v>
                </c:pt>
                <c:pt idx="1273">
                  <c:v>68.017748536832627</c:v>
                </c:pt>
                <c:pt idx="1274">
                  <c:v>68.017767816078575</c:v>
                </c:pt>
                <c:pt idx="1275">
                  <c:v>68.017786930239311</c:v>
                </c:pt>
                <c:pt idx="1276">
                  <c:v>68.017805880728375</c:v>
                </c:pt>
                <c:pt idx="1277">
                  <c:v>68.017824668947242</c:v>
                </c:pt>
                <c:pt idx="1278">
                  <c:v>68.017843296285349</c:v>
                </c:pt>
                <c:pt idx="1279">
                  <c:v>68.017861764120255</c:v>
                </c:pt>
                <c:pt idx="1280">
                  <c:v>68.017880073817707</c:v>
                </c:pt>
                <c:pt idx="1281">
                  <c:v>68.017898226731788</c:v>
                </c:pt>
                <c:pt idx="1282">
                  <c:v>68.017916224204981</c:v>
                </c:pt>
                <c:pt idx="1283">
                  <c:v>68.017934067568234</c:v>
                </c:pt>
                <c:pt idx="1284">
                  <c:v>68.017951758141137</c:v>
                </c:pt>
                <c:pt idx="1285">
                  <c:v>68.017969297231986</c:v>
                </c:pt>
                <c:pt idx="1286">
                  <c:v>68.01798668613786</c:v>
                </c:pt>
                <c:pt idx="1287">
                  <c:v>68.018003926144743</c:v>
                </c:pt>
                <c:pt idx="1288">
                  <c:v>68.018021018527591</c:v>
                </c:pt>
                <c:pt idx="1289">
                  <c:v>68.018037964550444</c:v>
                </c:pt>
                <c:pt idx="1290">
                  <c:v>68.018054765466545</c:v>
                </c:pt>
                <c:pt idx="1291">
                  <c:v>68.018071422518389</c:v>
                </c:pt>
                <c:pt idx="1292">
                  <c:v>68.018087936937818</c:v>
                </c:pt>
                <c:pt idx="1293">
                  <c:v>68.018104309946168</c:v>
                </c:pt>
                <c:pt idx="1294">
                  <c:v>68.018120542754275</c:v>
                </c:pt>
                <c:pt idx="1295">
                  <c:v>68.01813663656263</c:v>
                </c:pt>
                <c:pt idx="1296">
                  <c:v>68.018152592561435</c:v>
                </c:pt>
                <c:pt idx="1297">
                  <c:v>68.018168411930702</c:v>
                </c:pt>
                <c:pt idx="1298">
                  <c:v>68.018184095840368</c:v>
                </c:pt>
                <c:pt idx="1299">
                  <c:v>68.018199645450309</c:v>
                </c:pt>
                <c:pt idx="1300">
                  <c:v>68.018215061910482</c:v>
                </c:pt>
                <c:pt idx="1301">
                  <c:v>68.018230346361022</c:v>
                </c:pt>
                <c:pt idx="1302">
                  <c:v>68.018245499932291</c:v>
                </c:pt>
                <c:pt idx="1303">
                  <c:v>68.018260523744942</c:v>
                </c:pt>
                <c:pt idx="1304">
                  <c:v>68.018275418910079</c:v>
                </c:pt>
                <c:pt idx="1305">
                  <c:v>68.018290186529271</c:v>
                </c:pt>
                <c:pt idx="1306">
                  <c:v>68.018304827694635</c:v>
                </c:pt>
                <c:pt idx="1307">
                  <c:v>68.018319343488969</c:v>
                </c:pt>
                <c:pt idx="1308">
                  <c:v>68.018333734985802</c:v>
                </c:pt>
                <c:pt idx="1309">
                  <c:v>68.018348003249429</c:v>
                </c:pt>
                <c:pt idx="1310">
                  <c:v>68.01836214933509</c:v>
                </c:pt>
                <c:pt idx="1311">
                  <c:v>68.018376174288932</c:v>
                </c:pt>
                <c:pt idx="1312">
                  <c:v>68.018390079148176</c:v>
                </c:pt>
                <c:pt idx="1313">
                  <c:v>68.018403864941192</c:v>
                </c:pt>
                <c:pt idx="1314">
                  <c:v>68.018417532687465</c:v>
                </c:pt>
                <c:pt idx="1315">
                  <c:v>68.018431083397829</c:v>
                </c:pt>
                <c:pt idx="1316">
                  <c:v>68.018444518074432</c:v>
                </c:pt>
                <c:pt idx="1317">
                  <c:v>68.018457837710812</c:v>
                </c:pt>
                <c:pt idx="1318">
                  <c:v>68.018471043292053</c:v>
                </c:pt>
                <c:pt idx="1319">
                  <c:v>68.018484135794765</c:v>
                </c:pt>
                <c:pt idx="1320">
                  <c:v>68.01849711618722</c:v>
                </c:pt>
                <c:pt idx="1321">
                  <c:v>68.018509985429375</c:v>
                </c:pt>
                <c:pt idx="1322">
                  <c:v>68.018522744473017</c:v>
                </c:pt>
                <c:pt idx="1323">
                  <c:v>68.018535394261718</c:v>
                </c:pt>
                <c:pt idx="1324">
                  <c:v>68.018547935731007</c:v>
                </c:pt>
                <c:pt idx="1325">
                  <c:v>68.018560369808398</c:v>
                </c:pt>
                <c:pt idx="1326">
                  <c:v>68.018572697413461</c:v>
                </c:pt>
                <c:pt idx="1327">
                  <c:v>68.018584919457908</c:v>
                </c:pt>
                <c:pt idx="1328">
                  <c:v>68.01859703684562</c:v>
                </c:pt>
                <c:pt idx="1329">
                  <c:v>68.018609050472733</c:v>
                </c:pt>
                <c:pt idx="1330">
                  <c:v>68.018620961227754</c:v>
                </c:pt>
                <c:pt idx="1331">
                  <c:v>68.018632769991541</c:v>
                </c:pt>
                <c:pt idx="1332">
                  <c:v>68.018644477637409</c:v>
                </c:pt>
                <c:pt idx="1333">
                  <c:v>68.018656085031239</c:v>
                </c:pt>
                <c:pt idx="1334">
                  <c:v>68.018667593031438</c:v>
                </c:pt>
                <c:pt idx="1335">
                  <c:v>68.018679002489108</c:v>
                </c:pt>
                <c:pt idx="1336">
                  <c:v>68.018690314248047</c:v>
                </c:pt>
                <c:pt idx="1337">
                  <c:v>68.018701529144835</c:v>
                </c:pt>
                <c:pt idx="1338">
                  <c:v>68.018712648008872</c:v>
                </c:pt>
                <c:pt idx="1339">
                  <c:v>68.018723671662471</c:v>
                </c:pt>
                <c:pt idx="1340">
                  <c:v>68.018734600920908</c:v>
                </c:pt>
                <c:pt idx="1341">
                  <c:v>68.018745436592454</c:v>
                </c:pt>
                <c:pt idx="1342">
                  <c:v>68.018756179478487</c:v>
                </c:pt>
                <c:pt idx="1343">
                  <c:v>68.018766830373522</c:v>
                </c:pt>
                <c:pt idx="1344">
                  <c:v>68.018777390065239</c:v>
                </c:pt>
                <c:pt idx="1345">
                  <c:v>68.018787859334608</c:v>
                </c:pt>
                <c:pt idx="1346">
                  <c:v>68.018798238955895</c:v>
                </c:pt>
                <c:pt idx="1347">
                  <c:v>68.018808529696742</c:v>
                </c:pt>
                <c:pt idx="1348">
                  <c:v>68.018818732318223</c:v>
                </c:pt>
                <c:pt idx="1349">
                  <c:v>68.018828847574881</c:v>
                </c:pt>
                <c:pt idx="1350">
                  <c:v>68.018838876214815</c:v>
                </c:pt>
                <c:pt idx="1351">
                  <c:v>68.018848818979691</c:v>
                </c:pt>
                <c:pt idx="1352">
                  <c:v>68.018858676604864</c:v>
                </c:pt>
                <c:pt idx="1353">
                  <c:v>68.018868449819365</c:v>
                </c:pt>
                <c:pt idx="1354">
                  <c:v>68.018878139345986</c:v>
                </c:pt>
                <c:pt idx="1355">
                  <c:v>68.018887745901324</c:v>
                </c:pt>
                <c:pt idx="1356">
                  <c:v>68.018897270195865</c:v>
                </c:pt>
                <c:pt idx="1357">
                  <c:v>68.018906712933997</c:v>
                </c:pt>
                <c:pt idx="1358">
                  <c:v>68.018916074814072</c:v>
                </c:pt>
                <c:pt idx="1359">
                  <c:v>68.018925356528442</c:v>
                </c:pt>
                <c:pt idx="1360">
                  <c:v>68.01893455876359</c:v>
                </c:pt>
                <c:pt idx="1361">
                  <c:v>68.018943682200074</c:v>
                </c:pt>
                <c:pt idx="1362">
                  <c:v>68.018952727512627</c:v>
                </c:pt>
                <c:pt idx="1363">
                  <c:v>68.018961695370223</c:v>
                </c:pt>
                <c:pt idx="1364">
                  <c:v>68.018970586436083</c:v>
                </c:pt>
                <c:pt idx="1365">
                  <c:v>68.018979401367787</c:v>
                </c:pt>
                <c:pt idx="1366">
                  <c:v>68.018988140817243</c:v>
                </c:pt>
                <c:pt idx="1367">
                  <c:v>68.018996805430803</c:v>
                </c:pt>
                <c:pt idx="1368">
                  <c:v>68.019005395849277</c:v>
                </c:pt>
                <c:pt idx="1369">
                  <c:v>68.019013912707976</c:v>
                </c:pt>
                <c:pt idx="1370">
                  <c:v>68.01902235663681</c:v>
                </c:pt>
                <c:pt idx="1371">
                  <c:v>68.019030728260248</c:v>
                </c:pt>
                <c:pt idx="1372">
                  <c:v>68.019039028197454</c:v>
                </c:pt>
                <c:pt idx="1373">
                  <c:v>68.019047257062226</c:v>
                </c:pt>
                <c:pt idx="1374">
                  <c:v>68.0190554154632</c:v>
                </c:pt>
                <c:pt idx="1375">
                  <c:v>68.019063504003711</c:v>
                </c:pt>
                <c:pt idx="1376">
                  <c:v>68.019071523281994</c:v>
                </c:pt>
                <c:pt idx="1377">
                  <c:v>68.019079473891125</c:v>
                </c:pt>
                <c:pt idx="1378">
                  <c:v>68.019087356419092</c:v>
                </c:pt>
                <c:pt idx="1379">
                  <c:v>68.019095171448882</c:v>
                </c:pt>
                <c:pt idx="1380">
                  <c:v>68.019102919558492</c:v>
                </c:pt>
                <c:pt idx="1381">
                  <c:v>68.019110601320932</c:v>
                </c:pt>
                <c:pt idx="1382">
                  <c:v>68.019118217304325</c:v>
                </c:pt>
                <c:pt idx="1383">
                  <c:v>68.01912576807193</c:v>
                </c:pt>
                <c:pt idx="1384">
                  <c:v>68.019133254182194</c:v>
                </c:pt>
                <c:pt idx="1385">
                  <c:v>68.019140676188769</c:v>
                </c:pt>
                <c:pt idx="1386">
                  <c:v>68.019148034640565</c:v>
                </c:pt>
                <c:pt idx="1387">
                  <c:v>68.019155330081801</c:v>
                </c:pt>
                <c:pt idx="1388">
                  <c:v>68.019162563052035</c:v>
                </c:pt>
                <c:pt idx="1389">
                  <c:v>68.019169734086191</c:v>
                </c:pt>
                <c:pt idx="1390">
                  <c:v>68.019176843714618</c:v>
                </c:pt>
                <c:pt idx="1391">
                  <c:v>68.019183892463147</c:v>
                </c:pt>
                <c:pt idx="1392">
                  <c:v>68.019190880853074</c:v>
                </c:pt>
                <c:pt idx="1393">
                  <c:v>68.019197809401234</c:v>
                </c:pt>
                <c:pt idx="1394">
                  <c:v>68.019204678620085</c:v>
                </c:pt>
                <c:pt idx="1395">
                  <c:v>68.019211489017621</c:v>
                </c:pt>
                <c:pt idx="1396">
                  <c:v>68.019218241097548</c:v>
                </c:pt>
                <c:pt idx="1397">
                  <c:v>68.019224935359219</c:v>
                </c:pt>
                <c:pt idx="1398">
                  <c:v>68.019231572297727</c:v>
                </c:pt>
                <c:pt idx="1399">
                  <c:v>68.019238152403958</c:v>
                </c:pt>
                <c:pt idx="1400">
                  <c:v>68.019244676164519</c:v>
                </c:pt>
                <c:pt idx="1401">
                  <c:v>68.019251144061926</c:v>
                </c:pt>
                <c:pt idx="1402">
                  <c:v>68.019257556574516</c:v>
                </c:pt>
                <c:pt idx="1403">
                  <c:v>68.019263914176562</c:v>
                </c:pt>
                <c:pt idx="1404">
                  <c:v>68.019270217338232</c:v>
                </c:pt>
                <c:pt idx="1405">
                  <c:v>68.019276466525724</c:v>
                </c:pt>
                <c:pt idx="1406">
                  <c:v>68.019282662201192</c:v>
                </c:pt>
                <c:pt idx="1407">
                  <c:v>68.019294894845075</c:v>
                </c:pt>
                <c:pt idx="1408">
                  <c:v>68.019300932718181</c:v>
                </c:pt>
                <c:pt idx="1409">
                  <c:v>68.019306918888745</c:v>
                </c:pt>
                <c:pt idx="1410">
                  <c:v>68.019312853799505</c:v>
                </c:pt>
                <c:pt idx="1411">
                  <c:v>68.019318737889378</c:v>
                </c:pt>
                <c:pt idx="1412">
                  <c:v>68.019324571593557</c:v>
                </c:pt>
                <c:pt idx="1413">
                  <c:v>68.019336089566934</c:v>
                </c:pt>
                <c:pt idx="1414">
                  <c:v>68.019341774687973</c:v>
                </c:pt>
                <c:pt idx="1415">
                  <c:v>68.019347411127072</c:v>
                </c:pt>
                <c:pt idx="1416">
                  <c:v>68.019352999301105</c:v>
                </c:pt>
                <c:pt idx="1417">
                  <c:v>68.01935853962334</c:v>
                </c:pt>
                <c:pt idx="1418">
                  <c:v>68.019364032503546</c:v>
                </c:pt>
                <c:pt idx="1419">
                  <c:v>68.019369478347983</c:v>
                </c:pt>
                <c:pt idx="1420">
                  <c:v>68.019374877559386</c:v>
                </c:pt>
                <c:pt idx="1421">
                  <c:v>68.019380230537081</c:v>
                </c:pt>
                <c:pt idx="1422">
                  <c:v>68.019385537676982</c:v>
                </c:pt>
                <c:pt idx="1423">
                  <c:v>68.019390799371578</c:v>
                </c:pt>
                <c:pt idx="1424">
                  <c:v>68.01939601601002</c:v>
                </c:pt>
                <c:pt idx="1425">
                  <c:v>68.019401187978133</c:v>
                </c:pt>
                <c:pt idx="1426">
                  <c:v>68.019406315658415</c:v>
                </c:pt>
                <c:pt idx="1427">
                  <c:v>68.019411399430112</c:v>
                </c:pt>
                <c:pt idx="1428">
                  <c:v>68.0194164396692</c:v>
                </c:pt>
                <c:pt idx="1429">
                  <c:v>68.019421436748473</c:v>
                </c:pt>
                <c:pt idx="1430">
                  <c:v>68.01942639103747</c:v>
                </c:pt>
                <c:pt idx="1431">
                  <c:v>68.019431302902632</c:v>
                </c:pt>
                <c:pt idx="1432">
                  <c:v>68.019436172707231</c:v>
                </c:pt>
                <c:pt idx="1433">
                  <c:v>68.019441000811412</c:v>
                </c:pt>
                <c:pt idx="1434">
                  <c:v>68.01944578757228</c:v>
                </c:pt>
                <c:pt idx="1435">
                  <c:v>68.019450533343843</c:v>
                </c:pt>
                <c:pt idx="1436">
                  <c:v>68.019455238477079</c:v>
                </c:pt>
                <c:pt idx="1437">
                  <c:v>68.019459903320012</c:v>
                </c:pt>
                <c:pt idx="1438">
                  <c:v>68.019464528217611</c:v>
                </c:pt>
                <c:pt idx="1439">
                  <c:v>68.019469113511946</c:v>
                </c:pt>
                <c:pt idx="1440">
                  <c:v>68.019473659542129</c:v>
                </c:pt>
                <c:pt idx="1441">
                  <c:v>68.01947816664439</c:v>
                </c:pt>
                <c:pt idx="1442">
                  <c:v>68.019482635152045</c:v>
                </c:pt>
                <c:pt idx="1443">
                  <c:v>68.019487065395609</c:v>
                </c:pt>
                <c:pt idx="1444">
                  <c:v>68.019491457702728</c:v>
                </c:pt>
                <c:pt idx="1445">
                  <c:v>68.019495812398247</c:v>
                </c:pt>
                <c:pt idx="1446">
                  <c:v>68.019500129804229</c:v>
                </c:pt>
                <c:pt idx="1447">
                  <c:v>68.019504410240003</c:v>
                </c:pt>
                <c:pt idx="1448">
                  <c:v>68.019508654022118</c:v>
                </c:pt>
                <c:pt idx="1449">
                  <c:v>68.019512861464463</c:v>
                </c:pt>
                <c:pt idx="1450">
                  <c:v>68.019517032878213</c:v>
                </c:pt>
                <c:pt idx="1451">
                  <c:v>68.01952116857187</c:v>
                </c:pt>
                <c:pt idx="1452">
                  <c:v>68.019525268851311</c:v>
                </c:pt>
                <c:pt idx="1453">
                  <c:v>68.019529334019779</c:v>
                </c:pt>
                <c:pt idx="1454">
                  <c:v>68.019533364377949</c:v>
                </c:pt>
                <c:pt idx="1455">
                  <c:v>68.019537360223879</c:v>
                </c:pt>
                <c:pt idx="1456">
                  <c:v>68.019541321853112</c:v>
                </c:pt>
                <c:pt idx="1457">
                  <c:v>68.019545249558647</c:v>
                </c:pt>
                <c:pt idx="1458">
                  <c:v>68.019549143630982</c:v>
                </c:pt>
                <c:pt idx="1459">
                  <c:v>68.019553004358087</c:v>
                </c:pt>
                <c:pt idx="1460">
                  <c:v>68.019556832025529</c:v>
                </c:pt>
                <c:pt idx="1461">
                  <c:v>68.019560626916373</c:v>
                </c:pt>
                <c:pt idx="1462">
                  <c:v>68.019564389311313</c:v>
                </c:pt>
                <c:pt idx="1463">
                  <c:v>68.019568119488582</c:v>
                </c:pt>
                <c:pt idx="1464">
                  <c:v>68.019571817724085</c:v>
                </c:pt>
                <c:pt idx="1465">
                  <c:v>68.019575484291337</c:v>
                </c:pt>
                <c:pt idx="1466">
                  <c:v>68.019579119461497</c:v>
                </c:pt>
                <c:pt idx="1467">
                  <c:v>68.019582723503433</c:v>
                </c:pt>
                <c:pt idx="1468">
                  <c:v>68.019586296683684</c:v>
                </c:pt>
                <c:pt idx="1469">
                  <c:v>68.019589839266544</c:v>
                </c:pt>
                <c:pt idx="1470">
                  <c:v>68.019593351514004</c:v>
                </c:pt>
                <c:pt idx="1471">
                  <c:v>68.01959683368581</c:v>
                </c:pt>
                <c:pt idx="1472">
                  <c:v>68.01960028603952</c:v>
                </c:pt>
                <c:pt idx="1473">
                  <c:v>68.019603708830473</c:v>
                </c:pt>
                <c:pt idx="1474">
                  <c:v>68.019607102311809</c:v>
                </c:pt>
                <c:pt idx="1475">
                  <c:v>68.019610466734491</c:v>
                </c:pt>
                <c:pt idx="1476">
                  <c:v>68.019613802347379</c:v>
                </c:pt>
                <c:pt idx="1477">
                  <c:v>68.019617109397146</c:v>
                </c:pt>
                <c:pt idx="1478">
                  <c:v>68.019620388128388</c:v>
                </c:pt>
                <c:pt idx="1479">
                  <c:v>68.0196236387836</c:v>
                </c:pt>
                <c:pt idx="1480">
                  <c:v>68.0196268616032</c:v>
                </c:pt>
                <c:pt idx="1481">
                  <c:v>68.019630056825534</c:v>
                </c:pt>
                <c:pt idx="1482">
                  <c:v>68.019633224686928</c:v>
                </c:pt>
                <c:pt idx="1483">
                  <c:v>68.019636365421661</c:v>
                </c:pt>
                <c:pt idx="1484">
                  <c:v>68.019639479262054</c:v>
                </c:pt>
                <c:pt idx="1485">
                  <c:v>68.019642566438364</c:v>
                </c:pt>
                <c:pt idx="1486">
                  <c:v>68.019645627178946</c:v>
                </c:pt>
                <c:pt idx="1487">
                  <c:v>68.01964866171015</c:v>
                </c:pt>
                <c:pt idx="1488">
                  <c:v>68.019651670256408</c:v>
                </c:pt>
                <c:pt idx="1489">
                  <c:v>68.019654653040234</c:v>
                </c:pt>
                <c:pt idx="1490">
                  <c:v>68.019657610282252</c:v>
                </c:pt>
                <c:pt idx="1491">
                  <c:v>68.019660542201166</c:v>
                </c:pt>
                <c:pt idx="1492">
                  <c:v>68.019663449013791</c:v>
                </c:pt>
                <c:pt idx="1493">
                  <c:v>68.019666330935152</c:v>
                </c:pt>
                <c:pt idx="1494">
                  <c:v>68.019669188178383</c:v>
                </c:pt>
                <c:pt idx="1495">
                  <c:v>68.019672020954786</c:v>
                </c:pt>
                <c:pt idx="1496">
                  <c:v>68.019674829473885</c:v>
                </c:pt>
                <c:pt idx="1497">
                  <c:v>68.019677613943401</c:v>
                </c:pt>
                <c:pt idx="1498">
                  <c:v>68.019680374569276</c:v>
                </c:pt>
                <c:pt idx="1499">
                  <c:v>68.019683111555665</c:v>
                </c:pt>
                <c:pt idx="1500">
                  <c:v>68.019685825105</c:v>
                </c:pt>
                <c:pt idx="1501">
                  <c:v>68.019688515417997</c:v>
                </c:pt>
                <c:pt idx="1502">
                  <c:v>68.019691182693592</c:v>
                </c:pt>
                <c:pt idx="1503">
                  <c:v>68.019693827129075</c:v>
                </c:pt>
                <c:pt idx="1504">
                  <c:v>68.01969644892003</c:v>
                </c:pt>
                <c:pt idx="1505">
                  <c:v>68.019699048260364</c:v>
                </c:pt>
                <c:pt idx="1506">
                  <c:v>68.019701625342307</c:v>
                </c:pt>
                <c:pt idx="1507">
                  <c:v>68.01970418035647</c:v>
                </c:pt>
                <c:pt idx="1508">
                  <c:v>68.019706713491829</c:v>
                </c:pt>
                <c:pt idx="1509">
                  <c:v>68.019709224935724</c:v>
                </c:pt>
                <c:pt idx="1510">
                  <c:v>68.019711714873893</c:v>
                </c:pt>
                <c:pt idx="1511">
                  <c:v>68.019714183490507</c:v>
                </c:pt>
                <c:pt idx="1512">
                  <c:v>68.019716630968134</c:v>
                </c:pt>
                <c:pt idx="1513">
                  <c:v>68.019719057487777</c:v>
                </c:pt>
                <c:pt idx="1514">
                  <c:v>68.019721463228919</c:v>
                </c:pt>
                <c:pt idx="1515">
                  <c:v>68.019723848369495</c:v>
                </c:pt>
                <c:pt idx="1516">
                  <c:v>68.019726213085875</c:v>
                </c:pt>
                <c:pt idx="1517">
                  <c:v>68.01972855755298</c:v>
                </c:pt>
                <c:pt idx="1518">
                  <c:v>68.019730881944199</c:v>
                </c:pt>
                <c:pt idx="1519">
                  <c:v>68.019733186431438</c:v>
                </c:pt>
                <c:pt idx="1520">
                  <c:v>68.019735471185143</c:v>
                </c:pt>
                <c:pt idx="1521">
                  <c:v>68.019737736374296</c:v>
                </c:pt>
                <c:pt idx="1522">
                  <c:v>68.019739982166413</c:v>
                </c:pt>
                <c:pt idx="1523">
                  <c:v>68.019742208727607</c:v>
                </c:pt>
                <c:pt idx="1524">
                  <c:v>68.019744416222551</c:v>
                </c:pt>
                <c:pt idx="1525">
                  <c:v>68.019746604814515</c:v>
                </c:pt>
                <c:pt idx="1526">
                  <c:v>68.019748774665345</c:v>
                </c:pt>
                <c:pt idx="1527">
                  <c:v>68.019750925935554</c:v>
                </c:pt>
                <c:pt idx="1528">
                  <c:v>68.019753058784232</c:v>
                </c:pt>
                <c:pt idx="1529">
                  <c:v>68.019755173369106</c:v>
                </c:pt>
                <c:pt idx="1530">
                  <c:v>68.019757269846608</c:v>
                </c:pt>
                <c:pt idx="1531">
                  <c:v>68.019759348371764</c:v>
                </c:pt>
                <c:pt idx="1532">
                  <c:v>68.019761409098308</c:v>
                </c:pt>
                <c:pt idx="1533">
                  <c:v>68.019763452178651</c:v>
                </c:pt>
                <c:pt idx="1534">
                  <c:v>68.019765477763912</c:v>
                </c:pt>
                <c:pt idx="1535">
                  <c:v>68.019767486003886</c:v>
                </c:pt>
                <c:pt idx="1536">
                  <c:v>68.019769477047106</c:v>
                </c:pt>
                <c:pt idx="1537">
                  <c:v>68.019771451040839</c:v>
                </c:pt>
                <c:pt idx="1538">
                  <c:v>68.019773408131059</c:v>
                </c:pt>
                <c:pt idx="1539">
                  <c:v>68.019775348462531</c:v>
                </c:pt>
                <c:pt idx="1540">
                  <c:v>68.019777272178743</c:v>
                </c:pt>
                <c:pt idx="1541">
                  <c:v>68.019779179422002</c:v>
                </c:pt>
                <c:pt idx="1542">
                  <c:v>68.019781070333337</c:v>
                </c:pt>
                <c:pt idx="1543">
                  <c:v>68.019782945052626</c:v>
                </c:pt>
                <c:pt idx="1544">
                  <c:v>68.019784803718508</c:v>
                </c:pt>
                <c:pt idx="1545">
                  <c:v>68.019786646468447</c:v>
                </c:pt>
                <c:pt idx="1546">
                  <c:v>68.019788473438723</c:v>
                </c:pt>
                <c:pt idx="1547">
                  <c:v>68.019790284764483</c:v>
                </c:pt>
                <c:pt idx="1548">
                  <c:v>68.019792080579677</c:v>
                </c:pt>
                <c:pt idx="1549">
                  <c:v>68.019793861017135</c:v>
                </c:pt>
                <c:pt idx="1550">
                  <c:v>68.01979562620852</c:v>
                </c:pt>
                <c:pt idx="1551">
                  <c:v>68.019797376284387</c:v>
                </c:pt>
                <c:pt idx="1552">
                  <c:v>68.019799111374198</c:v>
                </c:pt>
                <c:pt idx="1553">
                  <c:v>68.019800831606247</c:v>
                </c:pt>
                <c:pt idx="1554">
                  <c:v>68.019802537107779</c:v>
                </c:pt>
                <c:pt idx="1555">
                  <c:v>68.019804228004929</c:v>
                </c:pt>
                <c:pt idx="1556">
                  <c:v>68.019805904422753</c:v>
                </c:pt>
                <c:pt idx="1557">
                  <c:v>68.019807566485241</c:v>
                </c:pt>
                <c:pt idx="1558">
                  <c:v>68.01980921431533</c:v>
                </c:pt>
                <c:pt idx="1559">
                  <c:v>68.019810848034865</c:v>
                </c:pt>
                <c:pt idx="1560">
                  <c:v>68.019812467764709</c:v>
                </c:pt>
                <c:pt idx="1561">
                  <c:v>68.01981407362463</c:v>
                </c:pt>
                <c:pt idx="1562">
                  <c:v>68.019815665733404</c:v>
                </c:pt>
                <c:pt idx="1563">
                  <c:v>68.019817244208795</c:v>
                </c:pt>
                <c:pt idx="1564">
                  <c:v>68.019818809167546</c:v>
                </c:pt>
                <c:pt idx="1565">
                  <c:v>68.019820360725376</c:v>
                </c:pt>
                <c:pt idx="1566">
                  <c:v>68.01982189899708</c:v>
                </c:pt>
                <c:pt idx="1567">
                  <c:v>68.019823424096387</c:v>
                </c:pt>
                <c:pt idx="1568">
                  <c:v>68.019824936136118</c:v>
                </c:pt>
                <c:pt idx="1569">
                  <c:v>68.019826435228083</c:v>
                </c:pt>
                <c:pt idx="1570">
                  <c:v>68.019827921483184</c:v>
                </c:pt>
                <c:pt idx="1571">
                  <c:v>68.019829395011314</c:v>
                </c:pt>
                <c:pt idx="1572">
                  <c:v>68.019830855921484</c:v>
                </c:pt>
                <c:pt idx="1573">
                  <c:v>68.01983230432171</c:v>
                </c:pt>
                <c:pt idx="1574">
                  <c:v>68.019833740319143</c:v>
                </c:pt>
                <c:pt idx="1575">
                  <c:v>68.01983516401998</c:v>
                </c:pt>
                <c:pt idx="1576">
                  <c:v>68.01983657552951</c:v>
                </c:pt>
                <c:pt idx="1577">
                  <c:v>68.019837974952139</c:v>
                </c:pt>
                <c:pt idx="1578">
                  <c:v>68.019839362391366</c:v>
                </c:pt>
                <c:pt idx="1579">
                  <c:v>68.019840737949806</c:v>
                </c:pt>
                <c:pt idx="1580">
                  <c:v>68.019842101729182</c:v>
                </c:pt>
                <c:pt idx="1581">
                  <c:v>68.01984345383039</c:v>
                </c:pt>
                <c:pt idx="1582">
                  <c:v>68.019844794353403</c:v>
                </c:pt>
                <c:pt idx="1583">
                  <c:v>68.019846123397372</c:v>
                </c:pt>
                <c:pt idx="1584">
                  <c:v>68.019847441060591</c:v>
                </c:pt>
                <c:pt idx="1585">
                  <c:v>68.019848747440534</c:v>
                </c:pt>
                <c:pt idx="1586">
                  <c:v>68.019850042633792</c:v>
                </c:pt>
                <c:pt idx="1587">
                  <c:v>68.019851326736173</c:v>
                </c:pt>
                <c:pt idx="1588">
                  <c:v>68.01985259984265</c:v>
                </c:pt>
                <c:pt idx="1589">
                  <c:v>68.019853862047384</c:v>
                </c:pt>
                <c:pt idx="1590">
                  <c:v>68.019855113443725</c:v>
                </c:pt>
                <c:pt idx="1591">
                  <c:v>68.019856354124215</c:v>
                </c:pt>
                <c:pt idx="1592">
                  <c:v>68.019857584180642</c:v>
                </c:pt>
                <c:pt idx="1593">
                  <c:v>68.019858803703954</c:v>
                </c:pt>
                <c:pt idx="1594">
                  <c:v>68.019860012784335</c:v>
                </c:pt>
                <c:pt idx="1595">
                  <c:v>68.019861211511255</c:v>
                </c:pt>
                <c:pt idx="1596">
                  <c:v>68.019862399973334</c:v>
                </c:pt>
                <c:pt idx="1597">
                  <c:v>68.019863578258494</c:v>
                </c:pt>
                <c:pt idx="1598">
                  <c:v>68.019864746453862</c:v>
                </c:pt>
                <c:pt idx="1599">
                  <c:v>68.019865904645854</c:v>
                </c:pt>
                <c:pt idx="1600">
                  <c:v>68.019867052920105</c:v>
                </c:pt>
                <c:pt idx="1601">
                  <c:v>68.019868191361581</c:v>
                </c:pt>
                <c:pt idx="1602">
                  <c:v>68.01986932005444</c:v>
                </c:pt>
                <c:pt idx="1603">
                  <c:v>68.019870439082183</c:v>
                </c:pt>
                <c:pt idx="1604">
                  <c:v>68.019871548527576</c:v>
                </c:pt>
                <c:pt idx="1605">
                  <c:v>68.019872648472671</c:v>
                </c:pt>
                <c:pt idx="1606">
                  <c:v>68.019873738998797</c:v>
                </c:pt>
                <c:pt idx="1607">
                  <c:v>68.019874820186629</c:v>
                </c:pt>
                <c:pt idx="1608">
                  <c:v>68.019875892116147</c:v>
                </c:pt>
                <c:pt idx="1609">
                  <c:v>68.019876954866604</c:v>
                </c:pt>
                <c:pt idx="1610">
                  <c:v>68.019878008516613</c:v>
                </c:pt>
                <c:pt idx="1611">
                  <c:v>68.019879053144109</c:v>
                </c:pt>
                <c:pt idx="1612">
                  <c:v>68.019880088826326</c:v>
                </c:pt>
                <c:pt idx="1613">
                  <c:v>68.01988111563989</c:v>
                </c:pt>
                <c:pt idx="1614">
                  <c:v>68.019882133660744</c:v>
                </c:pt>
                <c:pt idx="1615">
                  <c:v>68.019883142964161</c:v>
                </c:pt>
                <c:pt idx="1616">
                  <c:v>68.019884143624807</c:v>
                </c:pt>
                <c:pt idx="1617">
                  <c:v>68.019885135716677</c:v>
                </c:pt>
                <c:pt idx="1618">
                  <c:v>68.019886119313171</c:v>
                </c:pt>
                <c:pt idx="1619">
                  <c:v>68.019887094487004</c:v>
                </c:pt>
                <c:pt idx="1620">
                  <c:v>68.019888061310311</c:v>
                </c:pt>
                <c:pt idx="1621">
                  <c:v>68.019889019854602</c:v>
                </c:pt>
                <c:pt idx="1622">
                  <c:v>68.019889970190789</c:v>
                </c:pt>
                <c:pt idx="1623">
                  <c:v>68.01989091238913</c:v>
                </c:pt>
                <c:pt idx="1624">
                  <c:v>68.019891846519315</c:v>
                </c:pt>
                <c:pt idx="1625">
                  <c:v>68.019892772650451</c:v>
                </c:pt>
                <c:pt idx="1626">
                  <c:v>68.019893690851021</c:v>
                </c:pt>
                <c:pt idx="1627">
                  <c:v>68.019894601188923</c:v>
                </c:pt>
                <c:pt idx="1628">
                  <c:v>68.019895503731505</c:v>
                </c:pt>
                <c:pt idx="1629">
                  <c:v>68.019896398545512</c:v>
                </c:pt>
                <c:pt idx="1630">
                  <c:v>68.019897285697127</c:v>
                </c:pt>
                <c:pt idx="1631">
                  <c:v>68.019898165251959</c:v>
                </c:pt>
                <c:pt idx="1632">
                  <c:v>68.019899037275067</c:v>
                </c:pt>
                <c:pt idx="1633">
                  <c:v>68.019899901830954</c:v>
                </c:pt>
                <c:pt idx="1634">
                  <c:v>68.019900758983539</c:v>
                </c:pt>
                <c:pt idx="1635">
                  <c:v>68.019901608796232</c:v>
                </c:pt>
                <c:pt idx="1636">
                  <c:v>68.019902451331873</c:v>
                </c:pt>
                <c:pt idx="1637">
                  <c:v>68.019903286652792</c:v>
                </c:pt>
                <c:pt idx="1638">
                  <c:v>68.019904114820775</c:v>
                </c:pt>
                <c:pt idx="1639">
                  <c:v>68.019904935897046</c:v>
                </c:pt>
                <c:pt idx="1640">
                  <c:v>68.019905749942353</c:v>
                </c:pt>
                <c:pt idx="1641">
                  <c:v>68.019906557016895</c:v>
                </c:pt>
                <c:pt idx="1642">
                  <c:v>68.019907357180372</c:v>
                </c:pt>
                <c:pt idx="1643">
                  <c:v>68.019908150491958</c:v>
                </c:pt>
                <c:pt idx="1644">
                  <c:v>68.019908937010314</c:v>
                </c:pt>
                <c:pt idx="1645">
                  <c:v>68.019909716793634</c:v>
                </c:pt>
                <c:pt idx="1646">
                  <c:v>68.019910489899573</c:v>
                </c:pt>
                <c:pt idx="1647">
                  <c:v>68.019911256385328</c:v>
                </c:pt>
                <c:pt idx="1648">
                  <c:v>68.019912016307572</c:v>
                </c:pt>
                <c:pt idx="1649">
                  <c:v>68.019912769722509</c:v>
                </c:pt>
                <c:pt idx="1650">
                  <c:v>68.019913516685875</c:v>
                </c:pt>
                <c:pt idx="1651">
                  <c:v>68.019914257252907</c:v>
                </c:pt>
                <c:pt idx="1652">
                  <c:v>68.019914991478373</c:v>
                </c:pt>
                <c:pt idx="1653">
                  <c:v>68.019915719416588</c:v>
                </c:pt>
                <c:pt idx="1654">
                  <c:v>68.019916441121381</c:v>
                </c:pt>
                <c:pt idx="1655">
                  <c:v>68.01991715664613</c:v>
                </c:pt>
                <c:pt idx="1656">
                  <c:v>68.01991786604377</c:v>
                </c:pt>
                <c:pt idx="1657">
                  <c:v>68.019918569366737</c:v>
                </c:pt>
                <c:pt idx="1658">
                  <c:v>68.019919266667088</c:v>
                </c:pt>
                <c:pt idx="1659">
                  <c:v>68.019919957996365</c:v>
                </c:pt>
                <c:pt idx="1660">
                  <c:v>68.019920643405712</c:v>
                </c:pt>
                <c:pt idx="1661">
                  <c:v>68.019921322945805</c:v>
                </c:pt>
                <c:pt idx="1662">
                  <c:v>68.019921996666938</c:v>
                </c:pt>
                <c:pt idx="1663">
                  <c:v>68.019922664618903</c:v>
                </c:pt>
                <c:pt idx="1664">
                  <c:v>68.019923326851128</c:v>
                </c:pt>
                <c:pt idx="1665">
                  <c:v>68.019923983412582</c:v>
                </c:pt>
                <c:pt idx="1666">
                  <c:v>68.019924634351824</c:v>
                </c:pt>
                <c:pt idx="1667">
                  <c:v>68.019925279717</c:v>
                </c:pt>
                <c:pt idx="1668">
                  <c:v>68.019925919555831</c:v>
                </c:pt>
                <c:pt idx="1669">
                  <c:v>68.019926553915639</c:v>
                </c:pt>
                <c:pt idx="1670">
                  <c:v>68.019927182843361</c:v>
                </c:pt>
                <c:pt idx="1671">
                  <c:v>68.01992780638551</c:v>
                </c:pt>
                <c:pt idx="1672">
                  <c:v>68.019928424588187</c:v>
                </c:pt>
                <c:pt idx="1673">
                  <c:v>68.019929037497121</c:v>
                </c:pt>
                <c:pt idx="1674">
                  <c:v>68.019929645157646</c:v>
                </c:pt>
                <c:pt idx="1675">
                  <c:v>68.019930247614695</c:v>
                </c:pt>
                <c:pt idx="1676">
                  <c:v>68.019930844912849</c:v>
                </c:pt>
                <c:pt idx="1677">
                  <c:v>68.019931437096261</c:v>
                </c:pt>
                <c:pt idx="1678">
                  <c:v>68.019932024208728</c:v>
                </c:pt>
                <c:pt idx="1679">
                  <c:v>68.019932606293693</c:v>
                </c:pt>
                <c:pt idx="1680">
                  <c:v>68.019933183394187</c:v>
                </c:pt>
                <c:pt idx="1681">
                  <c:v>68.019933755552913</c:v>
                </c:pt>
                <c:pt idx="1682">
                  <c:v>68.019934322812176</c:v>
                </c:pt>
                <c:pt idx="1683">
                  <c:v>68.019934885213928</c:v>
                </c:pt>
                <c:pt idx="1684">
                  <c:v>68.019935442799763</c:v>
                </c:pt>
                <c:pt idx="1685">
                  <c:v>68.019935995610922</c:v>
                </c:pt>
                <c:pt idx="1686">
                  <c:v>68.019936543688303</c:v>
                </c:pt>
                <c:pt idx="1687">
                  <c:v>68.019937087072435</c:v>
                </c:pt>
                <c:pt idx="1688">
                  <c:v>68.019937625803493</c:v>
                </c:pt>
                <c:pt idx="1689">
                  <c:v>68.019938689465477</c:v>
                </c:pt>
                <c:pt idx="1690">
                  <c:v>68.019939214475059</c:v>
                </c:pt>
                <c:pt idx="1691">
                  <c:v>68.019939734988924</c:v>
                </c:pt>
                <c:pt idx="1692">
                  <c:v>68.019940251045568</c:v>
                </c:pt>
                <c:pt idx="1693">
                  <c:v>68.019940762683163</c:v>
                </c:pt>
                <c:pt idx="1694">
                  <c:v>68.019941269939537</c:v>
                </c:pt>
                <c:pt idx="1695">
                  <c:v>68.019941772852221</c:v>
                </c:pt>
                <c:pt idx="1696">
                  <c:v>68.01994227145839</c:v>
                </c:pt>
                <c:pt idx="1697">
                  <c:v>68.019942765794951</c:v>
                </c:pt>
                <c:pt idx="1698">
                  <c:v>68.01994325589844</c:v>
                </c:pt>
                <c:pt idx="1699">
                  <c:v>68.019943741805122</c:v>
                </c:pt>
                <c:pt idx="1700">
                  <c:v>68.019944223550922</c:v>
                </c:pt>
                <c:pt idx="1701">
                  <c:v>68.019944701171468</c:v>
                </c:pt>
                <c:pt idx="1702">
                  <c:v>68.019945174702116</c:v>
                </c:pt>
                <c:pt idx="1703">
                  <c:v>68.019945644177852</c:v>
                </c:pt>
                <c:pt idx="1704">
                  <c:v>68.019946109633395</c:v>
                </c:pt>
                <c:pt idx="1705">
                  <c:v>68.019946571103205</c:v>
                </c:pt>
                <c:pt idx="1706">
                  <c:v>68.019947028621388</c:v>
                </c:pt>
                <c:pt idx="1707">
                  <c:v>68.019947482221795</c:v>
                </c:pt>
                <c:pt idx="1708">
                  <c:v>68.019947931937963</c:v>
                </c:pt>
                <c:pt idx="1709">
                  <c:v>68.019948377803161</c:v>
                </c:pt>
                <c:pt idx="1710">
                  <c:v>68.019948819850356</c:v>
                </c:pt>
                <c:pt idx="1711">
                  <c:v>68.019949258112248</c:v>
                </c:pt>
                <c:pt idx="1712">
                  <c:v>68.019949692621267</c:v>
                </c:pt>
                <c:pt idx="1713">
                  <c:v>68.019950123409515</c:v>
                </c:pt>
                <c:pt idx="1714">
                  <c:v>68.019950550508867</c:v>
                </c:pt>
                <c:pt idx="1715">
                  <c:v>68.019950973950941</c:v>
                </c:pt>
                <c:pt idx="1716">
                  <c:v>68.019951393767016</c:v>
                </c:pt>
                <c:pt idx="1717">
                  <c:v>68.019951809988157</c:v>
                </c:pt>
                <c:pt idx="1718">
                  <c:v>68.019952222645131</c:v>
                </c:pt>
                <c:pt idx="1719">
                  <c:v>68.01995263176849</c:v>
                </c:pt>
                <c:pt idx="1720">
                  <c:v>68.019953037388476</c:v>
                </c:pt>
                <c:pt idx="1721">
                  <c:v>68.019953439535087</c:v>
                </c:pt>
                <c:pt idx="1722">
                  <c:v>68.019953838238081</c:v>
                </c:pt>
                <c:pt idx="1723">
                  <c:v>68.019954233526917</c:v>
                </c:pt>
                <c:pt idx="1724">
                  <c:v>68.019954625430842</c:v>
                </c:pt>
                <c:pt idx="1725">
                  <c:v>68.019955013978858</c:v>
                </c:pt>
                <c:pt idx="1726">
                  <c:v>68.019955399199702</c:v>
                </c:pt>
                <c:pt idx="1727">
                  <c:v>68.019955781121837</c:v>
                </c:pt>
                <c:pt idx="1728">
                  <c:v>68.019956159773528</c:v>
                </c:pt>
                <c:pt idx="1729">
                  <c:v>68.019956535182786</c:v>
                </c:pt>
                <c:pt idx="1730">
                  <c:v>68.019956907377363</c:v>
                </c:pt>
                <c:pt idx="1731">
                  <c:v>68.019957276384787</c:v>
                </c:pt>
                <c:pt idx="1732">
                  <c:v>68.01995764223237</c:v>
                </c:pt>
                <c:pt idx="1733">
                  <c:v>68.019958004947142</c:v>
                </c:pt>
                <c:pt idx="1734">
                  <c:v>68.019958364555961</c:v>
                </c:pt>
                <c:pt idx="1735">
                  <c:v>68.019958721085388</c:v>
                </c:pt>
                <c:pt idx="1736">
                  <c:v>68.019959074561825</c:v>
                </c:pt>
                <c:pt idx="1737">
                  <c:v>68.019959425011393</c:v>
                </c:pt>
                <c:pt idx="1738">
                  <c:v>68.019959772460027</c:v>
                </c:pt>
                <c:pt idx="1739">
                  <c:v>68.019960116933404</c:v>
                </c:pt>
                <c:pt idx="1740">
                  <c:v>68.019960458457021</c:v>
                </c:pt>
                <c:pt idx="1741">
                  <c:v>68.019960797056129</c:v>
                </c:pt>
                <c:pt idx="1742">
                  <c:v>68.019961132755782</c:v>
                </c:pt>
                <c:pt idx="1743">
                  <c:v>68.019961465580778</c:v>
                </c:pt>
                <c:pt idx="1744">
                  <c:v>68.019961795555773</c:v>
                </c:pt>
                <c:pt idx="1745">
                  <c:v>68.019962122705138</c:v>
                </c:pt>
                <c:pt idx="1746">
                  <c:v>68.019962447053089</c:v>
                </c:pt>
                <c:pt idx="1747">
                  <c:v>68.019962768623614</c:v>
                </c:pt>
                <c:pt idx="1748">
                  <c:v>68.019963087440487</c:v>
                </c:pt>
                <c:pt idx="1749">
                  <c:v>68.019963403527285</c:v>
                </c:pt>
                <c:pt idx="1750">
                  <c:v>68.019963716907398</c:v>
                </c:pt>
                <c:pt idx="1751">
                  <c:v>68.019964027604004</c:v>
                </c:pt>
                <c:pt idx="1752">
                  <c:v>68.019964335640083</c:v>
                </c:pt>
                <c:pt idx="1753">
                  <c:v>68.019964641038399</c:v>
                </c:pt>
                <c:pt idx="1754">
                  <c:v>68.019964943821549</c:v>
                </c:pt>
                <c:pt idx="1755">
                  <c:v>68.019965244011942</c:v>
                </c:pt>
                <c:pt idx="1756">
                  <c:v>68.019965541631763</c:v>
                </c:pt>
                <c:pt idx="1757">
                  <c:v>68.019965836703037</c:v>
                </c:pt>
                <c:pt idx="1758">
                  <c:v>68.019966129247578</c:v>
                </c:pt>
                <c:pt idx="1759">
                  <c:v>68.019966419287002</c:v>
                </c:pt>
                <c:pt idx="1760">
                  <c:v>68.019966706842808</c:v>
                </c:pt>
                <c:pt idx="1761">
                  <c:v>68.019966991936229</c:v>
                </c:pt>
                <c:pt idx="1762">
                  <c:v>68.019967274588367</c:v>
                </c:pt>
                <c:pt idx="1763">
                  <c:v>68.019967554820113</c:v>
                </c:pt>
                <c:pt idx="1764">
                  <c:v>68.019967832652213</c:v>
                </c:pt>
                <c:pt idx="1765">
                  <c:v>68.019968108105189</c:v>
                </c:pt>
                <c:pt idx="1766">
                  <c:v>68.019968381199433</c:v>
                </c:pt>
                <c:pt idx="1767">
                  <c:v>68.019968651955139</c:v>
                </c:pt>
                <c:pt idx="1768">
                  <c:v>68.01996892039233</c:v>
                </c:pt>
                <c:pt idx="1769">
                  <c:v>68.019969186530858</c:v>
                </c:pt>
                <c:pt idx="1770">
                  <c:v>68.019969450390406</c:v>
                </c:pt>
                <c:pt idx="1771">
                  <c:v>68.019969971350477</c:v>
                </c:pt>
                <c:pt idx="1772">
                  <c:v>68.019971235214328</c:v>
                </c:pt>
                <c:pt idx="1773">
                  <c:v>68.019971481530746</c:v>
                </c:pt>
                <c:pt idx="1774">
                  <c:v>68.019971725737946</c:v>
                </c:pt>
                <c:pt idx="1775">
                  <c:v>68.019971967853948</c:v>
                </c:pt>
                <c:pt idx="1776">
                  <c:v>68.0199722078967</c:v>
                </c:pt>
                <c:pt idx="1777">
                  <c:v>68.019972445883923</c:v>
                </c:pt>
                <c:pt idx="1778">
                  <c:v>68.019972681833238</c:v>
                </c:pt>
                <c:pt idx="1779">
                  <c:v>68.019972915762096</c:v>
                </c:pt>
                <c:pt idx="1780">
                  <c:v>68.019973147687779</c:v>
                </c:pt>
                <c:pt idx="1781">
                  <c:v>68.019973377627466</c:v>
                </c:pt>
                <c:pt idx="1782">
                  <c:v>68.019973605598139</c:v>
                </c:pt>
                <c:pt idx="1783">
                  <c:v>68.019973831616682</c:v>
                </c:pt>
                <c:pt idx="1784">
                  <c:v>68.019974055699805</c:v>
                </c:pt>
                <c:pt idx="1785">
                  <c:v>68.019974277864065</c:v>
                </c:pt>
                <c:pt idx="1786">
                  <c:v>68.019974498125904</c:v>
                </c:pt>
                <c:pt idx="1787">
                  <c:v>68.019974716501622</c:v>
                </c:pt>
                <c:pt idx="1788">
                  <c:v>68.019974933007362</c:v>
                </c:pt>
                <c:pt idx="1789">
                  <c:v>68.019975147659125</c:v>
                </c:pt>
                <c:pt idx="1790">
                  <c:v>68.019975360472813</c:v>
                </c:pt>
                <c:pt idx="1791">
                  <c:v>68.019975571464144</c:v>
                </c:pt>
                <c:pt idx="1792">
                  <c:v>68.019975780648736</c:v>
                </c:pt>
                <c:pt idx="1793">
                  <c:v>68.019975988042049</c:v>
                </c:pt>
                <c:pt idx="1794">
                  <c:v>68.019976397516075</c:v>
                </c:pt>
                <c:pt idx="1795">
                  <c:v>68.019976599627086</c:v>
                </c:pt>
                <c:pt idx="1796">
                  <c:v>68.019976800007385</c:v>
                </c:pt>
                <c:pt idx="1797">
                  <c:v>68.019976998671808</c:v>
                </c:pt>
                <c:pt idx="1798">
                  <c:v>68.01997719563505</c:v>
                </c:pt>
                <c:pt idx="1799">
                  <c:v>68.019977390911649</c:v>
                </c:pt>
                <c:pt idx="1800">
                  <c:v>68.019977584516084</c:v>
                </c:pt>
                <c:pt idx="1801">
                  <c:v>68.019977776462667</c:v>
                </c:pt>
                <c:pt idx="1802">
                  <c:v>68.01997796676558</c:v>
                </c:pt>
                <c:pt idx="1803">
                  <c:v>68.019978155438906</c:v>
                </c:pt>
                <c:pt idx="1804">
                  <c:v>68.0199783424966</c:v>
                </c:pt>
                <c:pt idx="1805">
                  <c:v>68.019978527952503</c:v>
                </c:pt>
                <c:pt idx="1806">
                  <c:v>68.019978711820315</c:v>
                </c:pt>
              </c:numCache>
            </c:numRef>
          </c:yVal>
          <c:smooth val="1"/>
          <c:extLst>
            <c:ext xmlns:c16="http://schemas.microsoft.com/office/drawing/2014/chart" uri="{C3380CC4-5D6E-409C-BE32-E72D297353CC}">
              <c16:uniqueId val="{00000002-9EDB-4785-9577-C7D93698E3AA}"/>
            </c:ext>
          </c:extLst>
        </c:ser>
        <c:ser>
          <c:idx val="3"/>
          <c:order val="3"/>
          <c:tx>
            <c:strRef>
              <c:f>BSAS!$E$1</c:f>
              <c:strCache>
                <c:ptCount val="1"/>
                <c:pt idx="0">
                  <c:v>Logistic</c:v>
                </c:pt>
              </c:strCache>
            </c:strRef>
          </c:tx>
          <c:spPr>
            <a:ln w="19050" cap="rnd">
              <a:solidFill>
                <a:schemeClr val="accent4"/>
              </a:solidFill>
              <a:round/>
            </a:ln>
            <a:effectLst/>
          </c:spPr>
          <c:marker>
            <c:symbol val="none"/>
          </c:marker>
          <c:xVal>
            <c:numRef>
              <c:f>BSAS!$A$2:$A$1808</c:f>
              <c:numCache>
                <c:formatCode>General</c:formatCode>
                <c:ptCount val="1807"/>
                <c:pt idx="0">
                  <c:v>0</c:v>
                </c:pt>
                <c:pt idx="1">
                  <c:v>1</c:v>
                </c:pt>
                <c:pt idx="2">
                  <c:v>2</c:v>
                </c:pt>
                <c:pt idx="3">
                  <c:v>3</c:v>
                </c:pt>
                <c:pt idx="4">
                  <c:v>4</c:v>
                </c:pt>
                <c:pt idx="5">
                  <c:v>5</c:v>
                </c:pt>
                <c:pt idx="6">
                  <c:v>6</c:v>
                </c:pt>
                <c:pt idx="7">
                  <c:v>7</c:v>
                </c:pt>
                <c:pt idx="8">
                  <c:v>9</c:v>
                </c:pt>
                <c:pt idx="9">
                  <c:v>10</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40</c:v>
                </c:pt>
                <c:pt idx="338">
                  <c:v>341</c:v>
                </c:pt>
                <c:pt idx="339">
                  <c:v>342</c:v>
                </c:pt>
                <c:pt idx="340">
                  <c:v>343</c:v>
                </c:pt>
                <c:pt idx="341">
                  <c:v>345</c:v>
                </c:pt>
                <c:pt idx="342">
                  <c:v>346</c:v>
                </c:pt>
                <c:pt idx="343">
                  <c:v>347</c:v>
                </c:pt>
                <c:pt idx="344">
                  <c:v>348</c:v>
                </c:pt>
                <c:pt idx="345">
                  <c:v>349</c:v>
                </c:pt>
                <c:pt idx="346">
                  <c:v>350</c:v>
                </c:pt>
                <c:pt idx="347">
                  <c:v>351</c:v>
                </c:pt>
                <c:pt idx="348">
                  <c:v>352</c:v>
                </c:pt>
                <c:pt idx="349">
                  <c:v>353</c:v>
                </c:pt>
                <c:pt idx="350">
                  <c:v>354</c:v>
                </c:pt>
                <c:pt idx="351">
                  <c:v>355</c:v>
                </c:pt>
                <c:pt idx="352">
                  <c:v>356</c:v>
                </c:pt>
                <c:pt idx="353">
                  <c:v>360</c:v>
                </c:pt>
                <c:pt idx="354">
                  <c:v>361</c:v>
                </c:pt>
                <c:pt idx="355">
                  <c:v>362</c:v>
                </c:pt>
                <c:pt idx="356">
                  <c:v>365</c:v>
                </c:pt>
                <c:pt idx="357">
                  <c:v>366</c:v>
                </c:pt>
                <c:pt idx="358">
                  <c:v>367</c:v>
                </c:pt>
                <c:pt idx="359">
                  <c:v>368</c:v>
                </c:pt>
                <c:pt idx="360">
                  <c:v>369</c:v>
                </c:pt>
                <c:pt idx="361">
                  <c:v>370</c:v>
                </c:pt>
                <c:pt idx="362">
                  <c:v>371</c:v>
                </c:pt>
                <c:pt idx="363">
                  <c:v>372</c:v>
                </c:pt>
                <c:pt idx="364">
                  <c:v>373</c:v>
                </c:pt>
                <c:pt idx="365">
                  <c:v>374</c:v>
                </c:pt>
                <c:pt idx="366">
                  <c:v>375</c:v>
                </c:pt>
                <c:pt idx="367">
                  <c:v>376</c:v>
                </c:pt>
                <c:pt idx="368">
                  <c:v>377</c:v>
                </c:pt>
                <c:pt idx="369">
                  <c:v>378</c:v>
                </c:pt>
                <c:pt idx="370">
                  <c:v>379</c:v>
                </c:pt>
                <c:pt idx="371">
                  <c:v>380</c:v>
                </c:pt>
                <c:pt idx="372">
                  <c:v>381</c:v>
                </c:pt>
                <c:pt idx="373">
                  <c:v>382</c:v>
                </c:pt>
                <c:pt idx="374">
                  <c:v>383</c:v>
                </c:pt>
                <c:pt idx="375">
                  <c:v>384</c:v>
                </c:pt>
                <c:pt idx="376">
                  <c:v>385</c:v>
                </c:pt>
                <c:pt idx="377">
                  <c:v>386</c:v>
                </c:pt>
                <c:pt idx="378">
                  <c:v>387</c:v>
                </c:pt>
                <c:pt idx="379">
                  <c:v>388</c:v>
                </c:pt>
                <c:pt idx="380">
                  <c:v>389</c:v>
                </c:pt>
                <c:pt idx="381">
                  <c:v>390</c:v>
                </c:pt>
                <c:pt idx="382">
                  <c:v>391</c:v>
                </c:pt>
                <c:pt idx="383">
                  <c:v>392</c:v>
                </c:pt>
                <c:pt idx="384">
                  <c:v>393</c:v>
                </c:pt>
                <c:pt idx="385">
                  <c:v>394</c:v>
                </c:pt>
                <c:pt idx="386">
                  <c:v>395</c:v>
                </c:pt>
                <c:pt idx="387">
                  <c:v>396</c:v>
                </c:pt>
                <c:pt idx="388">
                  <c:v>397</c:v>
                </c:pt>
                <c:pt idx="389">
                  <c:v>398</c:v>
                </c:pt>
                <c:pt idx="390">
                  <c:v>399</c:v>
                </c:pt>
                <c:pt idx="391">
                  <c:v>400</c:v>
                </c:pt>
                <c:pt idx="392">
                  <c:v>401</c:v>
                </c:pt>
                <c:pt idx="393">
                  <c:v>402</c:v>
                </c:pt>
                <c:pt idx="394">
                  <c:v>403</c:v>
                </c:pt>
                <c:pt idx="395">
                  <c:v>404</c:v>
                </c:pt>
                <c:pt idx="396">
                  <c:v>405</c:v>
                </c:pt>
                <c:pt idx="397">
                  <c:v>406</c:v>
                </c:pt>
                <c:pt idx="398">
                  <c:v>407</c:v>
                </c:pt>
                <c:pt idx="399">
                  <c:v>408</c:v>
                </c:pt>
                <c:pt idx="400">
                  <c:v>409</c:v>
                </c:pt>
                <c:pt idx="401">
                  <c:v>410</c:v>
                </c:pt>
                <c:pt idx="402">
                  <c:v>411</c:v>
                </c:pt>
                <c:pt idx="403">
                  <c:v>412</c:v>
                </c:pt>
                <c:pt idx="404">
                  <c:v>413</c:v>
                </c:pt>
                <c:pt idx="405">
                  <c:v>414</c:v>
                </c:pt>
                <c:pt idx="406">
                  <c:v>415</c:v>
                </c:pt>
                <c:pt idx="407">
                  <c:v>416</c:v>
                </c:pt>
                <c:pt idx="408">
                  <c:v>417</c:v>
                </c:pt>
                <c:pt idx="409">
                  <c:v>418</c:v>
                </c:pt>
                <c:pt idx="410">
                  <c:v>419</c:v>
                </c:pt>
                <c:pt idx="411">
                  <c:v>420</c:v>
                </c:pt>
                <c:pt idx="412">
                  <c:v>421</c:v>
                </c:pt>
                <c:pt idx="413">
                  <c:v>422</c:v>
                </c:pt>
                <c:pt idx="414">
                  <c:v>423</c:v>
                </c:pt>
                <c:pt idx="415">
                  <c:v>424</c:v>
                </c:pt>
                <c:pt idx="416">
                  <c:v>425</c:v>
                </c:pt>
                <c:pt idx="417">
                  <c:v>426</c:v>
                </c:pt>
                <c:pt idx="418">
                  <c:v>427</c:v>
                </c:pt>
                <c:pt idx="419">
                  <c:v>428</c:v>
                </c:pt>
                <c:pt idx="420">
                  <c:v>429</c:v>
                </c:pt>
                <c:pt idx="421">
                  <c:v>430</c:v>
                </c:pt>
                <c:pt idx="422">
                  <c:v>431</c:v>
                </c:pt>
                <c:pt idx="423">
                  <c:v>432</c:v>
                </c:pt>
                <c:pt idx="424">
                  <c:v>433</c:v>
                </c:pt>
                <c:pt idx="425">
                  <c:v>434</c:v>
                </c:pt>
                <c:pt idx="426">
                  <c:v>435</c:v>
                </c:pt>
                <c:pt idx="427">
                  <c:v>436</c:v>
                </c:pt>
                <c:pt idx="428">
                  <c:v>437</c:v>
                </c:pt>
                <c:pt idx="429">
                  <c:v>438</c:v>
                </c:pt>
                <c:pt idx="430">
                  <c:v>439</c:v>
                </c:pt>
                <c:pt idx="431">
                  <c:v>440</c:v>
                </c:pt>
                <c:pt idx="432">
                  <c:v>441</c:v>
                </c:pt>
                <c:pt idx="433">
                  <c:v>442</c:v>
                </c:pt>
                <c:pt idx="434">
                  <c:v>443</c:v>
                </c:pt>
                <c:pt idx="435">
                  <c:v>444</c:v>
                </c:pt>
                <c:pt idx="436">
                  <c:v>445</c:v>
                </c:pt>
                <c:pt idx="437">
                  <c:v>446</c:v>
                </c:pt>
                <c:pt idx="438">
                  <c:v>447</c:v>
                </c:pt>
                <c:pt idx="439">
                  <c:v>448</c:v>
                </c:pt>
                <c:pt idx="440">
                  <c:v>449</c:v>
                </c:pt>
                <c:pt idx="441">
                  <c:v>450</c:v>
                </c:pt>
                <c:pt idx="442">
                  <c:v>451</c:v>
                </c:pt>
                <c:pt idx="443">
                  <c:v>452</c:v>
                </c:pt>
                <c:pt idx="444">
                  <c:v>453</c:v>
                </c:pt>
                <c:pt idx="445">
                  <c:v>454</c:v>
                </c:pt>
                <c:pt idx="446">
                  <c:v>455</c:v>
                </c:pt>
                <c:pt idx="447">
                  <c:v>456</c:v>
                </c:pt>
                <c:pt idx="448">
                  <c:v>457</c:v>
                </c:pt>
                <c:pt idx="449">
                  <c:v>458</c:v>
                </c:pt>
                <c:pt idx="450">
                  <c:v>459</c:v>
                </c:pt>
                <c:pt idx="451">
                  <c:v>460</c:v>
                </c:pt>
                <c:pt idx="452">
                  <c:v>461</c:v>
                </c:pt>
                <c:pt idx="453">
                  <c:v>462</c:v>
                </c:pt>
                <c:pt idx="454">
                  <c:v>463</c:v>
                </c:pt>
                <c:pt idx="455">
                  <c:v>464</c:v>
                </c:pt>
                <c:pt idx="456">
                  <c:v>465</c:v>
                </c:pt>
                <c:pt idx="457">
                  <c:v>466</c:v>
                </c:pt>
                <c:pt idx="458">
                  <c:v>467</c:v>
                </c:pt>
                <c:pt idx="459">
                  <c:v>468</c:v>
                </c:pt>
                <c:pt idx="460">
                  <c:v>469</c:v>
                </c:pt>
                <c:pt idx="461">
                  <c:v>470</c:v>
                </c:pt>
                <c:pt idx="462">
                  <c:v>471</c:v>
                </c:pt>
                <c:pt idx="463">
                  <c:v>472</c:v>
                </c:pt>
                <c:pt idx="464">
                  <c:v>473</c:v>
                </c:pt>
                <c:pt idx="465">
                  <c:v>474</c:v>
                </c:pt>
                <c:pt idx="466">
                  <c:v>475</c:v>
                </c:pt>
                <c:pt idx="467">
                  <c:v>476</c:v>
                </c:pt>
                <c:pt idx="468">
                  <c:v>477</c:v>
                </c:pt>
                <c:pt idx="469">
                  <c:v>478</c:v>
                </c:pt>
                <c:pt idx="470">
                  <c:v>479</c:v>
                </c:pt>
                <c:pt idx="471">
                  <c:v>480</c:v>
                </c:pt>
                <c:pt idx="472">
                  <c:v>481</c:v>
                </c:pt>
                <c:pt idx="473">
                  <c:v>482</c:v>
                </c:pt>
                <c:pt idx="474">
                  <c:v>483</c:v>
                </c:pt>
                <c:pt idx="475">
                  <c:v>484</c:v>
                </c:pt>
                <c:pt idx="476">
                  <c:v>485</c:v>
                </c:pt>
                <c:pt idx="477">
                  <c:v>486</c:v>
                </c:pt>
                <c:pt idx="478">
                  <c:v>487</c:v>
                </c:pt>
                <c:pt idx="479">
                  <c:v>488</c:v>
                </c:pt>
                <c:pt idx="480">
                  <c:v>489</c:v>
                </c:pt>
                <c:pt idx="481">
                  <c:v>490</c:v>
                </c:pt>
                <c:pt idx="482">
                  <c:v>491</c:v>
                </c:pt>
                <c:pt idx="483">
                  <c:v>492</c:v>
                </c:pt>
                <c:pt idx="484">
                  <c:v>493</c:v>
                </c:pt>
                <c:pt idx="485">
                  <c:v>494</c:v>
                </c:pt>
                <c:pt idx="486">
                  <c:v>495</c:v>
                </c:pt>
                <c:pt idx="487">
                  <c:v>496</c:v>
                </c:pt>
                <c:pt idx="488">
                  <c:v>497</c:v>
                </c:pt>
                <c:pt idx="489">
                  <c:v>498</c:v>
                </c:pt>
                <c:pt idx="490">
                  <c:v>499</c:v>
                </c:pt>
                <c:pt idx="491">
                  <c:v>500</c:v>
                </c:pt>
                <c:pt idx="492">
                  <c:v>501</c:v>
                </c:pt>
                <c:pt idx="493">
                  <c:v>502</c:v>
                </c:pt>
                <c:pt idx="494">
                  <c:v>503</c:v>
                </c:pt>
                <c:pt idx="495">
                  <c:v>504</c:v>
                </c:pt>
                <c:pt idx="496">
                  <c:v>505</c:v>
                </c:pt>
                <c:pt idx="497">
                  <c:v>506</c:v>
                </c:pt>
                <c:pt idx="498">
                  <c:v>507</c:v>
                </c:pt>
                <c:pt idx="499">
                  <c:v>508</c:v>
                </c:pt>
                <c:pt idx="500">
                  <c:v>509</c:v>
                </c:pt>
                <c:pt idx="501">
                  <c:v>510</c:v>
                </c:pt>
                <c:pt idx="502">
                  <c:v>511</c:v>
                </c:pt>
                <c:pt idx="503">
                  <c:v>512</c:v>
                </c:pt>
                <c:pt idx="504">
                  <c:v>513</c:v>
                </c:pt>
                <c:pt idx="505">
                  <c:v>514</c:v>
                </c:pt>
                <c:pt idx="506">
                  <c:v>515</c:v>
                </c:pt>
                <c:pt idx="507">
                  <c:v>516</c:v>
                </c:pt>
                <c:pt idx="508">
                  <c:v>517</c:v>
                </c:pt>
                <c:pt idx="509">
                  <c:v>518</c:v>
                </c:pt>
                <c:pt idx="510">
                  <c:v>519</c:v>
                </c:pt>
                <c:pt idx="511">
                  <c:v>520</c:v>
                </c:pt>
                <c:pt idx="512">
                  <c:v>521</c:v>
                </c:pt>
                <c:pt idx="513">
                  <c:v>522</c:v>
                </c:pt>
                <c:pt idx="514">
                  <c:v>523</c:v>
                </c:pt>
                <c:pt idx="515">
                  <c:v>524</c:v>
                </c:pt>
                <c:pt idx="516">
                  <c:v>525</c:v>
                </c:pt>
                <c:pt idx="517">
                  <c:v>526</c:v>
                </c:pt>
                <c:pt idx="518">
                  <c:v>527</c:v>
                </c:pt>
                <c:pt idx="519">
                  <c:v>528</c:v>
                </c:pt>
                <c:pt idx="520">
                  <c:v>529</c:v>
                </c:pt>
                <c:pt idx="521">
                  <c:v>530</c:v>
                </c:pt>
                <c:pt idx="522">
                  <c:v>531</c:v>
                </c:pt>
                <c:pt idx="523">
                  <c:v>532</c:v>
                </c:pt>
                <c:pt idx="524">
                  <c:v>533</c:v>
                </c:pt>
                <c:pt idx="525">
                  <c:v>534</c:v>
                </c:pt>
                <c:pt idx="526">
                  <c:v>535</c:v>
                </c:pt>
                <c:pt idx="527">
                  <c:v>536</c:v>
                </c:pt>
                <c:pt idx="528">
                  <c:v>537</c:v>
                </c:pt>
                <c:pt idx="529">
                  <c:v>538</c:v>
                </c:pt>
                <c:pt idx="530">
                  <c:v>539</c:v>
                </c:pt>
                <c:pt idx="531">
                  <c:v>540</c:v>
                </c:pt>
                <c:pt idx="532">
                  <c:v>541</c:v>
                </c:pt>
                <c:pt idx="533">
                  <c:v>542</c:v>
                </c:pt>
                <c:pt idx="534">
                  <c:v>543</c:v>
                </c:pt>
                <c:pt idx="535">
                  <c:v>544</c:v>
                </c:pt>
                <c:pt idx="536">
                  <c:v>545</c:v>
                </c:pt>
                <c:pt idx="537">
                  <c:v>546</c:v>
                </c:pt>
                <c:pt idx="538">
                  <c:v>547</c:v>
                </c:pt>
                <c:pt idx="539">
                  <c:v>548</c:v>
                </c:pt>
                <c:pt idx="540">
                  <c:v>549</c:v>
                </c:pt>
                <c:pt idx="541">
                  <c:v>550</c:v>
                </c:pt>
                <c:pt idx="542">
                  <c:v>551</c:v>
                </c:pt>
                <c:pt idx="543">
                  <c:v>552</c:v>
                </c:pt>
                <c:pt idx="544">
                  <c:v>553</c:v>
                </c:pt>
                <c:pt idx="545">
                  <c:v>554</c:v>
                </c:pt>
                <c:pt idx="546">
                  <c:v>555</c:v>
                </c:pt>
                <c:pt idx="547">
                  <c:v>556</c:v>
                </c:pt>
                <c:pt idx="548">
                  <c:v>557</c:v>
                </c:pt>
                <c:pt idx="549">
                  <c:v>558</c:v>
                </c:pt>
                <c:pt idx="550">
                  <c:v>559</c:v>
                </c:pt>
                <c:pt idx="551">
                  <c:v>560</c:v>
                </c:pt>
                <c:pt idx="552">
                  <c:v>561</c:v>
                </c:pt>
                <c:pt idx="553">
                  <c:v>562</c:v>
                </c:pt>
                <c:pt idx="554">
                  <c:v>563</c:v>
                </c:pt>
                <c:pt idx="555">
                  <c:v>564</c:v>
                </c:pt>
                <c:pt idx="556">
                  <c:v>565</c:v>
                </c:pt>
                <c:pt idx="557">
                  <c:v>566</c:v>
                </c:pt>
                <c:pt idx="558">
                  <c:v>567</c:v>
                </c:pt>
                <c:pt idx="559">
                  <c:v>568</c:v>
                </c:pt>
                <c:pt idx="560">
                  <c:v>569</c:v>
                </c:pt>
                <c:pt idx="561">
                  <c:v>570</c:v>
                </c:pt>
                <c:pt idx="562">
                  <c:v>571</c:v>
                </c:pt>
                <c:pt idx="563">
                  <c:v>572</c:v>
                </c:pt>
                <c:pt idx="564">
                  <c:v>573</c:v>
                </c:pt>
                <c:pt idx="565">
                  <c:v>574</c:v>
                </c:pt>
                <c:pt idx="566">
                  <c:v>575</c:v>
                </c:pt>
                <c:pt idx="567">
                  <c:v>576</c:v>
                </c:pt>
                <c:pt idx="568">
                  <c:v>577</c:v>
                </c:pt>
                <c:pt idx="569">
                  <c:v>578</c:v>
                </c:pt>
                <c:pt idx="570">
                  <c:v>579</c:v>
                </c:pt>
                <c:pt idx="571">
                  <c:v>580</c:v>
                </c:pt>
                <c:pt idx="572">
                  <c:v>581</c:v>
                </c:pt>
                <c:pt idx="573">
                  <c:v>582</c:v>
                </c:pt>
                <c:pt idx="574">
                  <c:v>583</c:v>
                </c:pt>
                <c:pt idx="575">
                  <c:v>584</c:v>
                </c:pt>
                <c:pt idx="576">
                  <c:v>585</c:v>
                </c:pt>
                <c:pt idx="577">
                  <c:v>586</c:v>
                </c:pt>
                <c:pt idx="578">
                  <c:v>587</c:v>
                </c:pt>
                <c:pt idx="579">
                  <c:v>588</c:v>
                </c:pt>
                <c:pt idx="580">
                  <c:v>589</c:v>
                </c:pt>
                <c:pt idx="581">
                  <c:v>590</c:v>
                </c:pt>
                <c:pt idx="582">
                  <c:v>591</c:v>
                </c:pt>
                <c:pt idx="583">
                  <c:v>592</c:v>
                </c:pt>
                <c:pt idx="584">
                  <c:v>593</c:v>
                </c:pt>
                <c:pt idx="585">
                  <c:v>594</c:v>
                </c:pt>
                <c:pt idx="586">
                  <c:v>595</c:v>
                </c:pt>
                <c:pt idx="587">
                  <c:v>596</c:v>
                </c:pt>
                <c:pt idx="588">
                  <c:v>597</c:v>
                </c:pt>
                <c:pt idx="589">
                  <c:v>598</c:v>
                </c:pt>
                <c:pt idx="590">
                  <c:v>599</c:v>
                </c:pt>
                <c:pt idx="591">
                  <c:v>600</c:v>
                </c:pt>
                <c:pt idx="592">
                  <c:v>601</c:v>
                </c:pt>
                <c:pt idx="593">
                  <c:v>602</c:v>
                </c:pt>
                <c:pt idx="594">
                  <c:v>603</c:v>
                </c:pt>
                <c:pt idx="595">
                  <c:v>604</c:v>
                </c:pt>
                <c:pt idx="596">
                  <c:v>605</c:v>
                </c:pt>
                <c:pt idx="597">
                  <c:v>606</c:v>
                </c:pt>
                <c:pt idx="598">
                  <c:v>607</c:v>
                </c:pt>
                <c:pt idx="599">
                  <c:v>608</c:v>
                </c:pt>
                <c:pt idx="600">
                  <c:v>609</c:v>
                </c:pt>
                <c:pt idx="601">
                  <c:v>610</c:v>
                </c:pt>
                <c:pt idx="602">
                  <c:v>611</c:v>
                </c:pt>
                <c:pt idx="603">
                  <c:v>612</c:v>
                </c:pt>
                <c:pt idx="604">
                  <c:v>613</c:v>
                </c:pt>
                <c:pt idx="605">
                  <c:v>614</c:v>
                </c:pt>
                <c:pt idx="606">
                  <c:v>615</c:v>
                </c:pt>
                <c:pt idx="607">
                  <c:v>616</c:v>
                </c:pt>
                <c:pt idx="608">
                  <c:v>617</c:v>
                </c:pt>
                <c:pt idx="609">
                  <c:v>618</c:v>
                </c:pt>
                <c:pt idx="610">
                  <c:v>619</c:v>
                </c:pt>
                <c:pt idx="611">
                  <c:v>620</c:v>
                </c:pt>
                <c:pt idx="612">
                  <c:v>621</c:v>
                </c:pt>
                <c:pt idx="613">
                  <c:v>622</c:v>
                </c:pt>
                <c:pt idx="614">
                  <c:v>623</c:v>
                </c:pt>
                <c:pt idx="615">
                  <c:v>624</c:v>
                </c:pt>
                <c:pt idx="616">
                  <c:v>625</c:v>
                </c:pt>
                <c:pt idx="617">
                  <c:v>626</c:v>
                </c:pt>
                <c:pt idx="618">
                  <c:v>627</c:v>
                </c:pt>
                <c:pt idx="619">
                  <c:v>628</c:v>
                </c:pt>
                <c:pt idx="620">
                  <c:v>629</c:v>
                </c:pt>
                <c:pt idx="621">
                  <c:v>630</c:v>
                </c:pt>
                <c:pt idx="622">
                  <c:v>631</c:v>
                </c:pt>
                <c:pt idx="623">
                  <c:v>632</c:v>
                </c:pt>
                <c:pt idx="624">
                  <c:v>633</c:v>
                </c:pt>
                <c:pt idx="625">
                  <c:v>634</c:v>
                </c:pt>
                <c:pt idx="626">
                  <c:v>635</c:v>
                </c:pt>
                <c:pt idx="627">
                  <c:v>636</c:v>
                </c:pt>
                <c:pt idx="628">
                  <c:v>637</c:v>
                </c:pt>
                <c:pt idx="629">
                  <c:v>638</c:v>
                </c:pt>
                <c:pt idx="630">
                  <c:v>639</c:v>
                </c:pt>
                <c:pt idx="631">
                  <c:v>640</c:v>
                </c:pt>
                <c:pt idx="632">
                  <c:v>641</c:v>
                </c:pt>
                <c:pt idx="633">
                  <c:v>642</c:v>
                </c:pt>
                <c:pt idx="634">
                  <c:v>643</c:v>
                </c:pt>
                <c:pt idx="635">
                  <c:v>644</c:v>
                </c:pt>
                <c:pt idx="636">
                  <c:v>645</c:v>
                </c:pt>
                <c:pt idx="637">
                  <c:v>646</c:v>
                </c:pt>
                <c:pt idx="638">
                  <c:v>647</c:v>
                </c:pt>
                <c:pt idx="639">
                  <c:v>648</c:v>
                </c:pt>
                <c:pt idx="640">
                  <c:v>649</c:v>
                </c:pt>
                <c:pt idx="641">
                  <c:v>650</c:v>
                </c:pt>
                <c:pt idx="642">
                  <c:v>651</c:v>
                </c:pt>
                <c:pt idx="643">
                  <c:v>652</c:v>
                </c:pt>
                <c:pt idx="644">
                  <c:v>653</c:v>
                </c:pt>
                <c:pt idx="645">
                  <c:v>654</c:v>
                </c:pt>
                <c:pt idx="646">
                  <c:v>655</c:v>
                </c:pt>
                <c:pt idx="647">
                  <c:v>656</c:v>
                </c:pt>
                <c:pt idx="648">
                  <c:v>657</c:v>
                </c:pt>
                <c:pt idx="649">
                  <c:v>658</c:v>
                </c:pt>
                <c:pt idx="650">
                  <c:v>659</c:v>
                </c:pt>
                <c:pt idx="651">
                  <c:v>660</c:v>
                </c:pt>
                <c:pt idx="652">
                  <c:v>661</c:v>
                </c:pt>
                <c:pt idx="653">
                  <c:v>662</c:v>
                </c:pt>
                <c:pt idx="654">
                  <c:v>663</c:v>
                </c:pt>
                <c:pt idx="655">
                  <c:v>664</c:v>
                </c:pt>
                <c:pt idx="656">
                  <c:v>665</c:v>
                </c:pt>
                <c:pt idx="657">
                  <c:v>666</c:v>
                </c:pt>
                <c:pt idx="658">
                  <c:v>667</c:v>
                </c:pt>
                <c:pt idx="659">
                  <c:v>668</c:v>
                </c:pt>
                <c:pt idx="660">
                  <c:v>669</c:v>
                </c:pt>
                <c:pt idx="661">
                  <c:v>670</c:v>
                </c:pt>
                <c:pt idx="662">
                  <c:v>671</c:v>
                </c:pt>
                <c:pt idx="663">
                  <c:v>672</c:v>
                </c:pt>
                <c:pt idx="664">
                  <c:v>673</c:v>
                </c:pt>
                <c:pt idx="665">
                  <c:v>674</c:v>
                </c:pt>
                <c:pt idx="666">
                  <c:v>675</c:v>
                </c:pt>
                <c:pt idx="667">
                  <c:v>676</c:v>
                </c:pt>
                <c:pt idx="668">
                  <c:v>677</c:v>
                </c:pt>
                <c:pt idx="669">
                  <c:v>678</c:v>
                </c:pt>
                <c:pt idx="670">
                  <c:v>679</c:v>
                </c:pt>
                <c:pt idx="671">
                  <c:v>680</c:v>
                </c:pt>
                <c:pt idx="672">
                  <c:v>681</c:v>
                </c:pt>
                <c:pt idx="673">
                  <c:v>682</c:v>
                </c:pt>
                <c:pt idx="674">
                  <c:v>683</c:v>
                </c:pt>
                <c:pt idx="675">
                  <c:v>684</c:v>
                </c:pt>
                <c:pt idx="676">
                  <c:v>685</c:v>
                </c:pt>
                <c:pt idx="677">
                  <c:v>686</c:v>
                </c:pt>
                <c:pt idx="678">
                  <c:v>687</c:v>
                </c:pt>
                <c:pt idx="679">
                  <c:v>688</c:v>
                </c:pt>
                <c:pt idx="680">
                  <c:v>689</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pt idx="821">
                  <c:v>831</c:v>
                </c:pt>
                <c:pt idx="822">
                  <c:v>832</c:v>
                </c:pt>
                <c:pt idx="823">
                  <c:v>833</c:v>
                </c:pt>
                <c:pt idx="824">
                  <c:v>834</c:v>
                </c:pt>
                <c:pt idx="825">
                  <c:v>835</c:v>
                </c:pt>
                <c:pt idx="826">
                  <c:v>836</c:v>
                </c:pt>
                <c:pt idx="827">
                  <c:v>837</c:v>
                </c:pt>
                <c:pt idx="828">
                  <c:v>838</c:v>
                </c:pt>
                <c:pt idx="829">
                  <c:v>839</c:v>
                </c:pt>
                <c:pt idx="830">
                  <c:v>840</c:v>
                </c:pt>
                <c:pt idx="831">
                  <c:v>841</c:v>
                </c:pt>
                <c:pt idx="832">
                  <c:v>842</c:v>
                </c:pt>
                <c:pt idx="833">
                  <c:v>843</c:v>
                </c:pt>
                <c:pt idx="834">
                  <c:v>844</c:v>
                </c:pt>
                <c:pt idx="835">
                  <c:v>845</c:v>
                </c:pt>
                <c:pt idx="836">
                  <c:v>846</c:v>
                </c:pt>
                <c:pt idx="837">
                  <c:v>847</c:v>
                </c:pt>
                <c:pt idx="838">
                  <c:v>848</c:v>
                </c:pt>
                <c:pt idx="839">
                  <c:v>849</c:v>
                </c:pt>
                <c:pt idx="840">
                  <c:v>850</c:v>
                </c:pt>
                <c:pt idx="841">
                  <c:v>851</c:v>
                </c:pt>
                <c:pt idx="842">
                  <c:v>852</c:v>
                </c:pt>
                <c:pt idx="843">
                  <c:v>853</c:v>
                </c:pt>
                <c:pt idx="844">
                  <c:v>854</c:v>
                </c:pt>
                <c:pt idx="845">
                  <c:v>855</c:v>
                </c:pt>
                <c:pt idx="846">
                  <c:v>856</c:v>
                </c:pt>
                <c:pt idx="847">
                  <c:v>857</c:v>
                </c:pt>
                <c:pt idx="848">
                  <c:v>858</c:v>
                </c:pt>
                <c:pt idx="849">
                  <c:v>859</c:v>
                </c:pt>
                <c:pt idx="850">
                  <c:v>860</c:v>
                </c:pt>
                <c:pt idx="851">
                  <c:v>861</c:v>
                </c:pt>
                <c:pt idx="852">
                  <c:v>862</c:v>
                </c:pt>
                <c:pt idx="853">
                  <c:v>863</c:v>
                </c:pt>
                <c:pt idx="854">
                  <c:v>864</c:v>
                </c:pt>
                <c:pt idx="855">
                  <c:v>865</c:v>
                </c:pt>
                <c:pt idx="856">
                  <c:v>866</c:v>
                </c:pt>
                <c:pt idx="857">
                  <c:v>867</c:v>
                </c:pt>
                <c:pt idx="858">
                  <c:v>868</c:v>
                </c:pt>
                <c:pt idx="859">
                  <c:v>869</c:v>
                </c:pt>
                <c:pt idx="860">
                  <c:v>870</c:v>
                </c:pt>
                <c:pt idx="861">
                  <c:v>871</c:v>
                </c:pt>
                <c:pt idx="862">
                  <c:v>872</c:v>
                </c:pt>
                <c:pt idx="863">
                  <c:v>873</c:v>
                </c:pt>
                <c:pt idx="864">
                  <c:v>874</c:v>
                </c:pt>
                <c:pt idx="865">
                  <c:v>875</c:v>
                </c:pt>
                <c:pt idx="866">
                  <c:v>876</c:v>
                </c:pt>
                <c:pt idx="867">
                  <c:v>877</c:v>
                </c:pt>
                <c:pt idx="868">
                  <c:v>878</c:v>
                </c:pt>
                <c:pt idx="869">
                  <c:v>879</c:v>
                </c:pt>
                <c:pt idx="870">
                  <c:v>880</c:v>
                </c:pt>
                <c:pt idx="871">
                  <c:v>881</c:v>
                </c:pt>
                <c:pt idx="872">
                  <c:v>882</c:v>
                </c:pt>
                <c:pt idx="873">
                  <c:v>883</c:v>
                </c:pt>
                <c:pt idx="874">
                  <c:v>884</c:v>
                </c:pt>
                <c:pt idx="875">
                  <c:v>885</c:v>
                </c:pt>
                <c:pt idx="876">
                  <c:v>886</c:v>
                </c:pt>
                <c:pt idx="877">
                  <c:v>887</c:v>
                </c:pt>
                <c:pt idx="878">
                  <c:v>888</c:v>
                </c:pt>
                <c:pt idx="879">
                  <c:v>889</c:v>
                </c:pt>
                <c:pt idx="880">
                  <c:v>890</c:v>
                </c:pt>
                <c:pt idx="881">
                  <c:v>891</c:v>
                </c:pt>
                <c:pt idx="882">
                  <c:v>892</c:v>
                </c:pt>
                <c:pt idx="883">
                  <c:v>893</c:v>
                </c:pt>
                <c:pt idx="884">
                  <c:v>894</c:v>
                </c:pt>
                <c:pt idx="885">
                  <c:v>895</c:v>
                </c:pt>
                <c:pt idx="886">
                  <c:v>896</c:v>
                </c:pt>
                <c:pt idx="887">
                  <c:v>897</c:v>
                </c:pt>
                <c:pt idx="888">
                  <c:v>898</c:v>
                </c:pt>
                <c:pt idx="889">
                  <c:v>899</c:v>
                </c:pt>
                <c:pt idx="890">
                  <c:v>900</c:v>
                </c:pt>
                <c:pt idx="891">
                  <c:v>901</c:v>
                </c:pt>
                <c:pt idx="892">
                  <c:v>902</c:v>
                </c:pt>
                <c:pt idx="893">
                  <c:v>903</c:v>
                </c:pt>
                <c:pt idx="894">
                  <c:v>904</c:v>
                </c:pt>
                <c:pt idx="895">
                  <c:v>905</c:v>
                </c:pt>
                <c:pt idx="896">
                  <c:v>906</c:v>
                </c:pt>
                <c:pt idx="897">
                  <c:v>907</c:v>
                </c:pt>
                <c:pt idx="898">
                  <c:v>908</c:v>
                </c:pt>
                <c:pt idx="899">
                  <c:v>909</c:v>
                </c:pt>
                <c:pt idx="900">
                  <c:v>910</c:v>
                </c:pt>
                <c:pt idx="901">
                  <c:v>911</c:v>
                </c:pt>
                <c:pt idx="902">
                  <c:v>912</c:v>
                </c:pt>
                <c:pt idx="903">
                  <c:v>913</c:v>
                </c:pt>
                <c:pt idx="904">
                  <c:v>914</c:v>
                </c:pt>
                <c:pt idx="905">
                  <c:v>915</c:v>
                </c:pt>
                <c:pt idx="906">
                  <c:v>916</c:v>
                </c:pt>
                <c:pt idx="907">
                  <c:v>917</c:v>
                </c:pt>
                <c:pt idx="908">
                  <c:v>918</c:v>
                </c:pt>
                <c:pt idx="909">
                  <c:v>919</c:v>
                </c:pt>
                <c:pt idx="910">
                  <c:v>920</c:v>
                </c:pt>
                <c:pt idx="911">
                  <c:v>921</c:v>
                </c:pt>
                <c:pt idx="912">
                  <c:v>922</c:v>
                </c:pt>
                <c:pt idx="913">
                  <c:v>923</c:v>
                </c:pt>
                <c:pt idx="914">
                  <c:v>924</c:v>
                </c:pt>
                <c:pt idx="915">
                  <c:v>925</c:v>
                </c:pt>
                <c:pt idx="916">
                  <c:v>926</c:v>
                </c:pt>
                <c:pt idx="917">
                  <c:v>927</c:v>
                </c:pt>
                <c:pt idx="918">
                  <c:v>928</c:v>
                </c:pt>
                <c:pt idx="919">
                  <c:v>929</c:v>
                </c:pt>
                <c:pt idx="920">
                  <c:v>930</c:v>
                </c:pt>
                <c:pt idx="921">
                  <c:v>931</c:v>
                </c:pt>
                <c:pt idx="922">
                  <c:v>932</c:v>
                </c:pt>
                <c:pt idx="923">
                  <c:v>933</c:v>
                </c:pt>
                <c:pt idx="924">
                  <c:v>934</c:v>
                </c:pt>
                <c:pt idx="925">
                  <c:v>935</c:v>
                </c:pt>
                <c:pt idx="926">
                  <c:v>936</c:v>
                </c:pt>
                <c:pt idx="927">
                  <c:v>937</c:v>
                </c:pt>
                <c:pt idx="928">
                  <c:v>938</c:v>
                </c:pt>
                <c:pt idx="929">
                  <c:v>939</c:v>
                </c:pt>
                <c:pt idx="930">
                  <c:v>940</c:v>
                </c:pt>
                <c:pt idx="931">
                  <c:v>941</c:v>
                </c:pt>
                <c:pt idx="932">
                  <c:v>942</c:v>
                </c:pt>
                <c:pt idx="933">
                  <c:v>943</c:v>
                </c:pt>
                <c:pt idx="934">
                  <c:v>944</c:v>
                </c:pt>
                <c:pt idx="935">
                  <c:v>945</c:v>
                </c:pt>
                <c:pt idx="936">
                  <c:v>946</c:v>
                </c:pt>
                <c:pt idx="937">
                  <c:v>947</c:v>
                </c:pt>
                <c:pt idx="938">
                  <c:v>948</c:v>
                </c:pt>
                <c:pt idx="939">
                  <c:v>949</c:v>
                </c:pt>
                <c:pt idx="940">
                  <c:v>950</c:v>
                </c:pt>
                <c:pt idx="941">
                  <c:v>951</c:v>
                </c:pt>
                <c:pt idx="942">
                  <c:v>952</c:v>
                </c:pt>
                <c:pt idx="943">
                  <c:v>953</c:v>
                </c:pt>
                <c:pt idx="944">
                  <c:v>954</c:v>
                </c:pt>
                <c:pt idx="945">
                  <c:v>955</c:v>
                </c:pt>
                <c:pt idx="946">
                  <c:v>956</c:v>
                </c:pt>
                <c:pt idx="947">
                  <c:v>957</c:v>
                </c:pt>
                <c:pt idx="948">
                  <c:v>958</c:v>
                </c:pt>
                <c:pt idx="949">
                  <c:v>959</c:v>
                </c:pt>
                <c:pt idx="950">
                  <c:v>960</c:v>
                </c:pt>
                <c:pt idx="951">
                  <c:v>961</c:v>
                </c:pt>
                <c:pt idx="952">
                  <c:v>962</c:v>
                </c:pt>
                <c:pt idx="953">
                  <c:v>963</c:v>
                </c:pt>
                <c:pt idx="954">
                  <c:v>964</c:v>
                </c:pt>
                <c:pt idx="955">
                  <c:v>965</c:v>
                </c:pt>
                <c:pt idx="956">
                  <c:v>966</c:v>
                </c:pt>
                <c:pt idx="957">
                  <c:v>967</c:v>
                </c:pt>
                <c:pt idx="958">
                  <c:v>968</c:v>
                </c:pt>
                <c:pt idx="959">
                  <c:v>969</c:v>
                </c:pt>
                <c:pt idx="960">
                  <c:v>970</c:v>
                </c:pt>
                <c:pt idx="961">
                  <c:v>971</c:v>
                </c:pt>
                <c:pt idx="962">
                  <c:v>972</c:v>
                </c:pt>
                <c:pt idx="963">
                  <c:v>973</c:v>
                </c:pt>
                <c:pt idx="964">
                  <c:v>974</c:v>
                </c:pt>
                <c:pt idx="965">
                  <c:v>975</c:v>
                </c:pt>
                <c:pt idx="966">
                  <c:v>976</c:v>
                </c:pt>
                <c:pt idx="967">
                  <c:v>977</c:v>
                </c:pt>
                <c:pt idx="968">
                  <c:v>978</c:v>
                </c:pt>
                <c:pt idx="969">
                  <c:v>979</c:v>
                </c:pt>
                <c:pt idx="970">
                  <c:v>980</c:v>
                </c:pt>
                <c:pt idx="971">
                  <c:v>981</c:v>
                </c:pt>
                <c:pt idx="972">
                  <c:v>982</c:v>
                </c:pt>
                <c:pt idx="973">
                  <c:v>983</c:v>
                </c:pt>
                <c:pt idx="974">
                  <c:v>984</c:v>
                </c:pt>
                <c:pt idx="975">
                  <c:v>985</c:v>
                </c:pt>
                <c:pt idx="976">
                  <c:v>986</c:v>
                </c:pt>
                <c:pt idx="977">
                  <c:v>987</c:v>
                </c:pt>
                <c:pt idx="978">
                  <c:v>988</c:v>
                </c:pt>
                <c:pt idx="979">
                  <c:v>989</c:v>
                </c:pt>
                <c:pt idx="980">
                  <c:v>990</c:v>
                </c:pt>
                <c:pt idx="981">
                  <c:v>991</c:v>
                </c:pt>
                <c:pt idx="982">
                  <c:v>992</c:v>
                </c:pt>
                <c:pt idx="983">
                  <c:v>993</c:v>
                </c:pt>
                <c:pt idx="984">
                  <c:v>994</c:v>
                </c:pt>
                <c:pt idx="985">
                  <c:v>995</c:v>
                </c:pt>
                <c:pt idx="986">
                  <c:v>996</c:v>
                </c:pt>
                <c:pt idx="987">
                  <c:v>997</c:v>
                </c:pt>
                <c:pt idx="988">
                  <c:v>998</c:v>
                </c:pt>
                <c:pt idx="989">
                  <c:v>999</c:v>
                </c:pt>
                <c:pt idx="990">
                  <c:v>1000</c:v>
                </c:pt>
                <c:pt idx="991">
                  <c:v>1001</c:v>
                </c:pt>
                <c:pt idx="992">
                  <c:v>1002</c:v>
                </c:pt>
                <c:pt idx="993">
                  <c:v>1003</c:v>
                </c:pt>
                <c:pt idx="994">
                  <c:v>1004</c:v>
                </c:pt>
                <c:pt idx="995">
                  <c:v>1005</c:v>
                </c:pt>
                <c:pt idx="996">
                  <c:v>1006</c:v>
                </c:pt>
                <c:pt idx="997">
                  <c:v>1007</c:v>
                </c:pt>
                <c:pt idx="998">
                  <c:v>1008</c:v>
                </c:pt>
                <c:pt idx="999">
                  <c:v>1009</c:v>
                </c:pt>
                <c:pt idx="1000">
                  <c:v>1010</c:v>
                </c:pt>
                <c:pt idx="1001">
                  <c:v>1011</c:v>
                </c:pt>
                <c:pt idx="1002">
                  <c:v>1012</c:v>
                </c:pt>
                <c:pt idx="1003">
                  <c:v>1013</c:v>
                </c:pt>
                <c:pt idx="1004">
                  <c:v>1014</c:v>
                </c:pt>
                <c:pt idx="1005">
                  <c:v>1015</c:v>
                </c:pt>
                <c:pt idx="1006">
                  <c:v>1016</c:v>
                </c:pt>
                <c:pt idx="1007">
                  <c:v>1017</c:v>
                </c:pt>
                <c:pt idx="1008">
                  <c:v>1018</c:v>
                </c:pt>
                <c:pt idx="1009">
                  <c:v>1019</c:v>
                </c:pt>
                <c:pt idx="1010">
                  <c:v>1020</c:v>
                </c:pt>
                <c:pt idx="1011">
                  <c:v>1021</c:v>
                </c:pt>
                <c:pt idx="1012">
                  <c:v>1022</c:v>
                </c:pt>
                <c:pt idx="1013">
                  <c:v>1023</c:v>
                </c:pt>
                <c:pt idx="1014">
                  <c:v>1024</c:v>
                </c:pt>
                <c:pt idx="1015">
                  <c:v>1025</c:v>
                </c:pt>
                <c:pt idx="1016">
                  <c:v>1026</c:v>
                </c:pt>
                <c:pt idx="1017">
                  <c:v>1027</c:v>
                </c:pt>
                <c:pt idx="1018">
                  <c:v>1028</c:v>
                </c:pt>
                <c:pt idx="1019">
                  <c:v>1029</c:v>
                </c:pt>
                <c:pt idx="1020">
                  <c:v>1030</c:v>
                </c:pt>
                <c:pt idx="1021">
                  <c:v>1031</c:v>
                </c:pt>
                <c:pt idx="1022">
                  <c:v>1032</c:v>
                </c:pt>
                <c:pt idx="1023">
                  <c:v>1033</c:v>
                </c:pt>
                <c:pt idx="1024">
                  <c:v>1034</c:v>
                </c:pt>
                <c:pt idx="1025">
                  <c:v>1035</c:v>
                </c:pt>
                <c:pt idx="1026">
                  <c:v>1036</c:v>
                </c:pt>
                <c:pt idx="1027">
                  <c:v>1037</c:v>
                </c:pt>
                <c:pt idx="1028">
                  <c:v>1038</c:v>
                </c:pt>
                <c:pt idx="1029">
                  <c:v>1039</c:v>
                </c:pt>
                <c:pt idx="1030">
                  <c:v>1040</c:v>
                </c:pt>
                <c:pt idx="1031">
                  <c:v>1041</c:v>
                </c:pt>
                <c:pt idx="1032">
                  <c:v>1042</c:v>
                </c:pt>
                <c:pt idx="1033">
                  <c:v>1043</c:v>
                </c:pt>
                <c:pt idx="1034">
                  <c:v>1044</c:v>
                </c:pt>
                <c:pt idx="1035">
                  <c:v>1045</c:v>
                </c:pt>
                <c:pt idx="1036">
                  <c:v>1046</c:v>
                </c:pt>
                <c:pt idx="1037">
                  <c:v>1047</c:v>
                </c:pt>
                <c:pt idx="1038">
                  <c:v>1048</c:v>
                </c:pt>
                <c:pt idx="1039">
                  <c:v>1049</c:v>
                </c:pt>
                <c:pt idx="1040">
                  <c:v>1050</c:v>
                </c:pt>
                <c:pt idx="1041">
                  <c:v>1051</c:v>
                </c:pt>
                <c:pt idx="1042">
                  <c:v>1052</c:v>
                </c:pt>
                <c:pt idx="1043">
                  <c:v>1053</c:v>
                </c:pt>
                <c:pt idx="1044">
                  <c:v>1054</c:v>
                </c:pt>
                <c:pt idx="1045">
                  <c:v>1055</c:v>
                </c:pt>
                <c:pt idx="1046">
                  <c:v>1056</c:v>
                </c:pt>
                <c:pt idx="1047">
                  <c:v>1057</c:v>
                </c:pt>
                <c:pt idx="1048">
                  <c:v>1058</c:v>
                </c:pt>
                <c:pt idx="1049">
                  <c:v>1059</c:v>
                </c:pt>
                <c:pt idx="1050">
                  <c:v>1060</c:v>
                </c:pt>
                <c:pt idx="1051">
                  <c:v>1061</c:v>
                </c:pt>
                <c:pt idx="1052">
                  <c:v>1062</c:v>
                </c:pt>
                <c:pt idx="1053">
                  <c:v>1063</c:v>
                </c:pt>
                <c:pt idx="1054">
                  <c:v>1064</c:v>
                </c:pt>
                <c:pt idx="1055">
                  <c:v>1065</c:v>
                </c:pt>
                <c:pt idx="1056">
                  <c:v>1066</c:v>
                </c:pt>
                <c:pt idx="1057">
                  <c:v>1067</c:v>
                </c:pt>
                <c:pt idx="1058">
                  <c:v>1068</c:v>
                </c:pt>
                <c:pt idx="1059">
                  <c:v>1069</c:v>
                </c:pt>
                <c:pt idx="1060">
                  <c:v>1070</c:v>
                </c:pt>
                <c:pt idx="1061">
                  <c:v>1071</c:v>
                </c:pt>
                <c:pt idx="1062">
                  <c:v>1072</c:v>
                </c:pt>
                <c:pt idx="1063">
                  <c:v>1073</c:v>
                </c:pt>
                <c:pt idx="1064">
                  <c:v>1074</c:v>
                </c:pt>
                <c:pt idx="1065">
                  <c:v>1075</c:v>
                </c:pt>
                <c:pt idx="1066">
                  <c:v>1076</c:v>
                </c:pt>
                <c:pt idx="1067">
                  <c:v>1077</c:v>
                </c:pt>
                <c:pt idx="1068">
                  <c:v>1078</c:v>
                </c:pt>
                <c:pt idx="1069">
                  <c:v>1079</c:v>
                </c:pt>
                <c:pt idx="1070">
                  <c:v>1080</c:v>
                </c:pt>
                <c:pt idx="1071">
                  <c:v>1081</c:v>
                </c:pt>
                <c:pt idx="1072">
                  <c:v>1082</c:v>
                </c:pt>
                <c:pt idx="1073">
                  <c:v>1083</c:v>
                </c:pt>
                <c:pt idx="1074">
                  <c:v>1084</c:v>
                </c:pt>
                <c:pt idx="1075">
                  <c:v>1085</c:v>
                </c:pt>
                <c:pt idx="1076">
                  <c:v>1086</c:v>
                </c:pt>
                <c:pt idx="1077">
                  <c:v>1087</c:v>
                </c:pt>
                <c:pt idx="1078">
                  <c:v>1088</c:v>
                </c:pt>
                <c:pt idx="1079">
                  <c:v>1089</c:v>
                </c:pt>
                <c:pt idx="1080">
                  <c:v>1090</c:v>
                </c:pt>
                <c:pt idx="1081">
                  <c:v>1091</c:v>
                </c:pt>
                <c:pt idx="1082">
                  <c:v>1092</c:v>
                </c:pt>
                <c:pt idx="1083">
                  <c:v>1093</c:v>
                </c:pt>
                <c:pt idx="1084">
                  <c:v>1094</c:v>
                </c:pt>
                <c:pt idx="1085">
                  <c:v>1095</c:v>
                </c:pt>
                <c:pt idx="1086">
                  <c:v>1096</c:v>
                </c:pt>
                <c:pt idx="1087">
                  <c:v>1097</c:v>
                </c:pt>
                <c:pt idx="1088">
                  <c:v>1098</c:v>
                </c:pt>
                <c:pt idx="1089">
                  <c:v>1099</c:v>
                </c:pt>
                <c:pt idx="1090">
                  <c:v>1100</c:v>
                </c:pt>
                <c:pt idx="1091">
                  <c:v>1101</c:v>
                </c:pt>
                <c:pt idx="1092">
                  <c:v>1102</c:v>
                </c:pt>
                <c:pt idx="1093">
                  <c:v>1103</c:v>
                </c:pt>
                <c:pt idx="1094">
                  <c:v>1104</c:v>
                </c:pt>
                <c:pt idx="1095">
                  <c:v>1105</c:v>
                </c:pt>
                <c:pt idx="1096">
                  <c:v>1106</c:v>
                </c:pt>
                <c:pt idx="1097">
                  <c:v>1107</c:v>
                </c:pt>
                <c:pt idx="1098">
                  <c:v>1108</c:v>
                </c:pt>
                <c:pt idx="1099">
                  <c:v>1109</c:v>
                </c:pt>
                <c:pt idx="1100">
                  <c:v>1110</c:v>
                </c:pt>
                <c:pt idx="1101">
                  <c:v>1111</c:v>
                </c:pt>
                <c:pt idx="1102">
                  <c:v>1112</c:v>
                </c:pt>
                <c:pt idx="1103">
                  <c:v>1113</c:v>
                </c:pt>
                <c:pt idx="1104">
                  <c:v>1114</c:v>
                </c:pt>
                <c:pt idx="1105">
                  <c:v>1115</c:v>
                </c:pt>
                <c:pt idx="1106">
                  <c:v>1116</c:v>
                </c:pt>
                <c:pt idx="1107">
                  <c:v>1117</c:v>
                </c:pt>
                <c:pt idx="1108">
                  <c:v>1118</c:v>
                </c:pt>
                <c:pt idx="1109">
                  <c:v>1119</c:v>
                </c:pt>
                <c:pt idx="1110">
                  <c:v>1120</c:v>
                </c:pt>
                <c:pt idx="1111">
                  <c:v>1121</c:v>
                </c:pt>
                <c:pt idx="1112">
                  <c:v>1122</c:v>
                </c:pt>
                <c:pt idx="1113">
                  <c:v>1123</c:v>
                </c:pt>
                <c:pt idx="1114">
                  <c:v>1124</c:v>
                </c:pt>
                <c:pt idx="1115">
                  <c:v>1125</c:v>
                </c:pt>
                <c:pt idx="1116">
                  <c:v>1126</c:v>
                </c:pt>
                <c:pt idx="1117">
                  <c:v>1127</c:v>
                </c:pt>
                <c:pt idx="1118">
                  <c:v>1128</c:v>
                </c:pt>
                <c:pt idx="1119">
                  <c:v>1129</c:v>
                </c:pt>
                <c:pt idx="1120">
                  <c:v>1130</c:v>
                </c:pt>
                <c:pt idx="1121">
                  <c:v>1131</c:v>
                </c:pt>
                <c:pt idx="1122">
                  <c:v>1132</c:v>
                </c:pt>
                <c:pt idx="1123">
                  <c:v>1133</c:v>
                </c:pt>
                <c:pt idx="1124">
                  <c:v>1134</c:v>
                </c:pt>
                <c:pt idx="1125">
                  <c:v>1135</c:v>
                </c:pt>
                <c:pt idx="1126">
                  <c:v>1136</c:v>
                </c:pt>
                <c:pt idx="1127">
                  <c:v>1137</c:v>
                </c:pt>
                <c:pt idx="1128">
                  <c:v>1138</c:v>
                </c:pt>
                <c:pt idx="1129">
                  <c:v>1139</c:v>
                </c:pt>
                <c:pt idx="1130">
                  <c:v>1140</c:v>
                </c:pt>
                <c:pt idx="1131">
                  <c:v>1141</c:v>
                </c:pt>
                <c:pt idx="1132">
                  <c:v>1142</c:v>
                </c:pt>
                <c:pt idx="1133">
                  <c:v>1143</c:v>
                </c:pt>
                <c:pt idx="1134">
                  <c:v>1144</c:v>
                </c:pt>
                <c:pt idx="1135">
                  <c:v>1145</c:v>
                </c:pt>
                <c:pt idx="1136">
                  <c:v>1146</c:v>
                </c:pt>
                <c:pt idx="1137">
                  <c:v>1147</c:v>
                </c:pt>
                <c:pt idx="1138">
                  <c:v>1148</c:v>
                </c:pt>
                <c:pt idx="1139">
                  <c:v>1149</c:v>
                </c:pt>
                <c:pt idx="1140">
                  <c:v>1150</c:v>
                </c:pt>
                <c:pt idx="1141">
                  <c:v>1151</c:v>
                </c:pt>
                <c:pt idx="1142">
                  <c:v>1152</c:v>
                </c:pt>
                <c:pt idx="1143">
                  <c:v>1153</c:v>
                </c:pt>
                <c:pt idx="1144">
                  <c:v>1154</c:v>
                </c:pt>
                <c:pt idx="1145">
                  <c:v>1155</c:v>
                </c:pt>
                <c:pt idx="1146">
                  <c:v>1156</c:v>
                </c:pt>
                <c:pt idx="1147">
                  <c:v>1157</c:v>
                </c:pt>
                <c:pt idx="1148">
                  <c:v>1158</c:v>
                </c:pt>
                <c:pt idx="1149">
                  <c:v>1159</c:v>
                </c:pt>
                <c:pt idx="1150">
                  <c:v>1160</c:v>
                </c:pt>
                <c:pt idx="1151">
                  <c:v>1161</c:v>
                </c:pt>
                <c:pt idx="1152">
                  <c:v>1162</c:v>
                </c:pt>
                <c:pt idx="1153">
                  <c:v>1163</c:v>
                </c:pt>
                <c:pt idx="1154">
                  <c:v>1164</c:v>
                </c:pt>
                <c:pt idx="1155">
                  <c:v>1165</c:v>
                </c:pt>
                <c:pt idx="1156">
                  <c:v>1166</c:v>
                </c:pt>
                <c:pt idx="1157">
                  <c:v>1167</c:v>
                </c:pt>
                <c:pt idx="1158">
                  <c:v>1168</c:v>
                </c:pt>
                <c:pt idx="1159">
                  <c:v>1169</c:v>
                </c:pt>
                <c:pt idx="1160">
                  <c:v>1170</c:v>
                </c:pt>
                <c:pt idx="1161">
                  <c:v>1171</c:v>
                </c:pt>
                <c:pt idx="1162">
                  <c:v>1172</c:v>
                </c:pt>
                <c:pt idx="1163">
                  <c:v>1173</c:v>
                </c:pt>
                <c:pt idx="1164">
                  <c:v>1174</c:v>
                </c:pt>
                <c:pt idx="1165">
                  <c:v>1175</c:v>
                </c:pt>
                <c:pt idx="1166">
                  <c:v>1176</c:v>
                </c:pt>
                <c:pt idx="1167">
                  <c:v>1177</c:v>
                </c:pt>
                <c:pt idx="1168">
                  <c:v>1178</c:v>
                </c:pt>
                <c:pt idx="1169">
                  <c:v>1179</c:v>
                </c:pt>
                <c:pt idx="1170">
                  <c:v>1180</c:v>
                </c:pt>
                <c:pt idx="1171">
                  <c:v>1181</c:v>
                </c:pt>
                <c:pt idx="1172">
                  <c:v>1182</c:v>
                </c:pt>
                <c:pt idx="1173">
                  <c:v>1183</c:v>
                </c:pt>
                <c:pt idx="1174">
                  <c:v>1184</c:v>
                </c:pt>
                <c:pt idx="1175">
                  <c:v>1185</c:v>
                </c:pt>
                <c:pt idx="1176">
                  <c:v>1186</c:v>
                </c:pt>
                <c:pt idx="1177">
                  <c:v>1187</c:v>
                </c:pt>
                <c:pt idx="1178">
                  <c:v>1188</c:v>
                </c:pt>
                <c:pt idx="1179">
                  <c:v>1189</c:v>
                </c:pt>
                <c:pt idx="1180">
                  <c:v>1190</c:v>
                </c:pt>
                <c:pt idx="1181">
                  <c:v>1191</c:v>
                </c:pt>
                <c:pt idx="1182">
                  <c:v>1192</c:v>
                </c:pt>
                <c:pt idx="1183">
                  <c:v>1193</c:v>
                </c:pt>
                <c:pt idx="1184">
                  <c:v>1194</c:v>
                </c:pt>
                <c:pt idx="1185">
                  <c:v>1195</c:v>
                </c:pt>
                <c:pt idx="1186">
                  <c:v>1196</c:v>
                </c:pt>
                <c:pt idx="1187">
                  <c:v>1197</c:v>
                </c:pt>
                <c:pt idx="1188">
                  <c:v>1198</c:v>
                </c:pt>
                <c:pt idx="1189">
                  <c:v>1199</c:v>
                </c:pt>
                <c:pt idx="1190">
                  <c:v>1200</c:v>
                </c:pt>
                <c:pt idx="1191">
                  <c:v>1201</c:v>
                </c:pt>
                <c:pt idx="1192">
                  <c:v>1202</c:v>
                </c:pt>
                <c:pt idx="1193">
                  <c:v>1203</c:v>
                </c:pt>
                <c:pt idx="1194">
                  <c:v>1204</c:v>
                </c:pt>
                <c:pt idx="1195">
                  <c:v>1205</c:v>
                </c:pt>
                <c:pt idx="1196">
                  <c:v>1206</c:v>
                </c:pt>
                <c:pt idx="1197">
                  <c:v>1207</c:v>
                </c:pt>
                <c:pt idx="1198">
                  <c:v>1208</c:v>
                </c:pt>
                <c:pt idx="1199">
                  <c:v>1209</c:v>
                </c:pt>
                <c:pt idx="1200">
                  <c:v>1210</c:v>
                </c:pt>
                <c:pt idx="1201">
                  <c:v>1211</c:v>
                </c:pt>
                <c:pt idx="1202">
                  <c:v>1212</c:v>
                </c:pt>
                <c:pt idx="1203">
                  <c:v>1213</c:v>
                </c:pt>
                <c:pt idx="1204">
                  <c:v>1214</c:v>
                </c:pt>
                <c:pt idx="1205">
                  <c:v>1215</c:v>
                </c:pt>
                <c:pt idx="1206">
                  <c:v>1216</c:v>
                </c:pt>
                <c:pt idx="1207">
                  <c:v>1217</c:v>
                </c:pt>
                <c:pt idx="1208">
                  <c:v>1218</c:v>
                </c:pt>
                <c:pt idx="1209">
                  <c:v>1219</c:v>
                </c:pt>
                <c:pt idx="1210">
                  <c:v>1220</c:v>
                </c:pt>
                <c:pt idx="1211">
                  <c:v>1221</c:v>
                </c:pt>
                <c:pt idx="1212">
                  <c:v>1222</c:v>
                </c:pt>
                <c:pt idx="1213">
                  <c:v>1223</c:v>
                </c:pt>
                <c:pt idx="1214">
                  <c:v>1224</c:v>
                </c:pt>
                <c:pt idx="1215">
                  <c:v>1225</c:v>
                </c:pt>
                <c:pt idx="1216">
                  <c:v>1226</c:v>
                </c:pt>
                <c:pt idx="1217">
                  <c:v>1227</c:v>
                </c:pt>
                <c:pt idx="1218">
                  <c:v>1228</c:v>
                </c:pt>
                <c:pt idx="1219">
                  <c:v>1229</c:v>
                </c:pt>
                <c:pt idx="1220">
                  <c:v>1230</c:v>
                </c:pt>
                <c:pt idx="1221">
                  <c:v>1231</c:v>
                </c:pt>
                <c:pt idx="1222">
                  <c:v>1232</c:v>
                </c:pt>
                <c:pt idx="1223">
                  <c:v>1233</c:v>
                </c:pt>
                <c:pt idx="1224">
                  <c:v>1234</c:v>
                </c:pt>
                <c:pt idx="1225">
                  <c:v>1235</c:v>
                </c:pt>
                <c:pt idx="1226">
                  <c:v>1236</c:v>
                </c:pt>
                <c:pt idx="1227">
                  <c:v>1237</c:v>
                </c:pt>
                <c:pt idx="1228">
                  <c:v>1238</c:v>
                </c:pt>
                <c:pt idx="1229">
                  <c:v>1239</c:v>
                </c:pt>
                <c:pt idx="1230">
                  <c:v>1240</c:v>
                </c:pt>
                <c:pt idx="1231">
                  <c:v>1241</c:v>
                </c:pt>
                <c:pt idx="1232">
                  <c:v>1242</c:v>
                </c:pt>
                <c:pt idx="1233">
                  <c:v>1243</c:v>
                </c:pt>
                <c:pt idx="1234">
                  <c:v>1244</c:v>
                </c:pt>
                <c:pt idx="1235">
                  <c:v>1245</c:v>
                </c:pt>
                <c:pt idx="1236">
                  <c:v>1246</c:v>
                </c:pt>
                <c:pt idx="1237">
                  <c:v>1247</c:v>
                </c:pt>
                <c:pt idx="1238">
                  <c:v>1248</c:v>
                </c:pt>
                <c:pt idx="1239">
                  <c:v>1249</c:v>
                </c:pt>
                <c:pt idx="1240">
                  <c:v>1250</c:v>
                </c:pt>
                <c:pt idx="1241">
                  <c:v>1251</c:v>
                </c:pt>
                <c:pt idx="1242">
                  <c:v>1252</c:v>
                </c:pt>
                <c:pt idx="1243">
                  <c:v>1253</c:v>
                </c:pt>
                <c:pt idx="1244">
                  <c:v>1254</c:v>
                </c:pt>
                <c:pt idx="1245">
                  <c:v>1255</c:v>
                </c:pt>
                <c:pt idx="1246">
                  <c:v>1256</c:v>
                </c:pt>
                <c:pt idx="1247">
                  <c:v>1257</c:v>
                </c:pt>
                <c:pt idx="1248">
                  <c:v>1258</c:v>
                </c:pt>
                <c:pt idx="1249">
                  <c:v>1259</c:v>
                </c:pt>
                <c:pt idx="1250">
                  <c:v>1260</c:v>
                </c:pt>
                <c:pt idx="1251">
                  <c:v>1261</c:v>
                </c:pt>
                <c:pt idx="1252">
                  <c:v>1262</c:v>
                </c:pt>
                <c:pt idx="1253">
                  <c:v>1263</c:v>
                </c:pt>
                <c:pt idx="1254">
                  <c:v>1264</c:v>
                </c:pt>
                <c:pt idx="1255">
                  <c:v>1265</c:v>
                </c:pt>
                <c:pt idx="1256">
                  <c:v>1266</c:v>
                </c:pt>
                <c:pt idx="1257">
                  <c:v>1267</c:v>
                </c:pt>
                <c:pt idx="1258">
                  <c:v>1268</c:v>
                </c:pt>
                <c:pt idx="1259">
                  <c:v>1269</c:v>
                </c:pt>
                <c:pt idx="1260">
                  <c:v>1270</c:v>
                </c:pt>
                <c:pt idx="1261">
                  <c:v>1271</c:v>
                </c:pt>
                <c:pt idx="1262">
                  <c:v>1272</c:v>
                </c:pt>
                <c:pt idx="1263">
                  <c:v>1273</c:v>
                </c:pt>
                <c:pt idx="1264">
                  <c:v>1274</c:v>
                </c:pt>
                <c:pt idx="1265">
                  <c:v>1275</c:v>
                </c:pt>
                <c:pt idx="1266">
                  <c:v>1276</c:v>
                </c:pt>
                <c:pt idx="1267">
                  <c:v>1277</c:v>
                </c:pt>
                <c:pt idx="1268">
                  <c:v>1278</c:v>
                </c:pt>
                <c:pt idx="1269">
                  <c:v>1279</c:v>
                </c:pt>
                <c:pt idx="1270">
                  <c:v>1280</c:v>
                </c:pt>
                <c:pt idx="1271">
                  <c:v>1281</c:v>
                </c:pt>
                <c:pt idx="1272">
                  <c:v>1282</c:v>
                </c:pt>
                <c:pt idx="1273">
                  <c:v>1283</c:v>
                </c:pt>
                <c:pt idx="1274">
                  <c:v>1284</c:v>
                </c:pt>
                <c:pt idx="1275">
                  <c:v>1285</c:v>
                </c:pt>
                <c:pt idx="1276">
                  <c:v>1286</c:v>
                </c:pt>
                <c:pt idx="1277">
                  <c:v>1287</c:v>
                </c:pt>
                <c:pt idx="1278">
                  <c:v>1288</c:v>
                </c:pt>
                <c:pt idx="1279">
                  <c:v>1289</c:v>
                </c:pt>
                <c:pt idx="1280">
                  <c:v>1290</c:v>
                </c:pt>
                <c:pt idx="1281">
                  <c:v>1291</c:v>
                </c:pt>
                <c:pt idx="1282">
                  <c:v>1292</c:v>
                </c:pt>
                <c:pt idx="1283">
                  <c:v>1293</c:v>
                </c:pt>
                <c:pt idx="1284">
                  <c:v>1294</c:v>
                </c:pt>
                <c:pt idx="1285">
                  <c:v>1295</c:v>
                </c:pt>
                <c:pt idx="1286">
                  <c:v>1296</c:v>
                </c:pt>
                <c:pt idx="1287">
                  <c:v>1297</c:v>
                </c:pt>
                <c:pt idx="1288">
                  <c:v>1298</c:v>
                </c:pt>
                <c:pt idx="1289">
                  <c:v>1299</c:v>
                </c:pt>
                <c:pt idx="1290">
                  <c:v>1300</c:v>
                </c:pt>
                <c:pt idx="1291">
                  <c:v>1301</c:v>
                </c:pt>
                <c:pt idx="1292">
                  <c:v>1302</c:v>
                </c:pt>
                <c:pt idx="1293">
                  <c:v>1303</c:v>
                </c:pt>
                <c:pt idx="1294">
                  <c:v>1304</c:v>
                </c:pt>
                <c:pt idx="1295">
                  <c:v>1305</c:v>
                </c:pt>
                <c:pt idx="1296">
                  <c:v>1306</c:v>
                </c:pt>
                <c:pt idx="1297">
                  <c:v>1307</c:v>
                </c:pt>
                <c:pt idx="1298">
                  <c:v>1308</c:v>
                </c:pt>
                <c:pt idx="1299">
                  <c:v>1309</c:v>
                </c:pt>
                <c:pt idx="1300">
                  <c:v>1310</c:v>
                </c:pt>
                <c:pt idx="1301">
                  <c:v>1311</c:v>
                </c:pt>
                <c:pt idx="1302">
                  <c:v>1312</c:v>
                </c:pt>
                <c:pt idx="1303">
                  <c:v>1313</c:v>
                </c:pt>
                <c:pt idx="1304">
                  <c:v>1314</c:v>
                </c:pt>
                <c:pt idx="1305">
                  <c:v>1315</c:v>
                </c:pt>
                <c:pt idx="1306">
                  <c:v>1316</c:v>
                </c:pt>
                <c:pt idx="1307">
                  <c:v>1317</c:v>
                </c:pt>
                <c:pt idx="1308">
                  <c:v>1318</c:v>
                </c:pt>
                <c:pt idx="1309">
                  <c:v>1319</c:v>
                </c:pt>
                <c:pt idx="1310">
                  <c:v>1320</c:v>
                </c:pt>
                <c:pt idx="1311">
                  <c:v>1321</c:v>
                </c:pt>
                <c:pt idx="1312">
                  <c:v>1322</c:v>
                </c:pt>
                <c:pt idx="1313">
                  <c:v>1323</c:v>
                </c:pt>
                <c:pt idx="1314">
                  <c:v>1324</c:v>
                </c:pt>
                <c:pt idx="1315">
                  <c:v>1325</c:v>
                </c:pt>
                <c:pt idx="1316">
                  <c:v>1326</c:v>
                </c:pt>
                <c:pt idx="1317">
                  <c:v>1327</c:v>
                </c:pt>
                <c:pt idx="1318">
                  <c:v>1328</c:v>
                </c:pt>
                <c:pt idx="1319">
                  <c:v>1329</c:v>
                </c:pt>
                <c:pt idx="1320">
                  <c:v>1330</c:v>
                </c:pt>
                <c:pt idx="1321">
                  <c:v>1331</c:v>
                </c:pt>
                <c:pt idx="1322">
                  <c:v>1332</c:v>
                </c:pt>
                <c:pt idx="1323">
                  <c:v>1333</c:v>
                </c:pt>
                <c:pt idx="1324">
                  <c:v>1334</c:v>
                </c:pt>
                <c:pt idx="1325">
                  <c:v>1335</c:v>
                </c:pt>
                <c:pt idx="1326">
                  <c:v>1336</c:v>
                </c:pt>
                <c:pt idx="1327">
                  <c:v>1337</c:v>
                </c:pt>
                <c:pt idx="1328">
                  <c:v>1338</c:v>
                </c:pt>
                <c:pt idx="1329">
                  <c:v>1339</c:v>
                </c:pt>
                <c:pt idx="1330">
                  <c:v>1340</c:v>
                </c:pt>
                <c:pt idx="1331">
                  <c:v>1341</c:v>
                </c:pt>
                <c:pt idx="1332">
                  <c:v>1342</c:v>
                </c:pt>
                <c:pt idx="1333">
                  <c:v>1343</c:v>
                </c:pt>
                <c:pt idx="1334">
                  <c:v>1344</c:v>
                </c:pt>
                <c:pt idx="1335">
                  <c:v>1345</c:v>
                </c:pt>
                <c:pt idx="1336">
                  <c:v>1346</c:v>
                </c:pt>
                <c:pt idx="1337">
                  <c:v>1347</c:v>
                </c:pt>
                <c:pt idx="1338">
                  <c:v>1348</c:v>
                </c:pt>
                <c:pt idx="1339">
                  <c:v>1349</c:v>
                </c:pt>
                <c:pt idx="1340">
                  <c:v>1350</c:v>
                </c:pt>
                <c:pt idx="1341">
                  <c:v>1351</c:v>
                </c:pt>
                <c:pt idx="1342">
                  <c:v>1352</c:v>
                </c:pt>
                <c:pt idx="1343">
                  <c:v>1353</c:v>
                </c:pt>
                <c:pt idx="1344">
                  <c:v>1354</c:v>
                </c:pt>
                <c:pt idx="1345">
                  <c:v>1355</c:v>
                </c:pt>
                <c:pt idx="1346">
                  <c:v>1356</c:v>
                </c:pt>
                <c:pt idx="1347">
                  <c:v>1357</c:v>
                </c:pt>
                <c:pt idx="1348">
                  <c:v>1358</c:v>
                </c:pt>
                <c:pt idx="1349">
                  <c:v>1359</c:v>
                </c:pt>
                <c:pt idx="1350">
                  <c:v>1360</c:v>
                </c:pt>
                <c:pt idx="1351">
                  <c:v>1361</c:v>
                </c:pt>
                <c:pt idx="1352">
                  <c:v>1362</c:v>
                </c:pt>
                <c:pt idx="1353">
                  <c:v>1363</c:v>
                </c:pt>
                <c:pt idx="1354">
                  <c:v>1364</c:v>
                </c:pt>
                <c:pt idx="1355">
                  <c:v>1365</c:v>
                </c:pt>
                <c:pt idx="1356">
                  <c:v>1366</c:v>
                </c:pt>
                <c:pt idx="1357">
                  <c:v>1367</c:v>
                </c:pt>
                <c:pt idx="1358">
                  <c:v>1368</c:v>
                </c:pt>
                <c:pt idx="1359">
                  <c:v>1369</c:v>
                </c:pt>
                <c:pt idx="1360">
                  <c:v>1370</c:v>
                </c:pt>
                <c:pt idx="1361">
                  <c:v>1371</c:v>
                </c:pt>
                <c:pt idx="1362">
                  <c:v>1372</c:v>
                </c:pt>
                <c:pt idx="1363">
                  <c:v>1373</c:v>
                </c:pt>
                <c:pt idx="1364">
                  <c:v>1374</c:v>
                </c:pt>
                <c:pt idx="1365">
                  <c:v>1375</c:v>
                </c:pt>
                <c:pt idx="1366">
                  <c:v>1376</c:v>
                </c:pt>
                <c:pt idx="1367">
                  <c:v>1377</c:v>
                </c:pt>
                <c:pt idx="1368">
                  <c:v>1378</c:v>
                </c:pt>
                <c:pt idx="1369">
                  <c:v>1379</c:v>
                </c:pt>
                <c:pt idx="1370">
                  <c:v>1380</c:v>
                </c:pt>
                <c:pt idx="1371">
                  <c:v>1381</c:v>
                </c:pt>
                <c:pt idx="1372">
                  <c:v>1382</c:v>
                </c:pt>
                <c:pt idx="1373">
                  <c:v>1383</c:v>
                </c:pt>
                <c:pt idx="1374">
                  <c:v>1384</c:v>
                </c:pt>
                <c:pt idx="1375">
                  <c:v>1385</c:v>
                </c:pt>
                <c:pt idx="1376">
                  <c:v>1386</c:v>
                </c:pt>
                <c:pt idx="1377">
                  <c:v>1387</c:v>
                </c:pt>
                <c:pt idx="1378">
                  <c:v>1388</c:v>
                </c:pt>
                <c:pt idx="1379">
                  <c:v>1389</c:v>
                </c:pt>
                <c:pt idx="1380">
                  <c:v>1390</c:v>
                </c:pt>
                <c:pt idx="1381">
                  <c:v>1391</c:v>
                </c:pt>
                <c:pt idx="1382">
                  <c:v>1392</c:v>
                </c:pt>
                <c:pt idx="1383">
                  <c:v>1393</c:v>
                </c:pt>
                <c:pt idx="1384">
                  <c:v>1394</c:v>
                </c:pt>
                <c:pt idx="1385">
                  <c:v>1395</c:v>
                </c:pt>
                <c:pt idx="1386">
                  <c:v>1396</c:v>
                </c:pt>
                <c:pt idx="1387">
                  <c:v>1397</c:v>
                </c:pt>
                <c:pt idx="1388">
                  <c:v>1398</c:v>
                </c:pt>
                <c:pt idx="1389">
                  <c:v>1399</c:v>
                </c:pt>
                <c:pt idx="1390">
                  <c:v>1400</c:v>
                </c:pt>
                <c:pt idx="1391">
                  <c:v>1401</c:v>
                </c:pt>
                <c:pt idx="1392">
                  <c:v>1402</c:v>
                </c:pt>
                <c:pt idx="1393">
                  <c:v>1403</c:v>
                </c:pt>
                <c:pt idx="1394">
                  <c:v>1404</c:v>
                </c:pt>
                <c:pt idx="1395">
                  <c:v>1405</c:v>
                </c:pt>
                <c:pt idx="1396">
                  <c:v>1406</c:v>
                </c:pt>
                <c:pt idx="1397">
                  <c:v>1407</c:v>
                </c:pt>
                <c:pt idx="1398">
                  <c:v>1408</c:v>
                </c:pt>
                <c:pt idx="1399">
                  <c:v>1409</c:v>
                </c:pt>
                <c:pt idx="1400">
                  <c:v>1410</c:v>
                </c:pt>
                <c:pt idx="1401">
                  <c:v>1411</c:v>
                </c:pt>
                <c:pt idx="1402">
                  <c:v>1412</c:v>
                </c:pt>
                <c:pt idx="1403">
                  <c:v>1413</c:v>
                </c:pt>
                <c:pt idx="1404">
                  <c:v>1414</c:v>
                </c:pt>
                <c:pt idx="1405">
                  <c:v>1415</c:v>
                </c:pt>
                <c:pt idx="1406">
                  <c:v>1416</c:v>
                </c:pt>
                <c:pt idx="1407">
                  <c:v>1418</c:v>
                </c:pt>
                <c:pt idx="1408">
                  <c:v>1419</c:v>
                </c:pt>
                <c:pt idx="1409">
                  <c:v>1420</c:v>
                </c:pt>
                <c:pt idx="1410">
                  <c:v>1421</c:v>
                </c:pt>
                <c:pt idx="1411">
                  <c:v>1422</c:v>
                </c:pt>
                <c:pt idx="1412">
                  <c:v>1423</c:v>
                </c:pt>
                <c:pt idx="1413">
                  <c:v>1425</c:v>
                </c:pt>
                <c:pt idx="1414">
                  <c:v>1426</c:v>
                </c:pt>
                <c:pt idx="1415">
                  <c:v>1427</c:v>
                </c:pt>
                <c:pt idx="1416">
                  <c:v>1428</c:v>
                </c:pt>
                <c:pt idx="1417">
                  <c:v>1429</c:v>
                </c:pt>
                <c:pt idx="1418">
                  <c:v>1430</c:v>
                </c:pt>
                <c:pt idx="1419">
                  <c:v>1431</c:v>
                </c:pt>
                <c:pt idx="1420">
                  <c:v>1432</c:v>
                </c:pt>
                <c:pt idx="1421">
                  <c:v>1433</c:v>
                </c:pt>
                <c:pt idx="1422">
                  <c:v>1434</c:v>
                </c:pt>
                <c:pt idx="1423">
                  <c:v>1435</c:v>
                </c:pt>
                <c:pt idx="1424">
                  <c:v>1436</c:v>
                </c:pt>
                <c:pt idx="1425">
                  <c:v>1437</c:v>
                </c:pt>
                <c:pt idx="1426">
                  <c:v>1438</c:v>
                </c:pt>
                <c:pt idx="1427">
                  <c:v>1439</c:v>
                </c:pt>
                <c:pt idx="1428">
                  <c:v>1440</c:v>
                </c:pt>
                <c:pt idx="1429">
                  <c:v>1441</c:v>
                </c:pt>
                <c:pt idx="1430">
                  <c:v>1442</c:v>
                </c:pt>
                <c:pt idx="1431">
                  <c:v>1443</c:v>
                </c:pt>
                <c:pt idx="1432">
                  <c:v>1444</c:v>
                </c:pt>
                <c:pt idx="1433">
                  <c:v>1445</c:v>
                </c:pt>
                <c:pt idx="1434">
                  <c:v>1446</c:v>
                </c:pt>
                <c:pt idx="1435">
                  <c:v>1447</c:v>
                </c:pt>
                <c:pt idx="1436">
                  <c:v>1448</c:v>
                </c:pt>
                <c:pt idx="1437">
                  <c:v>1449</c:v>
                </c:pt>
                <c:pt idx="1438">
                  <c:v>1450</c:v>
                </c:pt>
                <c:pt idx="1439">
                  <c:v>1451</c:v>
                </c:pt>
                <c:pt idx="1440">
                  <c:v>1452</c:v>
                </c:pt>
                <c:pt idx="1441">
                  <c:v>1453</c:v>
                </c:pt>
                <c:pt idx="1442">
                  <c:v>1454</c:v>
                </c:pt>
                <c:pt idx="1443">
                  <c:v>1455</c:v>
                </c:pt>
                <c:pt idx="1444">
                  <c:v>1456</c:v>
                </c:pt>
                <c:pt idx="1445">
                  <c:v>1457</c:v>
                </c:pt>
                <c:pt idx="1446">
                  <c:v>1458</c:v>
                </c:pt>
                <c:pt idx="1447">
                  <c:v>1459</c:v>
                </c:pt>
                <c:pt idx="1448">
                  <c:v>1460</c:v>
                </c:pt>
                <c:pt idx="1449">
                  <c:v>1461</c:v>
                </c:pt>
                <c:pt idx="1450">
                  <c:v>1462</c:v>
                </c:pt>
                <c:pt idx="1451">
                  <c:v>1463</c:v>
                </c:pt>
                <c:pt idx="1452">
                  <c:v>1464</c:v>
                </c:pt>
                <c:pt idx="1453">
                  <c:v>1465</c:v>
                </c:pt>
                <c:pt idx="1454">
                  <c:v>1466</c:v>
                </c:pt>
                <c:pt idx="1455">
                  <c:v>1467</c:v>
                </c:pt>
                <c:pt idx="1456">
                  <c:v>1468</c:v>
                </c:pt>
                <c:pt idx="1457">
                  <c:v>1469</c:v>
                </c:pt>
                <c:pt idx="1458">
                  <c:v>1470</c:v>
                </c:pt>
                <c:pt idx="1459">
                  <c:v>1471</c:v>
                </c:pt>
                <c:pt idx="1460">
                  <c:v>1472</c:v>
                </c:pt>
                <c:pt idx="1461">
                  <c:v>1473</c:v>
                </c:pt>
                <c:pt idx="1462">
                  <c:v>1474</c:v>
                </c:pt>
                <c:pt idx="1463">
                  <c:v>1475</c:v>
                </c:pt>
                <c:pt idx="1464">
                  <c:v>1476</c:v>
                </c:pt>
                <c:pt idx="1465">
                  <c:v>1477</c:v>
                </c:pt>
                <c:pt idx="1466">
                  <c:v>1478</c:v>
                </c:pt>
                <c:pt idx="1467">
                  <c:v>1479</c:v>
                </c:pt>
                <c:pt idx="1468">
                  <c:v>1480</c:v>
                </c:pt>
                <c:pt idx="1469">
                  <c:v>1481</c:v>
                </c:pt>
                <c:pt idx="1470">
                  <c:v>1482</c:v>
                </c:pt>
                <c:pt idx="1471">
                  <c:v>1483</c:v>
                </c:pt>
                <c:pt idx="1472">
                  <c:v>1484</c:v>
                </c:pt>
                <c:pt idx="1473">
                  <c:v>1485</c:v>
                </c:pt>
                <c:pt idx="1474">
                  <c:v>1486</c:v>
                </c:pt>
                <c:pt idx="1475">
                  <c:v>1487</c:v>
                </c:pt>
                <c:pt idx="1476">
                  <c:v>1488</c:v>
                </c:pt>
                <c:pt idx="1477">
                  <c:v>1489</c:v>
                </c:pt>
                <c:pt idx="1478">
                  <c:v>1490</c:v>
                </c:pt>
                <c:pt idx="1479">
                  <c:v>1491</c:v>
                </c:pt>
                <c:pt idx="1480">
                  <c:v>1492</c:v>
                </c:pt>
                <c:pt idx="1481">
                  <c:v>1493</c:v>
                </c:pt>
                <c:pt idx="1482">
                  <c:v>1494</c:v>
                </c:pt>
                <c:pt idx="1483">
                  <c:v>1495</c:v>
                </c:pt>
                <c:pt idx="1484">
                  <c:v>1496</c:v>
                </c:pt>
                <c:pt idx="1485">
                  <c:v>1497</c:v>
                </c:pt>
                <c:pt idx="1486">
                  <c:v>1498</c:v>
                </c:pt>
                <c:pt idx="1487">
                  <c:v>1499</c:v>
                </c:pt>
                <c:pt idx="1488">
                  <c:v>1500</c:v>
                </c:pt>
                <c:pt idx="1489">
                  <c:v>1501</c:v>
                </c:pt>
                <c:pt idx="1490">
                  <c:v>1502</c:v>
                </c:pt>
                <c:pt idx="1491">
                  <c:v>1503</c:v>
                </c:pt>
                <c:pt idx="1492">
                  <c:v>1504</c:v>
                </c:pt>
                <c:pt idx="1493">
                  <c:v>1505</c:v>
                </c:pt>
                <c:pt idx="1494">
                  <c:v>1506</c:v>
                </c:pt>
                <c:pt idx="1495">
                  <c:v>1507</c:v>
                </c:pt>
                <c:pt idx="1496">
                  <c:v>1508</c:v>
                </c:pt>
                <c:pt idx="1497">
                  <c:v>1509</c:v>
                </c:pt>
                <c:pt idx="1498">
                  <c:v>1510</c:v>
                </c:pt>
                <c:pt idx="1499">
                  <c:v>1511</c:v>
                </c:pt>
                <c:pt idx="1500">
                  <c:v>1512</c:v>
                </c:pt>
                <c:pt idx="1501">
                  <c:v>1513</c:v>
                </c:pt>
                <c:pt idx="1502">
                  <c:v>1514</c:v>
                </c:pt>
                <c:pt idx="1503">
                  <c:v>1515</c:v>
                </c:pt>
                <c:pt idx="1504">
                  <c:v>1516</c:v>
                </c:pt>
                <c:pt idx="1505">
                  <c:v>1517</c:v>
                </c:pt>
                <c:pt idx="1506">
                  <c:v>1518</c:v>
                </c:pt>
                <c:pt idx="1507">
                  <c:v>1519</c:v>
                </c:pt>
                <c:pt idx="1508">
                  <c:v>1520</c:v>
                </c:pt>
                <c:pt idx="1509">
                  <c:v>1521</c:v>
                </c:pt>
                <c:pt idx="1510">
                  <c:v>1522</c:v>
                </c:pt>
                <c:pt idx="1511">
                  <c:v>1523</c:v>
                </c:pt>
                <c:pt idx="1512">
                  <c:v>1524</c:v>
                </c:pt>
                <c:pt idx="1513">
                  <c:v>1525</c:v>
                </c:pt>
                <c:pt idx="1514">
                  <c:v>1526</c:v>
                </c:pt>
                <c:pt idx="1515">
                  <c:v>1527</c:v>
                </c:pt>
                <c:pt idx="1516">
                  <c:v>1528</c:v>
                </c:pt>
                <c:pt idx="1517">
                  <c:v>1529</c:v>
                </c:pt>
                <c:pt idx="1518">
                  <c:v>1530</c:v>
                </c:pt>
                <c:pt idx="1519">
                  <c:v>1531</c:v>
                </c:pt>
                <c:pt idx="1520">
                  <c:v>1532</c:v>
                </c:pt>
                <c:pt idx="1521">
                  <c:v>1533</c:v>
                </c:pt>
                <c:pt idx="1522">
                  <c:v>1534</c:v>
                </c:pt>
                <c:pt idx="1523">
                  <c:v>1535</c:v>
                </c:pt>
                <c:pt idx="1524">
                  <c:v>1536</c:v>
                </c:pt>
                <c:pt idx="1525">
                  <c:v>1537</c:v>
                </c:pt>
                <c:pt idx="1526">
                  <c:v>1538</c:v>
                </c:pt>
                <c:pt idx="1527">
                  <c:v>1539</c:v>
                </c:pt>
                <c:pt idx="1528">
                  <c:v>1540</c:v>
                </c:pt>
                <c:pt idx="1529">
                  <c:v>1541</c:v>
                </c:pt>
                <c:pt idx="1530">
                  <c:v>1542</c:v>
                </c:pt>
                <c:pt idx="1531">
                  <c:v>1543</c:v>
                </c:pt>
                <c:pt idx="1532">
                  <c:v>1544</c:v>
                </c:pt>
                <c:pt idx="1533">
                  <c:v>1545</c:v>
                </c:pt>
                <c:pt idx="1534">
                  <c:v>1546</c:v>
                </c:pt>
                <c:pt idx="1535">
                  <c:v>1547</c:v>
                </c:pt>
                <c:pt idx="1536">
                  <c:v>1548</c:v>
                </c:pt>
                <c:pt idx="1537">
                  <c:v>1549</c:v>
                </c:pt>
                <c:pt idx="1538">
                  <c:v>1550</c:v>
                </c:pt>
                <c:pt idx="1539">
                  <c:v>1551</c:v>
                </c:pt>
                <c:pt idx="1540">
                  <c:v>1552</c:v>
                </c:pt>
                <c:pt idx="1541">
                  <c:v>1553</c:v>
                </c:pt>
                <c:pt idx="1542">
                  <c:v>1554</c:v>
                </c:pt>
                <c:pt idx="1543">
                  <c:v>1555</c:v>
                </c:pt>
                <c:pt idx="1544">
                  <c:v>1556</c:v>
                </c:pt>
                <c:pt idx="1545">
                  <c:v>1557</c:v>
                </c:pt>
                <c:pt idx="1546">
                  <c:v>1558</c:v>
                </c:pt>
                <c:pt idx="1547">
                  <c:v>1559</c:v>
                </c:pt>
                <c:pt idx="1548">
                  <c:v>1560</c:v>
                </c:pt>
                <c:pt idx="1549">
                  <c:v>1561</c:v>
                </c:pt>
                <c:pt idx="1550">
                  <c:v>1562</c:v>
                </c:pt>
                <c:pt idx="1551">
                  <c:v>1563</c:v>
                </c:pt>
                <c:pt idx="1552">
                  <c:v>1564</c:v>
                </c:pt>
                <c:pt idx="1553">
                  <c:v>1565</c:v>
                </c:pt>
                <c:pt idx="1554">
                  <c:v>1566</c:v>
                </c:pt>
                <c:pt idx="1555">
                  <c:v>1567</c:v>
                </c:pt>
                <c:pt idx="1556">
                  <c:v>1568</c:v>
                </c:pt>
                <c:pt idx="1557">
                  <c:v>1569</c:v>
                </c:pt>
                <c:pt idx="1558">
                  <c:v>1570</c:v>
                </c:pt>
                <c:pt idx="1559">
                  <c:v>1571</c:v>
                </c:pt>
                <c:pt idx="1560">
                  <c:v>1572</c:v>
                </c:pt>
                <c:pt idx="1561">
                  <c:v>1573</c:v>
                </c:pt>
                <c:pt idx="1562">
                  <c:v>1574</c:v>
                </c:pt>
                <c:pt idx="1563">
                  <c:v>1575</c:v>
                </c:pt>
                <c:pt idx="1564">
                  <c:v>1576</c:v>
                </c:pt>
                <c:pt idx="1565">
                  <c:v>1577</c:v>
                </c:pt>
                <c:pt idx="1566">
                  <c:v>1578</c:v>
                </c:pt>
                <c:pt idx="1567">
                  <c:v>1579</c:v>
                </c:pt>
                <c:pt idx="1568">
                  <c:v>1580</c:v>
                </c:pt>
                <c:pt idx="1569">
                  <c:v>1581</c:v>
                </c:pt>
                <c:pt idx="1570">
                  <c:v>1582</c:v>
                </c:pt>
                <c:pt idx="1571">
                  <c:v>1583</c:v>
                </c:pt>
                <c:pt idx="1572">
                  <c:v>1584</c:v>
                </c:pt>
                <c:pt idx="1573">
                  <c:v>1585</c:v>
                </c:pt>
                <c:pt idx="1574">
                  <c:v>1586</c:v>
                </c:pt>
                <c:pt idx="1575">
                  <c:v>1587</c:v>
                </c:pt>
                <c:pt idx="1576">
                  <c:v>1588</c:v>
                </c:pt>
                <c:pt idx="1577">
                  <c:v>1589</c:v>
                </c:pt>
                <c:pt idx="1578">
                  <c:v>1590</c:v>
                </c:pt>
                <c:pt idx="1579">
                  <c:v>1591</c:v>
                </c:pt>
                <c:pt idx="1580">
                  <c:v>1592</c:v>
                </c:pt>
                <c:pt idx="1581">
                  <c:v>1593</c:v>
                </c:pt>
                <c:pt idx="1582">
                  <c:v>1594</c:v>
                </c:pt>
                <c:pt idx="1583">
                  <c:v>1595</c:v>
                </c:pt>
                <c:pt idx="1584">
                  <c:v>1596</c:v>
                </c:pt>
                <c:pt idx="1585">
                  <c:v>1597</c:v>
                </c:pt>
                <c:pt idx="1586">
                  <c:v>1598</c:v>
                </c:pt>
                <c:pt idx="1587">
                  <c:v>1599</c:v>
                </c:pt>
                <c:pt idx="1588">
                  <c:v>1600</c:v>
                </c:pt>
                <c:pt idx="1589">
                  <c:v>1601</c:v>
                </c:pt>
                <c:pt idx="1590">
                  <c:v>1602</c:v>
                </c:pt>
                <c:pt idx="1591">
                  <c:v>1603</c:v>
                </c:pt>
                <c:pt idx="1592">
                  <c:v>1604</c:v>
                </c:pt>
                <c:pt idx="1593">
                  <c:v>1605</c:v>
                </c:pt>
                <c:pt idx="1594">
                  <c:v>1606</c:v>
                </c:pt>
                <c:pt idx="1595">
                  <c:v>1607</c:v>
                </c:pt>
                <c:pt idx="1596">
                  <c:v>1608</c:v>
                </c:pt>
                <c:pt idx="1597">
                  <c:v>1609</c:v>
                </c:pt>
                <c:pt idx="1598">
                  <c:v>1610</c:v>
                </c:pt>
                <c:pt idx="1599">
                  <c:v>1611</c:v>
                </c:pt>
                <c:pt idx="1600">
                  <c:v>1612</c:v>
                </c:pt>
                <c:pt idx="1601">
                  <c:v>1613</c:v>
                </c:pt>
                <c:pt idx="1602">
                  <c:v>1614</c:v>
                </c:pt>
                <c:pt idx="1603">
                  <c:v>1615</c:v>
                </c:pt>
                <c:pt idx="1604">
                  <c:v>1616</c:v>
                </c:pt>
                <c:pt idx="1605">
                  <c:v>1617</c:v>
                </c:pt>
                <c:pt idx="1606">
                  <c:v>1618</c:v>
                </c:pt>
                <c:pt idx="1607">
                  <c:v>1619</c:v>
                </c:pt>
                <c:pt idx="1608">
                  <c:v>1620</c:v>
                </c:pt>
                <c:pt idx="1609">
                  <c:v>1621</c:v>
                </c:pt>
                <c:pt idx="1610">
                  <c:v>1622</c:v>
                </c:pt>
                <c:pt idx="1611">
                  <c:v>1623</c:v>
                </c:pt>
                <c:pt idx="1612">
                  <c:v>1624</c:v>
                </c:pt>
                <c:pt idx="1613">
                  <c:v>1625</c:v>
                </c:pt>
                <c:pt idx="1614">
                  <c:v>1626</c:v>
                </c:pt>
                <c:pt idx="1615">
                  <c:v>1627</c:v>
                </c:pt>
                <c:pt idx="1616">
                  <c:v>1628</c:v>
                </c:pt>
                <c:pt idx="1617">
                  <c:v>1629</c:v>
                </c:pt>
                <c:pt idx="1618">
                  <c:v>1630</c:v>
                </c:pt>
                <c:pt idx="1619">
                  <c:v>1631</c:v>
                </c:pt>
                <c:pt idx="1620">
                  <c:v>1632</c:v>
                </c:pt>
                <c:pt idx="1621">
                  <c:v>1633</c:v>
                </c:pt>
                <c:pt idx="1622">
                  <c:v>1634</c:v>
                </c:pt>
                <c:pt idx="1623">
                  <c:v>1635</c:v>
                </c:pt>
                <c:pt idx="1624">
                  <c:v>1636</c:v>
                </c:pt>
                <c:pt idx="1625">
                  <c:v>1637</c:v>
                </c:pt>
                <c:pt idx="1626">
                  <c:v>1638</c:v>
                </c:pt>
                <c:pt idx="1627">
                  <c:v>1639</c:v>
                </c:pt>
                <c:pt idx="1628">
                  <c:v>1640</c:v>
                </c:pt>
                <c:pt idx="1629">
                  <c:v>1641</c:v>
                </c:pt>
                <c:pt idx="1630">
                  <c:v>1642</c:v>
                </c:pt>
                <c:pt idx="1631">
                  <c:v>1643</c:v>
                </c:pt>
                <c:pt idx="1632">
                  <c:v>1644</c:v>
                </c:pt>
                <c:pt idx="1633">
                  <c:v>1645</c:v>
                </c:pt>
                <c:pt idx="1634">
                  <c:v>1646</c:v>
                </c:pt>
                <c:pt idx="1635">
                  <c:v>1647</c:v>
                </c:pt>
                <c:pt idx="1636">
                  <c:v>1648</c:v>
                </c:pt>
                <c:pt idx="1637">
                  <c:v>1649</c:v>
                </c:pt>
                <c:pt idx="1638">
                  <c:v>1650</c:v>
                </c:pt>
                <c:pt idx="1639">
                  <c:v>1651</c:v>
                </c:pt>
                <c:pt idx="1640">
                  <c:v>1652</c:v>
                </c:pt>
                <c:pt idx="1641">
                  <c:v>1653</c:v>
                </c:pt>
                <c:pt idx="1642">
                  <c:v>1654</c:v>
                </c:pt>
                <c:pt idx="1643">
                  <c:v>1655</c:v>
                </c:pt>
                <c:pt idx="1644">
                  <c:v>1656</c:v>
                </c:pt>
                <c:pt idx="1645">
                  <c:v>1657</c:v>
                </c:pt>
                <c:pt idx="1646">
                  <c:v>1658</c:v>
                </c:pt>
                <c:pt idx="1647">
                  <c:v>1659</c:v>
                </c:pt>
                <c:pt idx="1648">
                  <c:v>1660</c:v>
                </c:pt>
                <c:pt idx="1649">
                  <c:v>1661</c:v>
                </c:pt>
                <c:pt idx="1650">
                  <c:v>1662</c:v>
                </c:pt>
                <c:pt idx="1651">
                  <c:v>1663</c:v>
                </c:pt>
                <c:pt idx="1652">
                  <c:v>1664</c:v>
                </c:pt>
                <c:pt idx="1653">
                  <c:v>1665</c:v>
                </c:pt>
                <c:pt idx="1654">
                  <c:v>1666</c:v>
                </c:pt>
                <c:pt idx="1655">
                  <c:v>1667</c:v>
                </c:pt>
                <c:pt idx="1656">
                  <c:v>1668</c:v>
                </c:pt>
                <c:pt idx="1657">
                  <c:v>1669</c:v>
                </c:pt>
                <c:pt idx="1658">
                  <c:v>1670</c:v>
                </c:pt>
                <c:pt idx="1659">
                  <c:v>1671</c:v>
                </c:pt>
                <c:pt idx="1660">
                  <c:v>1672</c:v>
                </c:pt>
                <c:pt idx="1661">
                  <c:v>1673</c:v>
                </c:pt>
                <c:pt idx="1662">
                  <c:v>1674</c:v>
                </c:pt>
                <c:pt idx="1663">
                  <c:v>1675</c:v>
                </c:pt>
                <c:pt idx="1664">
                  <c:v>1676</c:v>
                </c:pt>
                <c:pt idx="1665">
                  <c:v>1677</c:v>
                </c:pt>
                <c:pt idx="1666">
                  <c:v>1678</c:v>
                </c:pt>
                <c:pt idx="1667">
                  <c:v>1679</c:v>
                </c:pt>
                <c:pt idx="1668">
                  <c:v>1680</c:v>
                </c:pt>
                <c:pt idx="1669">
                  <c:v>1681</c:v>
                </c:pt>
                <c:pt idx="1670">
                  <c:v>1682</c:v>
                </c:pt>
                <c:pt idx="1671">
                  <c:v>1683</c:v>
                </c:pt>
                <c:pt idx="1672">
                  <c:v>1684</c:v>
                </c:pt>
                <c:pt idx="1673">
                  <c:v>1685</c:v>
                </c:pt>
                <c:pt idx="1674">
                  <c:v>1686</c:v>
                </c:pt>
                <c:pt idx="1675">
                  <c:v>1687</c:v>
                </c:pt>
                <c:pt idx="1676">
                  <c:v>1688</c:v>
                </c:pt>
                <c:pt idx="1677">
                  <c:v>1689</c:v>
                </c:pt>
                <c:pt idx="1678">
                  <c:v>1690</c:v>
                </c:pt>
                <c:pt idx="1679">
                  <c:v>1691</c:v>
                </c:pt>
                <c:pt idx="1680">
                  <c:v>1692</c:v>
                </c:pt>
                <c:pt idx="1681">
                  <c:v>1693</c:v>
                </c:pt>
                <c:pt idx="1682">
                  <c:v>1694</c:v>
                </c:pt>
                <c:pt idx="1683">
                  <c:v>1695</c:v>
                </c:pt>
                <c:pt idx="1684">
                  <c:v>1696</c:v>
                </c:pt>
                <c:pt idx="1685">
                  <c:v>1697</c:v>
                </c:pt>
                <c:pt idx="1686">
                  <c:v>1698</c:v>
                </c:pt>
                <c:pt idx="1687">
                  <c:v>1699</c:v>
                </c:pt>
                <c:pt idx="1688">
                  <c:v>1700</c:v>
                </c:pt>
                <c:pt idx="1689">
                  <c:v>1702</c:v>
                </c:pt>
                <c:pt idx="1690">
                  <c:v>1703</c:v>
                </c:pt>
                <c:pt idx="1691">
                  <c:v>1704</c:v>
                </c:pt>
                <c:pt idx="1692">
                  <c:v>1705</c:v>
                </c:pt>
                <c:pt idx="1693">
                  <c:v>1706</c:v>
                </c:pt>
                <c:pt idx="1694">
                  <c:v>1707</c:v>
                </c:pt>
                <c:pt idx="1695">
                  <c:v>1708</c:v>
                </c:pt>
                <c:pt idx="1696">
                  <c:v>1709</c:v>
                </c:pt>
                <c:pt idx="1697">
                  <c:v>1710</c:v>
                </c:pt>
                <c:pt idx="1698">
                  <c:v>1711</c:v>
                </c:pt>
                <c:pt idx="1699">
                  <c:v>1712</c:v>
                </c:pt>
                <c:pt idx="1700">
                  <c:v>1713</c:v>
                </c:pt>
                <c:pt idx="1701">
                  <c:v>1714</c:v>
                </c:pt>
                <c:pt idx="1702">
                  <c:v>1715</c:v>
                </c:pt>
                <c:pt idx="1703">
                  <c:v>1716</c:v>
                </c:pt>
                <c:pt idx="1704">
                  <c:v>1717</c:v>
                </c:pt>
                <c:pt idx="1705">
                  <c:v>1718</c:v>
                </c:pt>
                <c:pt idx="1706">
                  <c:v>1719</c:v>
                </c:pt>
                <c:pt idx="1707">
                  <c:v>1720</c:v>
                </c:pt>
                <c:pt idx="1708">
                  <c:v>1721</c:v>
                </c:pt>
                <c:pt idx="1709">
                  <c:v>1722</c:v>
                </c:pt>
                <c:pt idx="1710">
                  <c:v>1723</c:v>
                </c:pt>
                <c:pt idx="1711">
                  <c:v>1724</c:v>
                </c:pt>
                <c:pt idx="1712">
                  <c:v>1725</c:v>
                </c:pt>
                <c:pt idx="1713">
                  <c:v>1726</c:v>
                </c:pt>
                <c:pt idx="1714">
                  <c:v>1727</c:v>
                </c:pt>
                <c:pt idx="1715">
                  <c:v>1728</c:v>
                </c:pt>
                <c:pt idx="1716">
                  <c:v>1729</c:v>
                </c:pt>
                <c:pt idx="1717">
                  <c:v>1730</c:v>
                </c:pt>
                <c:pt idx="1718">
                  <c:v>1731</c:v>
                </c:pt>
                <c:pt idx="1719">
                  <c:v>1732</c:v>
                </c:pt>
                <c:pt idx="1720">
                  <c:v>1733</c:v>
                </c:pt>
                <c:pt idx="1721">
                  <c:v>1734</c:v>
                </c:pt>
                <c:pt idx="1722">
                  <c:v>1735</c:v>
                </c:pt>
                <c:pt idx="1723">
                  <c:v>1736</c:v>
                </c:pt>
                <c:pt idx="1724">
                  <c:v>1737</c:v>
                </c:pt>
                <c:pt idx="1725">
                  <c:v>1738</c:v>
                </c:pt>
                <c:pt idx="1726">
                  <c:v>1739</c:v>
                </c:pt>
                <c:pt idx="1727">
                  <c:v>1740</c:v>
                </c:pt>
                <c:pt idx="1728">
                  <c:v>1741</c:v>
                </c:pt>
                <c:pt idx="1729">
                  <c:v>1742</c:v>
                </c:pt>
                <c:pt idx="1730">
                  <c:v>1743</c:v>
                </c:pt>
                <c:pt idx="1731">
                  <c:v>1744</c:v>
                </c:pt>
                <c:pt idx="1732">
                  <c:v>1745</c:v>
                </c:pt>
                <c:pt idx="1733">
                  <c:v>1746</c:v>
                </c:pt>
                <c:pt idx="1734">
                  <c:v>1747</c:v>
                </c:pt>
                <c:pt idx="1735">
                  <c:v>1748</c:v>
                </c:pt>
                <c:pt idx="1736">
                  <c:v>1749</c:v>
                </c:pt>
                <c:pt idx="1737">
                  <c:v>1750</c:v>
                </c:pt>
                <c:pt idx="1738">
                  <c:v>1751</c:v>
                </c:pt>
                <c:pt idx="1739">
                  <c:v>1752</c:v>
                </c:pt>
                <c:pt idx="1740">
                  <c:v>1753</c:v>
                </c:pt>
                <c:pt idx="1741">
                  <c:v>1754</c:v>
                </c:pt>
                <c:pt idx="1742">
                  <c:v>1755</c:v>
                </c:pt>
                <c:pt idx="1743">
                  <c:v>1756</c:v>
                </c:pt>
                <c:pt idx="1744">
                  <c:v>1757</c:v>
                </c:pt>
                <c:pt idx="1745">
                  <c:v>1758</c:v>
                </c:pt>
                <c:pt idx="1746">
                  <c:v>1759</c:v>
                </c:pt>
                <c:pt idx="1747">
                  <c:v>1760</c:v>
                </c:pt>
                <c:pt idx="1748">
                  <c:v>1761</c:v>
                </c:pt>
                <c:pt idx="1749">
                  <c:v>1762</c:v>
                </c:pt>
                <c:pt idx="1750">
                  <c:v>1763</c:v>
                </c:pt>
                <c:pt idx="1751">
                  <c:v>1764</c:v>
                </c:pt>
                <c:pt idx="1752">
                  <c:v>1765</c:v>
                </c:pt>
                <c:pt idx="1753">
                  <c:v>1766</c:v>
                </c:pt>
                <c:pt idx="1754">
                  <c:v>1767</c:v>
                </c:pt>
                <c:pt idx="1755">
                  <c:v>1768</c:v>
                </c:pt>
                <c:pt idx="1756">
                  <c:v>1769</c:v>
                </c:pt>
                <c:pt idx="1757">
                  <c:v>1770</c:v>
                </c:pt>
                <c:pt idx="1758">
                  <c:v>1771</c:v>
                </c:pt>
                <c:pt idx="1759">
                  <c:v>1772</c:v>
                </c:pt>
                <c:pt idx="1760">
                  <c:v>1773</c:v>
                </c:pt>
                <c:pt idx="1761">
                  <c:v>1774</c:v>
                </c:pt>
                <c:pt idx="1762">
                  <c:v>1775</c:v>
                </c:pt>
                <c:pt idx="1763">
                  <c:v>1776</c:v>
                </c:pt>
                <c:pt idx="1764">
                  <c:v>1777</c:v>
                </c:pt>
                <c:pt idx="1765">
                  <c:v>1778</c:v>
                </c:pt>
                <c:pt idx="1766">
                  <c:v>1779</c:v>
                </c:pt>
                <c:pt idx="1767">
                  <c:v>1780</c:v>
                </c:pt>
                <c:pt idx="1768">
                  <c:v>1781</c:v>
                </c:pt>
                <c:pt idx="1769">
                  <c:v>1782</c:v>
                </c:pt>
                <c:pt idx="1770">
                  <c:v>1783</c:v>
                </c:pt>
                <c:pt idx="1771">
                  <c:v>1785</c:v>
                </c:pt>
                <c:pt idx="1772">
                  <c:v>1790</c:v>
                </c:pt>
                <c:pt idx="1773">
                  <c:v>1791</c:v>
                </c:pt>
                <c:pt idx="1774">
                  <c:v>1792</c:v>
                </c:pt>
                <c:pt idx="1775">
                  <c:v>1793</c:v>
                </c:pt>
                <c:pt idx="1776">
                  <c:v>1794</c:v>
                </c:pt>
                <c:pt idx="1777">
                  <c:v>1795</c:v>
                </c:pt>
                <c:pt idx="1778">
                  <c:v>1796</c:v>
                </c:pt>
                <c:pt idx="1779">
                  <c:v>1797</c:v>
                </c:pt>
                <c:pt idx="1780">
                  <c:v>1798</c:v>
                </c:pt>
                <c:pt idx="1781">
                  <c:v>1799</c:v>
                </c:pt>
                <c:pt idx="1782">
                  <c:v>1800</c:v>
                </c:pt>
                <c:pt idx="1783">
                  <c:v>1801</c:v>
                </c:pt>
                <c:pt idx="1784">
                  <c:v>1802</c:v>
                </c:pt>
                <c:pt idx="1785">
                  <c:v>1803</c:v>
                </c:pt>
                <c:pt idx="1786">
                  <c:v>1804</c:v>
                </c:pt>
                <c:pt idx="1787">
                  <c:v>1805</c:v>
                </c:pt>
                <c:pt idx="1788">
                  <c:v>1806</c:v>
                </c:pt>
                <c:pt idx="1789">
                  <c:v>1807</c:v>
                </c:pt>
                <c:pt idx="1790">
                  <c:v>1808</c:v>
                </c:pt>
                <c:pt idx="1791">
                  <c:v>1809</c:v>
                </c:pt>
                <c:pt idx="1792">
                  <c:v>1810</c:v>
                </c:pt>
                <c:pt idx="1793">
                  <c:v>1811</c:v>
                </c:pt>
                <c:pt idx="1794">
                  <c:v>1813</c:v>
                </c:pt>
                <c:pt idx="1795">
                  <c:v>1814</c:v>
                </c:pt>
                <c:pt idx="1796">
                  <c:v>1815</c:v>
                </c:pt>
                <c:pt idx="1797">
                  <c:v>1816</c:v>
                </c:pt>
                <c:pt idx="1798">
                  <c:v>1817</c:v>
                </c:pt>
                <c:pt idx="1799">
                  <c:v>1818</c:v>
                </c:pt>
                <c:pt idx="1800">
                  <c:v>1819</c:v>
                </c:pt>
                <c:pt idx="1801">
                  <c:v>1820</c:v>
                </c:pt>
                <c:pt idx="1802">
                  <c:v>1821</c:v>
                </c:pt>
                <c:pt idx="1803">
                  <c:v>1822</c:v>
                </c:pt>
                <c:pt idx="1804">
                  <c:v>1823</c:v>
                </c:pt>
                <c:pt idx="1805">
                  <c:v>1824</c:v>
                </c:pt>
                <c:pt idx="1806">
                  <c:v>1825</c:v>
                </c:pt>
              </c:numCache>
            </c:numRef>
          </c:xVal>
          <c:yVal>
            <c:numRef>
              <c:f>BSAS!$E$2:$E$1808</c:f>
              <c:numCache>
                <c:formatCode>0.00</c:formatCode>
                <c:ptCount val="1807"/>
                <c:pt idx="0">
                  <c:v>9.9733727810650894</c:v>
                </c:pt>
                <c:pt idx="1">
                  <c:v>10.088642195169255</c:v>
                </c:pt>
                <c:pt idx="2">
                  <c:v>10.205007195000253</c:v>
                </c:pt>
                <c:pt idx="3">
                  <c:v>10.322472719420352</c:v>
                </c:pt>
                <c:pt idx="4">
                  <c:v>10.441043598689109</c:v>
                </c:pt>
                <c:pt idx="5">
                  <c:v>10.560724551057438</c:v>
                </c:pt>
                <c:pt idx="6">
                  <c:v>10.681520179334992</c:v>
                </c:pt>
                <c:pt idx="7">
                  <c:v>10.803434967432294</c:v>
                </c:pt>
                <c:pt idx="8">
                  <c:v>11.050639343319974</c:v>
                </c:pt>
                <c:pt idx="9">
                  <c:v>11.175937272990472</c:v>
                </c:pt>
                <c:pt idx="10">
                  <c:v>11.429944478633677</c:v>
                </c:pt>
                <c:pt idx="11">
                  <c:v>11.558661288050608</c:v>
                </c:pt>
                <c:pt idx="12">
                  <c:v>11.688525020418512</c:v>
                </c:pt>
                <c:pt idx="13">
                  <c:v>11.81953908144906</c:v>
                </c:pt>
                <c:pt idx="14">
                  <c:v>11.951706725958344</c:v>
                </c:pt>
                <c:pt idx="15">
                  <c:v>12.085031054247056</c:v>
                </c:pt>
                <c:pt idx="16">
                  <c:v>12.219515008474923</c:v>
                </c:pt>
                <c:pt idx="17">
                  <c:v>12.35516136903161</c:v>
                </c:pt>
                <c:pt idx="18">
                  <c:v>12.491972750906243</c:v>
                </c:pt>
                <c:pt idx="19">
                  <c:v>12.629951600057893</c:v>
                </c:pt>
                <c:pt idx="20">
                  <c:v>12.769100189789347</c:v>
                </c:pt>
                <c:pt idx="21">
                  <c:v>12.90942061712653</c:v>
                </c:pt>
                <c:pt idx="22">
                  <c:v>13.050914799206113</c:v>
                </c:pt>
                <c:pt idx="23">
                  <c:v>13.193584469673755</c:v>
                </c:pt>
                <c:pt idx="24">
                  <c:v>13.337431175095606</c:v>
                </c:pt>
                <c:pt idx="25">
                  <c:v>13.482456271385704</c:v>
                </c:pt>
                <c:pt idx="26">
                  <c:v>13.628660920251914</c:v>
                </c:pt>
                <c:pt idx="27">
                  <c:v>13.776046085663223</c:v>
                </c:pt>
                <c:pt idx="28">
                  <c:v>13.924612530341141</c:v>
                </c:pt>
                <c:pt idx="29">
                  <c:v>14.074360812278037</c:v>
                </c:pt>
                <c:pt idx="30">
                  <c:v>14.225291281285394</c:v>
                </c:pt>
                <c:pt idx="31">
                  <c:v>14.377404075574834</c:v>
                </c:pt>
                <c:pt idx="32">
                  <c:v>14.530699118374947</c:v>
                </c:pt>
                <c:pt idx="33">
                  <c:v>14.685176114586982</c:v>
                </c:pt>
                <c:pt idx="34">
                  <c:v>14.840834547482398</c:v>
                </c:pt>
                <c:pt idx="35">
                  <c:v>14.997673675445487</c:v>
                </c:pt>
                <c:pt idx="36">
                  <c:v>15.15569252876413</c:v>
                </c:pt>
                <c:pt idx="37">
                  <c:v>15.314889906471915</c:v>
                </c:pt>
                <c:pt idx="38">
                  <c:v>15.475264373244826</c:v>
                </c:pt>
                <c:pt idx="39">
                  <c:v>15.636814256355727</c:v>
                </c:pt>
                <c:pt idx="40">
                  <c:v>15.799537642689939</c:v>
                </c:pt>
                <c:pt idx="41">
                  <c:v>15.963432375825132</c:v>
                </c:pt>
                <c:pt idx="42">
                  <c:v>16.128496053178903</c:v>
                </c:pt>
                <c:pt idx="43">
                  <c:v>16.294726023227348</c:v>
                </c:pt>
                <c:pt idx="44">
                  <c:v>16.462119382797905</c:v>
                </c:pt>
                <c:pt idx="45">
                  <c:v>16.630672974439886</c:v>
                </c:pt>
                <c:pt idx="46">
                  <c:v>16.800383383875957</c:v>
                </c:pt>
                <c:pt idx="47">
                  <c:v>16.971246937538002</c:v>
                </c:pt>
                <c:pt idx="48">
                  <c:v>17.143259700190594</c:v>
                </c:pt>
                <c:pt idx="49">
                  <c:v>17.316417472645522</c:v>
                </c:pt>
                <c:pt idx="50">
                  <c:v>17.490715789570597</c:v>
                </c:pt>
                <c:pt idx="51">
                  <c:v>17.666149917396101</c:v>
                </c:pt>
                <c:pt idx="52">
                  <c:v>17.842714852322096</c:v>
                </c:pt>
                <c:pt idx="53">
                  <c:v>18.020405318429948</c:v>
                </c:pt>
                <c:pt idx="54">
                  <c:v>18.199215765901144</c:v>
                </c:pt>
                <c:pt idx="55">
                  <c:v>18.37914036934675</c:v>
                </c:pt>
                <c:pt idx="56">
                  <c:v>18.560173026250553</c:v>
                </c:pt>
                <c:pt idx="57">
                  <c:v>18.742307355529015</c:v>
                </c:pt>
                <c:pt idx="58">
                  <c:v>18.925536696211125</c:v>
                </c:pt>
                <c:pt idx="59">
                  <c:v>19.109854106241158</c:v>
                </c:pt>
                <c:pt idx="60">
                  <c:v>19.295252361407215</c:v>
                </c:pt>
                <c:pt idx="61">
                  <c:v>19.481723954398532</c:v>
                </c:pt>
                <c:pt idx="62">
                  <c:v>19.669261093994283</c:v>
                </c:pt>
                <c:pt idx="63">
                  <c:v>19.857855704386669</c:v>
                </c:pt>
                <c:pt idx="64">
                  <c:v>20.047499424640947</c:v>
                </c:pt>
                <c:pt idx="65">
                  <c:v>20.238183608294964</c:v>
                </c:pt>
                <c:pt idx="66">
                  <c:v>20.42989932310071</c:v>
                </c:pt>
                <c:pt idx="67">
                  <c:v>20.62263735091026</c:v>
                </c:pt>
                <c:pt idx="68">
                  <c:v>20.816388187708448</c:v>
                </c:pt>
                <c:pt idx="69">
                  <c:v>21.011142043794443</c:v>
                </c:pt>
                <c:pt idx="70">
                  <c:v>21.206888844114314</c:v>
                </c:pt>
                <c:pt idx="71">
                  <c:v>21.403618228746588</c:v>
                </c:pt>
                <c:pt idx="72">
                  <c:v>21.601319553542645</c:v>
                </c:pt>
                <c:pt idx="73">
                  <c:v>21.799981890923725</c:v>
                </c:pt>
                <c:pt idx="74">
                  <c:v>21.9995940308361</c:v>
                </c:pt>
                <c:pt idx="75">
                  <c:v>22.200144481865962</c:v>
                </c:pt>
                <c:pt idx="76">
                  <c:v>22.401621472515362</c:v>
                </c:pt>
                <c:pt idx="77">
                  <c:v>22.604012952640407</c:v>
                </c:pt>
                <c:pt idx="78">
                  <c:v>22.807306595052761</c:v>
                </c:pt>
                <c:pt idx="79">
                  <c:v>23.011489797285449</c:v>
                </c:pt>
                <c:pt idx="80">
                  <c:v>23.216549683523706</c:v>
                </c:pt>
                <c:pt idx="81">
                  <c:v>23.422473106701407</c:v>
                </c:pt>
                <c:pt idx="82">
                  <c:v>23.629246650763772</c:v>
                </c:pt>
                <c:pt idx="83">
                  <c:v>23.836856633096389</c:v>
                </c:pt>
                <c:pt idx="84">
                  <c:v>24.04528910712089</c:v>
                </c:pt>
                <c:pt idx="85">
                  <c:v>24.254529865057197</c:v>
                </c:pt>
                <c:pt idx="86">
                  <c:v>24.464564440852183</c:v>
                </c:pt>
                <c:pt idx="87">
                  <c:v>24.675378113274277</c:v>
                </c:pt>
                <c:pt idx="88">
                  <c:v>24.886955909173761</c:v>
                </c:pt>
                <c:pt idx="89">
                  <c:v>25.099282606907696</c:v>
                </c:pt>
                <c:pt idx="90">
                  <c:v>25.312342739928933</c:v>
                </c:pt>
                <c:pt idx="91">
                  <c:v>25.526120600537958</c:v>
                </c:pt>
                <c:pt idx="92">
                  <c:v>25.740600243796429</c:v>
                </c:pt>
                <c:pt idx="93">
                  <c:v>25.955765491601028</c:v>
                </c:pt>
                <c:pt idx="94">
                  <c:v>26.171599936915939</c:v>
                </c:pt>
                <c:pt idx="95">
                  <c:v>26.388086948162336</c:v>
                </c:pt>
                <c:pt idx="96">
                  <c:v>26.60520967376285</c:v>
                </c:pt>
                <c:pt idx="97">
                  <c:v>26.822951046838948</c:v>
                </c:pt>
                <c:pt idx="98">
                  <c:v>27.041293790058898</c:v>
                </c:pt>
                <c:pt idx="99">
                  <c:v>27.260220420633928</c:v>
                </c:pt>
                <c:pt idx="100">
                  <c:v>27.47971325545987</c:v>
                </c:pt>
                <c:pt idx="101">
                  <c:v>27.699754416401515</c:v>
                </c:pt>
                <c:pt idx="102">
                  <c:v>27.920325835716707</c:v>
                </c:pt>
                <c:pt idx="103">
                  <c:v>28.141409261617031</c:v>
                </c:pt>
                <c:pt idx="104">
                  <c:v>28.362986263961758</c:v>
                </c:pt>
                <c:pt idx="105">
                  <c:v>28.585038240081587</c:v>
                </c:pt>
                <c:pt idx="106">
                  <c:v>28.807546420728574</c:v>
                </c:pt>
                <c:pt idx="107">
                  <c:v>29.030491876148428</c:v>
                </c:pt>
                <c:pt idx="108">
                  <c:v>29.253855522271266</c:v>
                </c:pt>
                <c:pt idx="109">
                  <c:v>29.477618127016701</c:v>
                </c:pt>
                <c:pt idx="110">
                  <c:v>29.701760316709052</c:v>
                </c:pt>
                <c:pt idx="111">
                  <c:v>29.92626258259833</c:v>
                </c:pt>
                <c:pt idx="112">
                  <c:v>30.151105287482434</c:v>
                </c:pt>
                <c:pt idx="113">
                  <c:v>30.37626867242599</c:v>
                </c:pt>
                <c:pt idx="114">
                  <c:v>30.601732863571034</c:v>
                </c:pt>
                <c:pt idx="115">
                  <c:v>30.827477879034653</c:v>
                </c:pt>
                <c:pt idx="116">
                  <c:v>31.053483635888675</c:v>
                </c:pt>
                <c:pt idx="117">
                  <c:v>31.279729957216198</c:v>
                </c:pt>
                <c:pt idx="118">
                  <c:v>31.506196579239841</c:v>
                </c:pt>
                <c:pt idx="119">
                  <c:v>31.732863158516427</c:v>
                </c:pt>
                <c:pt idx="120">
                  <c:v>31.959709279192715</c:v>
                </c:pt>
                <c:pt idx="121">
                  <c:v>32.186714460316658</c:v>
                </c:pt>
                <c:pt idx="122">
                  <c:v>32.41385816319881</c:v>
                </c:pt>
                <c:pt idx="123">
                  <c:v>32.641119798818139</c:v>
                </c:pt>
                <c:pt idx="124">
                  <c:v>32.868478735266677</c:v>
                </c:pt>
                <c:pt idx="125">
                  <c:v>33.095914305227282</c:v>
                </c:pt>
                <c:pt idx="126">
                  <c:v>33.323405813478736</c:v>
                </c:pt>
                <c:pt idx="127">
                  <c:v>33.550932544422508</c:v>
                </c:pt>
                <c:pt idx="128">
                  <c:v>33.778473769625165</c:v>
                </c:pt>
                <c:pt idx="129">
                  <c:v>34.006008755370836</c:v>
                </c:pt>
                <c:pt idx="130">
                  <c:v>34.233516770217683</c:v>
                </c:pt>
                <c:pt idx="131">
                  <c:v>34.460977092552646</c:v>
                </c:pt>
                <c:pt idx="132">
                  <c:v>34.688369018138609</c:v>
                </c:pt>
                <c:pt idx="133">
                  <c:v>34.91567186764803</c:v>
                </c:pt>
                <c:pt idx="134">
                  <c:v>35.142864994177387</c:v>
                </c:pt>
                <c:pt idx="135">
                  <c:v>35.36992779073649</c:v>
                </c:pt>
                <c:pt idx="136">
                  <c:v>35.59683969770709</c:v>
                </c:pt>
                <c:pt idx="137">
                  <c:v>35.823580210264694</c:v>
                </c:pt>
                <c:pt idx="138">
                  <c:v>36.050128885758426</c:v>
                </c:pt>
                <c:pt idx="139">
                  <c:v>36.276465351042916</c:v>
                </c:pt>
                <c:pt idx="140">
                  <c:v>36.502569309756737</c:v>
                </c:pt>
                <c:pt idx="141">
                  <c:v>36.728420549542093</c:v>
                </c:pt>
                <c:pt idx="142">
                  <c:v>36.953998949200134</c:v>
                </c:pt>
                <c:pt idx="143">
                  <c:v>37.179284485776691</c:v>
                </c:pt>
                <c:pt idx="144">
                  <c:v>37.404257241573148</c:v>
                </c:pt>
                <c:pt idx="145">
                  <c:v>37.628897411077368</c:v>
                </c:pt>
                <c:pt idx="146">
                  <c:v>37.853185307809596</c:v>
                </c:pt>
                <c:pt idx="147">
                  <c:v>38.077101371078427</c:v>
                </c:pt>
                <c:pt idx="148">
                  <c:v>38.300626172642055</c:v>
                </c:pt>
                <c:pt idx="149">
                  <c:v>38.523740423270084</c:v>
                </c:pt>
                <c:pt idx="150">
                  <c:v>38.746424979201407</c:v>
                </c:pt>
                <c:pt idx="151">
                  <c:v>38.968660848493627</c:v>
                </c:pt>
                <c:pt idx="152">
                  <c:v>39.190429197259867</c:v>
                </c:pt>
                <c:pt idx="153">
                  <c:v>39.411711355788668</c:v>
                </c:pt>
                <c:pt idx="154">
                  <c:v>39.632488824543131</c:v>
                </c:pt>
                <c:pt idx="155">
                  <c:v>39.852743280035334</c:v>
                </c:pt>
                <c:pt idx="156">
                  <c:v>40.072456580572364</c:v>
                </c:pt>
                <c:pt idx="157">
                  <c:v>40.291610771870502</c:v>
                </c:pt>
                <c:pt idx="158">
                  <c:v>40.510188092534065</c:v>
                </c:pt>
                <c:pt idx="159">
                  <c:v>40.728170979395749</c:v>
                </c:pt>
                <c:pt idx="160">
                  <c:v>40.945542072715462</c:v>
                </c:pt>
                <c:pt idx="161">
                  <c:v>41.162284221234742</c:v>
                </c:pt>
                <c:pt idx="162">
                  <c:v>41.378380487083987</c:v>
                </c:pt>
                <c:pt idx="163">
                  <c:v>41.593814150540119</c:v>
                </c:pt>
                <c:pt idx="164">
                  <c:v>41.808568714632166</c:v>
                </c:pt>
                <c:pt idx="165">
                  <c:v>42.022627909592686</c:v>
                </c:pt>
                <c:pt idx="166">
                  <c:v>42.235975697153023</c:v>
                </c:pt>
                <c:pt idx="167">
                  <c:v>42.44859627468049</c:v>
                </c:pt>
                <c:pt idx="168">
                  <c:v>42.66047407915589</c:v>
                </c:pt>
                <c:pt idx="169">
                  <c:v>42.871593790989913</c:v>
                </c:pt>
                <c:pt idx="170">
                  <c:v>43.081940337677111</c:v>
                </c:pt>
                <c:pt idx="171">
                  <c:v>43.291498897286303</c:v>
                </c:pt>
                <c:pt idx="172">
                  <c:v>43.500254901786434</c:v>
                </c:pt>
                <c:pt idx="173">
                  <c:v>43.708194040207303</c:v>
                </c:pt>
                <c:pt idx="174">
                  <c:v>43.915302261634288</c:v>
                </c:pt>
                <c:pt idx="175">
                  <c:v>44.121565778036917</c:v>
                </c:pt>
                <c:pt idx="176">
                  <c:v>44.326971066930831</c:v>
                </c:pt>
                <c:pt idx="177">
                  <c:v>44.531504873873217</c:v>
                </c:pt>
                <c:pt idx="178">
                  <c:v>44.735154214791642</c:v>
                </c:pt>
                <c:pt idx="179">
                  <c:v>44.937906378146643</c:v>
                </c:pt>
                <c:pt idx="180">
                  <c:v>45.139748926928505</c:v>
                </c:pt>
                <c:pt idx="181">
                  <c:v>45.34066970048859</c:v>
                </c:pt>
                <c:pt idx="182">
                  <c:v>45.540656816206202</c:v>
                </c:pt>
                <c:pt idx="183">
                  <c:v>45.739698670991707</c:v>
                </c:pt>
                <c:pt idx="184">
                  <c:v>45.937783942626886</c:v>
                </c:pt>
                <c:pt idx="185">
                  <c:v>46.134901590943841</c:v>
                </c:pt>
                <c:pt idx="186">
                  <c:v>46.331040858843515</c:v>
                </c:pt>
                <c:pt idx="187">
                  <c:v>46.526191273155575</c:v>
                </c:pt>
                <c:pt idx="188">
                  <c:v>46.720342645340878</c:v>
                </c:pt>
                <c:pt idx="189">
                  <c:v>46.913485072038519</c:v>
                </c:pt>
                <c:pt idx="190">
                  <c:v>47.105608935459031</c:v>
                </c:pt>
                <c:pt idx="191">
                  <c:v>47.29670490362588</c:v>
                </c:pt>
                <c:pt idx="192">
                  <c:v>47.486763930467113</c:v>
                </c:pt>
                <c:pt idx="193">
                  <c:v>47.675777255759506</c:v>
                </c:pt>
                <c:pt idx="194">
                  <c:v>47.86373640492728</c:v>
                </c:pt>
                <c:pt idx="195">
                  <c:v>48.050633188697894</c:v>
                </c:pt>
                <c:pt idx="196">
                  <c:v>48.236459702617339</c:v>
                </c:pt>
                <c:pt idx="197">
                  <c:v>48.421208326427397</c:v>
                </c:pt>
                <c:pt idx="198">
                  <c:v>48.604871723307603</c:v>
                </c:pt>
                <c:pt idx="199">
                  <c:v>48.787442838984582</c:v>
                </c:pt>
                <c:pt idx="200">
                  <c:v>48.968914900711503</c:v>
                </c:pt>
                <c:pt idx="201">
                  <c:v>49.149281416120587</c:v>
                </c:pt>
                <c:pt idx="202">
                  <c:v>49.328536171951484</c:v>
                </c:pt>
                <c:pt idx="203">
                  <c:v>49.506673232658684</c:v>
                </c:pt>
                <c:pt idx="204">
                  <c:v>49.683686938900713</c:v>
                </c:pt>
                <c:pt idx="205">
                  <c:v>49.859571905914535</c:v>
                </c:pt>
                <c:pt idx="206">
                  <c:v>50.034323021778043</c:v>
                </c:pt>
                <c:pt idx="207">
                  <c:v>50.207935445563841</c:v>
                </c:pt>
                <c:pt idx="208">
                  <c:v>50.380404605387774</c:v>
                </c:pt>
                <c:pt idx="209">
                  <c:v>50.551726196355034</c:v>
                </c:pt>
                <c:pt idx="210">
                  <c:v>50.721896178407512</c:v>
                </c:pt>
                <c:pt idx="211">
                  <c:v>50.890910774075451</c:v>
                </c:pt>
                <c:pt idx="212">
                  <c:v>51.058766466136746</c:v>
                </c:pt>
                <c:pt idx="213">
                  <c:v>51.225459995187343</c:v>
                </c:pt>
                <c:pt idx="214">
                  <c:v>51.390988357125856</c:v>
                </c:pt>
                <c:pt idx="215">
                  <c:v>51.555348800555969</c:v>
                </c:pt>
                <c:pt idx="216">
                  <c:v>51.7185388241098</c:v>
                </c:pt>
                <c:pt idx="217">
                  <c:v>51.880556173695624</c:v>
                </c:pt>
                <c:pt idx="218">
                  <c:v>52.04139883967332</c:v>
                </c:pt>
                <c:pt idx="219">
                  <c:v>52.201065053960889</c:v>
                </c:pt>
                <c:pt idx="220">
                  <c:v>52.35955328707513</c:v>
                </c:pt>
                <c:pt idx="221">
                  <c:v>52.516862245110126</c:v>
                </c:pt>
                <c:pt idx="222">
                  <c:v>52.672990866656548</c:v>
                </c:pt>
                <c:pt idx="223">
                  <c:v>52.827938319665058</c:v>
                </c:pt>
                <c:pt idx="224">
                  <c:v>52.981703998257238</c:v>
                </c:pt>
                <c:pt idx="225">
                  <c:v>53.134287519486882</c:v>
                </c:pt>
                <c:pt idx="226">
                  <c:v>53.285688720055219</c:v>
                </c:pt>
                <c:pt idx="227">
                  <c:v>53.435907652982806</c:v>
                </c:pt>
                <c:pt idx="228">
                  <c:v>53.584944584241548</c:v>
                </c:pt>
                <c:pt idx="229">
                  <c:v>53.732799989349537</c:v>
                </c:pt>
                <c:pt idx="230">
                  <c:v>53.879474549932077</c:v>
                </c:pt>
                <c:pt idx="231">
                  <c:v>54.024969150251543</c:v>
                </c:pt>
                <c:pt idx="232">
                  <c:v>54.169284873709124</c:v>
                </c:pt>
                <c:pt idx="233">
                  <c:v>54.312422999321484</c:v>
                </c:pt>
                <c:pt idx="234">
                  <c:v>54.454384998174746</c:v>
                </c:pt>
                <c:pt idx="235">
                  <c:v>54.595172529859042</c:v>
                </c:pt>
                <c:pt idx="236">
                  <c:v>54.734787438885974</c:v>
                </c:pt>
                <c:pt idx="237">
                  <c:v>54.873231751091843</c:v>
                </c:pt>
                <c:pt idx="238">
                  <c:v>55.010507670029178</c:v>
                </c:pt>
                <c:pt idx="239">
                  <c:v>55.146617573349111</c:v>
                </c:pt>
                <c:pt idx="240">
                  <c:v>55.28156400917716</c:v>
                </c:pt>
                <c:pt idx="241">
                  <c:v>55.415349692484654</c:v>
                </c:pt>
                <c:pt idx="242">
                  <c:v>55.547977501458398</c:v>
                </c:pt>
                <c:pt idx="243">
                  <c:v>55.679450473870801</c:v>
                </c:pt>
                <c:pt idx="244">
                  <c:v>55.80977180345257</c:v>
                </c:pt>
                <c:pt idx="245">
                  <c:v>55.938944836270402</c:v>
                </c:pt>
                <c:pt idx="246">
                  <c:v>56.066973067111569</c:v>
                </c:pt>
                <c:pt idx="247">
                  <c:v>56.193860135877607</c:v>
                </c:pt>
                <c:pt idx="248">
                  <c:v>56.31960982398904</c:v>
                </c:pt>
                <c:pt idx="249">
                  <c:v>56.444226050802982</c:v>
                </c:pt>
                <c:pt idx="250">
                  <c:v>56.56771287004571</c:v>
                </c:pt>
                <c:pt idx="251">
                  <c:v>56.690074466261763</c:v>
                </c:pt>
                <c:pt idx="252">
                  <c:v>56.811315151281491</c:v>
                </c:pt>
                <c:pt idx="253">
                  <c:v>56.931439360708609</c:v>
                </c:pt>
                <c:pt idx="254">
                  <c:v>57.050451650429402</c:v>
                </c:pt>
                <c:pt idx="255">
                  <c:v>57.168356693145199</c:v>
                </c:pt>
                <c:pt idx="256">
                  <c:v>57.285159274929534</c:v>
                </c:pt>
                <c:pt idx="257">
                  <c:v>57.400864291811438</c:v>
                </c:pt>
                <c:pt idx="258">
                  <c:v>57.515476746386184</c:v>
                </c:pt>
                <c:pt idx="259">
                  <c:v>57.629001744454932</c:v>
                </c:pt>
                <c:pt idx="260">
                  <c:v>57.741444491694345</c:v>
                </c:pt>
                <c:pt idx="261">
                  <c:v>57.852810290357468</c:v>
                </c:pt>
                <c:pt idx="262">
                  <c:v>57.963104536006938</c:v>
                </c:pt>
                <c:pt idx="263">
                  <c:v>58.072332714281728</c:v>
                </c:pt>
                <c:pt idx="264">
                  <c:v>58.180500397698189</c:v>
                </c:pt>
                <c:pt idx="265">
                  <c:v>58.287613242486678</c:v>
                </c:pt>
                <c:pt idx="266">
                  <c:v>58.393676985464225</c:v>
                </c:pt>
                <c:pt idx="267">
                  <c:v>58.498697440944703</c:v>
                </c:pt>
                <c:pt idx="268">
                  <c:v>58.602680497686634</c:v>
                </c:pt>
                <c:pt idx="269">
                  <c:v>58.705632115879808</c:v>
                </c:pt>
                <c:pt idx="270">
                  <c:v>58.807558324171374</c:v>
                </c:pt>
                <c:pt idx="271">
                  <c:v>58.908465216731756</c:v>
                </c:pt>
                <c:pt idx="272">
                  <c:v>59.008358950361348</c:v>
                </c:pt>
                <c:pt idx="273">
                  <c:v>59.107245741638252</c:v>
                </c:pt>
                <c:pt idx="274">
                  <c:v>59.205131864107777</c:v>
                </c:pt>
                <c:pt idx="275">
                  <c:v>59.302023645513898</c:v>
                </c:pt>
                <c:pt idx="276">
                  <c:v>59.397927465073394</c:v>
                </c:pt>
                <c:pt idx="277">
                  <c:v>59.492849750792672</c:v>
                </c:pt>
                <c:pt idx="278">
                  <c:v>59.586796976827983</c:v>
                </c:pt>
                <c:pt idx="279">
                  <c:v>59.679775660888886</c:v>
                </c:pt>
                <c:pt idx="280">
                  <c:v>59.771792361685634</c:v>
                </c:pt>
                <c:pt idx="281">
                  <c:v>59.862853676420301</c:v>
                </c:pt>
                <c:pt idx="282">
                  <c:v>59.952966238322098</c:v>
                </c:pt>
                <c:pt idx="283">
                  <c:v>60.0421367142268</c:v>
                </c:pt>
                <c:pt idx="284">
                  <c:v>60.130371802200528</c:v>
                </c:pt>
                <c:pt idx="285">
                  <c:v>60.217678229207813</c:v>
                </c:pt>
                <c:pt idx="286">
                  <c:v>60.304062748824059</c:v>
                </c:pt>
                <c:pt idx="287">
                  <c:v>60.389532138992379</c:v>
                </c:pt>
                <c:pt idx="288">
                  <c:v>60.474093199824665</c:v>
                </c:pt>
                <c:pt idx="289">
                  <c:v>60.557752751447019</c:v>
                </c:pt>
                <c:pt idx="290">
                  <c:v>60.640517631889239</c:v>
                </c:pt>
                <c:pt idx="291">
                  <c:v>60.722394695018387</c:v>
                </c:pt>
                <c:pt idx="292">
                  <c:v>60.803390808516141</c:v>
                </c:pt>
                <c:pt idx="293">
                  <c:v>60.883512851899972</c:v>
                </c:pt>
                <c:pt idx="294">
                  <c:v>60.962767714587656</c:v>
                </c:pt>
                <c:pt idx="295">
                  <c:v>61.041162294005169</c:v>
                </c:pt>
                <c:pt idx="296">
                  <c:v>61.118703493737556</c:v>
                </c:pt>
                <c:pt idx="297">
                  <c:v>61.195398221722513</c:v>
                </c:pt>
                <c:pt idx="298">
                  <c:v>61.27125338848645</c:v>
                </c:pt>
                <c:pt idx="299">
                  <c:v>61.346275905422772</c:v>
                </c:pt>
                <c:pt idx="300">
                  <c:v>61.420472683111846</c:v>
                </c:pt>
                <c:pt idx="301">
                  <c:v>61.493850629682562</c:v>
                </c:pt>
                <c:pt idx="302">
                  <c:v>61.566416649214965</c:v>
                </c:pt>
                <c:pt idx="303">
                  <c:v>61.638177640183642</c:v>
                </c:pt>
                <c:pt idx="304">
                  <c:v>61.709140493941419</c:v>
                </c:pt>
                <c:pt idx="305">
                  <c:v>61.779312093243099</c:v>
                </c:pt>
                <c:pt idx="306">
                  <c:v>61.848699310808605</c:v>
                </c:pt>
                <c:pt idx="307">
                  <c:v>61.917309007925326</c:v>
                </c:pt>
                <c:pt idx="308">
                  <c:v>61.985148033089125</c:v>
                </c:pt>
                <c:pt idx="309">
                  <c:v>62.052223220683459</c:v>
                </c:pt>
                <c:pt idx="310">
                  <c:v>62.118541389696304</c:v>
                </c:pt>
                <c:pt idx="311">
                  <c:v>62.184109342474436</c:v>
                </c:pt>
                <c:pt idx="312">
                  <c:v>62.248933863514353</c:v>
                </c:pt>
                <c:pt idx="313">
                  <c:v>62.31302171828964</c:v>
                </c:pt>
                <c:pt idx="314">
                  <c:v>62.376379652114082</c:v>
                </c:pt>
                <c:pt idx="315">
                  <c:v>62.439014389040153</c:v>
                </c:pt>
                <c:pt idx="316">
                  <c:v>62.500932630792271</c:v>
                </c:pt>
                <c:pt idx="317">
                  <c:v>62.562141055734386</c:v>
                </c:pt>
                <c:pt idx="318">
                  <c:v>62.622646317871364</c:v>
                </c:pt>
                <c:pt idx="319">
                  <c:v>62.682455045883579</c:v>
                </c:pt>
                <c:pt idx="320">
                  <c:v>62.741573842194434</c:v>
                </c:pt>
                <c:pt idx="321">
                  <c:v>62.800009282069844</c:v>
                </c:pt>
                <c:pt idx="322">
                  <c:v>62.857767912749658</c:v>
                </c:pt>
                <c:pt idx="323">
                  <c:v>62.9148562526101</c:v>
                </c:pt>
                <c:pt idx="324">
                  <c:v>62.971280790356978</c:v>
                </c:pt>
                <c:pt idx="325">
                  <c:v>63.027047984248817</c:v>
                </c:pt>
                <c:pt idx="326">
                  <c:v>63.082164261349838</c:v>
                </c:pt>
                <c:pt idx="327">
                  <c:v>63.136636016811678</c:v>
                </c:pt>
                <c:pt idx="328">
                  <c:v>63.190469613183943</c:v>
                </c:pt>
                <c:pt idx="329">
                  <c:v>63.243671379752442</c:v>
                </c:pt>
                <c:pt idx="330">
                  <c:v>63.296247611905152</c:v>
                </c:pt>
                <c:pt idx="331">
                  <c:v>63.348204570524913</c:v>
                </c:pt>
                <c:pt idx="332">
                  <c:v>63.399548481408665</c:v>
                </c:pt>
                <c:pt idx="333">
                  <c:v>63.450285534712421</c:v>
                </c:pt>
                <c:pt idx="334">
                  <c:v>63.50042188442184</c:v>
                </c:pt>
                <c:pt idx="335">
                  <c:v>63.549963647847363</c:v>
                </c:pt>
                <c:pt idx="336">
                  <c:v>63.598916905143902</c:v>
                </c:pt>
                <c:pt idx="337">
                  <c:v>63.695082033475572</c:v>
                </c:pt>
                <c:pt idx="338">
                  <c:v>63.742305875049546</c:v>
                </c:pt>
                <c:pt idx="339">
                  <c:v>63.788965150773564</c:v>
                </c:pt>
                <c:pt idx="340">
                  <c:v>63.835065748634676</c:v>
                </c:pt>
                <c:pt idx="341">
                  <c:v>63.925614264615504</c:v>
                </c:pt>
                <c:pt idx="342">
                  <c:v>63.970073759655982</c:v>
                </c:pt>
                <c:pt idx="343">
                  <c:v>64.013997730087397</c:v>
                </c:pt>
                <c:pt idx="344">
                  <c:v>64.057391863079062</c:v>
                </c:pt>
                <c:pt idx="345">
                  <c:v>64.100261804822807</c:v>
                </c:pt>
                <c:pt idx="346">
                  <c:v>64.142613160305643</c:v>
                </c:pt>
                <c:pt idx="347">
                  <c:v>64.184451493100781</c:v>
                </c:pt>
                <c:pt idx="348">
                  <c:v>64.22578232517597</c:v>
                </c:pt>
                <c:pt idx="349">
                  <c:v>64.266611136719121</c:v>
                </c:pt>
                <c:pt idx="350">
                  <c:v>64.306943365980544</c:v>
                </c:pt>
                <c:pt idx="351">
                  <c:v>64.346784409131402</c:v>
                </c:pt>
                <c:pt idx="352">
                  <c:v>64.386139620138067</c:v>
                </c:pt>
                <c:pt idx="353">
                  <c:v>64.538807739124934</c:v>
                </c:pt>
                <c:pt idx="354">
                  <c:v>64.575812614848658</c:v>
                </c:pt>
                <c:pt idx="355">
                  <c:v>64.612362890777902</c:v>
                </c:pt>
                <c:pt idx="356">
                  <c:v>64.719336468917106</c:v>
                </c:pt>
                <c:pt idx="357">
                  <c:v>64.754118481345017</c:v>
                </c:pt>
                <c:pt idx="358">
                  <c:v>64.788470748411356</c:v>
                </c:pt>
                <c:pt idx="359">
                  <c:v>64.82239811302793</c:v>
                </c:pt>
                <c:pt idx="360">
                  <c:v>64.855905375525353</c:v>
                </c:pt>
                <c:pt idx="361">
                  <c:v>64.88899729370749</c:v>
                </c:pt>
                <c:pt idx="362">
                  <c:v>64.921678582916215</c:v>
                </c:pt>
                <c:pt idx="363">
                  <c:v>64.953953916106002</c:v>
                </c:pt>
                <c:pt idx="364">
                  <c:v>64.985827923927914</c:v>
                </c:pt>
                <c:pt idx="365">
                  <c:v>65.017305194822995</c:v>
                </c:pt>
                <c:pt idx="366">
                  <c:v>65.048390275124405</c:v>
                </c:pt>
                <c:pt idx="367">
                  <c:v>65.079087669168146</c:v>
                </c:pt>
                <c:pt idx="368">
                  <c:v>65.109401839412229</c:v>
                </c:pt>
                <c:pt idx="369">
                  <c:v>65.139337206563653</c:v>
                </c:pt>
                <c:pt idx="370">
                  <c:v>65.168898149713314</c:v>
                </c:pt>
                <c:pt idx="371">
                  <c:v>65.198089006478156</c:v>
                </c:pt>
                <c:pt idx="372">
                  <c:v>65.226914073150638</c:v>
                </c:pt>
                <c:pt idx="373">
                  <c:v>65.255377604855042</c:v>
                </c:pt>
                <c:pt idx="374">
                  <c:v>65.283483815710412</c:v>
                </c:pt>
                <c:pt idx="375">
                  <c:v>65.311236878999949</c:v>
                </c:pt>
                <c:pt idx="376">
                  <c:v>65.338640927346432</c:v>
                </c:pt>
                <c:pt idx="377">
                  <c:v>65.365700052893658</c:v>
                </c:pt>
                <c:pt idx="378">
                  <c:v>65.392418307493372</c:v>
                </c:pt>
                <c:pt idx="379">
                  <c:v>65.418799702897871</c:v>
                </c:pt>
                <c:pt idx="380">
                  <c:v>65.444848210957446</c:v>
                </c:pt>
                <c:pt idx="381">
                  <c:v>65.470567763823141</c:v>
                </c:pt>
                <c:pt idx="382">
                  <c:v>65.495962254154051</c:v>
                </c:pt>
                <c:pt idx="383">
                  <c:v>65.521035535329148</c:v>
                </c:pt>
                <c:pt idx="384">
                  <c:v>65.545791421663623</c:v>
                </c:pt>
                <c:pt idx="385">
                  <c:v>65.570233688629145</c:v>
                </c:pt>
                <c:pt idx="386">
                  <c:v>65.594366073078177</c:v>
                </c:pt>
                <c:pt idx="387">
                  <c:v>65.618192273471948</c:v>
                </c:pt>
                <c:pt idx="388">
                  <c:v>65.641715950112058</c:v>
                </c:pt>
                <c:pt idx="389">
                  <c:v>65.664940725375402</c:v>
                </c:pt>
                <c:pt idx="390">
                  <c:v>65.687870183952256</c:v>
                </c:pt>
                <c:pt idx="391">
                  <c:v>65.710507873087437</c:v>
                </c:pt>
                <c:pt idx="392">
                  <c:v>65.732857302824257</c:v>
                </c:pt>
                <c:pt idx="393">
                  <c:v>65.754921946251187</c:v>
                </c:pt>
                <c:pt idx="394">
                  <c:v>65.77670523975101</c:v>
                </c:pt>
                <c:pt idx="395">
                  <c:v>65.798210583252356</c:v>
                </c:pt>
                <c:pt idx="396">
                  <c:v>65.819441340483522</c:v>
                </c:pt>
                <c:pt idx="397">
                  <c:v>65.840400839228067</c:v>
                </c:pt>
                <c:pt idx="398">
                  <c:v>65.861092371582842</c:v>
                </c:pt>
                <c:pt idx="399">
                  <c:v>65.881519194217162</c:v>
                </c:pt>
                <c:pt idx="400">
                  <c:v>65.901684528634235</c:v>
                </c:pt>
                <c:pt idx="401">
                  <c:v>65.921591561433601</c:v>
                </c:pt>
                <c:pt idx="402">
                  <c:v>65.941243444575264</c:v>
                </c:pt>
                <c:pt idx="403">
                  <c:v>65.960643295644985</c:v>
                </c:pt>
                <c:pt idx="404">
                  <c:v>65.979794198120658</c:v>
                </c:pt>
                <c:pt idx="405">
                  <c:v>65.998699201639781</c:v>
                </c:pt>
                <c:pt idx="406">
                  <c:v>66.017361322267817</c:v>
                </c:pt>
                <c:pt idx="407">
                  <c:v>66.035783542767277</c:v>
                </c:pt>
                <c:pt idx="408">
                  <c:v>66.053968812867623</c:v>
                </c:pt>
                <c:pt idx="409">
                  <c:v>66.071920049535578</c:v>
                </c:pt>
                <c:pt idx="410">
                  <c:v>66.089640137246107</c:v>
                </c:pt>
                <c:pt idx="411">
                  <c:v>66.107131928253594</c:v>
                </c:pt>
                <c:pt idx="412">
                  <c:v>66.124398242863506</c:v>
                </c:pt>
                <c:pt idx="413">
                  <c:v>66.141441869704067</c:v>
                </c:pt>
                <c:pt idx="414">
                  <c:v>66.158265565998107</c:v>
                </c:pt>
                <c:pt idx="415">
                  <c:v>66.174872057835046</c:v>
                </c:pt>
                <c:pt idx="416">
                  <c:v>66.191264040442618</c:v>
                </c:pt>
                <c:pt idx="417">
                  <c:v>66.207444178458616</c:v>
                </c:pt>
                <c:pt idx="418">
                  <c:v>66.223415106202353</c:v>
                </c:pt>
                <c:pt idx="419">
                  <c:v>66.239179427945786</c:v>
                </c:pt>
                <c:pt idx="420">
                  <c:v>66.254739718184439</c:v>
                </c:pt>
                <c:pt idx="421">
                  <c:v>66.270098521907613</c:v>
                </c:pt>
                <c:pt idx="422">
                  <c:v>66.285258354868446</c:v>
                </c:pt>
                <c:pt idx="423">
                  <c:v>66.300221703853055</c:v>
                </c:pt>
                <c:pt idx="424">
                  <c:v>66.314991026949329</c:v>
                </c:pt>
                <c:pt idx="425">
                  <c:v>66.329568753814883</c:v>
                </c:pt>
                <c:pt idx="426">
                  <c:v>66.343957285944242</c:v>
                </c:pt>
                <c:pt idx="427">
                  <c:v>66.358158996935359</c:v>
                </c:pt>
                <c:pt idx="428">
                  <c:v>66.372176232755194</c:v>
                </c:pt>
                <c:pt idx="429">
                  <c:v>66.386011312004328</c:v>
                </c:pt>
                <c:pt idx="430">
                  <c:v>66.399666526180695</c:v>
                </c:pt>
                <c:pt idx="431">
                  <c:v>66.413144139942361</c:v>
                </c:pt>
                <c:pt idx="432">
                  <c:v>66.426446391369069</c:v>
                </c:pt>
                <c:pt idx="433">
                  <c:v>66.439575492222872</c:v>
                </c:pt>
                <c:pt idx="434">
                  <c:v>66.452533628207618</c:v>
                </c:pt>
                <c:pt idx="435">
                  <c:v>66.465322959227038</c:v>
                </c:pt>
                <c:pt idx="436">
                  <c:v>66.477945619641943</c:v>
                </c:pt>
                <c:pt idx="437">
                  <c:v>66.490403718525911</c:v>
                </c:pt>
                <c:pt idx="438">
                  <c:v>66.502699339919801</c:v>
                </c:pt>
                <c:pt idx="439">
                  <c:v>66.514834543084973</c:v>
                </c:pt>
                <c:pt idx="440">
                  <c:v>66.526811362755026</c:v>
                </c:pt>
                <c:pt idx="441">
                  <c:v>66.538631809386331</c:v>
                </c:pt>
                <c:pt idx="442">
                  <c:v>66.550297869407032</c:v>
                </c:pt>
                <c:pt idx="443">
                  <c:v>66.561811505464519</c:v>
                </c:pt>
                <c:pt idx="444">
                  <c:v>66.573174656671767</c:v>
                </c:pt>
                <c:pt idx="445">
                  <c:v>66.58438923885177</c:v>
                </c:pt>
                <c:pt idx="446">
                  <c:v>66.595457144780795</c:v>
                </c:pt>
                <c:pt idx="447">
                  <c:v>66.6063802444299</c:v>
                </c:pt>
                <c:pt idx="448">
                  <c:v>66.617160385204954</c:v>
                </c:pt>
                <c:pt idx="449">
                  <c:v>66.627799392185167</c:v>
                </c:pt>
                <c:pt idx="450">
                  <c:v>66.638299068359842</c:v>
                </c:pt>
                <c:pt idx="451">
                  <c:v>66.648661194863692</c:v>
                </c:pt>
                <c:pt idx="452">
                  <c:v>66.658887531210439</c:v>
                </c:pt>
                <c:pt idx="453">
                  <c:v>66.668979815524821</c:v>
                </c:pt>
                <c:pt idx="454">
                  <c:v>66.678939764772849</c:v>
                </c:pt>
                <c:pt idx="455">
                  <c:v>66.688769074990475</c:v>
                </c:pt>
                <c:pt idx="456">
                  <c:v>66.698469421510637</c:v>
                </c:pt>
                <c:pt idx="457">
                  <c:v>66.708042459188391</c:v>
                </c:pt>
                <c:pt idx="458">
                  <c:v>66.717489822624586</c:v>
                </c:pt>
                <c:pt idx="459">
                  <c:v>66.726813126387711</c:v>
                </c:pt>
                <c:pt idx="460">
                  <c:v>66.73601396523398</c:v>
                </c:pt>
                <c:pt idx="461">
                  <c:v>66.745093914325793</c:v>
                </c:pt>
                <c:pt idx="462">
                  <c:v>66.754054529448368</c:v>
                </c:pt>
                <c:pt idx="463">
                  <c:v>66.76289734722468</c:v>
                </c:pt>
                <c:pt idx="464">
                  <c:v>66.771623885328665</c:v>
                </c:pt>
                <c:pt idx="465">
                  <c:v>66.780235642696667</c:v>
                </c:pt>
                <c:pt idx="466">
                  <c:v>66.788734099736999</c:v>
                </c:pt>
                <c:pt idx="467">
                  <c:v>66.797120718538054</c:v>
                </c:pt>
                <c:pt idx="468">
                  <c:v>66.805396943074257</c:v>
                </c:pt>
                <c:pt idx="469">
                  <c:v>66.813564199410663</c:v>
                </c:pt>
                <c:pt idx="470">
                  <c:v>66.821623895905375</c:v>
                </c:pt>
                <c:pt idx="471">
                  <c:v>66.829577423410626</c:v>
                </c:pt>
                <c:pt idx="472">
                  <c:v>66.837426155471704</c:v>
                </c:pt>
                <c:pt idx="473">
                  <c:v>66.845171448524439</c:v>
                </c:pt>
                <c:pt idx="474">
                  <c:v>66.852814642090678</c:v>
                </c:pt>
                <c:pt idx="475">
                  <c:v>66.860357058972156</c:v>
                </c:pt>
                <c:pt idx="476">
                  <c:v>66.867800005442533</c:v>
                </c:pt>
                <c:pt idx="477">
                  <c:v>66.875144771437718</c:v>
                </c:pt>
                <c:pt idx="478">
                  <c:v>66.882392630744405</c:v>
                </c:pt>
                <c:pt idx="479">
                  <c:v>66.88954484118689</c:v>
                </c:pt>
                <c:pt idx="480">
                  <c:v>66.896602644812106</c:v>
                </c:pt>
                <c:pt idx="481">
                  <c:v>66.903567268073004</c:v>
                </c:pt>
                <c:pt idx="482">
                  <c:v>66.91043992201007</c:v>
                </c:pt>
                <c:pt idx="483">
                  <c:v>66.917221802431158</c:v>
                </c:pt>
                <c:pt idx="484">
                  <c:v>66.923914090089696</c:v>
                </c:pt>
                <c:pt idx="485">
                  <c:v>66.930517950861031</c:v>
                </c:pt>
                <c:pt idx="486">
                  <c:v>66.937034535917206</c:v>
                </c:pt>
                <c:pt idx="487">
                  <c:v>66.943464981899808</c:v>
                </c:pt>
                <c:pt idx="488">
                  <c:v>66.949810411091391</c:v>
                </c:pt>
                <c:pt idx="489">
                  <c:v>66.956071931585001</c:v>
                </c:pt>
                <c:pt idx="490">
                  <c:v>66.962250637452087</c:v>
                </c:pt>
                <c:pt idx="491">
                  <c:v>66.968347608908815</c:v>
                </c:pt>
                <c:pt idx="492">
                  <c:v>66.974363912480541</c:v>
                </c:pt>
                <c:pt idx="493">
                  <c:v>66.980300601164743</c:v>
                </c:pt>
                <c:pt idx="494">
                  <c:v>66.986158714592293</c:v>
                </c:pt>
                <c:pt idx="495">
                  <c:v>66.991939279187065</c:v>
                </c:pt>
                <c:pt idx="496">
                  <c:v>66.997643308323916</c:v>
                </c:pt>
                <c:pt idx="497">
                  <c:v>67.003271802485003</c:v>
                </c:pt>
                <c:pt idx="498">
                  <c:v>67.008825749414498</c:v>
                </c:pt>
                <c:pt idx="499">
                  <c:v>67.01430612427184</c:v>
                </c:pt>
                <c:pt idx="500">
                  <c:v>67.019713889783105</c:v>
                </c:pt>
                <c:pt idx="501">
                  <c:v>67.025049996391076</c:v>
                </c:pt>
                <c:pt idx="502">
                  <c:v>67.030315382403472</c:v>
                </c:pt>
                <c:pt idx="503">
                  <c:v>67.03551097413991</c:v>
                </c:pt>
                <c:pt idx="504">
                  <c:v>67.040637686077034</c:v>
                </c:pt>
                <c:pt idx="505">
                  <c:v>67.045696420992243</c:v>
                </c:pt>
                <c:pt idx="506">
                  <c:v>67.050688070105821</c:v>
                </c:pt>
                <c:pt idx="507">
                  <c:v>67.05561351322163</c:v>
                </c:pt>
                <c:pt idx="508">
                  <c:v>67.060473618866155</c:v>
                </c:pt>
                <c:pt idx="509">
                  <c:v>67.065269244426233</c:v>
                </c:pt>
                <c:pt idx="510">
                  <c:v>67.070001236285009</c:v>
                </c:pt>
                <c:pt idx="511">
                  <c:v>67.07467042995674</c:v>
                </c:pt>
                <c:pt idx="512">
                  <c:v>67.079277650219865</c:v>
                </c:pt>
                <c:pt idx="513">
                  <c:v>67.083823711248755</c:v>
                </c:pt>
                <c:pt idx="514">
                  <c:v>67.088309416743954</c:v>
                </c:pt>
                <c:pt idx="515">
                  <c:v>67.092735560061058</c:v>
                </c:pt>
                <c:pt idx="516">
                  <c:v>67.097102924338031</c:v>
                </c:pt>
                <c:pt idx="517">
                  <c:v>67.101412282621226</c:v>
                </c:pt>
                <c:pt idx="518">
                  <c:v>67.10566439799004</c:v>
                </c:pt>
                <c:pt idx="519">
                  <c:v>67.109860023679957</c:v>
                </c:pt>
                <c:pt idx="520">
                  <c:v>67.113999903204515</c:v>
                </c:pt>
                <c:pt idx="521">
                  <c:v>67.118084770475647</c:v>
                </c:pt>
                <c:pt idx="522">
                  <c:v>67.12211534992278</c:v>
                </c:pt>
                <c:pt idx="523">
                  <c:v>67.126092356610627</c:v>
                </c:pt>
                <c:pt idx="524">
                  <c:v>67.130016496355523</c:v>
                </c:pt>
                <c:pt idx="525">
                  <c:v>67.133888465840585</c:v>
                </c:pt>
                <c:pt idx="526">
                  <c:v>67.137708952729412</c:v>
                </c:pt>
                <c:pt idx="527">
                  <c:v>67.14147863577864</c:v>
                </c:pt>
                <c:pt idx="528">
                  <c:v>67.145198184949052</c:v>
                </c:pt>
                <c:pt idx="529">
                  <c:v>67.148868261515545</c:v>
                </c:pt>
                <c:pt idx="530">
                  <c:v>67.152489518175713</c:v>
                </c:pt>
                <c:pt idx="531">
                  <c:v>67.156062599157366</c:v>
                </c:pt>
                <c:pt idx="532">
                  <c:v>67.15958814032453</c:v>
                </c:pt>
                <c:pt idx="533">
                  <c:v>67.16306676928248</c:v>
                </c:pt>
                <c:pt idx="534">
                  <c:v>67.166499105481392</c:v>
                </c:pt>
                <c:pt idx="535">
                  <c:v>67.16988576031892</c:v>
                </c:pt>
                <c:pt idx="536">
                  <c:v>67.173227337241343</c:v>
                </c:pt>
                <c:pt idx="537">
                  <c:v>67.176524431843873</c:v>
                </c:pt>
                <c:pt idx="538">
                  <c:v>67.179777631969458</c:v>
                </c:pt>
                <c:pt idx="539">
                  <c:v>67.182987517806652</c:v>
                </c:pt>
                <c:pt idx="540">
                  <c:v>67.186154661986194</c:v>
                </c:pt>
                <c:pt idx="541">
                  <c:v>67.189279629676562</c:v>
                </c:pt>
                <c:pt idx="542">
                  <c:v>67.192362978678304</c:v>
                </c:pt>
                <c:pt idx="543">
                  <c:v>67.195405259517273</c:v>
                </c:pt>
                <c:pt idx="544">
                  <c:v>67.198407015536858</c:v>
                </c:pt>
                <c:pt idx="545">
                  <c:v>67.201368782988936</c:v>
                </c:pt>
                <c:pt idx="546">
                  <c:v>67.204291091123906</c:v>
                </c:pt>
                <c:pt idx="547">
                  <c:v>67.207174462279568</c:v>
                </c:pt>
                <c:pt idx="548">
                  <c:v>67.210019411968972</c:v>
                </c:pt>
                <c:pt idx="549">
                  <c:v>67.212826448967164</c:v>
                </c:pt>
                <c:pt idx="550">
                  <c:v>67.215596075397016</c:v>
                </c:pt>
                <c:pt idx="551">
                  <c:v>67.218328786813842</c:v>
                </c:pt>
                <c:pt idx="552">
                  <c:v>67.22102507228918</c:v>
                </c:pt>
                <c:pt idx="553">
                  <c:v>67.223685414493431</c:v>
                </c:pt>
                <c:pt idx="554">
                  <c:v>67.226310289777572</c:v>
                </c:pt>
                <c:pt idx="555">
                  <c:v>67.228900168253887</c:v>
                </c:pt>
                <c:pt idx="556">
                  <c:v>67.231455513875616</c:v>
                </c:pt>
                <c:pt idx="557">
                  <c:v>67.23397678451586</c:v>
                </c:pt>
                <c:pt idx="558">
                  <c:v>67.236464432045253</c:v>
                </c:pt>
                <c:pt idx="559">
                  <c:v>67.238918902408884</c:v>
                </c:pt>
                <c:pt idx="560">
                  <c:v>67.24134063570223</c:v>
                </c:pt>
                <c:pt idx="561">
                  <c:v>67.243730066246144</c:v>
                </c:pt>
                <c:pt idx="562">
                  <c:v>67.246087622660994</c:v>
                </c:pt>
                <c:pt idx="563">
                  <c:v>67.248413727939706</c:v>
                </c:pt>
                <c:pt idx="564">
                  <c:v>67.25070879952024</c:v>
                </c:pt>
                <c:pt idx="565">
                  <c:v>67.252973249356813</c:v>
                </c:pt>
                <c:pt idx="566">
                  <c:v>67.25520748399056</c:v>
                </c:pt>
                <c:pt idx="567">
                  <c:v>67.257411904619104</c:v>
                </c:pt>
                <c:pt idx="568">
                  <c:v>67.259586907165399</c:v>
                </c:pt>
                <c:pt idx="569">
                  <c:v>67.261732882345655</c:v>
                </c:pt>
                <c:pt idx="570">
                  <c:v>67.263850215736511</c:v>
                </c:pt>
                <c:pt idx="571">
                  <c:v>67.265939287841221</c:v>
                </c:pt>
                <c:pt idx="572">
                  <c:v>67.26800047415523</c:v>
                </c:pt>
                <c:pt idx="573">
                  <c:v>67.27003414523071</c:v>
                </c:pt>
                <c:pt idx="574">
                  <c:v>67.272040666740551</c:v>
                </c:pt>
                <c:pt idx="575">
                  <c:v>67.274020399541328</c:v>
                </c:pt>
                <c:pt idx="576">
                  <c:v>67.275973699735601</c:v>
                </c:pt>
                <c:pt idx="577">
                  <c:v>67.277900918733451</c:v>
                </c:pt>
                <c:pt idx="578">
                  <c:v>67.279802403313127</c:v>
                </c:pt>
                <c:pt idx="579">
                  <c:v>67.281678495681206</c:v>
                </c:pt>
                <c:pt idx="580">
                  <c:v>67.283529533531606</c:v>
                </c:pt>
                <c:pt idx="581">
                  <c:v>67.285355850104281</c:v>
                </c:pt>
                <c:pt idx="582">
                  <c:v>67.2871577742428</c:v>
                </c:pt>
                <c:pt idx="583">
                  <c:v>67.288935630451576</c:v>
                </c:pt>
                <c:pt idx="584">
                  <c:v>67.290689738952025</c:v>
                </c:pt>
                <c:pt idx="585">
                  <c:v>67.292420415738306</c:v>
                </c:pt>
                <c:pt idx="586">
                  <c:v>67.294127972632154</c:v>
                </c:pt>
                <c:pt idx="587">
                  <c:v>67.295812717337171</c:v>
                </c:pt>
                <c:pt idx="588">
                  <c:v>67.297474953492383</c:v>
                </c:pt>
                <c:pt idx="589">
                  <c:v>67.299114980725022</c:v>
                </c:pt>
                <c:pt idx="590">
                  <c:v>67.300733094702878</c:v>
                </c:pt>
                <c:pt idx="591">
                  <c:v>67.30232958718571</c:v>
                </c:pt>
                <c:pt idx="592">
                  <c:v>67.303904746076242</c:v>
                </c:pt>
                <c:pt idx="593">
                  <c:v>67.305458855470405</c:v>
                </c:pt>
                <c:pt idx="594">
                  <c:v>67.306992195706897</c:v>
                </c:pt>
                <c:pt idx="595">
                  <c:v>67.308505043416304</c:v>
                </c:pt>
                <c:pt idx="596">
                  <c:v>67.309997671569334</c:v>
                </c:pt>
                <c:pt idx="597">
                  <c:v>67.31147034952464</c:v>
                </c:pt>
                <c:pt idx="598">
                  <c:v>67.312923343076008</c:v>
                </c:pt>
                <c:pt idx="599">
                  <c:v>67.314356914498873</c:v>
                </c:pt>
                <c:pt idx="600">
                  <c:v>67.315771322596277</c:v>
                </c:pt>
                <c:pt idx="601">
                  <c:v>67.317166822744312</c:v>
                </c:pt>
                <c:pt idx="602">
                  <c:v>67.318543666936833</c:v>
                </c:pt>
                <c:pt idx="603">
                  <c:v>67.319902103829762</c:v>
                </c:pt>
                <c:pt idx="604">
                  <c:v>67.321242378784731</c:v>
                </c:pt>
                <c:pt idx="605">
                  <c:v>67.322564733912202</c:v>
                </c:pt>
                <c:pt idx="606">
                  <c:v>67.323869408114049</c:v>
                </c:pt>
                <c:pt idx="607">
                  <c:v>67.325156637125517</c:v>
                </c:pt>
                <c:pt idx="608">
                  <c:v>67.326426653556766</c:v>
                </c:pt>
                <c:pt idx="609">
                  <c:v>67.32767968693382</c:v>
                </c:pt>
                <c:pt idx="610">
                  <c:v>67.328915963738936</c:v>
                </c:pt>
                <c:pt idx="611">
                  <c:v>67.330135707450609</c:v>
                </c:pt>
                <c:pt idx="612">
                  <c:v>67.331339138582905</c:v>
                </c:pt>
                <c:pt idx="613">
                  <c:v>67.332526474724332</c:v>
                </c:pt>
                <c:pt idx="614">
                  <c:v>67.333697930576321</c:v>
                </c:pt>
                <c:pt idx="615">
                  <c:v>67.334853717991066</c:v>
                </c:pt>
                <c:pt idx="616">
                  <c:v>67.335994046008949</c:v>
                </c:pt>
                <c:pt idx="617">
                  <c:v>67.337119120895537</c:v>
                </c:pt>
                <c:pt idx="618">
                  <c:v>67.338229146177923</c:v>
                </c:pt>
                <c:pt idx="619">
                  <c:v>67.33932432268081</c:v>
                </c:pt>
                <c:pt idx="620">
                  <c:v>67.340404848562017</c:v>
                </c:pt>
                <c:pt idx="621">
                  <c:v>67.341470919347557</c:v>
                </c:pt>
                <c:pt idx="622">
                  <c:v>67.342522727966212</c:v>
                </c:pt>
                <c:pt idx="623">
                  <c:v>67.343560464783749</c:v>
                </c:pt>
                <c:pt idx="624">
                  <c:v>67.344584317636674</c:v>
                </c:pt>
                <c:pt idx="625">
                  <c:v>67.345594471865454</c:v>
                </c:pt>
                <c:pt idx="626">
                  <c:v>67.346591110347447</c:v>
                </c:pt>
                <c:pt idx="627">
                  <c:v>67.347574413529273</c:v>
                </c:pt>
                <c:pt idx="628">
                  <c:v>67.348544559458958</c:v>
                </c:pt>
                <c:pt idx="629">
                  <c:v>67.349501723817383</c:v>
                </c:pt>
                <c:pt idx="630">
                  <c:v>67.350446079949634</c:v>
                </c:pt>
                <c:pt idx="631">
                  <c:v>67.351377798895655</c:v>
                </c:pt>
                <c:pt idx="632">
                  <c:v>67.352297049420784</c:v>
                </c:pt>
                <c:pt idx="633">
                  <c:v>67.353203998045643</c:v>
                </c:pt>
                <c:pt idx="634">
                  <c:v>67.354098809075808</c:v>
                </c:pt>
                <c:pt idx="635">
                  <c:v>67.354981644630982</c:v>
                </c:pt>
                <c:pt idx="636">
                  <c:v>67.355852664673947</c:v>
                </c:pt>
                <c:pt idx="637">
                  <c:v>67.356712027038938</c:v>
                </c:pt>
                <c:pt idx="638">
                  <c:v>67.3575598874598</c:v>
                </c:pt>
                <c:pt idx="639">
                  <c:v>67.358396399597652</c:v>
                </c:pt>
                <c:pt idx="640">
                  <c:v>67.359221715068443</c:v>
                </c:pt>
                <c:pt idx="641">
                  <c:v>67.360035983469714</c:v>
                </c:pt>
                <c:pt idx="642">
                  <c:v>67.36083935240751</c:v>
                </c:pt>
                <c:pt idx="643">
                  <c:v>67.36163196752257</c:v>
                </c:pt>
                <c:pt idx="644">
                  <c:v>67.36241397251635</c:v>
                </c:pt>
                <c:pt idx="645">
                  <c:v>67.363185509176645</c:v>
                </c:pt>
                <c:pt idx="646">
                  <c:v>67.363946717402911</c:v>
                </c:pt>
                <c:pt idx="647">
                  <c:v>67.364697735231232</c:v>
                </c:pt>
                <c:pt idx="648">
                  <c:v>67.365438698858981</c:v>
                </c:pt>
                <c:pt idx="649">
                  <c:v>67.366169742669186</c:v>
                </c:pt>
                <c:pt idx="650">
                  <c:v>67.366890999254451</c:v>
                </c:pt>
                <c:pt idx="651">
                  <c:v>67.367602599440744</c:v>
                </c:pt>
                <c:pt idx="652">
                  <c:v>67.368304672310742</c:v>
                </c:pt>
                <c:pt idx="653">
                  <c:v>67.368997345226916</c:v>
                </c:pt>
                <c:pt idx="654">
                  <c:v>67.369680743854332</c:v>
                </c:pt>
                <c:pt idx="655">
                  <c:v>67.370354992183167</c:v>
                </c:pt>
                <c:pt idx="656">
                  <c:v>67.371020212550746</c:v>
                </c:pt>
                <c:pt idx="657">
                  <c:v>67.371676525663673</c:v>
                </c:pt>
                <c:pt idx="658">
                  <c:v>67.372324050619255</c:v>
                </c:pt>
                <c:pt idx="659">
                  <c:v>67.372962904926922</c:v>
                </c:pt>
                <c:pt idx="660">
                  <c:v>67.373593204529243</c:v>
                </c:pt>
                <c:pt idx="661">
                  <c:v>67.374215063822732</c:v>
                </c:pt>
                <c:pt idx="662">
                  <c:v>67.374828595678338</c:v>
                </c:pt>
                <c:pt idx="663">
                  <c:v>67.375433911461627</c:v>
                </c:pt>
                <c:pt idx="664">
                  <c:v>67.376031121052847</c:v>
                </c:pt>
                <c:pt idx="665">
                  <c:v>67.376620332866537</c:v>
                </c:pt>
                <c:pt idx="666">
                  <c:v>67.377201653871083</c:v>
                </c:pt>
                <c:pt idx="667">
                  <c:v>67.37777518960776</c:v>
                </c:pt>
                <c:pt idx="668">
                  <c:v>67.378341044209847</c:v>
                </c:pt>
                <c:pt idx="669">
                  <c:v>67.378899320421169</c:v>
                </c:pt>
                <c:pt idx="670">
                  <c:v>67.37945011961466</c:v>
                </c:pt>
                <c:pt idx="671">
                  <c:v>67.379993541810421</c:v>
                </c:pt>
                <c:pt idx="672">
                  <c:v>67.380529685693858</c:v>
                </c:pt>
                <c:pt idx="673">
                  <c:v>67.381058648633314</c:v>
                </c:pt>
                <c:pt idx="674">
                  <c:v>67.381580526697547</c:v>
                </c:pt>
                <c:pt idx="675">
                  <c:v>67.382095414673017</c:v>
                </c:pt>
                <c:pt idx="676">
                  <c:v>67.382603406080946</c:v>
                </c:pt>
                <c:pt idx="677">
                  <c:v>67.383104593194133</c:v>
                </c:pt>
                <c:pt idx="678">
                  <c:v>67.383599067053495</c:v>
                </c:pt>
                <c:pt idx="679">
                  <c:v>67.384086917484481</c:v>
                </c:pt>
                <c:pt idx="680">
                  <c:v>67.384568233113214</c:v>
                </c:pt>
                <c:pt idx="681">
                  <c:v>67.385511608567299</c:v>
                </c:pt>
                <c:pt idx="682">
                  <c:v>67.385973839790779</c:v>
                </c:pt>
                <c:pt idx="683">
                  <c:v>67.386429879039056</c:v>
                </c:pt>
                <c:pt idx="684">
                  <c:v>67.386879809176676</c:v>
                </c:pt>
                <c:pt idx="685">
                  <c:v>67.387323711961429</c:v>
                </c:pt>
                <c:pt idx="686">
                  <c:v>67.387761668059042</c:v>
                </c:pt>
                <c:pt idx="687">
                  <c:v>67.388193757057792</c:v>
                </c:pt>
                <c:pt idx="688">
                  <c:v>67.388620057482754</c:v>
                </c:pt>
                <c:pt idx="689">
                  <c:v>67.389040646809988</c:v>
                </c:pt>
                <c:pt idx="690">
                  <c:v>67.389455601480549</c:v>
                </c:pt>
                <c:pt idx="691">
                  <c:v>67.389864996914156</c:v>
                </c:pt>
                <c:pt idx="692">
                  <c:v>67.390268907522895</c:v>
                </c:pt>
                <c:pt idx="693">
                  <c:v>67.390667406724575</c:v>
                </c:pt>
                <c:pt idx="694">
                  <c:v>67.391060566955943</c:v>
                </c:pt>
                <c:pt idx="695">
                  <c:v>67.391448459685847</c:v>
                </c:pt>
                <c:pt idx="696">
                  <c:v>67.391831155428008</c:v>
                </c:pt>
                <c:pt idx="697">
                  <c:v>67.392208723753811</c:v>
                </c:pt>
                <c:pt idx="698">
                  <c:v>67.392581233304853</c:v>
                </c:pt>
                <c:pt idx="699">
                  <c:v>67.392948751805292</c:v>
                </c:pt>
                <c:pt idx="700">
                  <c:v>67.393311346074114</c:v>
                </c:pt>
                <c:pt idx="701">
                  <c:v>67.393669082037135</c:v>
                </c:pt>
                <c:pt idx="702">
                  <c:v>67.394022024738973</c:v>
                </c:pt>
                <c:pt idx="703">
                  <c:v>67.394370238354753</c:v>
                </c:pt>
                <c:pt idx="704">
                  <c:v>67.394713786201649</c:v>
                </c:pt>
                <c:pt idx="705">
                  <c:v>67.395052730750422</c:v>
                </c:pt>
                <c:pt idx="706">
                  <c:v>67.395387133636603</c:v>
                </c:pt>
                <c:pt idx="707">
                  <c:v>67.395717055671682</c:v>
                </c:pt>
                <c:pt idx="708">
                  <c:v>67.39604255685407</c:v>
                </c:pt>
                <c:pt idx="709">
                  <c:v>67.396363696379993</c:v>
                </c:pt>
                <c:pt idx="710">
                  <c:v>67.396680532654059</c:v>
                </c:pt>
                <c:pt idx="711">
                  <c:v>67.396993123299978</c:v>
                </c:pt>
                <c:pt idx="712">
                  <c:v>67.397301525170832</c:v>
                </c:pt>
                <c:pt idx="713">
                  <c:v>67.397605794359436</c:v>
                </c:pt>
                <c:pt idx="714">
                  <c:v>67.397905986208443</c:v>
                </c:pt>
                <c:pt idx="715">
                  <c:v>67.398202155320391</c:v>
                </c:pt>
                <c:pt idx="716">
                  <c:v>67.398494355567536</c:v>
                </c:pt>
                <c:pt idx="717">
                  <c:v>67.398782640101587</c:v>
                </c:pt>
                <c:pt idx="718">
                  <c:v>67.399067061363311</c:v>
                </c:pt>
                <c:pt idx="719">
                  <c:v>67.399347671092116</c:v>
                </c:pt>
                <c:pt idx="720">
                  <c:v>67.399624520335252</c:v>
                </c:pt>
                <c:pt idx="721">
                  <c:v>67.39989765945721</c:v>
                </c:pt>
                <c:pt idx="722">
                  <c:v>67.40016713814866</c:v>
                </c:pt>
                <c:pt idx="723">
                  <c:v>67.400433005435616</c:v>
                </c:pt>
                <c:pt idx="724">
                  <c:v>67.400695309688203</c:v>
                </c:pt>
                <c:pt idx="725">
                  <c:v>67.400954098629413</c:v>
                </c:pt>
                <c:pt idx="726">
                  <c:v>67.401209419343786</c:v>
                </c:pt>
                <c:pt idx="727">
                  <c:v>67.401461318285897</c:v>
                </c:pt>
                <c:pt idx="728">
                  <c:v>67.401709841288778</c:v>
                </c:pt>
                <c:pt idx="729">
                  <c:v>67.401955033572222</c:v>
                </c:pt>
                <c:pt idx="730">
                  <c:v>67.402196939750993</c:v>
                </c:pt>
                <c:pt idx="731">
                  <c:v>67.402435603842832</c:v>
                </c:pt>
                <c:pt idx="732">
                  <c:v>67.402671069276465</c:v>
                </c:pt>
                <c:pt idx="733">
                  <c:v>67.402903378899552</c:v>
                </c:pt>
                <c:pt idx="734">
                  <c:v>67.403132574986287</c:v>
                </c:pt>
                <c:pt idx="735">
                  <c:v>67.403358699245189</c:v>
                </c:pt>
                <c:pt idx="736">
                  <c:v>67.403581792826571</c:v>
                </c:pt>
                <c:pt idx="737">
                  <c:v>67.403801896330066</c:v>
                </c:pt>
                <c:pt idx="738">
                  <c:v>67.40401904981195</c:v>
                </c:pt>
                <c:pt idx="739">
                  <c:v>67.404233292792384</c:v>
                </c:pt>
                <c:pt idx="740">
                  <c:v>67.404444664262584</c:v>
                </c:pt>
                <c:pt idx="741">
                  <c:v>67.404653202691904</c:v>
                </c:pt>
                <c:pt idx="742">
                  <c:v>67.404858946034793</c:v>
                </c:pt>
                <c:pt idx="743">
                  <c:v>67.405061931737691</c:v>
                </c:pt>
                <c:pt idx="744">
                  <c:v>67.405262196745809</c:v>
                </c:pt>
                <c:pt idx="745">
                  <c:v>67.405459777509805</c:v>
                </c:pt>
                <c:pt idx="746">
                  <c:v>67.405654709992376</c:v>
                </c:pt>
                <c:pt idx="747">
                  <c:v>67.405847029674902</c:v>
                </c:pt>
                <c:pt idx="748">
                  <c:v>67.40603677156372</c:v>
                </c:pt>
                <c:pt idx="749">
                  <c:v>67.40622397019655</c:v>
                </c:pt>
                <c:pt idx="750">
                  <c:v>67.406408659648747</c:v>
                </c:pt>
                <c:pt idx="751">
                  <c:v>67.406590873539514</c:v>
                </c:pt>
                <c:pt idx="752">
                  <c:v>67.406770645037938</c:v>
                </c:pt>
                <c:pt idx="753">
                  <c:v>67.406948006869015</c:v>
                </c:pt>
                <c:pt idx="754">
                  <c:v>67.407122991319653</c:v>
                </c:pt>
                <c:pt idx="755">
                  <c:v>67.407295630244477</c:v>
                </c:pt>
                <c:pt idx="756">
                  <c:v>67.407465955071572</c:v>
                </c:pt>
                <c:pt idx="757">
                  <c:v>67.407633996808272</c:v>
                </c:pt>
                <c:pt idx="758">
                  <c:v>67.407799786046695</c:v>
                </c:pt>
                <c:pt idx="759">
                  <c:v>67.407963352969389</c:v>
                </c:pt>
                <c:pt idx="760">
                  <c:v>67.408124727354718</c:v>
                </c:pt>
                <c:pt idx="761">
                  <c:v>67.408283938582329</c:v>
                </c:pt>
                <c:pt idx="762">
                  <c:v>67.408441015638445</c:v>
                </c:pt>
                <c:pt idx="763">
                  <c:v>67.40859598712116</c:v>
                </c:pt>
                <c:pt idx="764">
                  <c:v>67.408748881245572</c:v>
                </c:pt>
                <c:pt idx="765">
                  <c:v>67.408899725848997</c:v>
                </c:pt>
                <c:pt idx="766">
                  <c:v>67.409048548395944</c:v>
                </c:pt>
                <c:pt idx="767">
                  <c:v>67.409195375983103</c:v>
                </c:pt>
                <c:pt idx="768">
                  <c:v>67.409340235344303</c:v>
                </c:pt>
                <c:pt idx="769">
                  <c:v>67.409483152855373</c:v>
                </c:pt>
                <c:pt idx="770">
                  <c:v>67.409624154538889</c:v>
                </c:pt>
                <c:pt idx="771">
                  <c:v>67.409763266068865</c:v>
                </c:pt>
                <c:pt idx="772">
                  <c:v>67.409900512775565</c:v>
                </c:pt>
                <c:pt idx="773">
                  <c:v>67.410035919649886</c:v>
                </c:pt>
                <c:pt idx="774">
                  <c:v>67.410169511348144</c:v>
                </c:pt>
                <c:pt idx="775">
                  <c:v>67.41030131219631</c:v>
                </c:pt>
                <c:pt idx="776">
                  <c:v>67.410431346194571</c:v>
                </c:pt>
                <c:pt idx="777">
                  <c:v>67.410559637021706</c:v>
                </c:pt>
                <c:pt idx="778">
                  <c:v>67.410686208039266</c:v>
                </c:pt>
                <c:pt idx="779">
                  <c:v>67.410811082295936</c:v>
                </c:pt>
                <c:pt idx="780">
                  <c:v>67.410934282531656</c:v>
                </c:pt>
                <c:pt idx="781">
                  <c:v>67.411055831181784</c:v>
                </c:pt>
                <c:pt idx="782">
                  <c:v>67.411175750381119</c:v>
                </c:pt>
                <c:pt idx="783">
                  <c:v>67.411294061967993</c:v>
                </c:pt>
                <c:pt idx="784">
                  <c:v>67.411410787488236</c:v>
                </c:pt>
                <c:pt idx="785">
                  <c:v>67.411525948198985</c:v>
                </c:pt>
                <c:pt idx="786">
                  <c:v>67.411639565072676</c:v>
                </c:pt>
                <c:pt idx="787">
                  <c:v>67.41175165880081</c:v>
                </c:pt>
                <c:pt idx="788">
                  <c:v>67.411862249797665</c:v>
                </c:pt>
                <c:pt idx="789">
                  <c:v>67.411971358204042</c:v>
                </c:pt>
                <c:pt idx="790">
                  <c:v>67.41207900389098</c:v>
                </c:pt>
                <c:pt idx="791">
                  <c:v>67.412185206463263</c:v>
                </c:pt>
                <c:pt idx="792">
                  <c:v>67.412289985263058</c:v>
                </c:pt>
                <c:pt idx="793">
                  <c:v>67.412393359373382</c:v>
                </c:pt>
                <c:pt idx="794">
                  <c:v>67.412495347621643</c:v>
                </c:pt>
                <c:pt idx="795">
                  <c:v>67.412595968582963</c:v>
                </c:pt>
                <c:pt idx="796">
                  <c:v>67.412695240583631</c:v>
                </c:pt>
                <c:pt idx="797">
                  <c:v>67.412793181704401</c:v>
                </c:pt>
                <c:pt idx="798">
                  <c:v>67.412889809783792</c:v>
                </c:pt>
                <c:pt idx="799">
                  <c:v>67.412985142421306</c:v>
                </c:pt>
                <c:pt idx="800">
                  <c:v>67.413079196980689</c:v>
                </c:pt>
                <c:pt idx="801">
                  <c:v>67.413171990592986</c:v>
                </c:pt>
                <c:pt idx="802">
                  <c:v>67.413263540159775</c:v>
                </c:pt>
                <c:pt idx="803">
                  <c:v>67.413353862356118</c:v>
                </c:pt>
                <c:pt idx="804">
                  <c:v>67.413442973633693</c:v>
                </c:pt>
                <c:pt idx="805">
                  <c:v>67.413530890223726</c:v>
                </c:pt>
                <c:pt idx="806">
                  <c:v>67.413617628140003</c:v>
                </c:pt>
                <c:pt idx="807">
                  <c:v>67.413703203181669</c:v>
                </c:pt>
                <c:pt idx="808">
                  <c:v>67.413787630936241</c:v>
                </c:pt>
                <c:pt idx="809">
                  <c:v>67.413870926782337</c:v>
                </c:pt>
                <c:pt idx="810">
                  <c:v>67.413953105892531</c:v>
                </c:pt>
                <c:pt idx="811">
                  <c:v>67.414034183236055</c:v>
                </c:pt>
                <c:pt idx="812">
                  <c:v>67.414114173581609</c:v>
                </c:pt>
                <c:pt idx="813">
                  <c:v>67.414193091499939</c:v>
                </c:pt>
                <c:pt idx="814">
                  <c:v>67.414270951366589</c:v>
                </c:pt>
                <c:pt idx="815">
                  <c:v>67.414347767364447</c:v>
                </c:pt>
                <c:pt idx="816">
                  <c:v>67.414423553486358</c:v>
                </c:pt>
                <c:pt idx="817">
                  <c:v>67.414498323537629</c:v>
                </c:pt>
                <c:pt idx="818">
                  <c:v>67.414572091138609</c:v>
                </c:pt>
                <c:pt idx="819">
                  <c:v>67.414644869727113</c:v>
                </c:pt>
                <c:pt idx="820">
                  <c:v>67.414716672560886</c:v>
                </c:pt>
                <c:pt idx="821">
                  <c:v>67.414787512719954</c:v>
                </c:pt>
                <c:pt idx="822">
                  <c:v>67.414857403109153</c:v>
                </c:pt>
                <c:pt idx="823">
                  <c:v>67.414926356460299</c:v>
                </c:pt>
                <c:pt idx="824">
                  <c:v>67.414994385334623</c:v>
                </c:pt>
                <c:pt idx="825">
                  <c:v>67.415061502125027</c:v>
                </c:pt>
                <c:pt idx="826">
                  <c:v>67.415127719058319</c:v>
                </c:pt>
                <c:pt idx="827">
                  <c:v>67.415193048197438</c:v>
                </c:pt>
                <c:pt idx="828">
                  <c:v>67.415257501443676</c:v>
                </c:pt>
                <c:pt idx="829">
                  <c:v>67.415321090538839</c:v>
                </c:pt>
                <c:pt idx="830">
                  <c:v>67.41538382706733</c:v>
                </c:pt>
                <c:pt idx="831">
                  <c:v>67.41544572245833</c:v>
                </c:pt>
                <c:pt idx="832">
                  <c:v>67.415506787987866</c:v>
                </c:pt>
                <c:pt idx="833">
                  <c:v>67.415567034780807</c:v>
                </c:pt>
                <c:pt idx="834">
                  <c:v>67.415626473812935</c:v>
                </c:pt>
                <c:pt idx="835">
                  <c:v>67.415685115912936</c:v>
                </c:pt>
                <c:pt idx="836">
                  <c:v>67.415742971764345</c:v>
                </c:pt>
                <c:pt idx="837">
                  <c:v>67.415800051907567</c:v>
                </c:pt>
                <c:pt idx="838">
                  <c:v>67.41585636674165</c:v>
                </c:pt>
                <c:pt idx="839">
                  <c:v>67.415911926526363</c:v>
                </c:pt>
                <c:pt idx="840">
                  <c:v>67.415966741383912</c:v>
                </c:pt>
                <c:pt idx="841">
                  <c:v>67.416020821300833</c:v>
                </c:pt>
                <c:pt idx="842">
                  <c:v>67.41607417612984</c:v>
                </c:pt>
                <c:pt idx="843">
                  <c:v>67.416126815591568</c:v>
                </c:pt>
                <c:pt idx="844">
                  <c:v>67.416178749276369</c:v>
                </c:pt>
                <c:pt idx="845">
                  <c:v>67.416229986646087</c:v>
                </c:pt>
                <c:pt idx="846">
                  <c:v>67.416280537035675</c:v>
                </c:pt>
                <c:pt idx="847">
                  <c:v>67.41633040965506</c:v>
                </c:pt>
                <c:pt idx="848">
                  <c:v>67.416379613590649</c:v>
                </c:pt>
                <c:pt idx="849">
                  <c:v>67.41642815780709</c:v>
                </c:pt>
                <c:pt idx="850">
                  <c:v>67.416476051148877</c:v>
                </c:pt>
                <c:pt idx="851">
                  <c:v>67.416523302341943</c:v>
                </c:pt>
                <c:pt idx="852">
                  <c:v>67.416569919995254</c:v>
                </c:pt>
                <c:pt idx="853">
                  <c:v>67.416615912602424</c:v>
                </c:pt>
                <c:pt idx="854">
                  <c:v>67.416661288543168</c:v>
                </c:pt>
                <c:pt idx="855">
                  <c:v>67.416706056084905</c:v>
                </c:pt>
                <c:pt idx="856">
                  <c:v>67.416750223384241</c:v>
                </c:pt>
                <c:pt idx="857">
                  <c:v>67.416793798488442</c:v>
                </c:pt>
                <c:pt idx="858">
                  <c:v>67.416836789336926</c:v>
                </c:pt>
                <c:pt idx="859">
                  <c:v>67.416879203762633</c:v>
                </c:pt>
                <c:pt idx="860">
                  <c:v>67.416921049493595</c:v>
                </c:pt>
                <c:pt idx="861">
                  <c:v>67.416962334154178</c:v>
                </c:pt>
                <c:pt idx="862">
                  <c:v>67.417003065266584</c:v>
                </c:pt>
                <c:pt idx="863">
                  <c:v>67.417043250252192</c:v>
                </c:pt>
                <c:pt idx="864">
                  <c:v>67.417082896432873</c:v>
                </c:pt>
                <c:pt idx="865">
                  <c:v>67.417122011032347</c:v>
                </c:pt>
                <c:pt idx="866">
                  <c:v>67.417160601177557</c:v>
                </c:pt>
                <c:pt idx="867">
                  <c:v>67.417198673899861</c:v>
                </c:pt>
                <c:pt idx="868">
                  <c:v>67.417236236136361</c:v>
                </c:pt>
                <c:pt idx="869">
                  <c:v>67.417273294731203</c:v>
                </c:pt>
                <c:pt idx="870">
                  <c:v>67.417309856436745</c:v>
                </c:pt>
                <c:pt idx="871">
                  <c:v>67.417345927914866</c:v>
                </c:pt>
                <c:pt idx="872">
                  <c:v>67.417381515738143</c:v>
                </c:pt>
                <c:pt idx="873">
                  <c:v>67.417416626391017</c:v>
                </c:pt>
                <c:pt idx="874">
                  <c:v>67.417451266271044</c:v>
                </c:pt>
                <c:pt idx="875">
                  <c:v>67.417485441689948</c:v>
                </c:pt>
                <c:pt idx="876">
                  <c:v>67.417519158874939</c:v>
                </c:pt>
                <c:pt idx="877">
                  <c:v>67.417552423969681</c:v>
                </c:pt>
                <c:pt idx="878">
                  <c:v>67.417585243035489</c:v>
                </c:pt>
                <c:pt idx="879">
                  <c:v>67.417617622052447</c:v>
                </c:pt>
                <c:pt idx="880">
                  <c:v>67.417649566920474</c:v>
                </c:pt>
                <c:pt idx="881">
                  <c:v>67.417681083460366</c:v>
                </c:pt>
                <c:pt idx="882">
                  <c:v>67.417712177414899</c:v>
                </c:pt>
                <c:pt idx="883">
                  <c:v>67.417742854449884</c:v>
                </c:pt>
                <c:pt idx="884">
                  <c:v>67.417773120155175</c:v>
                </c:pt>
                <c:pt idx="885">
                  <c:v>67.417802980045664</c:v>
                </c:pt>
                <c:pt idx="886">
                  <c:v>67.417832439562332</c:v>
                </c:pt>
                <c:pt idx="887">
                  <c:v>67.417861504073215</c:v>
                </c:pt>
                <c:pt idx="888">
                  <c:v>67.417890178874373</c:v>
                </c:pt>
                <c:pt idx="889">
                  <c:v>67.417918469190909</c:v>
                </c:pt>
                <c:pt idx="890">
                  <c:v>67.417946380177824</c:v>
                </c:pt>
                <c:pt idx="891">
                  <c:v>67.417973916921042</c:v>
                </c:pt>
                <c:pt idx="892">
                  <c:v>67.418001084438302</c:v>
                </c:pt>
                <c:pt idx="893">
                  <c:v>67.418027887680083</c:v>
                </c:pt>
                <c:pt idx="894">
                  <c:v>67.41805433153047</c:v>
                </c:pt>
                <c:pt idx="895">
                  <c:v>67.418080420808096</c:v>
                </c:pt>
                <c:pt idx="896">
                  <c:v>67.418106160266987</c:v>
                </c:pt>
                <c:pt idx="897">
                  <c:v>67.418131554597437</c:v>
                </c:pt>
                <c:pt idx="898">
                  <c:v>67.418156608426841</c:v>
                </c:pt>
                <c:pt idx="899">
                  <c:v>67.418181326320578</c:v>
                </c:pt>
                <c:pt idx="900">
                  <c:v>67.418205712782864</c:v>
                </c:pt>
                <c:pt idx="901">
                  <c:v>67.418229772257419</c:v>
                </c:pt>
                <c:pt idx="902">
                  <c:v>67.41825350912849</c:v>
                </c:pt>
                <c:pt idx="903">
                  <c:v>67.418276927721493</c:v>
                </c:pt>
                <c:pt idx="904">
                  <c:v>67.41830003230389</c:v>
                </c:pt>
                <c:pt idx="905">
                  <c:v>67.41832282708593</c:v>
                </c:pt>
                <c:pt idx="906">
                  <c:v>67.418345316221348</c:v>
                </c:pt>
                <c:pt idx="907">
                  <c:v>67.41836750380827</c:v>
                </c:pt>
                <c:pt idx="908">
                  <c:v>67.418389393889868</c:v>
                </c:pt>
                <c:pt idx="909">
                  <c:v>67.418410990455101</c:v>
                </c:pt>
                <c:pt idx="910">
                  <c:v>67.418432297439395</c:v>
                </c:pt>
                <c:pt idx="911">
                  <c:v>67.418453318725497</c:v>
                </c:pt>
                <c:pt idx="912">
                  <c:v>67.418474058144056</c:v>
                </c:pt>
                <c:pt idx="913">
                  <c:v>67.418494519474393</c:v>
                </c:pt>
                <c:pt idx="914">
                  <c:v>67.41851470644508</c:v>
                </c:pt>
                <c:pt idx="915">
                  <c:v>67.418534622734825</c:v>
                </c:pt>
                <c:pt idx="916">
                  <c:v>67.418554271972909</c:v>
                </c:pt>
                <c:pt idx="917">
                  <c:v>67.418573657740026</c:v>
                </c:pt>
                <c:pt idx="918">
                  <c:v>67.418592783568812</c:v>
                </c:pt>
                <c:pt idx="919">
                  <c:v>67.418611652944563</c:v>
                </c:pt>
                <c:pt idx="920">
                  <c:v>67.418630269305851</c:v>
                </c:pt>
                <c:pt idx="921">
                  <c:v>67.418648636045148</c:v>
                </c:pt>
                <c:pt idx="922">
                  <c:v>67.418666756509438</c:v>
                </c:pt>
                <c:pt idx="923">
                  <c:v>67.418684634000812</c:v>
                </c:pt>
                <c:pt idx="924">
                  <c:v>67.418702271777136</c:v>
                </c:pt>
                <c:pt idx="925">
                  <c:v>67.418719673052564</c:v>
                </c:pt>
                <c:pt idx="926">
                  <c:v>67.41873684099815</c:v>
                </c:pt>
                <c:pt idx="927">
                  <c:v>67.418753778742456</c:v>
                </c:pt>
                <c:pt idx="928">
                  <c:v>67.418770489372065</c:v>
                </c:pt>
                <c:pt idx="929">
                  <c:v>67.41878697593225</c:v>
                </c:pt>
                <c:pt idx="930">
                  <c:v>67.418803241427341</c:v>
                </c:pt>
                <c:pt idx="931">
                  <c:v>67.41881928882151</c:v>
                </c:pt>
                <c:pt idx="932">
                  <c:v>67.418835121039095</c:v>
                </c:pt>
                <c:pt idx="933">
                  <c:v>67.418850740965283</c:v>
                </c:pt>
                <c:pt idx="934">
                  <c:v>67.418866151446508</c:v>
                </c:pt>
                <c:pt idx="935">
                  <c:v>67.418881355291163</c:v>
                </c:pt>
                <c:pt idx="936">
                  <c:v>67.418896355269851</c:v>
                </c:pt>
                <c:pt idx="937">
                  <c:v>67.418911154116117</c:v>
                </c:pt>
                <c:pt idx="938">
                  <c:v>67.418925754526811</c:v>
                </c:pt>
                <c:pt idx="939">
                  <c:v>67.418940159162673</c:v>
                </c:pt>
                <c:pt idx="940">
                  <c:v>67.418954370648692</c:v>
                </c:pt>
                <c:pt idx="941">
                  <c:v>67.418968391574751</c:v>
                </c:pt>
                <c:pt idx="942">
                  <c:v>67.418982224495963</c:v>
                </c:pt>
                <c:pt idx="943">
                  <c:v>67.418995871933134</c:v>
                </c:pt>
                <c:pt idx="944">
                  <c:v>67.419009336373392</c:v>
                </c:pt>
                <c:pt idx="945">
                  <c:v>67.419022620270425</c:v>
                </c:pt>
                <c:pt idx="946">
                  <c:v>67.419035726045038</c:v>
                </c:pt>
                <c:pt idx="947">
                  <c:v>67.419048656085579</c:v>
                </c:pt>
                <c:pt idx="948">
                  <c:v>67.41906141274842</c:v>
                </c:pt>
                <c:pt idx="949">
                  <c:v>67.419073998358272</c:v>
                </c:pt>
                <c:pt idx="950">
                  <c:v>67.419086415208724</c:v>
                </c:pt>
                <c:pt idx="951">
                  <c:v>67.419098665562586</c:v>
                </c:pt>
                <c:pt idx="952">
                  <c:v>67.41911075165234</c:v>
                </c:pt>
                <c:pt idx="953">
                  <c:v>67.419122675680526</c:v>
                </c:pt>
                <c:pt idx="954">
                  <c:v>67.419134439820169</c:v>
                </c:pt>
                <c:pt idx="955">
                  <c:v>67.419146046215161</c:v>
                </c:pt>
                <c:pt idx="956">
                  <c:v>67.419157496980603</c:v>
                </c:pt>
                <c:pt idx="957">
                  <c:v>67.41916879420333</c:v>
                </c:pt>
                <c:pt idx="958">
                  <c:v>67.419179939942069</c:v>
                </c:pt>
                <c:pt idx="959">
                  <c:v>67.419190936228063</c:v>
                </c:pt>
                <c:pt idx="960">
                  <c:v>67.419201785065255</c:v>
                </c:pt>
                <c:pt idx="961">
                  <c:v>67.41921248843073</c:v>
                </c:pt>
                <c:pt idx="962">
                  <c:v>67.419223048275072</c:v>
                </c:pt>
                <c:pt idx="963">
                  <c:v>67.419233466522698</c:v>
                </c:pt>
                <c:pt idx="964">
                  <c:v>67.419243745072251</c:v>
                </c:pt>
                <c:pt idx="965">
                  <c:v>67.419253885796891</c:v>
                </c:pt>
                <c:pt idx="966">
                  <c:v>67.41926389054467</c:v>
                </c:pt>
                <c:pt idx="967">
                  <c:v>67.419273761138854</c:v>
                </c:pt>
                <c:pt idx="968">
                  <c:v>67.419283499378267</c:v>
                </c:pt>
                <c:pt idx="969">
                  <c:v>67.419293107037618</c:v>
                </c:pt>
                <c:pt idx="970">
                  <c:v>67.41930258586784</c:v>
                </c:pt>
                <c:pt idx="971">
                  <c:v>67.419311937596348</c:v>
                </c:pt>
                <c:pt idx="972">
                  <c:v>67.419321163927407</c:v>
                </c:pt>
                <c:pt idx="973">
                  <c:v>67.419330266542445</c:v>
                </c:pt>
                <c:pt idx="974">
                  <c:v>67.419339247100353</c:v>
                </c:pt>
                <c:pt idx="975">
                  <c:v>67.419348107237766</c:v>
                </c:pt>
                <c:pt idx="976">
                  <c:v>67.419356848569365</c:v>
                </c:pt>
                <c:pt idx="977">
                  <c:v>67.41936547268817</c:v>
                </c:pt>
                <c:pt idx="978">
                  <c:v>67.41937398116589</c:v>
                </c:pt>
                <c:pt idx="979">
                  <c:v>67.419382375553141</c:v>
                </c:pt>
                <c:pt idx="980">
                  <c:v>67.419390657379694</c:v>
                </c:pt>
                <c:pt idx="981">
                  <c:v>67.419398828154897</c:v>
                </c:pt>
                <c:pt idx="982">
                  <c:v>67.419406889367792</c:v>
                </c:pt>
                <c:pt idx="983">
                  <c:v>67.419414842487484</c:v>
                </c:pt>
                <c:pt idx="984">
                  <c:v>67.41942268896338</c:v>
                </c:pt>
                <c:pt idx="985">
                  <c:v>67.419430430225447</c:v>
                </c:pt>
                <c:pt idx="986">
                  <c:v>67.419438067684467</c:v>
                </c:pt>
                <c:pt idx="987">
                  <c:v>67.419445602732338</c:v>
                </c:pt>
                <c:pt idx="988">
                  <c:v>67.419453036742254</c:v>
                </c:pt>
                <c:pt idx="989">
                  <c:v>67.41946037106905</c:v>
                </c:pt>
                <c:pt idx="990">
                  <c:v>67.419467607049327</c:v>
                </c:pt>
                <c:pt idx="991">
                  <c:v>67.419474746001811</c:v>
                </c:pt>
                <c:pt idx="992">
                  <c:v>67.419481789227532</c:v>
                </c:pt>
                <c:pt idx="993">
                  <c:v>67.419488738010102</c:v>
                </c:pt>
                <c:pt idx="994">
                  <c:v>67.419495593615864</c:v>
                </c:pt>
                <c:pt idx="995">
                  <c:v>67.419502357294235</c:v>
                </c:pt>
                <c:pt idx="996">
                  <c:v>67.419509030277865</c:v>
                </c:pt>
                <c:pt idx="997">
                  <c:v>67.419515613782849</c:v>
                </c:pt>
                <c:pt idx="998">
                  <c:v>67.419522109008994</c:v>
                </c:pt>
                <c:pt idx="999">
                  <c:v>67.419528517140051</c:v>
                </c:pt>
                <c:pt idx="1000">
                  <c:v>67.419534839343854</c:v>
                </c:pt>
                <c:pt idx="1001">
                  <c:v>67.419541076772589</c:v>
                </c:pt>
                <c:pt idx="1002">
                  <c:v>67.419547230563012</c:v>
                </c:pt>
                <c:pt idx="1003">
                  <c:v>67.419553301836615</c:v>
                </c:pt>
                <c:pt idx="1004">
                  <c:v>67.419559291699841</c:v>
                </c:pt>
                <c:pt idx="1005">
                  <c:v>67.419565201244353</c:v>
                </c:pt>
                <c:pt idx="1006">
                  <c:v>67.419571031547122</c:v>
                </c:pt>
                <c:pt idx="1007">
                  <c:v>67.419576783670678</c:v>
                </c:pt>
                <c:pt idx="1008">
                  <c:v>67.419582458663356</c:v>
                </c:pt>
                <c:pt idx="1009">
                  <c:v>67.419588057559366</c:v>
                </c:pt>
                <c:pt idx="1010">
                  <c:v>67.419593581379132</c:v>
                </c:pt>
                <c:pt idx="1011">
                  <c:v>67.419599031129295</c:v>
                </c:pt>
                <c:pt idx="1012">
                  <c:v>67.419604407803092</c:v>
                </c:pt>
                <c:pt idx="1013">
                  <c:v>67.419609712380364</c:v>
                </c:pt>
                <c:pt idx="1014">
                  <c:v>67.419614945827888</c:v>
                </c:pt>
                <c:pt idx="1015">
                  <c:v>67.419620109099412</c:v>
                </c:pt>
                <c:pt idx="1016">
                  <c:v>67.419625203135965</c:v>
                </c:pt>
                <c:pt idx="1017">
                  <c:v>67.41963022886587</c:v>
                </c:pt>
                <c:pt idx="1018">
                  <c:v>67.419635187205074</c:v>
                </c:pt>
                <c:pt idx="1019">
                  <c:v>67.419640079057203</c:v>
                </c:pt>
                <c:pt idx="1020">
                  <c:v>67.419644905313817</c:v>
                </c:pt>
                <c:pt idx="1021">
                  <c:v>67.419649666854454</c:v>
                </c:pt>
                <c:pt idx="1022">
                  <c:v>67.419654364546915</c:v>
                </c:pt>
                <c:pt idx="1023">
                  <c:v>67.419658999247304</c:v>
                </c:pt>
                <c:pt idx="1024">
                  <c:v>67.419663571800314</c:v>
                </c:pt>
                <c:pt idx="1025">
                  <c:v>67.419668083039269</c:v>
                </c:pt>
                <c:pt idx="1026">
                  <c:v>67.41967253378634</c:v>
                </c:pt>
                <c:pt idx="1027">
                  <c:v>67.419676924852652</c:v>
                </c:pt>
                <c:pt idx="1028">
                  <c:v>67.419681257038476</c:v>
                </c:pt>
                <c:pt idx="1029">
                  <c:v>67.419685531133325</c:v>
                </c:pt>
                <c:pt idx="1030">
                  <c:v>67.419689747916166</c:v>
                </c:pt>
                <c:pt idx="1031">
                  <c:v>67.41969390815548</c:v>
                </c:pt>
                <c:pt idx="1032">
                  <c:v>67.419698012609473</c:v>
                </c:pt>
                <c:pt idx="1033">
                  <c:v>67.419702062026161</c:v>
                </c:pt>
                <c:pt idx="1034">
                  <c:v>67.419706057143557</c:v>
                </c:pt>
                <c:pt idx="1035">
                  <c:v>67.419709998689754</c:v>
                </c:pt>
                <c:pt idx="1036">
                  <c:v>67.419713887383097</c:v>
                </c:pt>
                <c:pt idx="1037">
                  <c:v>67.41971772393228</c:v>
                </c:pt>
                <c:pt idx="1038">
                  <c:v>67.419721509036506</c:v>
                </c:pt>
                <c:pt idx="1039">
                  <c:v>67.419725243385614</c:v>
                </c:pt>
                <c:pt idx="1040">
                  <c:v>67.419728927660202</c:v>
                </c:pt>
                <c:pt idx="1041">
                  <c:v>67.419732562531678</c:v>
                </c:pt>
                <c:pt idx="1042">
                  <c:v>67.419736148662523</c:v>
                </c:pt>
                <c:pt idx="1043">
                  <c:v>67.419739686706293</c:v>
                </c:pt>
                <c:pt idx="1044">
                  <c:v>67.419743177307794</c:v>
                </c:pt>
                <c:pt idx="1045">
                  <c:v>67.419746621103201</c:v>
                </c:pt>
                <c:pt idx="1046">
                  <c:v>67.419750018720109</c:v>
                </c:pt>
                <c:pt idx="1047">
                  <c:v>67.419753370777741</c:v>
                </c:pt>
                <c:pt idx="1048">
                  <c:v>67.419756677887008</c:v>
                </c:pt>
                <c:pt idx="1049">
                  <c:v>67.419759940650621</c:v>
                </c:pt>
                <c:pt idx="1050">
                  <c:v>67.419763159663233</c:v>
                </c:pt>
                <c:pt idx="1051">
                  <c:v>67.419766335511497</c:v>
                </c:pt>
                <c:pt idx="1052">
                  <c:v>67.419769468774192</c:v>
                </c:pt>
                <c:pt idx="1053">
                  <c:v>67.419772560022366</c:v>
                </c:pt>
                <c:pt idx="1054">
                  <c:v>67.419775609819396</c:v>
                </c:pt>
                <c:pt idx="1055">
                  <c:v>67.419778618721097</c:v>
                </c:pt>
                <c:pt idx="1056">
                  <c:v>67.419781587275864</c:v>
                </c:pt>
                <c:pt idx="1057">
                  <c:v>67.419784516024677</c:v>
                </c:pt>
                <c:pt idx="1058">
                  <c:v>67.419787405501324</c:v>
                </c:pt>
                <c:pt idx="1059">
                  <c:v>67.419790256232403</c:v>
                </c:pt>
                <c:pt idx="1060">
                  <c:v>67.419793068737434</c:v>
                </c:pt>
                <c:pt idx="1061">
                  <c:v>67.41979584352903</c:v>
                </c:pt>
                <c:pt idx="1062">
                  <c:v>67.4197985811129</c:v>
                </c:pt>
                <c:pt idx="1063">
                  <c:v>67.41980128198793</c:v>
                </c:pt>
                <c:pt idx="1064">
                  <c:v>67.419803946646383</c:v>
                </c:pt>
                <c:pt idx="1065">
                  <c:v>67.419806575573872</c:v>
                </c:pt>
                <c:pt idx="1066">
                  <c:v>67.419809169249532</c:v>
                </c:pt>
                <c:pt idx="1067">
                  <c:v>67.419811728146058</c:v>
                </c:pt>
                <c:pt idx="1068">
                  <c:v>67.419814252729793</c:v>
                </c:pt>
                <c:pt idx="1069">
                  <c:v>67.419816743460871</c:v>
                </c:pt>
                <c:pt idx="1070">
                  <c:v>67.419819200793199</c:v>
                </c:pt>
                <c:pt idx="1071">
                  <c:v>67.419821625174649</c:v>
                </c:pt>
                <c:pt idx="1072">
                  <c:v>67.419824017047034</c:v>
                </c:pt>
                <c:pt idx="1073">
                  <c:v>67.419826376846288</c:v>
                </c:pt>
                <c:pt idx="1074">
                  <c:v>67.419828705002502</c:v>
                </c:pt>
                <c:pt idx="1075">
                  <c:v>67.419831001939954</c:v>
                </c:pt>
                <c:pt idx="1076">
                  <c:v>67.419833268077284</c:v>
                </c:pt>
                <c:pt idx="1077">
                  <c:v>67.419835503827485</c:v>
                </c:pt>
                <c:pt idx="1078">
                  <c:v>67.419837709598013</c:v>
                </c:pt>
                <c:pt idx="1079">
                  <c:v>67.419839885790878</c:v>
                </c:pt>
                <c:pt idx="1080">
                  <c:v>67.419842032802691</c:v>
                </c:pt>
                <c:pt idx="1081">
                  <c:v>67.419844151024776</c:v>
                </c:pt>
                <c:pt idx="1082">
                  <c:v>67.419846240843128</c:v>
                </c:pt>
                <c:pt idx="1083">
                  <c:v>67.419848302638641</c:v>
                </c:pt>
                <c:pt idx="1084">
                  <c:v>67.419850336787079</c:v>
                </c:pt>
                <c:pt idx="1085">
                  <c:v>67.419852343659144</c:v>
                </c:pt>
                <c:pt idx="1086">
                  <c:v>67.41985432362064</c:v>
                </c:pt>
                <c:pt idx="1087">
                  <c:v>67.41985627703238</c:v>
                </c:pt>
                <c:pt idx="1088">
                  <c:v>67.41985820425036</c:v>
                </c:pt>
                <c:pt idx="1089">
                  <c:v>67.419860105625858</c:v>
                </c:pt>
                <c:pt idx="1090">
                  <c:v>67.419861981505363</c:v>
                </c:pt>
                <c:pt idx="1091">
                  <c:v>67.419863832230774</c:v>
                </c:pt>
                <c:pt idx="1092">
                  <c:v>67.419865658139372</c:v>
                </c:pt>
                <c:pt idx="1093">
                  <c:v>67.419867459563946</c:v>
                </c:pt>
                <c:pt idx="1094">
                  <c:v>67.419869236832824</c:v>
                </c:pt>
                <c:pt idx="1095">
                  <c:v>67.419870990269871</c:v>
                </c:pt>
                <c:pt idx="1096">
                  <c:v>67.419872720194661</c:v>
                </c:pt>
                <c:pt idx="1097">
                  <c:v>67.419874426922505</c:v>
                </c:pt>
                <c:pt idx="1098">
                  <c:v>67.41987611076442</c:v>
                </c:pt>
                <c:pt idx="1099">
                  <c:v>67.41987777202732</c:v>
                </c:pt>
                <c:pt idx="1100">
                  <c:v>67.419879411013952</c:v>
                </c:pt>
                <c:pt idx="1101">
                  <c:v>67.419881028023028</c:v>
                </c:pt>
                <c:pt idx="1102">
                  <c:v>67.419882623349238</c:v>
                </c:pt>
                <c:pt idx="1103">
                  <c:v>67.419884197283338</c:v>
                </c:pt>
                <c:pt idx="1104">
                  <c:v>67.419885750112186</c:v>
                </c:pt>
                <c:pt idx="1105">
                  <c:v>67.419887282118779</c:v>
                </c:pt>
                <c:pt idx="1106">
                  <c:v>67.419888793582331</c:v>
                </c:pt>
                <c:pt idx="1107">
                  <c:v>67.419890284778319</c:v>
                </c:pt>
                <c:pt idx="1108">
                  <c:v>67.419891755978469</c:v>
                </c:pt>
                <c:pt idx="1109">
                  <c:v>67.419893207450968</c:v>
                </c:pt>
                <c:pt idx="1110">
                  <c:v>67.419894639460324</c:v>
                </c:pt>
                <c:pt idx="1111">
                  <c:v>67.419896052267504</c:v>
                </c:pt>
                <c:pt idx="1112">
                  <c:v>67.419897446130022</c:v>
                </c:pt>
                <c:pt idx="1113">
                  <c:v>67.419898821301885</c:v>
                </c:pt>
                <c:pt idx="1114">
                  <c:v>67.419900178033757</c:v>
                </c:pt>
                <c:pt idx="1115">
                  <c:v>67.41990151657285</c:v>
                </c:pt>
                <c:pt idx="1116">
                  <c:v>67.419902837163164</c:v>
                </c:pt>
                <c:pt idx="1117">
                  <c:v>67.419904140045347</c:v>
                </c:pt>
                <c:pt idx="1118">
                  <c:v>67.419905425456875</c:v>
                </c:pt>
                <c:pt idx="1119">
                  <c:v>67.419906693632001</c:v>
                </c:pt>
                <c:pt idx="1120">
                  <c:v>67.419907944801849</c:v>
                </c:pt>
                <c:pt idx="1121">
                  <c:v>67.419909179194448</c:v>
                </c:pt>
                <c:pt idx="1122">
                  <c:v>67.419910397034784</c:v>
                </c:pt>
                <c:pt idx="1123">
                  <c:v>67.419911598544786</c:v>
                </c:pt>
                <c:pt idx="1124">
                  <c:v>67.419912783943445</c:v>
                </c:pt>
                <c:pt idx="1125">
                  <c:v>67.419913953446795</c:v>
                </c:pt>
                <c:pt idx="1126">
                  <c:v>67.419915107267983</c:v>
                </c:pt>
                <c:pt idx="1127">
                  <c:v>67.419916245617287</c:v>
                </c:pt>
                <c:pt idx="1128">
                  <c:v>67.419917368702201</c:v>
                </c:pt>
                <c:pt idx="1129">
                  <c:v>67.419918476727361</c:v>
                </c:pt>
                <c:pt idx="1130">
                  <c:v>67.419919569894759</c:v>
                </c:pt>
                <c:pt idx="1131">
                  <c:v>67.419920648403576</c:v>
                </c:pt>
                <c:pt idx="1132">
                  <c:v>67.419921712450403</c:v>
                </c:pt>
                <c:pt idx="1133">
                  <c:v>67.419922762229163</c:v>
                </c:pt>
                <c:pt idx="1134">
                  <c:v>67.419923797931176</c:v>
                </c:pt>
                <c:pt idx="1135">
                  <c:v>67.419924819745191</c:v>
                </c:pt>
                <c:pt idx="1136">
                  <c:v>67.419925827857455</c:v>
                </c:pt>
                <c:pt idx="1137">
                  <c:v>67.419926822451671</c:v>
                </c:pt>
                <c:pt idx="1138">
                  <c:v>67.419927803709129</c:v>
                </c:pt>
                <c:pt idx="1139">
                  <c:v>67.419928771808657</c:v>
                </c:pt>
                <c:pt idx="1140">
                  <c:v>67.419929726926668</c:v>
                </c:pt>
                <c:pt idx="1141">
                  <c:v>67.419930669237274</c:v>
                </c:pt>
                <c:pt idx="1142">
                  <c:v>67.419931598912214</c:v>
                </c:pt>
                <c:pt idx="1143">
                  <c:v>67.41993251612088</c:v>
                </c:pt>
                <c:pt idx="1144">
                  <c:v>67.419933421030464</c:v>
                </c:pt>
                <c:pt idx="1145">
                  <c:v>67.419934313805882</c:v>
                </c:pt>
                <c:pt idx="1146">
                  <c:v>67.419935194609849</c:v>
                </c:pt>
                <c:pt idx="1147">
                  <c:v>67.419936063602876</c:v>
                </c:pt>
                <c:pt idx="1148">
                  <c:v>67.419936920943371</c:v>
                </c:pt>
                <c:pt idx="1149">
                  <c:v>67.419937766787555</c:v>
                </c:pt>
                <c:pt idx="1150">
                  <c:v>67.419938601289601</c:v>
                </c:pt>
                <c:pt idx="1151">
                  <c:v>67.41993942460158</c:v>
                </c:pt>
                <c:pt idx="1152">
                  <c:v>67.419940236873572</c:v>
                </c:pt>
                <c:pt idx="1153">
                  <c:v>67.419941038253583</c:v>
                </c:pt>
                <c:pt idx="1154">
                  <c:v>67.419941828887673</c:v>
                </c:pt>
                <c:pt idx="1155">
                  <c:v>67.419942608919968</c:v>
                </c:pt>
                <c:pt idx="1156">
                  <c:v>67.41994337849259</c:v>
                </c:pt>
                <c:pt idx="1157">
                  <c:v>67.419944137745816</c:v>
                </c:pt>
                <c:pt idx="1158">
                  <c:v>67.419944886818016</c:v>
                </c:pt>
                <c:pt idx="1159">
                  <c:v>67.419945625845713</c:v>
                </c:pt>
                <c:pt idx="1160">
                  <c:v>67.419946354963585</c:v>
                </c:pt>
                <c:pt idx="1161">
                  <c:v>67.419947074304531</c:v>
                </c:pt>
                <c:pt idx="1162">
                  <c:v>67.419947783999646</c:v>
                </c:pt>
                <c:pt idx="1163">
                  <c:v>67.419948484178278</c:v>
                </c:pt>
                <c:pt idx="1164">
                  <c:v>67.419949174968039</c:v>
                </c:pt>
                <c:pt idx="1165">
                  <c:v>67.419949856494796</c:v>
                </c:pt>
                <c:pt idx="1166">
                  <c:v>67.419950528882794</c:v>
                </c:pt>
                <c:pt idx="1167">
                  <c:v>67.419951192254558</c:v>
                </c:pt>
                <c:pt idx="1168">
                  <c:v>67.419951846730982</c:v>
                </c:pt>
                <c:pt idx="1169">
                  <c:v>67.419952492431378</c:v>
                </c:pt>
                <c:pt idx="1170">
                  <c:v>67.419953129473399</c:v>
                </c:pt>
                <c:pt idx="1171">
                  <c:v>67.419953757973161</c:v>
                </c:pt>
                <c:pt idx="1172">
                  <c:v>67.41995437804519</c:v>
                </c:pt>
                <c:pt idx="1173">
                  <c:v>67.41995498980252</c:v>
                </c:pt>
                <c:pt idx="1174">
                  <c:v>67.419955593356633</c:v>
                </c:pt>
                <c:pt idx="1175">
                  <c:v>67.419956188817523</c:v>
                </c:pt>
                <c:pt idx="1176">
                  <c:v>67.419956776293716</c:v>
                </c:pt>
                <c:pt idx="1177">
                  <c:v>67.419957355892279</c:v>
                </c:pt>
                <c:pt idx="1178">
                  <c:v>67.419957927718869</c:v>
                </c:pt>
                <c:pt idx="1179">
                  <c:v>67.419958491877679</c:v>
                </c:pt>
                <c:pt idx="1180">
                  <c:v>67.419959048471512</c:v>
                </c:pt>
                <c:pt idx="1181">
                  <c:v>67.41995959760186</c:v>
                </c:pt>
                <c:pt idx="1182">
                  <c:v>67.419960139368754</c:v>
                </c:pt>
                <c:pt idx="1183">
                  <c:v>67.41996067387096</c:v>
                </c:pt>
                <c:pt idx="1184">
                  <c:v>67.419961201205879</c:v>
                </c:pt>
                <c:pt idx="1185">
                  <c:v>67.419961721469619</c:v>
                </c:pt>
                <c:pt idx="1186">
                  <c:v>67.419962234756994</c:v>
                </c:pt>
                <c:pt idx="1187">
                  <c:v>67.419962741161569</c:v>
                </c:pt>
                <c:pt idx="1188">
                  <c:v>67.419963240775644</c:v>
                </c:pt>
                <c:pt idx="1189">
                  <c:v>67.419963733690253</c:v>
                </c:pt>
                <c:pt idx="1190">
                  <c:v>67.419964219995222</c:v>
                </c:pt>
                <c:pt idx="1191">
                  <c:v>67.4199646997792</c:v>
                </c:pt>
                <c:pt idx="1192">
                  <c:v>67.41996517312964</c:v>
                </c:pt>
                <c:pt idx="1193">
                  <c:v>67.419965640132773</c:v>
                </c:pt>
                <c:pt idx="1194">
                  <c:v>67.419966100873751</c:v>
                </c:pt>
                <c:pt idx="1195">
                  <c:v>67.419966555436531</c:v>
                </c:pt>
                <c:pt idx="1196">
                  <c:v>67.419967003903949</c:v>
                </c:pt>
                <c:pt idx="1197">
                  <c:v>67.419967446357745</c:v>
                </c:pt>
                <c:pt idx="1198">
                  <c:v>67.419967882878552</c:v>
                </c:pt>
                <c:pt idx="1199">
                  <c:v>67.419968313545951</c:v>
                </c:pt>
                <c:pt idx="1200">
                  <c:v>67.419968738438399</c:v>
                </c:pt>
                <c:pt idx="1201">
                  <c:v>67.419969157633375</c:v>
                </c:pt>
                <c:pt idx="1202">
                  <c:v>67.419969571207233</c:v>
                </c:pt>
                <c:pt idx="1203">
                  <c:v>67.419969979235347</c:v>
                </c:pt>
                <c:pt idx="1204">
                  <c:v>67.419970381792126</c:v>
                </c:pt>
                <c:pt idx="1205">
                  <c:v>67.419970778950898</c:v>
                </c:pt>
                <c:pt idx="1206">
                  <c:v>67.419971170784081</c:v>
                </c:pt>
                <c:pt idx="1207">
                  <c:v>67.419971557363041</c:v>
                </c:pt>
                <c:pt idx="1208">
                  <c:v>67.41997193875828</c:v>
                </c:pt>
                <c:pt idx="1209">
                  <c:v>67.41997231503926</c:v>
                </c:pt>
                <c:pt idx="1210">
                  <c:v>67.419972686274619</c:v>
                </c:pt>
                <c:pt idx="1211">
                  <c:v>67.419973052531958</c:v>
                </c:pt>
                <c:pt idx="1212">
                  <c:v>67.419973413878068</c:v>
                </c:pt>
                <c:pt idx="1213">
                  <c:v>67.419973770378775</c:v>
                </c:pt>
                <c:pt idx="1214">
                  <c:v>67.419974122099077</c:v>
                </c:pt>
                <c:pt idx="1215">
                  <c:v>67.419974469103053</c:v>
                </c:pt>
                <c:pt idx="1216">
                  <c:v>67.419974811453955</c:v>
                </c:pt>
                <c:pt idx="1217">
                  <c:v>67.419975149214196</c:v>
                </c:pt>
                <c:pt idx="1218">
                  <c:v>67.419975482445309</c:v>
                </c:pt>
                <c:pt idx="1219">
                  <c:v>67.419975811208047</c:v>
                </c:pt>
                <c:pt idx="1220">
                  <c:v>67.419976135562294</c:v>
                </c:pt>
                <c:pt idx="1221">
                  <c:v>67.419976455567195</c:v>
                </c:pt>
                <c:pt idx="1222">
                  <c:v>67.419976771281085</c:v>
                </c:pt>
                <c:pt idx="1223">
                  <c:v>67.419977082761449</c:v>
                </c:pt>
                <c:pt idx="1224">
                  <c:v>67.4199773900651</c:v>
                </c:pt>
                <c:pt idx="1225">
                  <c:v>67.419977693248029</c:v>
                </c:pt>
                <c:pt idx="1226">
                  <c:v>67.419977992365503</c:v>
                </c:pt>
                <c:pt idx="1227">
                  <c:v>67.41997828747202</c:v>
                </c:pt>
                <c:pt idx="1228">
                  <c:v>67.419978578621368</c:v>
                </c:pt>
                <c:pt idx="1229">
                  <c:v>67.419978865866625</c:v>
                </c:pt>
                <c:pt idx="1230">
                  <c:v>67.419979149260129</c:v>
                </c:pt>
                <c:pt idx="1231">
                  <c:v>67.419979428853537</c:v>
                </c:pt>
                <c:pt idx="1232">
                  <c:v>67.419979704697781</c:v>
                </c:pt>
                <c:pt idx="1233">
                  <c:v>67.419979976843166</c:v>
                </c:pt>
                <c:pt idx="1234">
                  <c:v>67.419980245339289</c:v>
                </c:pt>
                <c:pt idx="1235">
                  <c:v>67.41998051023505</c:v>
                </c:pt>
                <c:pt idx="1236">
                  <c:v>67.419980771578764</c:v>
                </c:pt>
                <c:pt idx="1237">
                  <c:v>67.419981029418054</c:v>
                </c:pt>
                <c:pt idx="1238">
                  <c:v>67.419981283799899</c:v>
                </c:pt>
                <c:pt idx="1239">
                  <c:v>67.41998153477067</c:v>
                </c:pt>
                <c:pt idx="1240">
                  <c:v>67.419981782376084</c:v>
                </c:pt>
                <c:pt idx="1241">
                  <c:v>67.419982026661316</c:v>
                </c:pt>
                <c:pt idx="1242">
                  <c:v>67.419982267670846</c:v>
                </c:pt>
                <c:pt idx="1243">
                  <c:v>67.419982505448615</c:v>
                </c:pt>
                <c:pt idx="1244">
                  <c:v>67.419982740037952</c:v>
                </c:pt>
                <c:pt idx="1245">
                  <c:v>67.41998297148163</c:v>
                </c:pt>
                <c:pt idx="1246">
                  <c:v>67.4199831998218</c:v>
                </c:pt>
                <c:pt idx="1247">
                  <c:v>67.419983425100114</c:v>
                </c:pt>
                <c:pt idx="1248">
                  <c:v>67.419983647357583</c:v>
                </c:pt>
                <c:pt idx="1249">
                  <c:v>67.419983866634752</c:v>
                </c:pt>
                <c:pt idx="1250">
                  <c:v>67.419984082971581</c:v>
                </c:pt>
                <c:pt idx="1251">
                  <c:v>67.419984296407463</c:v>
                </c:pt>
                <c:pt idx="1252">
                  <c:v>67.419984506981351</c:v>
                </c:pt>
                <c:pt idx="1253">
                  <c:v>67.419984714731584</c:v>
                </c:pt>
                <c:pt idx="1254">
                  <c:v>67.419984919696034</c:v>
                </c:pt>
                <c:pt idx="1255">
                  <c:v>67.419985121912063</c:v>
                </c:pt>
                <c:pt idx="1256">
                  <c:v>67.419985321416533</c:v>
                </c:pt>
                <c:pt idx="1257">
                  <c:v>67.419985518245781</c:v>
                </c:pt>
                <c:pt idx="1258">
                  <c:v>67.41998571243569</c:v>
                </c:pt>
                <c:pt idx="1259">
                  <c:v>67.419985904021644</c:v>
                </c:pt>
                <c:pt idx="1260">
                  <c:v>67.419986093038588</c:v>
                </c:pt>
                <c:pt idx="1261">
                  <c:v>67.419986279520927</c:v>
                </c:pt>
                <c:pt idx="1262">
                  <c:v>67.419986463502696</c:v>
                </c:pt>
                <c:pt idx="1263">
                  <c:v>67.419986645017403</c:v>
                </c:pt>
                <c:pt idx="1264">
                  <c:v>67.419986824098103</c:v>
                </c:pt>
                <c:pt idx="1265">
                  <c:v>67.419987000777482</c:v>
                </c:pt>
                <c:pt idx="1266">
                  <c:v>67.419987175087698</c:v>
                </c:pt>
                <c:pt idx="1267">
                  <c:v>67.41998734706057</c:v>
                </c:pt>
                <c:pt idx="1268">
                  <c:v>67.419987516727389</c:v>
                </c:pt>
                <c:pt idx="1269">
                  <c:v>67.419987684119093</c:v>
                </c:pt>
                <c:pt idx="1270">
                  <c:v>67.419987849266207</c:v>
                </c:pt>
                <c:pt idx="1271">
                  <c:v>67.419988012198814</c:v>
                </c:pt>
                <c:pt idx="1272">
                  <c:v>67.419988172946617</c:v>
                </c:pt>
                <c:pt idx="1273">
                  <c:v>67.419988331538903</c:v>
                </c:pt>
                <c:pt idx="1274">
                  <c:v>67.419988488004577</c:v>
                </c:pt>
                <c:pt idx="1275">
                  <c:v>67.419988642372161</c:v>
                </c:pt>
                <c:pt idx="1276">
                  <c:v>67.419988794669791</c:v>
                </c:pt>
                <c:pt idx="1277">
                  <c:v>67.419988944925223</c:v>
                </c:pt>
                <c:pt idx="1278">
                  <c:v>67.419989093165825</c:v>
                </c:pt>
                <c:pt idx="1279">
                  <c:v>67.419989239418641</c:v>
                </c:pt>
                <c:pt idx="1280">
                  <c:v>67.419989383710316</c:v>
                </c:pt>
                <c:pt idx="1281">
                  <c:v>67.419989526067127</c:v>
                </c:pt>
                <c:pt idx="1282">
                  <c:v>67.419989666515036</c:v>
                </c:pt>
                <c:pt idx="1283">
                  <c:v>67.419989805079652</c:v>
                </c:pt>
                <c:pt idx="1284">
                  <c:v>67.419989941786213</c:v>
                </c:pt>
                <c:pt idx="1285">
                  <c:v>67.41999007665963</c:v>
                </c:pt>
                <c:pt idx="1286">
                  <c:v>67.419990209724503</c:v>
                </c:pt>
                <c:pt idx="1287">
                  <c:v>67.419990341005061</c:v>
                </c:pt>
                <c:pt idx="1288">
                  <c:v>67.419990470525235</c:v>
                </c:pt>
                <c:pt idx="1289">
                  <c:v>67.419990598308658</c:v>
                </c:pt>
                <c:pt idx="1290">
                  <c:v>67.419990724378593</c:v>
                </c:pt>
                <c:pt idx="1291">
                  <c:v>67.419990848758019</c:v>
                </c:pt>
                <c:pt idx="1292">
                  <c:v>67.419990971469588</c:v>
                </c:pt>
                <c:pt idx="1293">
                  <c:v>67.419991092535696</c:v>
                </c:pt>
                <c:pt idx="1294">
                  <c:v>67.419991211978413</c:v>
                </c:pt>
                <c:pt idx="1295">
                  <c:v>67.419991329819467</c:v>
                </c:pt>
                <c:pt idx="1296">
                  <c:v>67.41999144608036</c:v>
                </c:pt>
                <c:pt idx="1297">
                  <c:v>67.419991560782279</c:v>
                </c:pt>
                <c:pt idx="1298">
                  <c:v>67.419991673946129</c:v>
                </c:pt>
                <c:pt idx="1299">
                  <c:v>67.419991785592543</c:v>
                </c:pt>
                <c:pt idx="1300">
                  <c:v>67.419991895741845</c:v>
                </c:pt>
                <c:pt idx="1301">
                  <c:v>67.419992004414127</c:v>
                </c:pt>
                <c:pt idx="1302">
                  <c:v>67.419992111629185</c:v>
                </c:pt>
                <c:pt idx="1303">
                  <c:v>67.419992217406588</c:v>
                </c:pt>
                <c:pt idx="1304">
                  <c:v>67.419992321765577</c:v>
                </c:pt>
                <c:pt idx="1305">
                  <c:v>67.41999242472518</c:v>
                </c:pt>
                <c:pt idx="1306">
                  <c:v>67.419992526304185</c:v>
                </c:pt>
                <c:pt idx="1307">
                  <c:v>67.419992626521079</c:v>
                </c:pt>
                <c:pt idx="1308">
                  <c:v>67.419992725394152</c:v>
                </c:pt>
                <c:pt idx="1309">
                  <c:v>67.419992822941381</c:v>
                </c:pt>
                <c:pt idx="1310">
                  <c:v>67.419992919180586</c:v>
                </c:pt>
                <c:pt idx="1311">
                  <c:v>67.419993014129304</c:v>
                </c:pt>
                <c:pt idx="1312">
                  <c:v>67.419993107804814</c:v>
                </c:pt>
                <c:pt idx="1313">
                  <c:v>67.419993200224198</c:v>
                </c:pt>
                <c:pt idx="1314">
                  <c:v>67.41999329140431</c:v>
                </c:pt>
                <c:pt idx="1315">
                  <c:v>67.419993381361778</c:v>
                </c:pt>
                <c:pt idx="1316">
                  <c:v>67.419993470112956</c:v>
                </c:pt>
                <c:pt idx="1317">
                  <c:v>67.419993557674047</c:v>
                </c:pt>
                <c:pt idx="1318">
                  <c:v>67.419993644061023</c:v>
                </c:pt>
                <c:pt idx="1319">
                  <c:v>67.419993729289615</c:v>
                </c:pt>
                <c:pt idx="1320">
                  <c:v>67.419993813375328</c:v>
                </c:pt>
                <c:pt idx="1321">
                  <c:v>67.419993896333523</c:v>
                </c:pt>
                <c:pt idx="1322">
                  <c:v>67.419993978179306</c:v>
                </c:pt>
                <c:pt idx="1323">
                  <c:v>67.419994058927614</c:v>
                </c:pt>
                <c:pt idx="1324">
                  <c:v>67.419994138593125</c:v>
                </c:pt>
                <c:pt idx="1325">
                  <c:v>67.419994217190393</c:v>
                </c:pt>
                <c:pt idx="1326">
                  <c:v>67.419994294733712</c:v>
                </c:pt>
                <c:pt idx="1327">
                  <c:v>67.419994371237252</c:v>
                </c:pt>
                <c:pt idx="1328">
                  <c:v>67.419994446714909</c:v>
                </c:pt>
                <c:pt idx="1329">
                  <c:v>67.419994521180485</c:v>
                </c:pt>
                <c:pt idx="1330">
                  <c:v>67.41999459464752</c:v>
                </c:pt>
                <c:pt idx="1331">
                  <c:v>67.419994667129416</c:v>
                </c:pt>
                <c:pt idx="1332">
                  <c:v>67.419994738639389</c:v>
                </c:pt>
                <c:pt idx="1333">
                  <c:v>67.419994809190456</c:v>
                </c:pt>
                <c:pt idx="1334">
                  <c:v>67.419994878795492</c:v>
                </c:pt>
                <c:pt idx="1335">
                  <c:v>67.419994947467174</c:v>
                </c:pt>
                <c:pt idx="1336">
                  <c:v>67.419995015218021</c:v>
                </c:pt>
                <c:pt idx="1337">
                  <c:v>67.419995082060353</c:v>
                </c:pt>
                <c:pt idx="1338">
                  <c:v>67.419995148006421</c:v>
                </c:pt>
                <c:pt idx="1339">
                  <c:v>67.419995213068162</c:v>
                </c:pt>
                <c:pt idx="1340">
                  <c:v>67.419995277257485</c:v>
                </c:pt>
                <c:pt idx="1341">
                  <c:v>67.41999534058607</c:v>
                </c:pt>
                <c:pt idx="1342">
                  <c:v>67.419995403065471</c:v>
                </c:pt>
                <c:pt idx="1343">
                  <c:v>67.419995464707071</c:v>
                </c:pt>
                <c:pt idx="1344">
                  <c:v>67.419995525522097</c:v>
                </c:pt>
                <c:pt idx="1345">
                  <c:v>67.419995585521633</c:v>
                </c:pt>
                <c:pt idx="1346">
                  <c:v>67.419995644716622</c:v>
                </c:pt>
                <c:pt idx="1347">
                  <c:v>67.419995703117849</c:v>
                </c:pt>
                <c:pt idx="1348">
                  <c:v>67.419995760735958</c:v>
                </c:pt>
                <c:pt idx="1349">
                  <c:v>67.419995817581437</c:v>
                </c:pt>
                <c:pt idx="1350">
                  <c:v>67.419995873664689</c:v>
                </c:pt>
                <c:pt idx="1351">
                  <c:v>67.419995928995874</c:v>
                </c:pt>
                <c:pt idx="1352">
                  <c:v>67.419995983585139</c:v>
                </c:pt>
                <c:pt idx="1353">
                  <c:v>67.419996037442374</c:v>
                </c:pt>
                <c:pt idx="1354">
                  <c:v>67.419996090577428</c:v>
                </c:pt>
                <c:pt idx="1355">
                  <c:v>67.419996142999977</c:v>
                </c:pt>
                <c:pt idx="1356">
                  <c:v>67.419996194719573</c:v>
                </c:pt>
                <c:pt idx="1357">
                  <c:v>67.419996245745665</c:v>
                </c:pt>
                <c:pt idx="1358">
                  <c:v>67.419996296087533</c:v>
                </c:pt>
                <c:pt idx="1359">
                  <c:v>67.419996345754342</c:v>
                </c:pt>
                <c:pt idx="1360">
                  <c:v>67.419996394755145</c:v>
                </c:pt>
                <c:pt idx="1361">
                  <c:v>67.419996443098896</c:v>
                </c:pt>
                <c:pt idx="1362">
                  <c:v>67.419996490794389</c:v>
                </c:pt>
                <c:pt idx="1363">
                  <c:v>67.419996537850309</c:v>
                </c:pt>
                <c:pt idx="1364">
                  <c:v>67.419996584275268</c:v>
                </c:pt>
                <c:pt idx="1365">
                  <c:v>67.419996630077691</c:v>
                </c:pt>
                <c:pt idx="1366">
                  <c:v>67.419996675265935</c:v>
                </c:pt>
                <c:pt idx="1367">
                  <c:v>67.419996719848228</c:v>
                </c:pt>
                <c:pt idx="1368">
                  <c:v>67.419996763832714</c:v>
                </c:pt>
                <c:pt idx="1369">
                  <c:v>67.419996807227392</c:v>
                </c:pt>
                <c:pt idx="1370">
                  <c:v>67.419996850040178</c:v>
                </c:pt>
                <c:pt idx="1371">
                  <c:v>67.419996892278888</c:v>
                </c:pt>
                <c:pt idx="1372">
                  <c:v>67.419996933951197</c:v>
                </c:pt>
                <c:pt idx="1373">
                  <c:v>67.41999697506472</c:v>
                </c:pt>
                <c:pt idx="1374">
                  <c:v>67.419997015626919</c:v>
                </c:pt>
                <c:pt idx="1375">
                  <c:v>67.41999705564524</c:v>
                </c:pt>
                <c:pt idx="1376">
                  <c:v>67.419997095126931</c:v>
                </c:pt>
                <c:pt idx="1377">
                  <c:v>67.419997134079196</c:v>
                </c:pt>
                <c:pt idx="1378">
                  <c:v>67.419997172509127</c:v>
                </c:pt>
                <c:pt idx="1379">
                  <c:v>67.419997210423759</c:v>
                </c:pt>
                <c:pt idx="1380">
                  <c:v>67.419997247829983</c:v>
                </c:pt>
                <c:pt idx="1381">
                  <c:v>67.419997284734592</c:v>
                </c:pt>
                <c:pt idx="1382">
                  <c:v>67.419997321144365</c:v>
                </c:pt>
                <c:pt idx="1383">
                  <c:v>67.419997357065895</c:v>
                </c:pt>
                <c:pt idx="1384">
                  <c:v>67.419997392505749</c:v>
                </c:pt>
                <c:pt idx="1385">
                  <c:v>67.419997427470378</c:v>
                </c:pt>
                <c:pt idx="1386">
                  <c:v>67.419997461966162</c:v>
                </c:pt>
                <c:pt idx="1387">
                  <c:v>67.419997495999368</c:v>
                </c:pt>
                <c:pt idx="1388">
                  <c:v>67.419997529576221</c:v>
                </c:pt>
                <c:pt idx="1389">
                  <c:v>67.419997562702832</c:v>
                </c:pt>
                <c:pt idx="1390">
                  <c:v>67.41999759538524</c:v>
                </c:pt>
                <c:pt idx="1391">
                  <c:v>67.4199976276294</c:v>
                </c:pt>
                <c:pt idx="1392">
                  <c:v>67.419997659441194</c:v>
                </c:pt>
                <c:pt idx="1393">
                  <c:v>67.41999769082642</c:v>
                </c:pt>
                <c:pt idx="1394">
                  <c:v>67.419997721790764</c:v>
                </c:pt>
                <c:pt idx="1395">
                  <c:v>67.419997752339924</c:v>
                </c:pt>
                <c:pt idx="1396">
                  <c:v>67.419997782479427</c:v>
                </c:pt>
                <c:pt idx="1397">
                  <c:v>67.419997812214802</c:v>
                </c:pt>
                <c:pt idx="1398">
                  <c:v>67.419997841551421</c:v>
                </c:pt>
                <c:pt idx="1399">
                  <c:v>67.419997870494669</c:v>
                </c:pt>
                <c:pt idx="1400">
                  <c:v>67.419997899049818</c:v>
                </c:pt>
                <c:pt idx="1401">
                  <c:v>67.419997927222056</c:v>
                </c:pt>
                <c:pt idx="1402">
                  <c:v>67.419997955016512</c:v>
                </c:pt>
                <c:pt idx="1403">
                  <c:v>67.419997982438275</c:v>
                </c:pt>
                <c:pt idx="1404">
                  <c:v>67.419998009492346</c:v>
                </c:pt>
                <c:pt idx="1405">
                  <c:v>67.419998036183628</c:v>
                </c:pt>
                <c:pt idx="1406">
                  <c:v>67.419998062516981</c:v>
                </c:pt>
                <c:pt idx="1407">
                  <c:v>67.419998114129129</c:v>
                </c:pt>
                <c:pt idx="1408">
                  <c:v>67.419998139417302</c:v>
                </c:pt>
                <c:pt idx="1409">
                  <c:v>67.41999816436639</c:v>
                </c:pt>
                <c:pt idx="1410">
                  <c:v>67.419998188980912</c:v>
                </c:pt>
                <c:pt idx="1411">
                  <c:v>67.419998213265387</c:v>
                </c:pt>
                <c:pt idx="1412">
                  <c:v>67.41999823722422</c:v>
                </c:pt>
                <c:pt idx="1413">
                  <c:v>67.41999828418237</c:v>
                </c:pt>
                <c:pt idx="1414">
                  <c:v>67.419998307190269</c:v>
                </c:pt>
                <c:pt idx="1415">
                  <c:v>67.419998329889637</c:v>
                </c:pt>
                <c:pt idx="1416">
                  <c:v>67.419998352284608</c:v>
                </c:pt>
                <c:pt idx="1417">
                  <c:v>67.41999837437929</c:v>
                </c:pt>
                <c:pt idx="1418">
                  <c:v>67.419998396177704</c:v>
                </c:pt>
                <c:pt idx="1419">
                  <c:v>67.419998417683814</c:v>
                </c:pt>
                <c:pt idx="1420">
                  <c:v>67.41999843890153</c:v>
                </c:pt>
                <c:pt idx="1421">
                  <c:v>67.419998459834744</c:v>
                </c:pt>
                <c:pt idx="1422">
                  <c:v>67.419998480487266</c:v>
                </c:pt>
                <c:pt idx="1423">
                  <c:v>67.419998500862846</c:v>
                </c:pt>
                <c:pt idx="1424">
                  <c:v>67.419998520965194</c:v>
                </c:pt>
                <c:pt idx="1425">
                  <c:v>67.419998540797977</c:v>
                </c:pt>
                <c:pt idx="1426">
                  <c:v>67.419998560364846</c:v>
                </c:pt>
                <c:pt idx="1427">
                  <c:v>67.419998579669326</c:v>
                </c:pt>
                <c:pt idx="1428">
                  <c:v>67.419998598714926</c:v>
                </c:pt>
                <c:pt idx="1429">
                  <c:v>67.419998617505172</c:v>
                </c:pt>
                <c:pt idx="1430">
                  <c:v>67.419998636043417</c:v>
                </c:pt>
                <c:pt idx="1431">
                  <c:v>67.419998654333114</c:v>
                </c:pt>
                <c:pt idx="1432">
                  <c:v>67.419998672377545</c:v>
                </c:pt>
                <c:pt idx="1433">
                  <c:v>67.419998690180009</c:v>
                </c:pt>
                <c:pt idx="1434">
                  <c:v>67.419998707743744</c:v>
                </c:pt>
                <c:pt idx="1435">
                  <c:v>67.419998725071991</c:v>
                </c:pt>
                <c:pt idx="1436">
                  <c:v>67.419998742167849</c:v>
                </c:pt>
                <c:pt idx="1437">
                  <c:v>67.41999875903447</c:v>
                </c:pt>
                <c:pt idx="1438">
                  <c:v>67.419998775674941</c:v>
                </c:pt>
                <c:pt idx="1439">
                  <c:v>67.419998792092258</c:v>
                </c:pt>
                <c:pt idx="1440">
                  <c:v>67.419998808289435</c:v>
                </c:pt>
                <c:pt idx="1441">
                  <c:v>67.419998824269427</c:v>
                </c:pt>
                <c:pt idx="1442">
                  <c:v>67.419998840035134</c:v>
                </c:pt>
                <c:pt idx="1443">
                  <c:v>67.419998855589427</c:v>
                </c:pt>
                <c:pt idx="1444">
                  <c:v>67.41999887093516</c:v>
                </c:pt>
                <c:pt idx="1445">
                  <c:v>67.419998886075106</c:v>
                </c:pt>
                <c:pt idx="1446">
                  <c:v>67.419998901012036</c:v>
                </c:pt>
                <c:pt idx="1447">
                  <c:v>67.419998915748678</c:v>
                </c:pt>
                <c:pt idx="1448">
                  <c:v>67.419998930287704</c:v>
                </c:pt>
                <c:pt idx="1449">
                  <c:v>67.419998944631772</c:v>
                </c:pt>
                <c:pt idx="1450">
                  <c:v>67.419998958783509</c:v>
                </c:pt>
                <c:pt idx="1451">
                  <c:v>67.419998972745489</c:v>
                </c:pt>
                <c:pt idx="1452">
                  <c:v>67.419998986520241</c:v>
                </c:pt>
                <c:pt idx="1453">
                  <c:v>67.419999000110266</c:v>
                </c:pt>
                <c:pt idx="1454">
                  <c:v>67.419999013518066</c:v>
                </c:pt>
                <c:pt idx="1455">
                  <c:v>67.419999026746083</c:v>
                </c:pt>
                <c:pt idx="1456">
                  <c:v>67.419999039796721</c:v>
                </c:pt>
                <c:pt idx="1457">
                  <c:v>67.419999052672367</c:v>
                </c:pt>
                <c:pt idx="1458">
                  <c:v>67.41999906537535</c:v>
                </c:pt>
                <c:pt idx="1459">
                  <c:v>67.419999077907988</c:v>
                </c:pt>
                <c:pt idx="1460">
                  <c:v>67.419999090272597</c:v>
                </c:pt>
                <c:pt idx="1461">
                  <c:v>67.41999910247138</c:v>
                </c:pt>
                <c:pt idx="1462">
                  <c:v>67.419999114506595</c:v>
                </c:pt>
                <c:pt idx="1463">
                  <c:v>67.419999126380432</c:v>
                </c:pt>
                <c:pt idx="1464">
                  <c:v>67.419999138095051</c:v>
                </c:pt>
                <c:pt idx="1465">
                  <c:v>67.419999149652568</c:v>
                </c:pt>
                <c:pt idx="1466">
                  <c:v>67.419999161055131</c:v>
                </c:pt>
                <c:pt idx="1467">
                  <c:v>67.41999917230477</c:v>
                </c:pt>
                <c:pt idx="1468">
                  <c:v>67.419999183403561</c:v>
                </c:pt>
                <c:pt idx="1469">
                  <c:v>67.419999194353551</c:v>
                </c:pt>
                <c:pt idx="1470">
                  <c:v>67.419999205156685</c:v>
                </c:pt>
                <c:pt idx="1471">
                  <c:v>67.419999215814968</c:v>
                </c:pt>
                <c:pt idx="1472">
                  <c:v>67.419999226330333</c:v>
                </c:pt>
                <c:pt idx="1473">
                  <c:v>67.419999236704683</c:v>
                </c:pt>
                <c:pt idx="1474">
                  <c:v>67.419999246939923</c:v>
                </c:pt>
                <c:pt idx="1475">
                  <c:v>67.419999257037929</c:v>
                </c:pt>
                <c:pt idx="1476">
                  <c:v>67.419999267000506</c:v>
                </c:pt>
                <c:pt idx="1477">
                  <c:v>67.4199992768295</c:v>
                </c:pt>
                <c:pt idx="1478">
                  <c:v>67.419999286526703</c:v>
                </c:pt>
                <c:pt idx="1479">
                  <c:v>67.419999296093877</c:v>
                </c:pt>
                <c:pt idx="1480">
                  <c:v>67.419999305532755</c:v>
                </c:pt>
                <c:pt idx="1481">
                  <c:v>67.419999314845057</c:v>
                </c:pt>
                <c:pt idx="1482">
                  <c:v>67.419999324032489</c:v>
                </c:pt>
                <c:pt idx="1483">
                  <c:v>67.41999933309674</c:v>
                </c:pt>
                <c:pt idx="1484">
                  <c:v>67.419999342039418</c:v>
                </c:pt>
                <c:pt idx="1485">
                  <c:v>67.419999350862213</c:v>
                </c:pt>
                <c:pt idx="1486">
                  <c:v>67.419999359566674</c:v>
                </c:pt>
                <c:pt idx="1487">
                  <c:v>67.419999368154436</c:v>
                </c:pt>
                <c:pt idx="1488">
                  <c:v>67.419999376627018</c:v>
                </c:pt>
                <c:pt idx="1489">
                  <c:v>67.419999384986014</c:v>
                </c:pt>
                <c:pt idx="1490">
                  <c:v>67.419999393232899</c:v>
                </c:pt>
                <c:pt idx="1491">
                  <c:v>67.419999401369225</c:v>
                </c:pt>
                <c:pt idx="1492">
                  <c:v>67.419999409396425</c:v>
                </c:pt>
                <c:pt idx="1493">
                  <c:v>67.419999417316006</c:v>
                </c:pt>
                <c:pt idx="1494">
                  <c:v>67.419999425129376</c:v>
                </c:pt>
                <c:pt idx="1495">
                  <c:v>67.419999432837983</c:v>
                </c:pt>
                <c:pt idx="1496">
                  <c:v>67.419999440443206</c:v>
                </c:pt>
                <c:pt idx="1497">
                  <c:v>67.419999447946481</c:v>
                </c:pt>
                <c:pt idx="1498">
                  <c:v>67.419999455349114</c:v>
                </c:pt>
                <c:pt idx="1499">
                  <c:v>67.419999462652484</c:v>
                </c:pt>
                <c:pt idx="1500">
                  <c:v>67.419999469857942</c:v>
                </c:pt>
                <c:pt idx="1501">
                  <c:v>67.419999476966765</c:v>
                </c:pt>
                <c:pt idx="1502">
                  <c:v>67.419999483980263</c:v>
                </c:pt>
                <c:pt idx="1503">
                  <c:v>67.419999490899727</c:v>
                </c:pt>
                <c:pt idx="1504">
                  <c:v>67.41999949772638</c:v>
                </c:pt>
                <c:pt idx="1505">
                  <c:v>67.419999504461515</c:v>
                </c:pt>
                <c:pt idx="1506">
                  <c:v>67.41999951110634</c:v>
                </c:pt>
                <c:pt idx="1507">
                  <c:v>67.419999517662049</c:v>
                </c:pt>
                <c:pt idx="1508">
                  <c:v>67.419999524129864</c:v>
                </c:pt>
                <c:pt idx="1509">
                  <c:v>67.419999530510935</c:v>
                </c:pt>
                <c:pt idx="1510">
                  <c:v>67.419999536806458</c:v>
                </c:pt>
                <c:pt idx="1511">
                  <c:v>67.419999543017539</c:v>
                </c:pt>
                <c:pt idx="1512">
                  <c:v>67.419999549145345</c:v>
                </c:pt>
                <c:pt idx="1513">
                  <c:v>67.419999555190984</c:v>
                </c:pt>
                <c:pt idx="1514">
                  <c:v>67.419999561155564</c:v>
                </c:pt>
                <c:pt idx="1515">
                  <c:v>67.419999567040136</c:v>
                </c:pt>
                <c:pt idx="1516">
                  <c:v>67.419999572845825</c:v>
                </c:pt>
                <c:pt idx="1517">
                  <c:v>67.419999578573652</c:v>
                </c:pt>
                <c:pt idx="1518">
                  <c:v>67.419999584224684</c:v>
                </c:pt>
                <c:pt idx="1519">
                  <c:v>67.419999589799929</c:v>
                </c:pt>
                <c:pt idx="1520">
                  <c:v>67.419999595300411</c:v>
                </c:pt>
                <c:pt idx="1521">
                  <c:v>67.419999600727152</c:v>
                </c:pt>
                <c:pt idx="1522">
                  <c:v>67.41999960608112</c:v>
                </c:pt>
                <c:pt idx="1523">
                  <c:v>67.419999611363281</c:v>
                </c:pt>
                <c:pt idx="1524">
                  <c:v>67.419999616574614</c:v>
                </c:pt>
                <c:pt idx="1525">
                  <c:v>67.419999621716087</c:v>
                </c:pt>
                <c:pt idx="1526">
                  <c:v>67.419999626788595</c:v>
                </c:pt>
                <c:pt idx="1527">
                  <c:v>67.419999631793104</c:v>
                </c:pt>
                <c:pt idx="1528">
                  <c:v>67.419999636730481</c:v>
                </c:pt>
                <c:pt idx="1529">
                  <c:v>67.419999641601663</c:v>
                </c:pt>
                <c:pt idx="1530">
                  <c:v>67.419999646407533</c:v>
                </c:pt>
                <c:pt idx="1531">
                  <c:v>67.419999651148956</c:v>
                </c:pt>
                <c:pt idx="1532">
                  <c:v>67.4199996558268</c:v>
                </c:pt>
                <c:pt idx="1533">
                  <c:v>67.419999660441917</c:v>
                </c:pt>
                <c:pt idx="1534">
                  <c:v>67.419999664995146</c:v>
                </c:pt>
                <c:pt idx="1535">
                  <c:v>67.419999669487325</c:v>
                </c:pt>
                <c:pt idx="1536">
                  <c:v>67.419999673919264</c:v>
                </c:pt>
                <c:pt idx="1537">
                  <c:v>67.419999678291774</c:v>
                </c:pt>
                <c:pt idx="1538">
                  <c:v>67.419999682605649</c:v>
                </c:pt>
                <c:pt idx="1539">
                  <c:v>67.419999686861686</c:v>
                </c:pt>
                <c:pt idx="1540">
                  <c:v>67.419999691060639</c:v>
                </c:pt>
                <c:pt idx="1541">
                  <c:v>67.419999695203302</c:v>
                </c:pt>
                <c:pt idx="1542">
                  <c:v>67.4199996992904</c:v>
                </c:pt>
                <c:pt idx="1543">
                  <c:v>67.419999703322702</c:v>
                </c:pt>
                <c:pt idx="1544">
                  <c:v>67.419999707300931</c:v>
                </c:pt>
                <c:pt idx="1545">
                  <c:v>67.419999711225813</c:v>
                </c:pt>
                <c:pt idx="1546">
                  <c:v>67.419999715098072</c:v>
                </c:pt>
                <c:pt idx="1547">
                  <c:v>67.419999718918405</c:v>
                </c:pt>
                <c:pt idx="1548">
                  <c:v>67.419999722687507</c:v>
                </c:pt>
                <c:pt idx="1549">
                  <c:v>67.419999726406076</c:v>
                </c:pt>
                <c:pt idx="1550">
                  <c:v>67.419999730074764</c:v>
                </c:pt>
                <c:pt idx="1551">
                  <c:v>67.419999733694269</c:v>
                </c:pt>
                <c:pt idx="1552">
                  <c:v>67.419999737265229</c:v>
                </c:pt>
                <c:pt idx="1553">
                  <c:v>67.419999740788327</c:v>
                </c:pt>
                <c:pt idx="1554">
                  <c:v>67.41999974426416</c:v>
                </c:pt>
                <c:pt idx="1555">
                  <c:v>67.419999747693396</c:v>
                </c:pt>
                <c:pt idx="1556">
                  <c:v>67.419999751076645</c:v>
                </c:pt>
                <c:pt idx="1557">
                  <c:v>67.419999754414533</c:v>
                </c:pt>
                <c:pt idx="1558">
                  <c:v>67.419999757707657</c:v>
                </c:pt>
                <c:pt idx="1559">
                  <c:v>67.419999760956628</c:v>
                </c:pt>
                <c:pt idx="1560">
                  <c:v>67.419999764162014</c:v>
                </c:pt>
                <c:pt idx="1561">
                  <c:v>67.419999767324441</c:v>
                </c:pt>
                <c:pt idx="1562">
                  <c:v>67.419999770444463</c:v>
                </c:pt>
                <c:pt idx="1563">
                  <c:v>67.419999773522633</c:v>
                </c:pt>
                <c:pt idx="1564">
                  <c:v>67.419999776559521</c:v>
                </c:pt>
                <c:pt idx="1565">
                  <c:v>67.41999977955571</c:v>
                </c:pt>
                <c:pt idx="1566">
                  <c:v>67.419999782511709</c:v>
                </c:pt>
                <c:pt idx="1567">
                  <c:v>67.419999785428061</c:v>
                </c:pt>
                <c:pt idx="1568">
                  <c:v>67.419999788305333</c:v>
                </c:pt>
                <c:pt idx="1569">
                  <c:v>67.419999791144008</c:v>
                </c:pt>
                <c:pt idx="1570">
                  <c:v>67.419999793944612</c:v>
                </c:pt>
                <c:pt idx="1571">
                  <c:v>67.419999796707671</c:v>
                </c:pt>
                <c:pt idx="1572">
                  <c:v>67.419999799433668</c:v>
                </c:pt>
                <c:pt idx="1573">
                  <c:v>67.419999802123129</c:v>
                </c:pt>
                <c:pt idx="1574">
                  <c:v>67.419999804776509</c:v>
                </c:pt>
                <c:pt idx="1575">
                  <c:v>67.419999807394319</c:v>
                </c:pt>
                <c:pt idx="1576">
                  <c:v>67.419999809977028</c:v>
                </c:pt>
                <c:pt idx="1577">
                  <c:v>67.419999812525091</c:v>
                </c:pt>
                <c:pt idx="1578">
                  <c:v>67.419999815038992</c:v>
                </c:pt>
                <c:pt idx="1579">
                  <c:v>67.419999817519184</c:v>
                </c:pt>
                <c:pt idx="1580">
                  <c:v>67.419999819966137</c:v>
                </c:pt>
                <c:pt idx="1581">
                  <c:v>67.419999822380248</c:v>
                </c:pt>
                <c:pt idx="1582">
                  <c:v>67.419999824762002</c:v>
                </c:pt>
                <c:pt idx="1583">
                  <c:v>67.419999827111823</c:v>
                </c:pt>
                <c:pt idx="1584">
                  <c:v>67.419999829430125</c:v>
                </c:pt>
                <c:pt idx="1585">
                  <c:v>67.419999831717362</c:v>
                </c:pt>
                <c:pt idx="1586">
                  <c:v>67.419999833973904</c:v>
                </c:pt>
                <c:pt idx="1587">
                  <c:v>67.419999836200191</c:v>
                </c:pt>
                <c:pt idx="1588">
                  <c:v>67.419999838396635</c:v>
                </c:pt>
                <c:pt idx="1589">
                  <c:v>67.419999840563619</c:v>
                </c:pt>
                <c:pt idx="1590">
                  <c:v>67.419999842701543</c:v>
                </c:pt>
                <c:pt idx="1591">
                  <c:v>67.419999844810803</c:v>
                </c:pt>
                <c:pt idx="1592">
                  <c:v>67.419999846891784</c:v>
                </c:pt>
                <c:pt idx="1593">
                  <c:v>67.419999848944855</c:v>
                </c:pt>
                <c:pt idx="1594">
                  <c:v>67.419999850970399</c:v>
                </c:pt>
                <c:pt idx="1595">
                  <c:v>67.419999852968772</c:v>
                </c:pt>
                <c:pt idx="1596">
                  <c:v>67.419999854940357</c:v>
                </c:pt>
                <c:pt idx="1597">
                  <c:v>67.419999856885497</c:v>
                </c:pt>
                <c:pt idx="1598">
                  <c:v>67.419999858804573</c:v>
                </c:pt>
                <c:pt idx="1599">
                  <c:v>67.419999860697899</c:v>
                </c:pt>
                <c:pt idx="1600">
                  <c:v>67.419999862565845</c:v>
                </c:pt>
                <c:pt idx="1601">
                  <c:v>67.419999864408723</c:v>
                </c:pt>
                <c:pt idx="1602">
                  <c:v>67.419999866226902</c:v>
                </c:pt>
                <c:pt idx="1603">
                  <c:v>67.41999986802071</c:v>
                </c:pt>
                <c:pt idx="1604">
                  <c:v>67.419999869790459</c:v>
                </c:pt>
                <c:pt idx="1605">
                  <c:v>67.419999871536476</c:v>
                </c:pt>
                <c:pt idx="1606">
                  <c:v>67.419999873259073</c:v>
                </c:pt>
                <c:pt idx="1607">
                  <c:v>67.419999874958592</c:v>
                </c:pt>
                <c:pt idx="1608">
                  <c:v>67.419999876635302</c:v>
                </c:pt>
                <c:pt idx="1609">
                  <c:v>67.419999878289531</c:v>
                </c:pt>
                <c:pt idx="1610">
                  <c:v>67.419999879921576</c:v>
                </c:pt>
                <c:pt idx="1611">
                  <c:v>67.419999881531751</c:v>
                </c:pt>
                <c:pt idx="1612">
                  <c:v>67.419999883120326</c:v>
                </c:pt>
                <c:pt idx="1613">
                  <c:v>67.419999884687599</c:v>
                </c:pt>
                <c:pt idx="1614">
                  <c:v>67.419999886233853</c:v>
                </c:pt>
                <c:pt idx="1615">
                  <c:v>67.419999887759374</c:v>
                </c:pt>
                <c:pt idx="1616">
                  <c:v>67.419999889264446</c:v>
                </c:pt>
                <c:pt idx="1617">
                  <c:v>67.419999890749324</c:v>
                </c:pt>
                <c:pt idx="1618">
                  <c:v>67.419999892214292</c:v>
                </c:pt>
                <c:pt idx="1619">
                  <c:v>67.419999893659636</c:v>
                </c:pt>
                <c:pt idx="1620">
                  <c:v>67.419999895085581</c:v>
                </c:pt>
                <c:pt idx="1621">
                  <c:v>67.419999896492399</c:v>
                </c:pt>
                <c:pt idx="1622">
                  <c:v>67.419999897880373</c:v>
                </c:pt>
                <c:pt idx="1623">
                  <c:v>67.419999899249717</c:v>
                </c:pt>
                <c:pt idx="1624">
                  <c:v>67.4199999006007</c:v>
                </c:pt>
                <c:pt idx="1625">
                  <c:v>67.419999901933579</c:v>
                </c:pt>
                <c:pt idx="1626">
                  <c:v>67.419999903248581</c:v>
                </c:pt>
                <c:pt idx="1627">
                  <c:v>67.419999904545946</c:v>
                </c:pt>
                <c:pt idx="1628">
                  <c:v>67.419999905825918</c:v>
                </c:pt>
                <c:pt idx="1629">
                  <c:v>67.419999907088723</c:v>
                </c:pt>
                <c:pt idx="1630">
                  <c:v>67.419999908334603</c:v>
                </c:pt>
                <c:pt idx="1631">
                  <c:v>67.419999909563771</c:v>
                </c:pt>
                <c:pt idx="1632">
                  <c:v>67.41999991077644</c:v>
                </c:pt>
                <c:pt idx="1633">
                  <c:v>67.41999991197288</c:v>
                </c:pt>
                <c:pt idx="1634">
                  <c:v>67.419999913153262</c:v>
                </c:pt>
                <c:pt idx="1635">
                  <c:v>67.419999914317813</c:v>
                </c:pt>
                <c:pt idx="1636">
                  <c:v>67.419999915466747</c:v>
                </c:pt>
                <c:pt idx="1637">
                  <c:v>67.419999916600275</c:v>
                </c:pt>
                <c:pt idx="1638">
                  <c:v>67.419999917718613</c:v>
                </c:pt>
                <c:pt idx="1639">
                  <c:v>67.419999918821929</c:v>
                </c:pt>
                <c:pt idx="1640">
                  <c:v>67.419999919910481</c:v>
                </c:pt>
                <c:pt idx="1641">
                  <c:v>67.419999920984424</c:v>
                </c:pt>
                <c:pt idx="1642">
                  <c:v>67.419999922043971</c:v>
                </c:pt>
                <c:pt idx="1643">
                  <c:v>67.419999923089293</c:v>
                </c:pt>
                <c:pt idx="1644">
                  <c:v>67.419999924120617</c:v>
                </c:pt>
                <c:pt idx="1645">
                  <c:v>67.4199999251381</c:v>
                </c:pt>
                <c:pt idx="1646">
                  <c:v>67.419999926141955</c:v>
                </c:pt>
                <c:pt idx="1647">
                  <c:v>67.419999927132338</c:v>
                </c:pt>
                <c:pt idx="1648">
                  <c:v>67.419999928109434</c:v>
                </c:pt>
                <c:pt idx="1649">
                  <c:v>67.419999929073441</c:v>
                </c:pt>
                <c:pt idx="1650">
                  <c:v>67.419999930024517</c:v>
                </c:pt>
                <c:pt idx="1651">
                  <c:v>67.419999930962831</c:v>
                </c:pt>
                <c:pt idx="1652">
                  <c:v>67.419999931888583</c:v>
                </c:pt>
                <c:pt idx="1653">
                  <c:v>67.4199999328019</c:v>
                </c:pt>
                <c:pt idx="1654">
                  <c:v>67.419999933702968</c:v>
                </c:pt>
                <c:pt idx="1655">
                  <c:v>67.419999934591971</c:v>
                </c:pt>
                <c:pt idx="1656">
                  <c:v>67.41999993546905</c:v>
                </c:pt>
                <c:pt idx="1657">
                  <c:v>67.419999936334349</c:v>
                </c:pt>
                <c:pt idx="1658">
                  <c:v>67.419999937188081</c:v>
                </c:pt>
                <c:pt idx="1659">
                  <c:v>67.41999993803033</c:v>
                </c:pt>
                <c:pt idx="1660">
                  <c:v>67.419999938861309</c:v>
                </c:pt>
                <c:pt idx="1661">
                  <c:v>67.419999939681134</c:v>
                </c:pt>
                <c:pt idx="1662">
                  <c:v>67.419999940489959</c:v>
                </c:pt>
                <c:pt idx="1663">
                  <c:v>67.419999941287955</c:v>
                </c:pt>
                <c:pt idx="1664">
                  <c:v>67.419999942075236</c:v>
                </c:pt>
                <c:pt idx="1665">
                  <c:v>67.419999942851973</c:v>
                </c:pt>
                <c:pt idx="1666">
                  <c:v>67.419999943618279</c:v>
                </c:pt>
                <c:pt idx="1667">
                  <c:v>67.419999944374325</c:v>
                </c:pt>
                <c:pt idx="1668">
                  <c:v>67.41999994512021</c:v>
                </c:pt>
                <c:pt idx="1669">
                  <c:v>67.419999945856119</c:v>
                </c:pt>
                <c:pt idx="1670">
                  <c:v>67.419999946582152</c:v>
                </c:pt>
                <c:pt idx="1671">
                  <c:v>67.41999994729845</c:v>
                </c:pt>
                <c:pt idx="1672">
                  <c:v>67.419999948005128</c:v>
                </c:pt>
                <c:pt idx="1673">
                  <c:v>67.419999948702355</c:v>
                </c:pt>
                <c:pt idx="1674">
                  <c:v>67.419999949390203</c:v>
                </c:pt>
                <c:pt idx="1675">
                  <c:v>67.419999950068856</c:v>
                </c:pt>
                <c:pt idx="1676">
                  <c:v>67.419999950738401</c:v>
                </c:pt>
                <c:pt idx="1677">
                  <c:v>67.419999951398964</c:v>
                </c:pt>
                <c:pt idx="1678">
                  <c:v>67.419999952050659</c:v>
                </c:pt>
                <c:pt idx="1679">
                  <c:v>67.41999995269363</c:v>
                </c:pt>
                <c:pt idx="1680">
                  <c:v>67.419999953327974</c:v>
                </c:pt>
                <c:pt idx="1681">
                  <c:v>67.419999953953806</c:v>
                </c:pt>
                <c:pt idx="1682">
                  <c:v>67.419999954571253</c:v>
                </c:pt>
                <c:pt idx="1683">
                  <c:v>67.41999995518043</c:v>
                </c:pt>
                <c:pt idx="1684">
                  <c:v>67.419999955781421</c:v>
                </c:pt>
                <c:pt idx="1685">
                  <c:v>67.419999956374369</c:v>
                </c:pt>
                <c:pt idx="1686">
                  <c:v>67.419999956959359</c:v>
                </c:pt>
                <c:pt idx="1687">
                  <c:v>67.41999995753649</c:v>
                </c:pt>
                <c:pt idx="1688">
                  <c:v>67.419999958105905</c:v>
                </c:pt>
                <c:pt idx="1689">
                  <c:v>67.419999959221897</c:v>
                </c:pt>
                <c:pt idx="1690">
                  <c:v>67.419999959768717</c:v>
                </c:pt>
                <c:pt idx="1691">
                  <c:v>67.419999960308189</c:v>
                </c:pt>
                <c:pt idx="1692">
                  <c:v>67.419999960840428</c:v>
                </c:pt>
                <c:pt idx="1693">
                  <c:v>67.419999961365519</c:v>
                </c:pt>
                <c:pt idx="1694">
                  <c:v>67.419999961883576</c:v>
                </c:pt>
                <c:pt idx="1695">
                  <c:v>67.419999962394698</c:v>
                </c:pt>
                <c:pt idx="1696">
                  <c:v>67.41999996289897</c:v>
                </c:pt>
                <c:pt idx="1697">
                  <c:v>67.419999963396464</c:v>
                </c:pt>
                <c:pt idx="1698">
                  <c:v>67.419999963887292</c:v>
                </c:pt>
                <c:pt idx="1699">
                  <c:v>67.419999964371527</c:v>
                </c:pt>
                <c:pt idx="1700">
                  <c:v>67.419999964849282</c:v>
                </c:pt>
                <c:pt idx="1701">
                  <c:v>67.419999965320628</c:v>
                </c:pt>
                <c:pt idx="1702">
                  <c:v>67.419999965785649</c:v>
                </c:pt>
                <c:pt idx="1703">
                  <c:v>67.419999966244447</c:v>
                </c:pt>
                <c:pt idx="1704">
                  <c:v>67.419999966697091</c:v>
                </c:pt>
                <c:pt idx="1705">
                  <c:v>67.419999967143653</c:v>
                </c:pt>
                <c:pt idx="1706">
                  <c:v>67.419999967584232</c:v>
                </c:pt>
                <c:pt idx="1707">
                  <c:v>67.419999968018899</c:v>
                </c:pt>
                <c:pt idx="1708">
                  <c:v>67.419999968447755</c:v>
                </c:pt>
                <c:pt idx="1709">
                  <c:v>67.41999996887084</c:v>
                </c:pt>
                <c:pt idx="1710">
                  <c:v>67.419999969288256</c:v>
                </c:pt>
                <c:pt idx="1711">
                  <c:v>67.419999969700086</c:v>
                </c:pt>
                <c:pt idx="1712">
                  <c:v>67.419999970106375</c:v>
                </c:pt>
                <c:pt idx="1713">
                  <c:v>67.419999970507234</c:v>
                </c:pt>
                <c:pt idx="1714">
                  <c:v>67.419999970902708</c:v>
                </c:pt>
                <c:pt idx="1715">
                  <c:v>67.419999971292896</c:v>
                </c:pt>
                <c:pt idx="1716">
                  <c:v>67.419999971677825</c:v>
                </c:pt>
                <c:pt idx="1717">
                  <c:v>67.419999972057596</c:v>
                </c:pt>
                <c:pt idx="1718">
                  <c:v>67.419999972432294</c:v>
                </c:pt>
                <c:pt idx="1719">
                  <c:v>67.419999972801946</c:v>
                </c:pt>
                <c:pt idx="1720">
                  <c:v>67.419999973166668</c:v>
                </c:pt>
                <c:pt idx="1721">
                  <c:v>67.419999973526487</c:v>
                </c:pt>
                <c:pt idx="1722">
                  <c:v>67.419999973881474</c:v>
                </c:pt>
                <c:pt idx="1723">
                  <c:v>67.4199999742317</c:v>
                </c:pt>
                <c:pt idx="1724">
                  <c:v>67.419999974577237</c:v>
                </c:pt>
                <c:pt idx="1725">
                  <c:v>67.419999974918127</c:v>
                </c:pt>
                <c:pt idx="1726">
                  <c:v>67.41999997525447</c:v>
                </c:pt>
                <c:pt idx="1727">
                  <c:v>67.419999975586279</c:v>
                </c:pt>
                <c:pt idx="1728">
                  <c:v>67.419999975913655</c:v>
                </c:pt>
                <c:pt idx="1729">
                  <c:v>67.419999976236639</c:v>
                </c:pt>
                <c:pt idx="1730">
                  <c:v>67.419999976555289</c:v>
                </c:pt>
                <c:pt idx="1731">
                  <c:v>67.419999976869661</c:v>
                </c:pt>
                <c:pt idx="1732">
                  <c:v>67.419999977179828</c:v>
                </c:pt>
                <c:pt idx="1733">
                  <c:v>67.41999997748583</c:v>
                </c:pt>
                <c:pt idx="1734">
                  <c:v>67.419999977787739</c:v>
                </c:pt>
                <c:pt idx="1735">
                  <c:v>67.419999978085585</c:v>
                </c:pt>
                <c:pt idx="1736">
                  <c:v>67.419999978379437</c:v>
                </c:pt>
                <c:pt idx="1737">
                  <c:v>67.419999978669352</c:v>
                </c:pt>
                <c:pt idx="1738">
                  <c:v>67.419999978955389</c:v>
                </c:pt>
                <c:pt idx="1739">
                  <c:v>67.419999979237573</c:v>
                </c:pt>
                <c:pt idx="1740">
                  <c:v>67.419999979515993</c:v>
                </c:pt>
                <c:pt idx="1741">
                  <c:v>67.41999997979066</c:v>
                </c:pt>
                <c:pt idx="1742">
                  <c:v>67.419999980061647</c:v>
                </c:pt>
                <c:pt idx="1743">
                  <c:v>67.41999998032901</c:v>
                </c:pt>
                <c:pt idx="1744">
                  <c:v>67.419999980592777</c:v>
                </c:pt>
                <c:pt idx="1745">
                  <c:v>67.419999980853021</c:v>
                </c:pt>
                <c:pt idx="1746">
                  <c:v>67.419999981109768</c:v>
                </c:pt>
                <c:pt idx="1747">
                  <c:v>67.419999981363077</c:v>
                </c:pt>
                <c:pt idx="1748">
                  <c:v>67.419999981612975</c:v>
                </c:pt>
                <c:pt idx="1749">
                  <c:v>67.419999981859533</c:v>
                </c:pt>
                <c:pt idx="1750">
                  <c:v>67.41999998210278</c:v>
                </c:pt>
                <c:pt idx="1751">
                  <c:v>67.419999982342773</c:v>
                </c:pt>
                <c:pt idx="1752">
                  <c:v>67.41999998257954</c:v>
                </c:pt>
                <c:pt idx="1753">
                  <c:v>67.419999982813138</c:v>
                </c:pt>
                <c:pt idx="1754">
                  <c:v>67.41999998304361</c:v>
                </c:pt>
                <c:pt idx="1755">
                  <c:v>67.419999983270969</c:v>
                </c:pt>
                <c:pt idx="1756">
                  <c:v>67.419999983495302</c:v>
                </c:pt>
                <c:pt idx="1757">
                  <c:v>67.419999983716622</c:v>
                </c:pt>
                <c:pt idx="1758">
                  <c:v>67.419999983934972</c:v>
                </c:pt>
                <c:pt idx="1759">
                  <c:v>67.419999984150394</c:v>
                </c:pt>
                <c:pt idx="1760">
                  <c:v>67.419999984362917</c:v>
                </c:pt>
                <c:pt idx="1761">
                  <c:v>67.419999984572613</c:v>
                </c:pt>
                <c:pt idx="1762">
                  <c:v>67.419999984779466</c:v>
                </c:pt>
                <c:pt idx="1763">
                  <c:v>67.419999984983576</c:v>
                </c:pt>
                <c:pt idx="1764">
                  <c:v>67.41999998518493</c:v>
                </c:pt>
                <c:pt idx="1765">
                  <c:v>67.419999985383598</c:v>
                </c:pt>
                <c:pt idx="1766">
                  <c:v>67.41999998557958</c:v>
                </c:pt>
                <c:pt idx="1767">
                  <c:v>67.419999985772947</c:v>
                </c:pt>
                <c:pt idx="1768">
                  <c:v>67.419999985963727</c:v>
                </c:pt>
                <c:pt idx="1769">
                  <c:v>67.419999986151936</c:v>
                </c:pt>
                <c:pt idx="1770">
                  <c:v>67.419999986337629</c:v>
                </c:pt>
                <c:pt idx="1771">
                  <c:v>67.419999986701583</c:v>
                </c:pt>
                <c:pt idx="1772">
                  <c:v>67.419999987569611</c:v>
                </c:pt>
                <c:pt idx="1773">
                  <c:v>67.41999998773629</c:v>
                </c:pt>
                <c:pt idx="1774">
                  <c:v>67.419999987900738</c:v>
                </c:pt>
                <c:pt idx="1775">
                  <c:v>67.419999988062983</c:v>
                </c:pt>
                <c:pt idx="1776">
                  <c:v>67.41999998822304</c:v>
                </c:pt>
                <c:pt idx="1777">
                  <c:v>67.419999988380965</c:v>
                </c:pt>
                <c:pt idx="1778">
                  <c:v>67.419999988536759</c:v>
                </c:pt>
                <c:pt idx="1779">
                  <c:v>67.419999988690478</c:v>
                </c:pt>
                <c:pt idx="1780">
                  <c:v>67.419999988842136</c:v>
                </c:pt>
                <c:pt idx="1781">
                  <c:v>67.419999988991748</c:v>
                </c:pt>
                <c:pt idx="1782">
                  <c:v>67.419999989139356</c:v>
                </c:pt>
                <c:pt idx="1783">
                  <c:v>67.419999989285003</c:v>
                </c:pt>
                <c:pt idx="1784">
                  <c:v>67.419999989428675</c:v>
                </c:pt>
                <c:pt idx="1785">
                  <c:v>67.419999989570428</c:v>
                </c:pt>
                <c:pt idx="1786">
                  <c:v>67.419999989710291</c:v>
                </c:pt>
                <c:pt idx="1787">
                  <c:v>67.419999989848264</c:v>
                </c:pt>
                <c:pt idx="1788">
                  <c:v>67.41999998998439</c:v>
                </c:pt>
                <c:pt idx="1789">
                  <c:v>67.419999990118697</c:v>
                </c:pt>
                <c:pt idx="1790">
                  <c:v>67.419999990251199</c:v>
                </c:pt>
                <c:pt idx="1791">
                  <c:v>67.41999999038191</c:v>
                </c:pt>
                <c:pt idx="1792">
                  <c:v>67.419999990510888</c:v>
                </c:pt>
                <c:pt idx="1793">
                  <c:v>67.419999990638132</c:v>
                </c:pt>
                <c:pt idx="1794">
                  <c:v>67.419999990887518</c:v>
                </c:pt>
                <c:pt idx="1795">
                  <c:v>67.419999991009703</c:v>
                </c:pt>
                <c:pt idx="1796">
                  <c:v>67.419999991130268</c:v>
                </c:pt>
                <c:pt idx="1797">
                  <c:v>67.419999991249199</c:v>
                </c:pt>
                <c:pt idx="1798">
                  <c:v>67.419999991366538</c:v>
                </c:pt>
                <c:pt idx="1799">
                  <c:v>67.419999991482314</c:v>
                </c:pt>
                <c:pt idx="1800">
                  <c:v>67.419999991596526</c:v>
                </c:pt>
                <c:pt idx="1801">
                  <c:v>67.419999991709204</c:v>
                </c:pt>
                <c:pt idx="1802">
                  <c:v>67.41999999182039</c:v>
                </c:pt>
                <c:pt idx="1803">
                  <c:v>67.419999991930069</c:v>
                </c:pt>
                <c:pt idx="1804">
                  <c:v>67.419999992038285</c:v>
                </c:pt>
                <c:pt idx="1805">
                  <c:v>67.419999992145037</c:v>
                </c:pt>
                <c:pt idx="1806">
                  <c:v>67.419999992250368</c:v>
                </c:pt>
              </c:numCache>
            </c:numRef>
          </c:yVal>
          <c:smooth val="1"/>
          <c:extLst>
            <c:ext xmlns:c16="http://schemas.microsoft.com/office/drawing/2014/chart" uri="{C3380CC4-5D6E-409C-BE32-E72D297353CC}">
              <c16:uniqueId val="{00000003-9EDB-4785-9577-C7D93698E3AA}"/>
            </c:ext>
          </c:extLst>
        </c:ser>
        <c:ser>
          <c:idx val="4"/>
          <c:order val="4"/>
          <c:tx>
            <c:strRef>
              <c:f>BSAS!$F$1</c:f>
              <c:strCache>
                <c:ptCount val="1"/>
                <c:pt idx="0">
                  <c:v>Negative exponential</c:v>
                </c:pt>
              </c:strCache>
            </c:strRef>
          </c:tx>
          <c:spPr>
            <a:ln w="19050" cap="rnd">
              <a:solidFill>
                <a:schemeClr val="accent5"/>
              </a:solidFill>
              <a:round/>
            </a:ln>
            <a:effectLst/>
          </c:spPr>
          <c:marker>
            <c:symbol val="none"/>
          </c:marker>
          <c:xVal>
            <c:numRef>
              <c:f>BSAS!$A$2:$A$1808</c:f>
              <c:numCache>
                <c:formatCode>General</c:formatCode>
                <c:ptCount val="1807"/>
                <c:pt idx="0">
                  <c:v>0</c:v>
                </c:pt>
                <c:pt idx="1">
                  <c:v>1</c:v>
                </c:pt>
                <c:pt idx="2">
                  <c:v>2</c:v>
                </c:pt>
                <c:pt idx="3">
                  <c:v>3</c:v>
                </c:pt>
                <c:pt idx="4">
                  <c:v>4</c:v>
                </c:pt>
                <c:pt idx="5">
                  <c:v>5</c:v>
                </c:pt>
                <c:pt idx="6">
                  <c:v>6</c:v>
                </c:pt>
                <c:pt idx="7">
                  <c:v>7</c:v>
                </c:pt>
                <c:pt idx="8">
                  <c:v>9</c:v>
                </c:pt>
                <c:pt idx="9">
                  <c:v>10</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40</c:v>
                </c:pt>
                <c:pt idx="338">
                  <c:v>341</c:v>
                </c:pt>
                <c:pt idx="339">
                  <c:v>342</c:v>
                </c:pt>
                <c:pt idx="340">
                  <c:v>343</c:v>
                </c:pt>
                <c:pt idx="341">
                  <c:v>345</c:v>
                </c:pt>
                <c:pt idx="342">
                  <c:v>346</c:v>
                </c:pt>
                <c:pt idx="343">
                  <c:v>347</c:v>
                </c:pt>
                <c:pt idx="344">
                  <c:v>348</c:v>
                </c:pt>
                <c:pt idx="345">
                  <c:v>349</c:v>
                </c:pt>
                <c:pt idx="346">
                  <c:v>350</c:v>
                </c:pt>
                <c:pt idx="347">
                  <c:v>351</c:v>
                </c:pt>
                <c:pt idx="348">
                  <c:v>352</c:v>
                </c:pt>
                <c:pt idx="349">
                  <c:v>353</c:v>
                </c:pt>
                <c:pt idx="350">
                  <c:v>354</c:v>
                </c:pt>
                <c:pt idx="351">
                  <c:v>355</c:v>
                </c:pt>
                <c:pt idx="352">
                  <c:v>356</c:v>
                </c:pt>
                <c:pt idx="353">
                  <c:v>360</c:v>
                </c:pt>
                <c:pt idx="354">
                  <c:v>361</c:v>
                </c:pt>
                <c:pt idx="355">
                  <c:v>362</c:v>
                </c:pt>
                <c:pt idx="356">
                  <c:v>365</c:v>
                </c:pt>
                <c:pt idx="357">
                  <c:v>366</c:v>
                </c:pt>
                <c:pt idx="358">
                  <c:v>367</c:v>
                </c:pt>
                <c:pt idx="359">
                  <c:v>368</c:v>
                </c:pt>
                <c:pt idx="360">
                  <c:v>369</c:v>
                </c:pt>
                <c:pt idx="361">
                  <c:v>370</c:v>
                </c:pt>
                <c:pt idx="362">
                  <c:v>371</c:v>
                </c:pt>
                <c:pt idx="363">
                  <c:v>372</c:v>
                </c:pt>
                <c:pt idx="364">
                  <c:v>373</c:v>
                </c:pt>
                <c:pt idx="365">
                  <c:v>374</c:v>
                </c:pt>
                <c:pt idx="366">
                  <c:v>375</c:v>
                </c:pt>
                <c:pt idx="367">
                  <c:v>376</c:v>
                </c:pt>
                <c:pt idx="368">
                  <c:v>377</c:v>
                </c:pt>
                <c:pt idx="369">
                  <c:v>378</c:v>
                </c:pt>
                <c:pt idx="370">
                  <c:v>379</c:v>
                </c:pt>
                <c:pt idx="371">
                  <c:v>380</c:v>
                </c:pt>
                <c:pt idx="372">
                  <c:v>381</c:v>
                </c:pt>
                <c:pt idx="373">
                  <c:v>382</c:v>
                </c:pt>
                <c:pt idx="374">
                  <c:v>383</c:v>
                </c:pt>
                <c:pt idx="375">
                  <c:v>384</c:v>
                </c:pt>
                <c:pt idx="376">
                  <c:v>385</c:v>
                </c:pt>
                <c:pt idx="377">
                  <c:v>386</c:v>
                </c:pt>
                <c:pt idx="378">
                  <c:v>387</c:v>
                </c:pt>
                <c:pt idx="379">
                  <c:v>388</c:v>
                </c:pt>
                <c:pt idx="380">
                  <c:v>389</c:v>
                </c:pt>
                <c:pt idx="381">
                  <c:v>390</c:v>
                </c:pt>
                <c:pt idx="382">
                  <c:v>391</c:v>
                </c:pt>
                <c:pt idx="383">
                  <c:v>392</c:v>
                </c:pt>
                <c:pt idx="384">
                  <c:v>393</c:v>
                </c:pt>
                <c:pt idx="385">
                  <c:v>394</c:v>
                </c:pt>
                <c:pt idx="386">
                  <c:v>395</c:v>
                </c:pt>
                <c:pt idx="387">
                  <c:v>396</c:v>
                </c:pt>
                <c:pt idx="388">
                  <c:v>397</c:v>
                </c:pt>
                <c:pt idx="389">
                  <c:v>398</c:v>
                </c:pt>
                <c:pt idx="390">
                  <c:v>399</c:v>
                </c:pt>
                <c:pt idx="391">
                  <c:v>400</c:v>
                </c:pt>
                <c:pt idx="392">
                  <c:v>401</c:v>
                </c:pt>
                <c:pt idx="393">
                  <c:v>402</c:v>
                </c:pt>
                <c:pt idx="394">
                  <c:v>403</c:v>
                </c:pt>
                <c:pt idx="395">
                  <c:v>404</c:v>
                </c:pt>
                <c:pt idx="396">
                  <c:v>405</c:v>
                </c:pt>
                <c:pt idx="397">
                  <c:v>406</c:v>
                </c:pt>
                <c:pt idx="398">
                  <c:v>407</c:v>
                </c:pt>
                <c:pt idx="399">
                  <c:v>408</c:v>
                </c:pt>
                <c:pt idx="400">
                  <c:v>409</c:v>
                </c:pt>
                <c:pt idx="401">
                  <c:v>410</c:v>
                </c:pt>
                <c:pt idx="402">
                  <c:v>411</c:v>
                </c:pt>
                <c:pt idx="403">
                  <c:v>412</c:v>
                </c:pt>
                <c:pt idx="404">
                  <c:v>413</c:v>
                </c:pt>
                <c:pt idx="405">
                  <c:v>414</c:v>
                </c:pt>
                <c:pt idx="406">
                  <c:v>415</c:v>
                </c:pt>
                <c:pt idx="407">
                  <c:v>416</c:v>
                </c:pt>
                <c:pt idx="408">
                  <c:v>417</c:v>
                </c:pt>
                <c:pt idx="409">
                  <c:v>418</c:v>
                </c:pt>
                <c:pt idx="410">
                  <c:v>419</c:v>
                </c:pt>
                <c:pt idx="411">
                  <c:v>420</c:v>
                </c:pt>
                <c:pt idx="412">
                  <c:v>421</c:v>
                </c:pt>
                <c:pt idx="413">
                  <c:v>422</c:v>
                </c:pt>
                <c:pt idx="414">
                  <c:v>423</c:v>
                </c:pt>
                <c:pt idx="415">
                  <c:v>424</c:v>
                </c:pt>
                <c:pt idx="416">
                  <c:v>425</c:v>
                </c:pt>
                <c:pt idx="417">
                  <c:v>426</c:v>
                </c:pt>
                <c:pt idx="418">
                  <c:v>427</c:v>
                </c:pt>
                <c:pt idx="419">
                  <c:v>428</c:v>
                </c:pt>
                <c:pt idx="420">
                  <c:v>429</c:v>
                </c:pt>
                <c:pt idx="421">
                  <c:v>430</c:v>
                </c:pt>
                <c:pt idx="422">
                  <c:v>431</c:v>
                </c:pt>
                <c:pt idx="423">
                  <c:v>432</c:v>
                </c:pt>
                <c:pt idx="424">
                  <c:v>433</c:v>
                </c:pt>
                <c:pt idx="425">
                  <c:v>434</c:v>
                </c:pt>
                <c:pt idx="426">
                  <c:v>435</c:v>
                </c:pt>
                <c:pt idx="427">
                  <c:v>436</c:v>
                </c:pt>
                <c:pt idx="428">
                  <c:v>437</c:v>
                </c:pt>
                <c:pt idx="429">
                  <c:v>438</c:v>
                </c:pt>
                <c:pt idx="430">
                  <c:v>439</c:v>
                </c:pt>
                <c:pt idx="431">
                  <c:v>440</c:v>
                </c:pt>
                <c:pt idx="432">
                  <c:v>441</c:v>
                </c:pt>
                <c:pt idx="433">
                  <c:v>442</c:v>
                </c:pt>
                <c:pt idx="434">
                  <c:v>443</c:v>
                </c:pt>
                <c:pt idx="435">
                  <c:v>444</c:v>
                </c:pt>
                <c:pt idx="436">
                  <c:v>445</c:v>
                </c:pt>
                <c:pt idx="437">
                  <c:v>446</c:v>
                </c:pt>
                <c:pt idx="438">
                  <c:v>447</c:v>
                </c:pt>
                <c:pt idx="439">
                  <c:v>448</c:v>
                </c:pt>
                <c:pt idx="440">
                  <c:v>449</c:v>
                </c:pt>
                <c:pt idx="441">
                  <c:v>450</c:v>
                </c:pt>
                <c:pt idx="442">
                  <c:v>451</c:v>
                </c:pt>
                <c:pt idx="443">
                  <c:v>452</c:v>
                </c:pt>
                <c:pt idx="444">
                  <c:v>453</c:v>
                </c:pt>
                <c:pt idx="445">
                  <c:v>454</c:v>
                </c:pt>
                <c:pt idx="446">
                  <c:v>455</c:v>
                </c:pt>
                <c:pt idx="447">
                  <c:v>456</c:v>
                </c:pt>
                <c:pt idx="448">
                  <c:v>457</c:v>
                </c:pt>
                <c:pt idx="449">
                  <c:v>458</c:v>
                </c:pt>
                <c:pt idx="450">
                  <c:v>459</c:v>
                </c:pt>
                <c:pt idx="451">
                  <c:v>460</c:v>
                </c:pt>
                <c:pt idx="452">
                  <c:v>461</c:v>
                </c:pt>
                <c:pt idx="453">
                  <c:v>462</c:v>
                </c:pt>
                <c:pt idx="454">
                  <c:v>463</c:v>
                </c:pt>
                <c:pt idx="455">
                  <c:v>464</c:v>
                </c:pt>
                <c:pt idx="456">
                  <c:v>465</c:v>
                </c:pt>
                <c:pt idx="457">
                  <c:v>466</c:v>
                </c:pt>
                <c:pt idx="458">
                  <c:v>467</c:v>
                </c:pt>
                <c:pt idx="459">
                  <c:v>468</c:v>
                </c:pt>
                <c:pt idx="460">
                  <c:v>469</c:v>
                </c:pt>
                <c:pt idx="461">
                  <c:v>470</c:v>
                </c:pt>
                <c:pt idx="462">
                  <c:v>471</c:v>
                </c:pt>
                <c:pt idx="463">
                  <c:v>472</c:v>
                </c:pt>
                <c:pt idx="464">
                  <c:v>473</c:v>
                </c:pt>
                <c:pt idx="465">
                  <c:v>474</c:v>
                </c:pt>
                <c:pt idx="466">
                  <c:v>475</c:v>
                </c:pt>
                <c:pt idx="467">
                  <c:v>476</c:v>
                </c:pt>
                <c:pt idx="468">
                  <c:v>477</c:v>
                </c:pt>
                <c:pt idx="469">
                  <c:v>478</c:v>
                </c:pt>
                <c:pt idx="470">
                  <c:v>479</c:v>
                </c:pt>
                <c:pt idx="471">
                  <c:v>480</c:v>
                </c:pt>
                <c:pt idx="472">
                  <c:v>481</c:v>
                </c:pt>
                <c:pt idx="473">
                  <c:v>482</c:v>
                </c:pt>
                <c:pt idx="474">
                  <c:v>483</c:v>
                </c:pt>
                <c:pt idx="475">
                  <c:v>484</c:v>
                </c:pt>
                <c:pt idx="476">
                  <c:v>485</c:v>
                </c:pt>
                <c:pt idx="477">
                  <c:v>486</c:v>
                </c:pt>
                <c:pt idx="478">
                  <c:v>487</c:v>
                </c:pt>
                <c:pt idx="479">
                  <c:v>488</c:v>
                </c:pt>
                <c:pt idx="480">
                  <c:v>489</c:v>
                </c:pt>
                <c:pt idx="481">
                  <c:v>490</c:v>
                </c:pt>
                <c:pt idx="482">
                  <c:v>491</c:v>
                </c:pt>
                <c:pt idx="483">
                  <c:v>492</c:v>
                </c:pt>
                <c:pt idx="484">
                  <c:v>493</c:v>
                </c:pt>
                <c:pt idx="485">
                  <c:v>494</c:v>
                </c:pt>
                <c:pt idx="486">
                  <c:v>495</c:v>
                </c:pt>
                <c:pt idx="487">
                  <c:v>496</c:v>
                </c:pt>
                <c:pt idx="488">
                  <c:v>497</c:v>
                </c:pt>
                <c:pt idx="489">
                  <c:v>498</c:v>
                </c:pt>
                <c:pt idx="490">
                  <c:v>499</c:v>
                </c:pt>
                <c:pt idx="491">
                  <c:v>500</c:v>
                </c:pt>
                <c:pt idx="492">
                  <c:v>501</c:v>
                </c:pt>
                <c:pt idx="493">
                  <c:v>502</c:v>
                </c:pt>
                <c:pt idx="494">
                  <c:v>503</c:v>
                </c:pt>
                <c:pt idx="495">
                  <c:v>504</c:v>
                </c:pt>
                <c:pt idx="496">
                  <c:v>505</c:v>
                </c:pt>
                <c:pt idx="497">
                  <c:v>506</c:v>
                </c:pt>
                <c:pt idx="498">
                  <c:v>507</c:v>
                </c:pt>
                <c:pt idx="499">
                  <c:v>508</c:v>
                </c:pt>
                <c:pt idx="500">
                  <c:v>509</c:v>
                </c:pt>
                <c:pt idx="501">
                  <c:v>510</c:v>
                </c:pt>
                <c:pt idx="502">
                  <c:v>511</c:v>
                </c:pt>
                <c:pt idx="503">
                  <c:v>512</c:v>
                </c:pt>
                <c:pt idx="504">
                  <c:v>513</c:v>
                </c:pt>
                <c:pt idx="505">
                  <c:v>514</c:v>
                </c:pt>
                <c:pt idx="506">
                  <c:v>515</c:v>
                </c:pt>
                <c:pt idx="507">
                  <c:v>516</c:v>
                </c:pt>
                <c:pt idx="508">
                  <c:v>517</c:v>
                </c:pt>
                <c:pt idx="509">
                  <c:v>518</c:v>
                </c:pt>
                <c:pt idx="510">
                  <c:v>519</c:v>
                </c:pt>
                <c:pt idx="511">
                  <c:v>520</c:v>
                </c:pt>
                <c:pt idx="512">
                  <c:v>521</c:v>
                </c:pt>
                <c:pt idx="513">
                  <c:v>522</c:v>
                </c:pt>
                <c:pt idx="514">
                  <c:v>523</c:v>
                </c:pt>
                <c:pt idx="515">
                  <c:v>524</c:v>
                </c:pt>
                <c:pt idx="516">
                  <c:v>525</c:v>
                </c:pt>
                <c:pt idx="517">
                  <c:v>526</c:v>
                </c:pt>
                <c:pt idx="518">
                  <c:v>527</c:v>
                </c:pt>
                <c:pt idx="519">
                  <c:v>528</c:v>
                </c:pt>
                <c:pt idx="520">
                  <c:v>529</c:v>
                </c:pt>
                <c:pt idx="521">
                  <c:v>530</c:v>
                </c:pt>
                <c:pt idx="522">
                  <c:v>531</c:v>
                </c:pt>
                <c:pt idx="523">
                  <c:v>532</c:v>
                </c:pt>
                <c:pt idx="524">
                  <c:v>533</c:v>
                </c:pt>
                <c:pt idx="525">
                  <c:v>534</c:v>
                </c:pt>
                <c:pt idx="526">
                  <c:v>535</c:v>
                </c:pt>
                <c:pt idx="527">
                  <c:v>536</c:v>
                </c:pt>
                <c:pt idx="528">
                  <c:v>537</c:v>
                </c:pt>
                <c:pt idx="529">
                  <c:v>538</c:v>
                </c:pt>
                <c:pt idx="530">
                  <c:v>539</c:v>
                </c:pt>
                <c:pt idx="531">
                  <c:v>540</c:v>
                </c:pt>
                <c:pt idx="532">
                  <c:v>541</c:v>
                </c:pt>
                <c:pt idx="533">
                  <c:v>542</c:v>
                </c:pt>
                <c:pt idx="534">
                  <c:v>543</c:v>
                </c:pt>
                <c:pt idx="535">
                  <c:v>544</c:v>
                </c:pt>
                <c:pt idx="536">
                  <c:v>545</c:v>
                </c:pt>
                <c:pt idx="537">
                  <c:v>546</c:v>
                </c:pt>
                <c:pt idx="538">
                  <c:v>547</c:v>
                </c:pt>
                <c:pt idx="539">
                  <c:v>548</c:v>
                </c:pt>
                <c:pt idx="540">
                  <c:v>549</c:v>
                </c:pt>
                <c:pt idx="541">
                  <c:v>550</c:v>
                </c:pt>
                <c:pt idx="542">
                  <c:v>551</c:v>
                </c:pt>
                <c:pt idx="543">
                  <c:v>552</c:v>
                </c:pt>
                <c:pt idx="544">
                  <c:v>553</c:v>
                </c:pt>
                <c:pt idx="545">
                  <c:v>554</c:v>
                </c:pt>
                <c:pt idx="546">
                  <c:v>555</c:v>
                </c:pt>
                <c:pt idx="547">
                  <c:v>556</c:v>
                </c:pt>
                <c:pt idx="548">
                  <c:v>557</c:v>
                </c:pt>
                <c:pt idx="549">
                  <c:v>558</c:v>
                </c:pt>
                <c:pt idx="550">
                  <c:v>559</c:v>
                </c:pt>
                <c:pt idx="551">
                  <c:v>560</c:v>
                </c:pt>
                <c:pt idx="552">
                  <c:v>561</c:v>
                </c:pt>
                <c:pt idx="553">
                  <c:v>562</c:v>
                </c:pt>
                <c:pt idx="554">
                  <c:v>563</c:v>
                </c:pt>
                <c:pt idx="555">
                  <c:v>564</c:v>
                </c:pt>
                <c:pt idx="556">
                  <c:v>565</c:v>
                </c:pt>
                <c:pt idx="557">
                  <c:v>566</c:v>
                </c:pt>
                <c:pt idx="558">
                  <c:v>567</c:v>
                </c:pt>
                <c:pt idx="559">
                  <c:v>568</c:v>
                </c:pt>
                <c:pt idx="560">
                  <c:v>569</c:v>
                </c:pt>
                <c:pt idx="561">
                  <c:v>570</c:v>
                </c:pt>
                <c:pt idx="562">
                  <c:v>571</c:v>
                </c:pt>
                <c:pt idx="563">
                  <c:v>572</c:v>
                </c:pt>
                <c:pt idx="564">
                  <c:v>573</c:v>
                </c:pt>
                <c:pt idx="565">
                  <c:v>574</c:v>
                </c:pt>
                <c:pt idx="566">
                  <c:v>575</c:v>
                </c:pt>
                <c:pt idx="567">
                  <c:v>576</c:v>
                </c:pt>
                <c:pt idx="568">
                  <c:v>577</c:v>
                </c:pt>
                <c:pt idx="569">
                  <c:v>578</c:v>
                </c:pt>
                <c:pt idx="570">
                  <c:v>579</c:v>
                </c:pt>
                <c:pt idx="571">
                  <c:v>580</c:v>
                </c:pt>
                <c:pt idx="572">
                  <c:v>581</c:v>
                </c:pt>
                <c:pt idx="573">
                  <c:v>582</c:v>
                </c:pt>
                <c:pt idx="574">
                  <c:v>583</c:v>
                </c:pt>
                <c:pt idx="575">
                  <c:v>584</c:v>
                </c:pt>
                <c:pt idx="576">
                  <c:v>585</c:v>
                </c:pt>
                <c:pt idx="577">
                  <c:v>586</c:v>
                </c:pt>
                <c:pt idx="578">
                  <c:v>587</c:v>
                </c:pt>
                <c:pt idx="579">
                  <c:v>588</c:v>
                </c:pt>
                <c:pt idx="580">
                  <c:v>589</c:v>
                </c:pt>
                <c:pt idx="581">
                  <c:v>590</c:v>
                </c:pt>
                <c:pt idx="582">
                  <c:v>591</c:v>
                </c:pt>
                <c:pt idx="583">
                  <c:v>592</c:v>
                </c:pt>
                <c:pt idx="584">
                  <c:v>593</c:v>
                </c:pt>
                <c:pt idx="585">
                  <c:v>594</c:v>
                </c:pt>
                <c:pt idx="586">
                  <c:v>595</c:v>
                </c:pt>
                <c:pt idx="587">
                  <c:v>596</c:v>
                </c:pt>
                <c:pt idx="588">
                  <c:v>597</c:v>
                </c:pt>
                <c:pt idx="589">
                  <c:v>598</c:v>
                </c:pt>
                <c:pt idx="590">
                  <c:v>599</c:v>
                </c:pt>
                <c:pt idx="591">
                  <c:v>600</c:v>
                </c:pt>
                <c:pt idx="592">
                  <c:v>601</c:v>
                </c:pt>
                <c:pt idx="593">
                  <c:v>602</c:v>
                </c:pt>
                <c:pt idx="594">
                  <c:v>603</c:v>
                </c:pt>
                <c:pt idx="595">
                  <c:v>604</c:v>
                </c:pt>
                <c:pt idx="596">
                  <c:v>605</c:v>
                </c:pt>
                <c:pt idx="597">
                  <c:v>606</c:v>
                </c:pt>
                <c:pt idx="598">
                  <c:v>607</c:v>
                </c:pt>
                <c:pt idx="599">
                  <c:v>608</c:v>
                </c:pt>
                <c:pt idx="600">
                  <c:v>609</c:v>
                </c:pt>
                <c:pt idx="601">
                  <c:v>610</c:v>
                </c:pt>
                <c:pt idx="602">
                  <c:v>611</c:v>
                </c:pt>
                <c:pt idx="603">
                  <c:v>612</c:v>
                </c:pt>
                <c:pt idx="604">
                  <c:v>613</c:v>
                </c:pt>
                <c:pt idx="605">
                  <c:v>614</c:v>
                </c:pt>
                <c:pt idx="606">
                  <c:v>615</c:v>
                </c:pt>
                <c:pt idx="607">
                  <c:v>616</c:v>
                </c:pt>
                <c:pt idx="608">
                  <c:v>617</c:v>
                </c:pt>
                <c:pt idx="609">
                  <c:v>618</c:v>
                </c:pt>
                <c:pt idx="610">
                  <c:v>619</c:v>
                </c:pt>
                <c:pt idx="611">
                  <c:v>620</c:v>
                </c:pt>
                <c:pt idx="612">
                  <c:v>621</c:v>
                </c:pt>
                <c:pt idx="613">
                  <c:v>622</c:v>
                </c:pt>
                <c:pt idx="614">
                  <c:v>623</c:v>
                </c:pt>
                <c:pt idx="615">
                  <c:v>624</c:v>
                </c:pt>
                <c:pt idx="616">
                  <c:v>625</c:v>
                </c:pt>
                <c:pt idx="617">
                  <c:v>626</c:v>
                </c:pt>
                <c:pt idx="618">
                  <c:v>627</c:v>
                </c:pt>
                <c:pt idx="619">
                  <c:v>628</c:v>
                </c:pt>
                <c:pt idx="620">
                  <c:v>629</c:v>
                </c:pt>
                <c:pt idx="621">
                  <c:v>630</c:v>
                </c:pt>
                <c:pt idx="622">
                  <c:v>631</c:v>
                </c:pt>
                <c:pt idx="623">
                  <c:v>632</c:v>
                </c:pt>
                <c:pt idx="624">
                  <c:v>633</c:v>
                </c:pt>
                <c:pt idx="625">
                  <c:v>634</c:v>
                </c:pt>
                <c:pt idx="626">
                  <c:v>635</c:v>
                </c:pt>
                <c:pt idx="627">
                  <c:v>636</c:v>
                </c:pt>
                <c:pt idx="628">
                  <c:v>637</c:v>
                </c:pt>
                <c:pt idx="629">
                  <c:v>638</c:v>
                </c:pt>
                <c:pt idx="630">
                  <c:v>639</c:v>
                </c:pt>
                <c:pt idx="631">
                  <c:v>640</c:v>
                </c:pt>
                <c:pt idx="632">
                  <c:v>641</c:v>
                </c:pt>
                <c:pt idx="633">
                  <c:v>642</c:v>
                </c:pt>
                <c:pt idx="634">
                  <c:v>643</c:v>
                </c:pt>
                <c:pt idx="635">
                  <c:v>644</c:v>
                </c:pt>
                <c:pt idx="636">
                  <c:v>645</c:v>
                </c:pt>
                <c:pt idx="637">
                  <c:v>646</c:v>
                </c:pt>
                <c:pt idx="638">
                  <c:v>647</c:v>
                </c:pt>
                <c:pt idx="639">
                  <c:v>648</c:v>
                </c:pt>
                <c:pt idx="640">
                  <c:v>649</c:v>
                </c:pt>
                <c:pt idx="641">
                  <c:v>650</c:v>
                </c:pt>
                <c:pt idx="642">
                  <c:v>651</c:v>
                </c:pt>
                <c:pt idx="643">
                  <c:v>652</c:v>
                </c:pt>
                <c:pt idx="644">
                  <c:v>653</c:v>
                </c:pt>
                <c:pt idx="645">
                  <c:v>654</c:v>
                </c:pt>
                <c:pt idx="646">
                  <c:v>655</c:v>
                </c:pt>
                <c:pt idx="647">
                  <c:v>656</c:v>
                </c:pt>
                <c:pt idx="648">
                  <c:v>657</c:v>
                </c:pt>
                <c:pt idx="649">
                  <c:v>658</c:v>
                </c:pt>
                <c:pt idx="650">
                  <c:v>659</c:v>
                </c:pt>
                <c:pt idx="651">
                  <c:v>660</c:v>
                </c:pt>
                <c:pt idx="652">
                  <c:v>661</c:v>
                </c:pt>
                <c:pt idx="653">
                  <c:v>662</c:v>
                </c:pt>
                <c:pt idx="654">
                  <c:v>663</c:v>
                </c:pt>
                <c:pt idx="655">
                  <c:v>664</c:v>
                </c:pt>
                <c:pt idx="656">
                  <c:v>665</c:v>
                </c:pt>
                <c:pt idx="657">
                  <c:v>666</c:v>
                </c:pt>
                <c:pt idx="658">
                  <c:v>667</c:v>
                </c:pt>
                <c:pt idx="659">
                  <c:v>668</c:v>
                </c:pt>
                <c:pt idx="660">
                  <c:v>669</c:v>
                </c:pt>
                <c:pt idx="661">
                  <c:v>670</c:v>
                </c:pt>
                <c:pt idx="662">
                  <c:v>671</c:v>
                </c:pt>
                <c:pt idx="663">
                  <c:v>672</c:v>
                </c:pt>
                <c:pt idx="664">
                  <c:v>673</c:v>
                </c:pt>
                <c:pt idx="665">
                  <c:v>674</c:v>
                </c:pt>
                <c:pt idx="666">
                  <c:v>675</c:v>
                </c:pt>
                <c:pt idx="667">
                  <c:v>676</c:v>
                </c:pt>
                <c:pt idx="668">
                  <c:v>677</c:v>
                </c:pt>
                <c:pt idx="669">
                  <c:v>678</c:v>
                </c:pt>
                <c:pt idx="670">
                  <c:v>679</c:v>
                </c:pt>
                <c:pt idx="671">
                  <c:v>680</c:v>
                </c:pt>
                <c:pt idx="672">
                  <c:v>681</c:v>
                </c:pt>
                <c:pt idx="673">
                  <c:v>682</c:v>
                </c:pt>
                <c:pt idx="674">
                  <c:v>683</c:v>
                </c:pt>
                <c:pt idx="675">
                  <c:v>684</c:v>
                </c:pt>
                <c:pt idx="676">
                  <c:v>685</c:v>
                </c:pt>
                <c:pt idx="677">
                  <c:v>686</c:v>
                </c:pt>
                <c:pt idx="678">
                  <c:v>687</c:v>
                </c:pt>
                <c:pt idx="679">
                  <c:v>688</c:v>
                </c:pt>
                <c:pt idx="680">
                  <c:v>689</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pt idx="821">
                  <c:v>831</c:v>
                </c:pt>
                <c:pt idx="822">
                  <c:v>832</c:v>
                </c:pt>
                <c:pt idx="823">
                  <c:v>833</c:v>
                </c:pt>
                <c:pt idx="824">
                  <c:v>834</c:v>
                </c:pt>
                <c:pt idx="825">
                  <c:v>835</c:v>
                </c:pt>
                <c:pt idx="826">
                  <c:v>836</c:v>
                </c:pt>
                <c:pt idx="827">
                  <c:v>837</c:v>
                </c:pt>
                <c:pt idx="828">
                  <c:v>838</c:v>
                </c:pt>
                <c:pt idx="829">
                  <c:v>839</c:v>
                </c:pt>
                <c:pt idx="830">
                  <c:v>840</c:v>
                </c:pt>
                <c:pt idx="831">
                  <c:v>841</c:v>
                </c:pt>
                <c:pt idx="832">
                  <c:v>842</c:v>
                </c:pt>
                <c:pt idx="833">
                  <c:v>843</c:v>
                </c:pt>
                <c:pt idx="834">
                  <c:v>844</c:v>
                </c:pt>
                <c:pt idx="835">
                  <c:v>845</c:v>
                </c:pt>
                <c:pt idx="836">
                  <c:v>846</c:v>
                </c:pt>
                <c:pt idx="837">
                  <c:v>847</c:v>
                </c:pt>
                <c:pt idx="838">
                  <c:v>848</c:v>
                </c:pt>
                <c:pt idx="839">
                  <c:v>849</c:v>
                </c:pt>
                <c:pt idx="840">
                  <c:v>850</c:v>
                </c:pt>
                <c:pt idx="841">
                  <c:v>851</c:v>
                </c:pt>
                <c:pt idx="842">
                  <c:v>852</c:v>
                </c:pt>
                <c:pt idx="843">
                  <c:v>853</c:v>
                </c:pt>
                <c:pt idx="844">
                  <c:v>854</c:v>
                </c:pt>
                <c:pt idx="845">
                  <c:v>855</c:v>
                </c:pt>
                <c:pt idx="846">
                  <c:v>856</c:v>
                </c:pt>
                <c:pt idx="847">
                  <c:v>857</c:v>
                </c:pt>
                <c:pt idx="848">
                  <c:v>858</c:v>
                </c:pt>
                <c:pt idx="849">
                  <c:v>859</c:v>
                </c:pt>
                <c:pt idx="850">
                  <c:v>860</c:v>
                </c:pt>
                <c:pt idx="851">
                  <c:v>861</c:v>
                </c:pt>
                <c:pt idx="852">
                  <c:v>862</c:v>
                </c:pt>
                <c:pt idx="853">
                  <c:v>863</c:v>
                </c:pt>
                <c:pt idx="854">
                  <c:v>864</c:v>
                </c:pt>
                <c:pt idx="855">
                  <c:v>865</c:v>
                </c:pt>
                <c:pt idx="856">
                  <c:v>866</c:v>
                </c:pt>
                <c:pt idx="857">
                  <c:v>867</c:v>
                </c:pt>
                <c:pt idx="858">
                  <c:v>868</c:v>
                </c:pt>
                <c:pt idx="859">
                  <c:v>869</c:v>
                </c:pt>
                <c:pt idx="860">
                  <c:v>870</c:v>
                </c:pt>
                <c:pt idx="861">
                  <c:v>871</c:v>
                </c:pt>
                <c:pt idx="862">
                  <c:v>872</c:v>
                </c:pt>
                <c:pt idx="863">
                  <c:v>873</c:v>
                </c:pt>
                <c:pt idx="864">
                  <c:v>874</c:v>
                </c:pt>
                <c:pt idx="865">
                  <c:v>875</c:v>
                </c:pt>
                <c:pt idx="866">
                  <c:v>876</c:v>
                </c:pt>
                <c:pt idx="867">
                  <c:v>877</c:v>
                </c:pt>
                <c:pt idx="868">
                  <c:v>878</c:v>
                </c:pt>
                <c:pt idx="869">
                  <c:v>879</c:v>
                </c:pt>
                <c:pt idx="870">
                  <c:v>880</c:v>
                </c:pt>
                <c:pt idx="871">
                  <c:v>881</c:v>
                </c:pt>
                <c:pt idx="872">
                  <c:v>882</c:v>
                </c:pt>
                <c:pt idx="873">
                  <c:v>883</c:v>
                </c:pt>
                <c:pt idx="874">
                  <c:v>884</c:v>
                </c:pt>
                <c:pt idx="875">
                  <c:v>885</c:v>
                </c:pt>
                <c:pt idx="876">
                  <c:v>886</c:v>
                </c:pt>
                <c:pt idx="877">
                  <c:v>887</c:v>
                </c:pt>
                <c:pt idx="878">
                  <c:v>888</c:v>
                </c:pt>
                <c:pt idx="879">
                  <c:v>889</c:v>
                </c:pt>
                <c:pt idx="880">
                  <c:v>890</c:v>
                </c:pt>
                <c:pt idx="881">
                  <c:v>891</c:v>
                </c:pt>
                <c:pt idx="882">
                  <c:v>892</c:v>
                </c:pt>
                <c:pt idx="883">
                  <c:v>893</c:v>
                </c:pt>
                <c:pt idx="884">
                  <c:v>894</c:v>
                </c:pt>
                <c:pt idx="885">
                  <c:v>895</c:v>
                </c:pt>
                <c:pt idx="886">
                  <c:v>896</c:v>
                </c:pt>
                <c:pt idx="887">
                  <c:v>897</c:v>
                </c:pt>
                <c:pt idx="888">
                  <c:v>898</c:v>
                </c:pt>
                <c:pt idx="889">
                  <c:v>899</c:v>
                </c:pt>
                <c:pt idx="890">
                  <c:v>900</c:v>
                </c:pt>
                <c:pt idx="891">
                  <c:v>901</c:v>
                </c:pt>
                <c:pt idx="892">
                  <c:v>902</c:v>
                </c:pt>
                <c:pt idx="893">
                  <c:v>903</c:v>
                </c:pt>
                <c:pt idx="894">
                  <c:v>904</c:v>
                </c:pt>
                <c:pt idx="895">
                  <c:v>905</c:v>
                </c:pt>
                <c:pt idx="896">
                  <c:v>906</c:v>
                </c:pt>
                <c:pt idx="897">
                  <c:v>907</c:v>
                </c:pt>
                <c:pt idx="898">
                  <c:v>908</c:v>
                </c:pt>
                <c:pt idx="899">
                  <c:v>909</c:v>
                </c:pt>
                <c:pt idx="900">
                  <c:v>910</c:v>
                </c:pt>
                <c:pt idx="901">
                  <c:v>911</c:v>
                </c:pt>
                <c:pt idx="902">
                  <c:v>912</c:v>
                </c:pt>
                <c:pt idx="903">
                  <c:v>913</c:v>
                </c:pt>
                <c:pt idx="904">
                  <c:v>914</c:v>
                </c:pt>
                <c:pt idx="905">
                  <c:v>915</c:v>
                </c:pt>
                <c:pt idx="906">
                  <c:v>916</c:v>
                </c:pt>
                <c:pt idx="907">
                  <c:v>917</c:v>
                </c:pt>
                <c:pt idx="908">
                  <c:v>918</c:v>
                </c:pt>
                <c:pt idx="909">
                  <c:v>919</c:v>
                </c:pt>
                <c:pt idx="910">
                  <c:v>920</c:v>
                </c:pt>
                <c:pt idx="911">
                  <c:v>921</c:v>
                </c:pt>
                <c:pt idx="912">
                  <c:v>922</c:v>
                </c:pt>
                <c:pt idx="913">
                  <c:v>923</c:v>
                </c:pt>
                <c:pt idx="914">
                  <c:v>924</c:v>
                </c:pt>
                <c:pt idx="915">
                  <c:v>925</c:v>
                </c:pt>
                <c:pt idx="916">
                  <c:v>926</c:v>
                </c:pt>
                <c:pt idx="917">
                  <c:v>927</c:v>
                </c:pt>
                <c:pt idx="918">
                  <c:v>928</c:v>
                </c:pt>
                <c:pt idx="919">
                  <c:v>929</c:v>
                </c:pt>
                <c:pt idx="920">
                  <c:v>930</c:v>
                </c:pt>
                <c:pt idx="921">
                  <c:v>931</c:v>
                </c:pt>
                <c:pt idx="922">
                  <c:v>932</c:v>
                </c:pt>
                <c:pt idx="923">
                  <c:v>933</c:v>
                </c:pt>
                <c:pt idx="924">
                  <c:v>934</c:v>
                </c:pt>
                <c:pt idx="925">
                  <c:v>935</c:v>
                </c:pt>
                <c:pt idx="926">
                  <c:v>936</c:v>
                </c:pt>
                <c:pt idx="927">
                  <c:v>937</c:v>
                </c:pt>
                <c:pt idx="928">
                  <c:v>938</c:v>
                </c:pt>
                <c:pt idx="929">
                  <c:v>939</c:v>
                </c:pt>
                <c:pt idx="930">
                  <c:v>940</c:v>
                </c:pt>
                <c:pt idx="931">
                  <c:v>941</c:v>
                </c:pt>
                <c:pt idx="932">
                  <c:v>942</c:v>
                </c:pt>
                <c:pt idx="933">
                  <c:v>943</c:v>
                </c:pt>
                <c:pt idx="934">
                  <c:v>944</c:v>
                </c:pt>
                <c:pt idx="935">
                  <c:v>945</c:v>
                </c:pt>
                <c:pt idx="936">
                  <c:v>946</c:v>
                </c:pt>
                <c:pt idx="937">
                  <c:v>947</c:v>
                </c:pt>
                <c:pt idx="938">
                  <c:v>948</c:v>
                </c:pt>
                <c:pt idx="939">
                  <c:v>949</c:v>
                </c:pt>
                <c:pt idx="940">
                  <c:v>950</c:v>
                </c:pt>
                <c:pt idx="941">
                  <c:v>951</c:v>
                </c:pt>
                <c:pt idx="942">
                  <c:v>952</c:v>
                </c:pt>
                <c:pt idx="943">
                  <c:v>953</c:v>
                </c:pt>
                <c:pt idx="944">
                  <c:v>954</c:v>
                </c:pt>
                <c:pt idx="945">
                  <c:v>955</c:v>
                </c:pt>
                <c:pt idx="946">
                  <c:v>956</c:v>
                </c:pt>
                <c:pt idx="947">
                  <c:v>957</c:v>
                </c:pt>
                <c:pt idx="948">
                  <c:v>958</c:v>
                </c:pt>
                <c:pt idx="949">
                  <c:v>959</c:v>
                </c:pt>
                <c:pt idx="950">
                  <c:v>960</c:v>
                </c:pt>
                <c:pt idx="951">
                  <c:v>961</c:v>
                </c:pt>
                <c:pt idx="952">
                  <c:v>962</c:v>
                </c:pt>
                <c:pt idx="953">
                  <c:v>963</c:v>
                </c:pt>
                <c:pt idx="954">
                  <c:v>964</c:v>
                </c:pt>
                <c:pt idx="955">
                  <c:v>965</c:v>
                </c:pt>
                <c:pt idx="956">
                  <c:v>966</c:v>
                </c:pt>
                <c:pt idx="957">
                  <c:v>967</c:v>
                </c:pt>
                <c:pt idx="958">
                  <c:v>968</c:v>
                </c:pt>
                <c:pt idx="959">
                  <c:v>969</c:v>
                </c:pt>
                <c:pt idx="960">
                  <c:v>970</c:v>
                </c:pt>
                <c:pt idx="961">
                  <c:v>971</c:v>
                </c:pt>
                <c:pt idx="962">
                  <c:v>972</c:v>
                </c:pt>
                <c:pt idx="963">
                  <c:v>973</c:v>
                </c:pt>
                <c:pt idx="964">
                  <c:v>974</c:v>
                </c:pt>
                <c:pt idx="965">
                  <c:v>975</c:v>
                </c:pt>
                <c:pt idx="966">
                  <c:v>976</c:v>
                </c:pt>
                <c:pt idx="967">
                  <c:v>977</c:v>
                </c:pt>
                <c:pt idx="968">
                  <c:v>978</c:v>
                </c:pt>
                <c:pt idx="969">
                  <c:v>979</c:v>
                </c:pt>
                <c:pt idx="970">
                  <c:v>980</c:v>
                </c:pt>
                <c:pt idx="971">
                  <c:v>981</c:v>
                </c:pt>
                <c:pt idx="972">
                  <c:v>982</c:v>
                </c:pt>
                <c:pt idx="973">
                  <c:v>983</c:v>
                </c:pt>
                <c:pt idx="974">
                  <c:v>984</c:v>
                </c:pt>
                <c:pt idx="975">
                  <c:v>985</c:v>
                </c:pt>
                <c:pt idx="976">
                  <c:v>986</c:v>
                </c:pt>
                <c:pt idx="977">
                  <c:v>987</c:v>
                </c:pt>
                <c:pt idx="978">
                  <c:v>988</c:v>
                </c:pt>
                <c:pt idx="979">
                  <c:v>989</c:v>
                </c:pt>
                <c:pt idx="980">
                  <c:v>990</c:v>
                </c:pt>
                <c:pt idx="981">
                  <c:v>991</c:v>
                </c:pt>
                <c:pt idx="982">
                  <c:v>992</c:v>
                </c:pt>
                <c:pt idx="983">
                  <c:v>993</c:v>
                </c:pt>
                <c:pt idx="984">
                  <c:v>994</c:v>
                </c:pt>
                <c:pt idx="985">
                  <c:v>995</c:v>
                </c:pt>
                <c:pt idx="986">
                  <c:v>996</c:v>
                </c:pt>
                <c:pt idx="987">
                  <c:v>997</c:v>
                </c:pt>
                <c:pt idx="988">
                  <c:v>998</c:v>
                </c:pt>
                <c:pt idx="989">
                  <c:v>999</c:v>
                </c:pt>
                <c:pt idx="990">
                  <c:v>1000</c:v>
                </c:pt>
                <c:pt idx="991">
                  <c:v>1001</c:v>
                </c:pt>
                <c:pt idx="992">
                  <c:v>1002</c:v>
                </c:pt>
                <c:pt idx="993">
                  <c:v>1003</c:v>
                </c:pt>
                <c:pt idx="994">
                  <c:v>1004</c:v>
                </c:pt>
                <c:pt idx="995">
                  <c:v>1005</c:v>
                </c:pt>
                <c:pt idx="996">
                  <c:v>1006</c:v>
                </c:pt>
                <c:pt idx="997">
                  <c:v>1007</c:v>
                </c:pt>
                <c:pt idx="998">
                  <c:v>1008</c:v>
                </c:pt>
                <c:pt idx="999">
                  <c:v>1009</c:v>
                </c:pt>
                <c:pt idx="1000">
                  <c:v>1010</c:v>
                </c:pt>
                <c:pt idx="1001">
                  <c:v>1011</c:v>
                </c:pt>
                <c:pt idx="1002">
                  <c:v>1012</c:v>
                </c:pt>
                <c:pt idx="1003">
                  <c:v>1013</c:v>
                </c:pt>
                <c:pt idx="1004">
                  <c:v>1014</c:v>
                </c:pt>
                <c:pt idx="1005">
                  <c:v>1015</c:v>
                </c:pt>
                <c:pt idx="1006">
                  <c:v>1016</c:v>
                </c:pt>
                <c:pt idx="1007">
                  <c:v>1017</c:v>
                </c:pt>
                <c:pt idx="1008">
                  <c:v>1018</c:v>
                </c:pt>
                <c:pt idx="1009">
                  <c:v>1019</c:v>
                </c:pt>
                <c:pt idx="1010">
                  <c:v>1020</c:v>
                </c:pt>
                <c:pt idx="1011">
                  <c:v>1021</c:v>
                </c:pt>
                <c:pt idx="1012">
                  <c:v>1022</c:v>
                </c:pt>
                <c:pt idx="1013">
                  <c:v>1023</c:v>
                </c:pt>
                <c:pt idx="1014">
                  <c:v>1024</c:v>
                </c:pt>
                <c:pt idx="1015">
                  <c:v>1025</c:v>
                </c:pt>
                <c:pt idx="1016">
                  <c:v>1026</c:v>
                </c:pt>
                <c:pt idx="1017">
                  <c:v>1027</c:v>
                </c:pt>
                <c:pt idx="1018">
                  <c:v>1028</c:v>
                </c:pt>
                <c:pt idx="1019">
                  <c:v>1029</c:v>
                </c:pt>
                <c:pt idx="1020">
                  <c:v>1030</c:v>
                </c:pt>
                <c:pt idx="1021">
                  <c:v>1031</c:v>
                </c:pt>
                <c:pt idx="1022">
                  <c:v>1032</c:v>
                </c:pt>
                <c:pt idx="1023">
                  <c:v>1033</c:v>
                </c:pt>
                <c:pt idx="1024">
                  <c:v>1034</c:v>
                </c:pt>
                <c:pt idx="1025">
                  <c:v>1035</c:v>
                </c:pt>
                <c:pt idx="1026">
                  <c:v>1036</c:v>
                </c:pt>
                <c:pt idx="1027">
                  <c:v>1037</c:v>
                </c:pt>
                <c:pt idx="1028">
                  <c:v>1038</c:v>
                </c:pt>
                <c:pt idx="1029">
                  <c:v>1039</c:v>
                </c:pt>
                <c:pt idx="1030">
                  <c:v>1040</c:v>
                </c:pt>
                <c:pt idx="1031">
                  <c:v>1041</c:v>
                </c:pt>
                <c:pt idx="1032">
                  <c:v>1042</c:v>
                </c:pt>
                <c:pt idx="1033">
                  <c:v>1043</c:v>
                </c:pt>
                <c:pt idx="1034">
                  <c:v>1044</c:v>
                </c:pt>
                <c:pt idx="1035">
                  <c:v>1045</c:v>
                </c:pt>
                <c:pt idx="1036">
                  <c:v>1046</c:v>
                </c:pt>
                <c:pt idx="1037">
                  <c:v>1047</c:v>
                </c:pt>
                <c:pt idx="1038">
                  <c:v>1048</c:v>
                </c:pt>
                <c:pt idx="1039">
                  <c:v>1049</c:v>
                </c:pt>
                <c:pt idx="1040">
                  <c:v>1050</c:v>
                </c:pt>
                <c:pt idx="1041">
                  <c:v>1051</c:v>
                </c:pt>
                <c:pt idx="1042">
                  <c:v>1052</c:v>
                </c:pt>
                <c:pt idx="1043">
                  <c:v>1053</c:v>
                </c:pt>
                <c:pt idx="1044">
                  <c:v>1054</c:v>
                </c:pt>
                <c:pt idx="1045">
                  <c:v>1055</c:v>
                </c:pt>
                <c:pt idx="1046">
                  <c:v>1056</c:v>
                </c:pt>
                <c:pt idx="1047">
                  <c:v>1057</c:v>
                </c:pt>
                <c:pt idx="1048">
                  <c:v>1058</c:v>
                </c:pt>
                <c:pt idx="1049">
                  <c:v>1059</c:v>
                </c:pt>
                <c:pt idx="1050">
                  <c:v>1060</c:v>
                </c:pt>
                <c:pt idx="1051">
                  <c:v>1061</c:v>
                </c:pt>
                <c:pt idx="1052">
                  <c:v>1062</c:v>
                </c:pt>
                <c:pt idx="1053">
                  <c:v>1063</c:v>
                </c:pt>
                <c:pt idx="1054">
                  <c:v>1064</c:v>
                </c:pt>
                <c:pt idx="1055">
                  <c:v>1065</c:v>
                </c:pt>
                <c:pt idx="1056">
                  <c:v>1066</c:v>
                </c:pt>
                <c:pt idx="1057">
                  <c:v>1067</c:v>
                </c:pt>
                <c:pt idx="1058">
                  <c:v>1068</c:v>
                </c:pt>
                <c:pt idx="1059">
                  <c:v>1069</c:v>
                </c:pt>
                <c:pt idx="1060">
                  <c:v>1070</c:v>
                </c:pt>
                <c:pt idx="1061">
                  <c:v>1071</c:v>
                </c:pt>
                <c:pt idx="1062">
                  <c:v>1072</c:v>
                </c:pt>
                <c:pt idx="1063">
                  <c:v>1073</c:v>
                </c:pt>
                <c:pt idx="1064">
                  <c:v>1074</c:v>
                </c:pt>
                <c:pt idx="1065">
                  <c:v>1075</c:v>
                </c:pt>
                <c:pt idx="1066">
                  <c:v>1076</c:v>
                </c:pt>
                <c:pt idx="1067">
                  <c:v>1077</c:v>
                </c:pt>
                <c:pt idx="1068">
                  <c:v>1078</c:v>
                </c:pt>
                <c:pt idx="1069">
                  <c:v>1079</c:v>
                </c:pt>
                <c:pt idx="1070">
                  <c:v>1080</c:v>
                </c:pt>
                <c:pt idx="1071">
                  <c:v>1081</c:v>
                </c:pt>
                <c:pt idx="1072">
                  <c:v>1082</c:v>
                </c:pt>
                <c:pt idx="1073">
                  <c:v>1083</c:v>
                </c:pt>
                <c:pt idx="1074">
                  <c:v>1084</c:v>
                </c:pt>
                <c:pt idx="1075">
                  <c:v>1085</c:v>
                </c:pt>
                <c:pt idx="1076">
                  <c:v>1086</c:v>
                </c:pt>
                <c:pt idx="1077">
                  <c:v>1087</c:v>
                </c:pt>
                <c:pt idx="1078">
                  <c:v>1088</c:v>
                </c:pt>
                <c:pt idx="1079">
                  <c:v>1089</c:v>
                </c:pt>
                <c:pt idx="1080">
                  <c:v>1090</c:v>
                </c:pt>
                <c:pt idx="1081">
                  <c:v>1091</c:v>
                </c:pt>
                <c:pt idx="1082">
                  <c:v>1092</c:v>
                </c:pt>
                <c:pt idx="1083">
                  <c:v>1093</c:v>
                </c:pt>
                <c:pt idx="1084">
                  <c:v>1094</c:v>
                </c:pt>
                <c:pt idx="1085">
                  <c:v>1095</c:v>
                </c:pt>
                <c:pt idx="1086">
                  <c:v>1096</c:v>
                </c:pt>
                <c:pt idx="1087">
                  <c:v>1097</c:v>
                </c:pt>
                <c:pt idx="1088">
                  <c:v>1098</c:v>
                </c:pt>
                <c:pt idx="1089">
                  <c:v>1099</c:v>
                </c:pt>
                <c:pt idx="1090">
                  <c:v>1100</c:v>
                </c:pt>
                <c:pt idx="1091">
                  <c:v>1101</c:v>
                </c:pt>
                <c:pt idx="1092">
                  <c:v>1102</c:v>
                </c:pt>
                <c:pt idx="1093">
                  <c:v>1103</c:v>
                </c:pt>
                <c:pt idx="1094">
                  <c:v>1104</c:v>
                </c:pt>
                <c:pt idx="1095">
                  <c:v>1105</c:v>
                </c:pt>
                <c:pt idx="1096">
                  <c:v>1106</c:v>
                </c:pt>
                <c:pt idx="1097">
                  <c:v>1107</c:v>
                </c:pt>
                <c:pt idx="1098">
                  <c:v>1108</c:v>
                </c:pt>
                <c:pt idx="1099">
                  <c:v>1109</c:v>
                </c:pt>
                <c:pt idx="1100">
                  <c:v>1110</c:v>
                </c:pt>
                <c:pt idx="1101">
                  <c:v>1111</c:v>
                </c:pt>
                <c:pt idx="1102">
                  <c:v>1112</c:v>
                </c:pt>
                <c:pt idx="1103">
                  <c:v>1113</c:v>
                </c:pt>
                <c:pt idx="1104">
                  <c:v>1114</c:v>
                </c:pt>
                <c:pt idx="1105">
                  <c:v>1115</c:v>
                </c:pt>
                <c:pt idx="1106">
                  <c:v>1116</c:v>
                </c:pt>
                <c:pt idx="1107">
                  <c:v>1117</c:v>
                </c:pt>
                <c:pt idx="1108">
                  <c:v>1118</c:v>
                </c:pt>
                <c:pt idx="1109">
                  <c:v>1119</c:v>
                </c:pt>
                <c:pt idx="1110">
                  <c:v>1120</c:v>
                </c:pt>
                <c:pt idx="1111">
                  <c:v>1121</c:v>
                </c:pt>
                <c:pt idx="1112">
                  <c:v>1122</c:v>
                </c:pt>
                <c:pt idx="1113">
                  <c:v>1123</c:v>
                </c:pt>
                <c:pt idx="1114">
                  <c:v>1124</c:v>
                </c:pt>
                <c:pt idx="1115">
                  <c:v>1125</c:v>
                </c:pt>
                <c:pt idx="1116">
                  <c:v>1126</c:v>
                </c:pt>
                <c:pt idx="1117">
                  <c:v>1127</c:v>
                </c:pt>
                <c:pt idx="1118">
                  <c:v>1128</c:v>
                </c:pt>
                <c:pt idx="1119">
                  <c:v>1129</c:v>
                </c:pt>
                <c:pt idx="1120">
                  <c:v>1130</c:v>
                </c:pt>
                <c:pt idx="1121">
                  <c:v>1131</c:v>
                </c:pt>
                <c:pt idx="1122">
                  <c:v>1132</c:v>
                </c:pt>
                <c:pt idx="1123">
                  <c:v>1133</c:v>
                </c:pt>
                <c:pt idx="1124">
                  <c:v>1134</c:v>
                </c:pt>
                <c:pt idx="1125">
                  <c:v>1135</c:v>
                </c:pt>
                <c:pt idx="1126">
                  <c:v>1136</c:v>
                </c:pt>
                <c:pt idx="1127">
                  <c:v>1137</c:v>
                </c:pt>
                <c:pt idx="1128">
                  <c:v>1138</c:v>
                </c:pt>
                <c:pt idx="1129">
                  <c:v>1139</c:v>
                </c:pt>
                <c:pt idx="1130">
                  <c:v>1140</c:v>
                </c:pt>
                <c:pt idx="1131">
                  <c:v>1141</c:v>
                </c:pt>
                <c:pt idx="1132">
                  <c:v>1142</c:v>
                </c:pt>
                <c:pt idx="1133">
                  <c:v>1143</c:v>
                </c:pt>
                <c:pt idx="1134">
                  <c:v>1144</c:v>
                </c:pt>
                <c:pt idx="1135">
                  <c:v>1145</c:v>
                </c:pt>
                <c:pt idx="1136">
                  <c:v>1146</c:v>
                </c:pt>
                <c:pt idx="1137">
                  <c:v>1147</c:v>
                </c:pt>
                <c:pt idx="1138">
                  <c:v>1148</c:v>
                </c:pt>
                <c:pt idx="1139">
                  <c:v>1149</c:v>
                </c:pt>
                <c:pt idx="1140">
                  <c:v>1150</c:v>
                </c:pt>
                <c:pt idx="1141">
                  <c:v>1151</c:v>
                </c:pt>
                <c:pt idx="1142">
                  <c:v>1152</c:v>
                </c:pt>
                <c:pt idx="1143">
                  <c:v>1153</c:v>
                </c:pt>
                <c:pt idx="1144">
                  <c:v>1154</c:v>
                </c:pt>
                <c:pt idx="1145">
                  <c:v>1155</c:v>
                </c:pt>
                <c:pt idx="1146">
                  <c:v>1156</c:v>
                </c:pt>
                <c:pt idx="1147">
                  <c:v>1157</c:v>
                </c:pt>
                <c:pt idx="1148">
                  <c:v>1158</c:v>
                </c:pt>
                <c:pt idx="1149">
                  <c:v>1159</c:v>
                </c:pt>
                <c:pt idx="1150">
                  <c:v>1160</c:v>
                </c:pt>
                <c:pt idx="1151">
                  <c:v>1161</c:v>
                </c:pt>
                <c:pt idx="1152">
                  <c:v>1162</c:v>
                </c:pt>
                <c:pt idx="1153">
                  <c:v>1163</c:v>
                </c:pt>
                <c:pt idx="1154">
                  <c:v>1164</c:v>
                </c:pt>
                <c:pt idx="1155">
                  <c:v>1165</c:v>
                </c:pt>
                <c:pt idx="1156">
                  <c:v>1166</c:v>
                </c:pt>
                <c:pt idx="1157">
                  <c:v>1167</c:v>
                </c:pt>
                <c:pt idx="1158">
                  <c:v>1168</c:v>
                </c:pt>
                <c:pt idx="1159">
                  <c:v>1169</c:v>
                </c:pt>
                <c:pt idx="1160">
                  <c:v>1170</c:v>
                </c:pt>
                <c:pt idx="1161">
                  <c:v>1171</c:v>
                </c:pt>
                <c:pt idx="1162">
                  <c:v>1172</c:v>
                </c:pt>
                <c:pt idx="1163">
                  <c:v>1173</c:v>
                </c:pt>
                <c:pt idx="1164">
                  <c:v>1174</c:v>
                </c:pt>
                <c:pt idx="1165">
                  <c:v>1175</c:v>
                </c:pt>
                <c:pt idx="1166">
                  <c:v>1176</c:v>
                </c:pt>
                <c:pt idx="1167">
                  <c:v>1177</c:v>
                </c:pt>
                <c:pt idx="1168">
                  <c:v>1178</c:v>
                </c:pt>
                <c:pt idx="1169">
                  <c:v>1179</c:v>
                </c:pt>
                <c:pt idx="1170">
                  <c:v>1180</c:v>
                </c:pt>
                <c:pt idx="1171">
                  <c:v>1181</c:v>
                </c:pt>
                <c:pt idx="1172">
                  <c:v>1182</c:v>
                </c:pt>
                <c:pt idx="1173">
                  <c:v>1183</c:v>
                </c:pt>
                <c:pt idx="1174">
                  <c:v>1184</c:v>
                </c:pt>
                <c:pt idx="1175">
                  <c:v>1185</c:v>
                </c:pt>
                <c:pt idx="1176">
                  <c:v>1186</c:v>
                </c:pt>
                <c:pt idx="1177">
                  <c:v>1187</c:v>
                </c:pt>
                <c:pt idx="1178">
                  <c:v>1188</c:v>
                </c:pt>
                <c:pt idx="1179">
                  <c:v>1189</c:v>
                </c:pt>
                <c:pt idx="1180">
                  <c:v>1190</c:v>
                </c:pt>
                <c:pt idx="1181">
                  <c:v>1191</c:v>
                </c:pt>
                <c:pt idx="1182">
                  <c:v>1192</c:v>
                </c:pt>
                <c:pt idx="1183">
                  <c:v>1193</c:v>
                </c:pt>
                <c:pt idx="1184">
                  <c:v>1194</c:v>
                </c:pt>
                <c:pt idx="1185">
                  <c:v>1195</c:v>
                </c:pt>
                <c:pt idx="1186">
                  <c:v>1196</c:v>
                </c:pt>
                <c:pt idx="1187">
                  <c:v>1197</c:v>
                </c:pt>
                <c:pt idx="1188">
                  <c:v>1198</c:v>
                </c:pt>
                <c:pt idx="1189">
                  <c:v>1199</c:v>
                </c:pt>
                <c:pt idx="1190">
                  <c:v>1200</c:v>
                </c:pt>
                <c:pt idx="1191">
                  <c:v>1201</c:v>
                </c:pt>
                <c:pt idx="1192">
                  <c:v>1202</c:v>
                </c:pt>
                <c:pt idx="1193">
                  <c:v>1203</c:v>
                </c:pt>
                <c:pt idx="1194">
                  <c:v>1204</c:v>
                </c:pt>
                <c:pt idx="1195">
                  <c:v>1205</c:v>
                </c:pt>
                <c:pt idx="1196">
                  <c:v>1206</c:v>
                </c:pt>
                <c:pt idx="1197">
                  <c:v>1207</c:v>
                </c:pt>
                <c:pt idx="1198">
                  <c:v>1208</c:v>
                </c:pt>
                <c:pt idx="1199">
                  <c:v>1209</c:v>
                </c:pt>
                <c:pt idx="1200">
                  <c:v>1210</c:v>
                </c:pt>
                <c:pt idx="1201">
                  <c:v>1211</c:v>
                </c:pt>
                <c:pt idx="1202">
                  <c:v>1212</c:v>
                </c:pt>
                <c:pt idx="1203">
                  <c:v>1213</c:v>
                </c:pt>
                <c:pt idx="1204">
                  <c:v>1214</c:v>
                </c:pt>
                <c:pt idx="1205">
                  <c:v>1215</c:v>
                </c:pt>
                <c:pt idx="1206">
                  <c:v>1216</c:v>
                </c:pt>
                <c:pt idx="1207">
                  <c:v>1217</c:v>
                </c:pt>
                <c:pt idx="1208">
                  <c:v>1218</c:v>
                </c:pt>
                <c:pt idx="1209">
                  <c:v>1219</c:v>
                </c:pt>
                <c:pt idx="1210">
                  <c:v>1220</c:v>
                </c:pt>
                <c:pt idx="1211">
                  <c:v>1221</c:v>
                </c:pt>
                <c:pt idx="1212">
                  <c:v>1222</c:v>
                </c:pt>
                <c:pt idx="1213">
                  <c:v>1223</c:v>
                </c:pt>
                <c:pt idx="1214">
                  <c:v>1224</c:v>
                </c:pt>
                <c:pt idx="1215">
                  <c:v>1225</c:v>
                </c:pt>
                <c:pt idx="1216">
                  <c:v>1226</c:v>
                </c:pt>
                <c:pt idx="1217">
                  <c:v>1227</c:v>
                </c:pt>
                <c:pt idx="1218">
                  <c:v>1228</c:v>
                </c:pt>
                <c:pt idx="1219">
                  <c:v>1229</c:v>
                </c:pt>
                <c:pt idx="1220">
                  <c:v>1230</c:v>
                </c:pt>
                <c:pt idx="1221">
                  <c:v>1231</c:v>
                </c:pt>
                <c:pt idx="1222">
                  <c:v>1232</c:v>
                </c:pt>
                <c:pt idx="1223">
                  <c:v>1233</c:v>
                </c:pt>
                <c:pt idx="1224">
                  <c:v>1234</c:v>
                </c:pt>
                <c:pt idx="1225">
                  <c:v>1235</c:v>
                </c:pt>
                <c:pt idx="1226">
                  <c:v>1236</c:v>
                </c:pt>
                <c:pt idx="1227">
                  <c:v>1237</c:v>
                </c:pt>
                <c:pt idx="1228">
                  <c:v>1238</c:v>
                </c:pt>
                <c:pt idx="1229">
                  <c:v>1239</c:v>
                </c:pt>
                <c:pt idx="1230">
                  <c:v>1240</c:v>
                </c:pt>
                <c:pt idx="1231">
                  <c:v>1241</c:v>
                </c:pt>
                <c:pt idx="1232">
                  <c:v>1242</c:v>
                </c:pt>
                <c:pt idx="1233">
                  <c:v>1243</c:v>
                </c:pt>
                <c:pt idx="1234">
                  <c:v>1244</c:v>
                </c:pt>
                <c:pt idx="1235">
                  <c:v>1245</c:v>
                </c:pt>
                <c:pt idx="1236">
                  <c:v>1246</c:v>
                </c:pt>
                <c:pt idx="1237">
                  <c:v>1247</c:v>
                </c:pt>
                <c:pt idx="1238">
                  <c:v>1248</c:v>
                </c:pt>
                <c:pt idx="1239">
                  <c:v>1249</c:v>
                </c:pt>
                <c:pt idx="1240">
                  <c:v>1250</c:v>
                </c:pt>
                <c:pt idx="1241">
                  <c:v>1251</c:v>
                </c:pt>
                <c:pt idx="1242">
                  <c:v>1252</c:v>
                </c:pt>
                <c:pt idx="1243">
                  <c:v>1253</c:v>
                </c:pt>
                <c:pt idx="1244">
                  <c:v>1254</c:v>
                </c:pt>
                <c:pt idx="1245">
                  <c:v>1255</c:v>
                </c:pt>
                <c:pt idx="1246">
                  <c:v>1256</c:v>
                </c:pt>
                <c:pt idx="1247">
                  <c:v>1257</c:v>
                </c:pt>
                <c:pt idx="1248">
                  <c:v>1258</c:v>
                </c:pt>
                <c:pt idx="1249">
                  <c:v>1259</c:v>
                </c:pt>
                <c:pt idx="1250">
                  <c:v>1260</c:v>
                </c:pt>
                <c:pt idx="1251">
                  <c:v>1261</c:v>
                </c:pt>
                <c:pt idx="1252">
                  <c:v>1262</c:v>
                </c:pt>
                <c:pt idx="1253">
                  <c:v>1263</c:v>
                </c:pt>
                <c:pt idx="1254">
                  <c:v>1264</c:v>
                </c:pt>
                <c:pt idx="1255">
                  <c:v>1265</c:v>
                </c:pt>
                <c:pt idx="1256">
                  <c:v>1266</c:v>
                </c:pt>
                <c:pt idx="1257">
                  <c:v>1267</c:v>
                </c:pt>
                <c:pt idx="1258">
                  <c:v>1268</c:v>
                </c:pt>
                <c:pt idx="1259">
                  <c:v>1269</c:v>
                </c:pt>
                <c:pt idx="1260">
                  <c:v>1270</c:v>
                </c:pt>
                <c:pt idx="1261">
                  <c:v>1271</c:v>
                </c:pt>
                <c:pt idx="1262">
                  <c:v>1272</c:v>
                </c:pt>
                <c:pt idx="1263">
                  <c:v>1273</c:v>
                </c:pt>
                <c:pt idx="1264">
                  <c:v>1274</c:v>
                </c:pt>
                <c:pt idx="1265">
                  <c:v>1275</c:v>
                </c:pt>
                <c:pt idx="1266">
                  <c:v>1276</c:v>
                </c:pt>
                <c:pt idx="1267">
                  <c:v>1277</c:v>
                </c:pt>
                <c:pt idx="1268">
                  <c:v>1278</c:v>
                </c:pt>
                <c:pt idx="1269">
                  <c:v>1279</c:v>
                </c:pt>
                <c:pt idx="1270">
                  <c:v>1280</c:v>
                </c:pt>
                <c:pt idx="1271">
                  <c:v>1281</c:v>
                </c:pt>
                <c:pt idx="1272">
                  <c:v>1282</c:v>
                </c:pt>
                <c:pt idx="1273">
                  <c:v>1283</c:v>
                </c:pt>
                <c:pt idx="1274">
                  <c:v>1284</c:v>
                </c:pt>
                <c:pt idx="1275">
                  <c:v>1285</c:v>
                </c:pt>
                <c:pt idx="1276">
                  <c:v>1286</c:v>
                </c:pt>
                <c:pt idx="1277">
                  <c:v>1287</c:v>
                </c:pt>
                <c:pt idx="1278">
                  <c:v>1288</c:v>
                </c:pt>
                <c:pt idx="1279">
                  <c:v>1289</c:v>
                </c:pt>
                <c:pt idx="1280">
                  <c:v>1290</c:v>
                </c:pt>
                <c:pt idx="1281">
                  <c:v>1291</c:v>
                </c:pt>
                <c:pt idx="1282">
                  <c:v>1292</c:v>
                </c:pt>
                <c:pt idx="1283">
                  <c:v>1293</c:v>
                </c:pt>
                <c:pt idx="1284">
                  <c:v>1294</c:v>
                </c:pt>
                <c:pt idx="1285">
                  <c:v>1295</c:v>
                </c:pt>
                <c:pt idx="1286">
                  <c:v>1296</c:v>
                </c:pt>
                <c:pt idx="1287">
                  <c:v>1297</c:v>
                </c:pt>
                <c:pt idx="1288">
                  <c:v>1298</c:v>
                </c:pt>
                <c:pt idx="1289">
                  <c:v>1299</c:v>
                </c:pt>
                <c:pt idx="1290">
                  <c:v>1300</c:v>
                </c:pt>
                <c:pt idx="1291">
                  <c:v>1301</c:v>
                </c:pt>
                <c:pt idx="1292">
                  <c:v>1302</c:v>
                </c:pt>
                <c:pt idx="1293">
                  <c:v>1303</c:v>
                </c:pt>
                <c:pt idx="1294">
                  <c:v>1304</c:v>
                </c:pt>
                <c:pt idx="1295">
                  <c:v>1305</c:v>
                </c:pt>
                <c:pt idx="1296">
                  <c:v>1306</c:v>
                </c:pt>
                <c:pt idx="1297">
                  <c:v>1307</c:v>
                </c:pt>
                <c:pt idx="1298">
                  <c:v>1308</c:v>
                </c:pt>
                <c:pt idx="1299">
                  <c:v>1309</c:v>
                </c:pt>
                <c:pt idx="1300">
                  <c:v>1310</c:v>
                </c:pt>
                <c:pt idx="1301">
                  <c:v>1311</c:v>
                </c:pt>
                <c:pt idx="1302">
                  <c:v>1312</c:v>
                </c:pt>
                <c:pt idx="1303">
                  <c:v>1313</c:v>
                </c:pt>
                <c:pt idx="1304">
                  <c:v>1314</c:v>
                </c:pt>
                <c:pt idx="1305">
                  <c:v>1315</c:v>
                </c:pt>
                <c:pt idx="1306">
                  <c:v>1316</c:v>
                </c:pt>
                <c:pt idx="1307">
                  <c:v>1317</c:v>
                </c:pt>
                <c:pt idx="1308">
                  <c:v>1318</c:v>
                </c:pt>
                <c:pt idx="1309">
                  <c:v>1319</c:v>
                </c:pt>
                <c:pt idx="1310">
                  <c:v>1320</c:v>
                </c:pt>
                <c:pt idx="1311">
                  <c:v>1321</c:v>
                </c:pt>
                <c:pt idx="1312">
                  <c:v>1322</c:v>
                </c:pt>
                <c:pt idx="1313">
                  <c:v>1323</c:v>
                </c:pt>
                <c:pt idx="1314">
                  <c:v>1324</c:v>
                </c:pt>
                <c:pt idx="1315">
                  <c:v>1325</c:v>
                </c:pt>
                <c:pt idx="1316">
                  <c:v>1326</c:v>
                </c:pt>
                <c:pt idx="1317">
                  <c:v>1327</c:v>
                </c:pt>
                <c:pt idx="1318">
                  <c:v>1328</c:v>
                </c:pt>
                <c:pt idx="1319">
                  <c:v>1329</c:v>
                </c:pt>
                <c:pt idx="1320">
                  <c:v>1330</c:v>
                </c:pt>
                <c:pt idx="1321">
                  <c:v>1331</c:v>
                </c:pt>
                <c:pt idx="1322">
                  <c:v>1332</c:v>
                </c:pt>
                <c:pt idx="1323">
                  <c:v>1333</c:v>
                </c:pt>
                <c:pt idx="1324">
                  <c:v>1334</c:v>
                </c:pt>
                <c:pt idx="1325">
                  <c:v>1335</c:v>
                </c:pt>
                <c:pt idx="1326">
                  <c:v>1336</c:v>
                </c:pt>
                <c:pt idx="1327">
                  <c:v>1337</c:v>
                </c:pt>
                <c:pt idx="1328">
                  <c:v>1338</c:v>
                </c:pt>
                <c:pt idx="1329">
                  <c:v>1339</c:v>
                </c:pt>
                <c:pt idx="1330">
                  <c:v>1340</c:v>
                </c:pt>
                <c:pt idx="1331">
                  <c:v>1341</c:v>
                </c:pt>
                <c:pt idx="1332">
                  <c:v>1342</c:v>
                </c:pt>
                <c:pt idx="1333">
                  <c:v>1343</c:v>
                </c:pt>
                <c:pt idx="1334">
                  <c:v>1344</c:v>
                </c:pt>
                <c:pt idx="1335">
                  <c:v>1345</c:v>
                </c:pt>
                <c:pt idx="1336">
                  <c:v>1346</c:v>
                </c:pt>
                <c:pt idx="1337">
                  <c:v>1347</c:v>
                </c:pt>
                <c:pt idx="1338">
                  <c:v>1348</c:v>
                </c:pt>
                <c:pt idx="1339">
                  <c:v>1349</c:v>
                </c:pt>
                <c:pt idx="1340">
                  <c:v>1350</c:v>
                </c:pt>
                <c:pt idx="1341">
                  <c:v>1351</c:v>
                </c:pt>
                <c:pt idx="1342">
                  <c:v>1352</c:v>
                </c:pt>
                <c:pt idx="1343">
                  <c:v>1353</c:v>
                </c:pt>
                <c:pt idx="1344">
                  <c:v>1354</c:v>
                </c:pt>
                <c:pt idx="1345">
                  <c:v>1355</c:v>
                </c:pt>
                <c:pt idx="1346">
                  <c:v>1356</c:v>
                </c:pt>
                <c:pt idx="1347">
                  <c:v>1357</c:v>
                </c:pt>
                <c:pt idx="1348">
                  <c:v>1358</c:v>
                </c:pt>
                <c:pt idx="1349">
                  <c:v>1359</c:v>
                </c:pt>
                <c:pt idx="1350">
                  <c:v>1360</c:v>
                </c:pt>
                <c:pt idx="1351">
                  <c:v>1361</c:v>
                </c:pt>
                <c:pt idx="1352">
                  <c:v>1362</c:v>
                </c:pt>
                <c:pt idx="1353">
                  <c:v>1363</c:v>
                </c:pt>
                <c:pt idx="1354">
                  <c:v>1364</c:v>
                </c:pt>
                <c:pt idx="1355">
                  <c:v>1365</c:v>
                </c:pt>
                <c:pt idx="1356">
                  <c:v>1366</c:v>
                </c:pt>
                <c:pt idx="1357">
                  <c:v>1367</c:v>
                </c:pt>
                <c:pt idx="1358">
                  <c:v>1368</c:v>
                </c:pt>
                <c:pt idx="1359">
                  <c:v>1369</c:v>
                </c:pt>
                <c:pt idx="1360">
                  <c:v>1370</c:v>
                </c:pt>
                <c:pt idx="1361">
                  <c:v>1371</c:v>
                </c:pt>
                <c:pt idx="1362">
                  <c:v>1372</c:v>
                </c:pt>
                <c:pt idx="1363">
                  <c:v>1373</c:v>
                </c:pt>
                <c:pt idx="1364">
                  <c:v>1374</c:v>
                </c:pt>
                <c:pt idx="1365">
                  <c:v>1375</c:v>
                </c:pt>
                <c:pt idx="1366">
                  <c:v>1376</c:v>
                </c:pt>
                <c:pt idx="1367">
                  <c:v>1377</c:v>
                </c:pt>
                <c:pt idx="1368">
                  <c:v>1378</c:v>
                </c:pt>
                <c:pt idx="1369">
                  <c:v>1379</c:v>
                </c:pt>
                <c:pt idx="1370">
                  <c:v>1380</c:v>
                </c:pt>
                <c:pt idx="1371">
                  <c:v>1381</c:v>
                </c:pt>
                <c:pt idx="1372">
                  <c:v>1382</c:v>
                </c:pt>
                <c:pt idx="1373">
                  <c:v>1383</c:v>
                </c:pt>
                <c:pt idx="1374">
                  <c:v>1384</c:v>
                </c:pt>
                <c:pt idx="1375">
                  <c:v>1385</c:v>
                </c:pt>
                <c:pt idx="1376">
                  <c:v>1386</c:v>
                </c:pt>
                <c:pt idx="1377">
                  <c:v>1387</c:v>
                </c:pt>
                <c:pt idx="1378">
                  <c:v>1388</c:v>
                </c:pt>
                <c:pt idx="1379">
                  <c:v>1389</c:v>
                </c:pt>
                <c:pt idx="1380">
                  <c:v>1390</c:v>
                </c:pt>
                <c:pt idx="1381">
                  <c:v>1391</c:v>
                </c:pt>
                <c:pt idx="1382">
                  <c:v>1392</c:v>
                </c:pt>
                <c:pt idx="1383">
                  <c:v>1393</c:v>
                </c:pt>
                <c:pt idx="1384">
                  <c:v>1394</c:v>
                </c:pt>
                <c:pt idx="1385">
                  <c:v>1395</c:v>
                </c:pt>
                <c:pt idx="1386">
                  <c:v>1396</c:v>
                </c:pt>
                <c:pt idx="1387">
                  <c:v>1397</c:v>
                </c:pt>
                <c:pt idx="1388">
                  <c:v>1398</c:v>
                </c:pt>
                <c:pt idx="1389">
                  <c:v>1399</c:v>
                </c:pt>
                <c:pt idx="1390">
                  <c:v>1400</c:v>
                </c:pt>
                <c:pt idx="1391">
                  <c:v>1401</c:v>
                </c:pt>
                <c:pt idx="1392">
                  <c:v>1402</c:v>
                </c:pt>
                <c:pt idx="1393">
                  <c:v>1403</c:v>
                </c:pt>
                <c:pt idx="1394">
                  <c:v>1404</c:v>
                </c:pt>
                <c:pt idx="1395">
                  <c:v>1405</c:v>
                </c:pt>
                <c:pt idx="1396">
                  <c:v>1406</c:v>
                </c:pt>
                <c:pt idx="1397">
                  <c:v>1407</c:v>
                </c:pt>
                <c:pt idx="1398">
                  <c:v>1408</c:v>
                </c:pt>
                <c:pt idx="1399">
                  <c:v>1409</c:v>
                </c:pt>
                <c:pt idx="1400">
                  <c:v>1410</c:v>
                </c:pt>
                <c:pt idx="1401">
                  <c:v>1411</c:v>
                </c:pt>
                <c:pt idx="1402">
                  <c:v>1412</c:v>
                </c:pt>
                <c:pt idx="1403">
                  <c:v>1413</c:v>
                </c:pt>
                <c:pt idx="1404">
                  <c:v>1414</c:v>
                </c:pt>
                <c:pt idx="1405">
                  <c:v>1415</c:v>
                </c:pt>
                <c:pt idx="1406">
                  <c:v>1416</c:v>
                </c:pt>
                <c:pt idx="1407">
                  <c:v>1418</c:v>
                </c:pt>
                <c:pt idx="1408">
                  <c:v>1419</c:v>
                </c:pt>
                <c:pt idx="1409">
                  <c:v>1420</c:v>
                </c:pt>
                <c:pt idx="1410">
                  <c:v>1421</c:v>
                </c:pt>
                <c:pt idx="1411">
                  <c:v>1422</c:v>
                </c:pt>
                <c:pt idx="1412">
                  <c:v>1423</c:v>
                </c:pt>
                <c:pt idx="1413">
                  <c:v>1425</c:v>
                </c:pt>
                <c:pt idx="1414">
                  <c:v>1426</c:v>
                </c:pt>
                <c:pt idx="1415">
                  <c:v>1427</c:v>
                </c:pt>
                <c:pt idx="1416">
                  <c:v>1428</c:v>
                </c:pt>
                <c:pt idx="1417">
                  <c:v>1429</c:v>
                </c:pt>
                <c:pt idx="1418">
                  <c:v>1430</c:v>
                </c:pt>
                <c:pt idx="1419">
                  <c:v>1431</c:v>
                </c:pt>
                <c:pt idx="1420">
                  <c:v>1432</c:v>
                </c:pt>
                <c:pt idx="1421">
                  <c:v>1433</c:v>
                </c:pt>
                <c:pt idx="1422">
                  <c:v>1434</c:v>
                </c:pt>
                <c:pt idx="1423">
                  <c:v>1435</c:v>
                </c:pt>
                <c:pt idx="1424">
                  <c:v>1436</c:v>
                </c:pt>
                <c:pt idx="1425">
                  <c:v>1437</c:v>
                </c:pt>
                <c:pt idx="1426">
                  <c:v>1438</c:v>
                </c:pt>
                <c:pt idx="1427">
                  <c:v>1439</c:v>
                </c:pt>
                <c:pt idx="1428">
                  <c:v>1440</c:v>
                </c:pt>
                <c:pt idx="1429">
                  <c:v>1441</c:v>
                </c:pt>
                <c:pt idx="1430">
                  <c:v>1442</c:v>
                </c:pt>
                <c:pt idx="1431">
                  <c:v>1443</c:v>
                </c:pt>
                <c:pt idx="1432">
                  <c:v>1444</c:v>
                </c:pt>
                <c:pt idx="1433">
                  <c:v>1445</c:v>
                </c:pt>
                <c:pt idx="1434">
                  <c:v>1446</c:v>
                </c:pt>
                <c:pt idx="1435">
                  <c:v>1447</c:v>
                </c:pt>
                <c:pt idx="1436">
                  <c:v>1448</c:v>
                </c:pt>
                <c:pt idx="1437">
                  <c:v>1449</c:v>
                </c:pt>
                <c:pt idx="1438">
                  <c:v>1450</c:v>
                </c:pt>
                <c:pt idx="1439">
                  <c:v>1451</c:v>
                </c:pt>
                <c:pt idx="1440">
                  <c:v>1452</c:v>
                </c:pt>
                <c:pt idx="1441">
                  <c:v>1453</c:v>
                </c:pt>
                <c:pt idx="1442">
                  <c:v>1454</c:v>
                </c:pt>
                <c:pt idx="1443">
                  <c:v>1455</c:v>
                </c:pt>
                <c:pt idx="1444">
                  <c:v>1456</c:v>
                </c:pt>
                <c:pt idx="1445">
                  <c:v>1457</c:v>
                </c:pt>
                <c:pt idx="1446">
                  <c:v>1458</c:v>
                </c:pt>
                <c:pt idx="1447">
                  <c:v>1459</c:v>
                </c:pt>
                <c:pt idx="1448">
                  <c:v>1460</c:v>
                </c:pt>
                <c:pt idx="1449">
                  <c:v>1461</c:v>
                </c:pt>
                <c:pt idx="1450">
                  <c:v>1462</c:v>
                </c:pt>
                <c:pt idx="1451">
                  <c:v>1463</c:v>
                </c:pt>
                <c:pt idx="1452">
                  <c:v>1464</c:v>
                </c:pt>
                <c:pt idx="1453">
                  <c:v>1465</c:v>
                </c:pt>
                <c:pt idx="1454">
                  <c:v>1466</c:v>
                </c:pt>
                <c:pt idx="1455">
                  <c:v>1467</c:v>
                </c:pt>
                <c:pt idx="1456">
                  <c:v>1468</c:v>
                </c:pt>
                <c:pt idx="1457">
                  <c:v>1469</c:v>
                </c:pt>
                <c:pt idx="1458">
                  <c:v>1470</c:v>
                </c:pt>
                <c:pt idx="1459">
                  <c:v>1471</c:v>
                </c:pt>
                <c:pt idx="1460">
                  <c:v>1472</c:v>
                </c:pt>
                <c:pt idx="1461">
                  <c:v>1473</c:v>
                </c:pt>
                <c:pt idx="1462">
                  <c:v>1474</c:v>
                </c:pt>
                <c:pt idx="1463">
                  <c:v>1475</c:v>
                </c:pt>
                <c:pt idx="1464">
                  <c:v>1476</c:v>
                </c:pt>
                <c:pt idx="1465">
                  <c:v>1477</c:v>
                </c:pt>
                <c:pt idx="1466">
                  <c:v>1478</c:v>
                </c:pt>
                <c:pt idx="1467">
                  <c:v>1479</c:v>
                </c:pt>
                <c:pt idx="1468">
                  <c:v>1480</c:v>
                </c:pt>
                <c:pt idx="1469">
                  <c:v>1481</c:v>
                </c:pt>
                <c:pt idx="1470">
                  <c:v>1482</c:v>
                </c:pt>
                <c:pt idx="1471">
                  <c:v>1483</c:v>
                </c:pt>
                <c:pt idx="1472">
                  <c:v>1484</c:v>
                </c:pt>
                <c:pt idx="1473">
                  <c:v>1485</c:v>
                </c:pt>
                <c:pt idx="1474">
                  <c:v>1486</c:v>
                </c:pt>
                <c:pt idx="1475">
                  <c:v>1487</c:v>
                </c:pt>
                <c:pt idx="1476">
                  <c:v>1488</c:v>
                </c:pt>
                <c:pt idx="1477">
                  <c:v>1489</c:v>
                </c:pt>
                <c:pt idx="1478">
                  <c:v>1490</c:v>
                </c:pt>
                <c:pt idx="1479">
                  <c:v>1491</c:v>
                </c:pt>
                <c:pt idx="1480">
                  <c:v>1492</c:v>
                </c:pt>
                <c:pt idx="1481">
                  <c:v>1493</c:v>
                </c:pt>
                <c:pt idx="1482">
                  <c:v>1494</c:v>
                </c:pt>
                <c:pt idx="1483">
                  <c:v>1495</c:v>
                </c:pt>
                <c:pt idx="1484">
                  <c:v>1496</c:v>
                </c:pt>
                <c:pt idx="1485">
                  <c:v>1497</c:v>
                </c:pt>
                <c:pt idx="1486">
                  <c:v>1498</c:v>
                </c:pt>
                <c:pt idx="1487">
                  <c:v>1499</c:v>
                </c:pt>
                <c:pt idx="1488">
                  <c:v>1500</c:v>
                </c:pt>
                <c:pt idx="1489">
                  <c:v>1501</c:v>
                </c:pt>
                <c:pt idx="1490">
                  <c:v>1502</c:v>
                </c:pt>
                <c:pt idx="1491">
                  <c:v>1503</c:v>
                </c:pt>
                <c:pt idx="1492">
                  <c:v>1504</c:v>
                </c:pt>
                <c:pt idx="1493">
                  <c:v>1505</c:v>
                </c:pt>
                <c:pt idx="1494">
                  <c:v>1506</c:v>
                </c:pt>
                <c:pt idx="1495">
                  <c:v>1507</c:v>
                </c:pt>
                <c:pt idx="1496">
                  <c:v>1508</c:v>
                </c:pt>
                <c:pt idx="1497">
                  <c:v>1509</c:v>
                </c:pt>
                <c:pt idx="1498">
                  <c:v>1510</c:v>
                </c:pt>
                <c:pt idx="1499">
                  <c:v>1511</c:v>
                </c:pt>
                <c:pt idx="1500">
                  <c:v>1512</c:v>
                </c:pt>
                <c:pt idx="1501">
                  <c:v>1513</c:v>
                </c:pt>
                <c:pt idx="1502">
                  <c:v>1514</c:v>
                </c:pt>
                <c:pt idx="1503">
                  <c:v>1515</c:v>
                </c:pt>
                <c:pt idx="1504">
                  <c:v>1516</c:v>
                </c:pt>
                <c:pt idx="1505">
                  <c:v>1517</c:v>
                </c:pt>
                <c:pt idx="1506">
                  <c:v>1518</c:v>
                </c:pt>
                <c:pt idx="1507">
                  <c:v>1519</c:v>
                </c:pt>
                <c:pt idx="1508">
                  <c:v>1520</c:v>
                </c:pt>
                <c:pt idx="1509">
                  <c:v>1521</c:v>
                </c:pt>
                <c:pt idx="1510">
                  <c:v>1522</c:v>
                </c:pt>
                <c:pt idx="1511">
                  <c:v>1523</c:v>
                </c:pt>
                <c:pt idx="1512">
                  <c:v>1524</c:v>
                </c:pt>
                <c:pt idx="1513">
                  <c:v>1525</c:v>
                </c:pt>
                <c:pt idx="1514">
                  <c:v>1526</c:v>
                </c:pt>
                <c:pt idx="1515">
                  <c:v>1527</c:v>
                </c:pt>
                <c:pt idx="1516">
                  <c:v>1528</c:v>
                </c:pt>
                <c:pt idx="1517">
                  <c:v>1529</c:v>
                </c:pt>
                <c:pt idx="1518">
                  <c:v>1530</c:v>
                </c:pt>
                <c:pt idx="1519">
                  <c:v>1531</c:v>
                </c:pt>
                <c:pt idx="1520">
                  <c:v>1532</c:v>
                </c:pt>
                <c:pt idx="1521">
                  <c:v>1533</c:v>
                </c:pt>
                <c:pt idx="1522">
                  <c:v>1534</c:v>
                </c:pt>
                <c:pt idx="1523">
                  <c:v>1535</c:v>
                </c:pt>
                <c:pt idx="1524">
                  <c:v>1536</c:v>
                </c:pt>
                <c:pt idx="1525">
                  <c:v>1537</c:v>
                </c:pt>
                <c:pt idx="1526">
                  <c:v>1538</c:v>
                </c:pt>
                <c:pt idx="1527">
                  <c:v>1539</c:v>
                </c:pt>
                <c:pt idx="1528">
                  <c:v>1540</c:v>
                </c:pt>
                <c:pt idx="1529">
                  <c:v>1541</c:v>
                </c:pt>
                <c:pt idx="1530">
                  <c:v>1542</c:v>
                </c:pt>
                <c:pt idx="1531">
                  <c:v>1543</c:v>
                </c:pt>
                <c:pt idx="1532">
                  <c:v>1544</c:v>
                </c:pt>
                <c:pt idx="1533">
                  <c:v>1545</c:v>
                </c:pt>
                <c:pt idx="1534">
                  <c:v>1546</c:v>
                </c:pt>
                <c:pt idx="1535">
                  <c:v>1547</c:v>
                </c:pt>
                <c:pt idx="1536">
                  <c:v>1548</c:v>
                </c:pt>
                <c:pt idx="1537">
                  <c:v>1549</c:v>
                </c:pt>
                <c:pt idx="1538">
                  <c:v>1550</c:v>
                </c:pt>
                <c:pt idx="1539">
                  <c:v>1551</c:v>
                </c:pt>
                <c:pt idx="1540">
                  <c:v>1552</c:v>
                </c:pt>
                <c:pt idx="1541">
                  <c:v>1553</c:v>
                </c:pt>
                <c:pt idx="1542">
                  <c:v>1554</c:v>
                </c:pt>
                <c:pt idx="1543">
                  <c:v>1555</c:v>
                </c:pt>
                <c:pt idx="1544">
                  <c:v>1556</c:v>
                </c:pt>
                <c:pt idx="1545">
                  <c:v>1557</c:v>
                </c:pt>
                <c:pt idx="1546">
                  <c:v>1558</c:v>
                </c:pt>
                <c:pt idx="1547">
                  <c:v>1559</c:v>
                </c:pt>
                <c:pt idx="1548">
                  <c:v>1560</c:v>
                </c:pt>
                <c:pt idx="1549">
                  <c:v>1561</c:v>
                </c:pt>
                <c:pt idx="1550">
                  <c:v>1562</c:v>
                </c:pt>
                <c:pt idx="1551">
                  <c:v>1563</c:v>
                </c:pt>
                <c:pt idx="1552">
                  <c:v>1564</c:v>
                </c:pt>
                <c:pt idx="1553">
                  <c:v>1565</c:v>
                </c:pt>
                <c:pt idx="1554">
                  <c:v>1566</c:v>
                </c:pt>
                <c:pt idx="1555">
                  <c:v>1567</c:v>
                </c:pt>
                <c:pt idx="1556">
                  <c:v>1568</c:v>
                </c:pt>
                <c:pt idx="1557">
                  <c:v>1569</c:v>
                </c:pt>
                <c:pt idx="1558">
                  <c:v>1570</c:v>
                </c:pt>
                <c:pt idx="1559">
                  <c:v>1571</c:v>
                </c:pt>
                <c:pt idx="1560">
                  <c:v>1572</c:v>
                </c:pt>
                <c:pt idx="1561">
                  <c:v>1573</c:v>
                </c:pt>
                <c:pt idx="1562">
                  <c:v>1574</c:v>
                </c:pt>
                <c:pt idx="1563">
                  <c:v>1575</c:v>
                </c:pt>
                <c:pt idx="1564">
                  <c:v>1576</c:v>
                </c:pt>
                <c:pt idx="1565">
                  <c:v>1577</c:v>
                </c:pt>
                <c:pt idx="1566">
                  <c:v>1578</c:v>
                </c:pt>
                <c:pt idx="1567">
                  <c:v>1579</c:v>
                </c:pt>
                <c:pt idx="1568">
                  <c:v>1580</c:v>
                </c:pt>
                <c:pt idx="1569">
                  <c:v>1581</c:v>
                </c:pt>
                <c:pt idx="1570">
                  <c:v>1582</c:v>
                </c:pt>
                <c:pt idx="1571">
                  <c:v>1583</c:v>
                </c:pt>
                <c:pt idx="1572">
                  <c:v>1584</c:v>
                </c:pt>
                <c:pt idx="1573">
                  <c:v>1585</c:v>
                </c:pt>
                <c:pt idx="1574">
                  <c:v>1586</c:v>
                </c:pt>
                <c:pt idx="1575">
                  <c:v>1587</c:v>
                </c:pt>
                <c:pt idx="1576">
                  <c:v>1588</c:v>
                </c:pt>
                <c:pt idx="1577">
                  <c:v>1589</c:v>
                </c:pt>
                <c:pt idx="1578">
                  <c:v>1590</c:v>
                </c:pt>
                <c:pt idx="1579">
                  <c:v>1591</c:v>
                </c:pt>
                <c:pt idx="1580">
                  <c:v>1592</c:v>
                </c:pt>
                <c:pt idx="1581">
                  <c:v>1593</c:v>
                </c:pt>
                <c:pt idx="1582">
                  <c:v>1594</c:v>
                </c:pt>
                <c:pt idx="1583">
                  <c:v>1595</c:v>
                </c:pt>
                <c:pt idx="1584">
                  <c:v>1596</c:v>
                </c:pt>
                <c:pt idx="1585">
                  <c:v>1597</c:v>
                </c:pt>
                <c:pt idx="1586">
                  <c:v>1598</c:v>
                </c:pt>
                <c:pt idx="1587">
                  <c:v>1599</c:v>
                </c:pt>
                <c:pt idx="1588">
                  <c:v>1600</c:v>
                </c:pt>
                <c:pt idx="1589">
                  <c:v>1601</c:v>
                </c:pt>
                <c:pt idx="1590">
                  <c:v>1602</c:v>
                </c:pt>
                <c:pt idx="1591">
                  <c:v>1603</c:v>
                </c:pt>
                <c:pt idx="1592">
                  <c:v>1604</c:v>
                </c:pt>
                <c:pt idx="1593">
                  <c:v>1605</c:v>
                </c:pt>
                <c:pt idx="1594">
                  <c:v>1606</c:v>
                </c:pt>
                <c:pt idx="1595">
                  <c:v>1607</c:v>
                </c:pt>
                <c:pt idx="1596">
                  <c:v>1608</c:v>
                </c:pt>
                <c:pt idx="1597">
                  <c:v>1609</c:v>
                </c:pt>
                <c:pt idx="1598">
                  <c:v>1610</c:v>
                </c:pt>
                <c:pt idx="1599">
                  <c:v>1611</c:v>
                </c:pt>
                <c:pt idx="1600">
                  <c:v>1612</c:v>
                </c:pt>
                <c:pt idx="1601">
                  <c:v>1613</c:v>
                </c:pt>
                <c:pt idx="1602">
                  <c:v>1614</c:v>
                </c:pt>
                <c:pt idx="1603">
                  <c:v>1615</c:v>
                </c:pt>
                <c:pt idx="1604">
                  <c:v>1616</c:v>
                </c:pt>
                <c:pt idx="1605">
                  <c:v>1617</c:v>
                </c:pt>
                <c:pt idx="1606">
                  <c:v>1618</c:v>
                </c:pt>
                <c:pt idx="1607">
                  <c:v>1619</c:v>
                </c:pt>
                <c:pt idx="1608">
                  <c:v>1620</c:v>
                </c:pt>
                <c:pt idx="1609">
                  <c:v>1621</c:v>
                </c:pt>
                <c:pt idx="1610">
                  <c:v>1622</c:v>
                </c:pt>
                <c:pt idx="1611">
                  <c:v>1623</c:v>
                </c:pt>
                <c:pt idx="1612">
                  <c:v>1624</c:v>
                </c:pt>
                <c:pt idx="1613">
                  <c:v>1625</c:v>
                </c:pt>
                <c:pt idx="1614">
                  <c:v>1626</c:v>
                </c:pt>
                <c:pt idx="1615">
                  <c:v>1627</c:v>
                </c:pt>
                <c:pt idx="1616">
                  <c:v>1628</c:v>
                </c:pt>
                <c:pt idx="1617">
                  <c:v>1629</c:v>
                </c:pt>
                <c:pt idx="1618">
                  <c:v>1630</c:v>
                </c:pt>
                <c:pt idx="1619">
                  <c:v>1631</c:v>
                </c:pt>
                <c:pt idx="1620">
                  <c:v>1632</c:v>
                </c:pt>
                <c:pt idx="1621">
                  <c:v>1633</c:v>
                </c:pt>
                <c:pt idx="1622">
                  <c:v>1634</c:v>
                </c:pt>
                <c:pt idx="1623">
                  <c:v>1635</c:v>
                </c:pt>
                <c:pt idx="1624">
                  <c:v>1636</c:v>
                </c:pt>
                <c:pt idx="1625">
                  <c:v>1637</c:v>
                </c:pt>
                <c:pt idx="1626">
                  <c:v>1638</c:v>
                </c:pt>
                <c:pt idx="1627">
                  <c:v>1639</c:v>
                </c:pt>
                <c:pt idx="1628">
                  <c:v>1640</c:v>
                </c:pt>
                <c:pt idx="1629">
                  <c:v>1641</c:v>
                </c:pt>
                <c:pt idx="1630">
                  <c:v>1642</c:v>
                </c:pt>
                <c:pt idx="1631">
                  <c:v>1643</c:v>
                </c:pt>
                <c:pt idx="1632">
                  <c:v>1644</c:v>
                </c:pt>
                <c:pt idx="1633">
                  <c:v>1645</c:v>
                </c:pt>
                <c:pt idx="1634">
                  <c:v>1646</c:v>
                </c:pt>
                <c:pt idx="1635">
                  <c:v>1647</c:v>
                </c:pt>
                <c:pt idx="1636">
                  <c:v>1648</c:v>
                </c:pt>
                <c:pt idx="1637">
                  <c:v>1649</c:v>
                </c:pt>
                <c:pt idx="1638">
                  <c:v>1650</c:v>
                </c:pt>
                <c:pt idx="1639">
                  <c:v>1651</c:v>
                </c:pt>
                <c:pt idx="1640">
                  <c:v>1652</c:v>
                </c:pt>
                <c:pt idx="1641">
                  <c:v>1653</c:v>
                </c:pt>
                <c:pt idx="1642">
                  <c:v>1654</c:v>
                </c:pt>
                <c:pt idx="1643">
                  <c:v>1655</c:v>
                </c:pt>
                <c:pt idx="1644">
                  <c:v>1656</c:v>
                </c:pt>
                <c:pt idx="1645">
                  <c:v>1657</c:v>
                </c:pt>
                <c:pt idx="1646">
                  <c:v>1658</c:v>
                </c:pt>
                <c:pt idx="1647">
                  <c:v>1659</c:v>
                </c:pt>
                <c:pt idx="1648">
                  <c:v>1660</c:v>
                </c:pt>
                <c:pt idx="1649">
                  <c:v>1661</c:v>
                </c:pt>
                <c:pt idx="1650">
                  <c:v>1662</c:v>
                </c:pt>
                <c:pt idx="1651">
                  <c:v>1663</c:v>
                </c:pt>
                <c:pt idx="1652">
                  <c:v>1664</c:v>
                </c:pt>
                <c:pt idx="1653">
                  <c:v>1665</c:v>
                </c:pt>
                <c:pt idx="1654">
                  <c:v>1666</c:v>
                </c:pt>
                <c:pt idx="1655">
                  <c:v>1667</c:v>
                </c:pt>
                <c:pt idx="1656">
                  <c:v>1668</c:v>
                </c:pt>
                <c:pt idx="1657">
                  <c:v>1669</c:v>
                </c:pt>
                <c:pt idx="1658">
                  <c:v>1670</c:v>
                </c:pt>
                <c:pt idx="1659">
                  <c:v>1671</c:v>
                </c:pt>
                <c:pt idx="1660">
                  <c:v>1672</c:v>
                </c:pt>
                <c:pt idx="1661">
                  <c:v>1673</c:v>
                </c:pt>
                <c:pt idx="1662">
                  <c:v>1674</c:v>
                </c:pt>
                <c:pt idx="1663">
                  <c:v>1675</c:v>
                </c:pt>
                <c:pt idx="1664">
                  <c:v>1676</c:v>
                </c:pt>
                <c:pt idx="1665">
                  <c:v>1677</c:v>
                </c:pt>
                <c:pt idx="1666">
                  <c:v>1678</c:v>
                </c:pt>
                <c:pt idx="1667">
                  <c:v>1679</c:v>
                </c:pt>
                <c:pt idx="1668">
                  <c:v>1680</c:v>
                </c:pt>
                <c:pt idx="1669">
                  <c:v>1681</c:v>
                </c:pt>
                <c:pt idx="1670">
                  <c:v>1682</c:v>
                </c:pt>
                <c:pt idx="1671">
                  <c:v>1683</c:v>
                </c:pt>
                <c:pt idx="1672">
                  <c:v>1684</c:v>
                </c:pt>
                <c:pt idx="1673">
                  <c:v>1685</c:v>
                </c:pt>
                <c:pt idx="1674">
                  <c:v>1686</c:v>
                </c:pt>
                <c:pt idx="1675">
                  <c:v>1687</c:v>
                </c:pt>
                <c:pt idx="1676">
                  <c:v>1688</c:v>
                </c:pt>
                <c:pt idx="1677">
                  <c:v>1689</c:v>
                </c:pt>
                <c:pt idx="1678">
                  <c:v>1690</c:v>
                </c:pt>
                <c:pt idx="1679">
                  <c:v>1691</c:v>
                </c:pt>
                <c:pt idx="1680">
                  <c:v>1692</c:v>
                </c:pt>
                <c:pt idx="1681">
                  <c:v>1693</c:v>
                </c:pt>
                <c:pt idx="1682">
                  <c:v>1694</c:v>
                </c:pt>
                <c:pt idx="1683">
                  <c:v>1695</c:v>
                </c:pt>
                <c:pt idx="1684">
                  <c:v>1696</c:v>
                </c:pt>
                <c:pt idx="1685">
                  <c:v>1697</c:v>
                </c:pt>
                <c:pt idx="1686">
                  <c:v>1698</c:v>
                </c:pt>
                <c:pt idx="1687">
                  <c:v>1699</c:v>
                </c:pt>
                <c:pt idx="1688">
                  <c:v>1700</c:v>
                </c:pt>
                <c:pt idx="1689">
                  <c:v>1702</c:v>
                </c:pt>
                <c:pt idx="1690">
                  <c:v>1703</c:v>
                </c:pt>
                <c:pt idx="1691">
                  <c:v>1704</c:v>
                </c:pt>
                <c:pt idx="1692">
                  <c:v>1705</c:v>
                </c:pt>
                <c:pt idx="1693">
                  <c:v>1706</c:v>
                </c:pt>
                <c:pt idx="1694">
                  <c:v>1707</c:v>
                </c:pt>
                <c:pt idx="1695">
                  <c:v>1708</c:v>
                </c:pt>
                <c:pt idx="1696">
                  <c:v>1709</c:v>
                </c:pt>
                <c:pt idx="1697">
                  <c:v>1710</c:v>
                </c:pt>
                <c:pt idx="1698">
                  <c:v>1711</c:v>
                </c:pt>
                <c:pt idx="1699">
                  <c:v>1712</c:v>
                </c:pt>
                <c:pt idx="1700">
                  <c:v>1713</c:v>
                </c:pt>
                <c:pt idx="1701">
                  <c:v>1714</c:v>
                </c:pt>
                <c:pt idx="1702">
                  <c:v>1715</c:v>
                </c:pt>
                <c:pt idx="1703">
                  <c:v>1716</c:v>
                </c:pt>
                <c:pt idx="1704">
                  <c:v>1717</c:v>
                </c:pt>
                <c:pt idx="1705">
                  <c:v>1718</c:v>
                </c:pt>
                <c:pt idx="1706">
                  <c:v>1719</c:v>
                </c:pt>
                <c:pt idx="1707">
                  <c:v>1720</c:v>
                </c:pt>
                <c:pt idx="1708">
                  <c:v>1721</c:v>
                </c:pt>
                <c:pt idx="1709">
                  <c:v>1722</c:v>
                </c:pt>
                <c:pt idx="1710">
                  <c:v>1723</c:v>
                </c:pt>
                <c:pt idx="1711">
                  <c:v>1724</c:v>
                </c:pt>
                <c:pt idx="1712">
                  <c:v>1725</c:v>
                </c:pt>
                <c:pt idx="1713">
                  <c:v>1726</c:v>
                </c:pt>
                <c:pt idx="1714">
                  <c:v>1727</c:v>
                </c:pt>
                <c:pt idx="1715">
                  <c:v>1728</c:v>
                </c:pt>
                <c:pt idx="1716">
                  <c:v>1729</c:v>
                </c:pt>
                <c:pt idx="1717">
                  <c:v>1730</c:v>
                </c:pt>
                <c:pt idx="1718">
                  <c:v>1731</c:v>
                </c:pt>
                <c:pt idx="1719">
                  <c:v>1732</c:v>
                </c:pt>
                <c:pt idx="1720">
                  <c:v>1733</c:v>
                </c:pt>
                <c:pt idx="1721">
                  <c:v>1734</c:v>
                </c:pt>
                <c:pt idx="1722">
                  <c:v>1735</c:v>
                </c:pt>
                <c:pt idx="1723">
                  <c:v>1736</c:v>
                </c:pt>
                <c:pt idx="1724">
                  <c:v>1737</c:v>
                </c:pt>
                <c:pt idx="1725">
                  <c:v>1738</c:v>
                </c:pt>
                <c:pt idx="1726">
                  <c:v>1739</c:v>
                </c:pt>
                <c:pt idx="1727">
                  <c:v>1740</c:v>
                </c:pt>
                <c:pt idx="1728">
                  <c:v>1741</c:v>
                </c:pt>
                <c:pt idx="1729">
                  <c:v>1742</c:v>
                </c:pt>
                <c:pt idx="1730">
                  <c:v>1743</c:v>
                </c:pt>
                <c:pt idx="1731">
                  <c:v>1744</c:v>
                </c:pt>
                <c:pt idx="1732">
                  <c:v>1745</c:v>
                </c:pt>
                <c:pt idx="1733">
                  <c:v>1746</c:v>
                </c:pt>
                <c:pt idx="1734">
                  <c:v>1747</c:v>
                </c:pt>
                <c:pt idx="1735">
                  <c:v>1748</c:v>
                </c:pt>
                <c:pt idx="1736">
                  <c:v>1749</c:v>
                </c:pt>
                <c:pt idx="1737">
                  <c:v>1750</c:v>
                </c:pt>
                <c:pt idx="1738">
                  <c:v>1751</c:v>
                </c:pt>
                <c:pt idx="1739">
                  <c:v>1752</c:v>
                </c:pt>
                <c:pt idx="1740">
                  <c:v>1753</c:v>
                </c:pt>
                <c:pt idx="1741">
                  <c:v>1754</c:v>
                </c:pt>
                <c:pt idx="1742">
                  <c:v>1755</c:v>
                </c:pt>
                <c:pt idx="1743">
                  <c:v>1756</c:v>
                </c:pt>
                <c:pt idx="1744">
                  <c:v>1757</c:v>
                </c:pt>
                <c:pt idx="1745">
                  <c:v>1758</c:v>
                </c:pt>
                <c:pt idx="1746">
                  <c:v>1759</c:v>
                </c:pt>
                <c:pt idx="1747">
                  <c:v>1760</c:v>
                </c:pt>
                <c:pt idx="1748">
                  <c:v>1761</c:v>
                </c:pt>
                <c:pt idx="1749">
                  <c:v>1762</c:v>
                </c:pt>
                <c:pt idx="1750">
                  <c:v>1763</c:v>
                </c:pt>
                <c:pt idx="1751">
                  <c:v>1764</c:v>
                </c:pt>
                <c:pt idx="1752">
                  <c:v>1765</c:v>
                </c:pt>
                <c:pt idx="1753">
                  <c:v>1766</c:v>
                </c:pt>
                <c:pt idx="1754">
                  <c:v>1767</c:v>
                </c:pt>
                <c:pt idx="1755">
                  <c:v>1768</c:v>
                </c:pt>
                <c:pt idx="1756">
                  <c:v>1769</c:v>
                </c:pt>
                <c:pt idx="1757">
                  <c:v>1770</c:v>
                </c:pt>
                <c:pt idx="1758">
                  <c:v>1771</c:v>
                </c:pt>
                <c:pt idx="1759">
                  <c:v>1772</c:v>
                </c:pt>
                <c:pt idx="1760">
                  <c:v>1773</c:v>
                </c:pt>
                <c:pt idx="1761">
                  <c:v>1774</c:v>
                </c:pt>
                <c:pt idx="1762">
                  <c:v>1775</c:v>
                </c:pt>
                <c:pt idx="1763">
                  <c:v>1776</c:v>
                </c:pt>
                <c:pt idx="1764">
                  <c:v>1777</c:v>
                </c:pt>
                <c:pt idx="1765">
                  <c:v>1778</c:v>
                </c:pt>
                <c:pt idx="1766">
                  <c:v>1779</c:v>
                </c:pt>
                <c:pt idx="1767">
                  <c:v>1780</c:v>
                </c:pt>
                <c:pt idx="1768">
                  <c:v>1781</c:v>
                </c:pt>
                <c:pt idx="1769">
                  <c:v>1782</c:v>
                </c:pt>
                <c:pt idx="1770">
                  <c:v>1783</c:v>
                </c:pt>
                <c:pt idx="1771">
                  <c:v>1785</c:v>
                </c:pt>
                <c:pt idx="1772">
                  <c:v>1790</c:v>
                </c:pt>
                <c:pt idx="1773">
                  <c:v>1791</c:v>
                </c:pt>
                <c:pt idx="1774">
                  <c:v>1792</c:v>
                </c:pt>
                <c:pt idx="1775">
                  <c:v>1793</c:v>
                </c:pt>
                <c:pt idx="1776">
                  <c:v>1794</c:v>
                </c:pt>
                <c:pt idx="1777">
                  <c:v>1795</c:v>
                </c:pt>
                <c:pt idx="1778">
                  <c:v>1796</c:v>
                </c:pt>
                <c:pt idx="1779">
                  <c:v>1797</c:v>
                </c:pt>
                <c:pt idx="1780">
                  <c:v>1798</c:v>
                </c:pt>
                <c:pt idx="1781">
                  <c:v>1799</c:v>
                </c:pt>
                <c:pt idx="1782">
                  <c:v>1800</c:v>
                </c:pt>
                <c:pt idx="1783">
                  <c:v>1801</c:v>
                </c:pt>
                <c:pt idx="1784">
                  <c:v>1802</c:v>
                </c:pt>
                <c:pt idx="1785">
                  <c:v>1803</c:v>
                </c:pt>
                <c:pt idx="1786">
                  <c:v>1804</c:v>
                </c:pt>
                <c:pt idx="1787">
                  <c:v>1805</c:v>
                </c:pt>
                <c:pt idx="1788">
                  <c:v>1806</c:v>
                </c:pt>
                <c:pt idx="1789">
                  <c:v>1807</c:v>
                </c:pt>
                <c:pt idx="1790">
                  <c:v>1808</c:v>
                </c:pt>
                <c:pt idx="1791">
                  <c:v>1809</c:v>
                </c:pt>
                <c:pt idx="1792">
                  <c:v>1810</c:v>
                </c:pt>
                <c:pt idx="1793">
                  <c:v>1811</c:v>
                </c:pt>
                <c:pt idx="1794">
                  <c:v>1813</c:v>
                </c:pt>
                <c:pt idx="1795">
                  <c:v>1814</c:v>
                </c:pt>
                <c:pt idx="1796">
                  <c:v>1815</c:v>
                </c:pt>
                <c:pt idx="1797">
                  <c:v>1816</c:v>
                </c:pt>
                <c:pt idx="1798">
                  <c:v>1817</c:v>
                </c:pt>
                <c:pt idx="1799">
                  <c:v>1818</c:v>
                </c:pt>
                <c:pt idx="1800">
                  <c:v>1819</c:v>
                </c:pt>
                <c:pt idx="1801">
                  <c:v>1820</c:v>
                </c:pt>
                <c:pt idx="1802">
                  <c:v>1821</c:v>
                </c:pt>
                <c:pt idx="1803">
                  <c:v>1822</c:v>
                </c:pt>
                <c:pt idx="1804">
                  <c:v>1823</c:v>
                </c:pt>
                <c:pt idx="1805">
                  <c:v>1824</c:v>
                </c:pt>
                <c:pt idx="1806">
                  <c:v>1825</c:v>
                </c:pt>
              </c:numCache>
            </c:numRef>
          </c:xVal>
          <c:yVal>
            <c:numRef>
              <c:f>BSAS!$F$2:$F$1808</c:f>
              <c:numCache>
                <c:formatCode>0.00</c:formatCode>
                <c:ptCount val="1807"/>
                <c:pt idx="0">
                  <c:v>0</c:v>
                </c:pt>
                <c:pt idx="1">
                  <c:v>0.37984743451591213</c:v>
                </c:pt>
                <c:pt idx="2">
                  <c:v>0.75757366830397721</c:v>
                </c:pt>
                <c:pt idx="3">
                  <c:v>1.1331905468898382</c:v>
                </c:pt>
                <c:pt idx="4">
                  <c:v>1.5067098496495916</c:v>
                </c:pt>
                <c:pt idx="5">
                  <c:v>1.878143290179189</c:v>
                </c:pt>
                <c:pt idx="6">
                  <c:v>2.2475025166617608</c:v>
                </c:pt>
                <c:pt idx="7">
                  <c:v>2.6147991122329155</c:v>
                </c:pt>
                <c:pt idx="8">
                  <c:v>3.3432504201233031</c:v>
                </c:pt>
                <c:pt idx="9">
                  <c:v>3.7044279767352442</c:v>
                </c:pt>
                <c:pt idx="10">
                  <c:v>4.4207435284367023</c:v>
                </c:pt>
                <c:pt idx="11">
                  <c:v>4.7759039872406301</c:v>
                </c:pt>
                <c:pt idx="12">
                  <c:v>5.1290811060104673</c:v>
                </c:pt>
                <c:pt idx="13">
                  <c:v>5.4802859604096206</c:v>
                </c:pt>
                <c:pt idx="14">
                  <c:v>5.8295295642510983</c:v>
                </c:pt>
                <c:pt idx="15">
                  <c:v>6.1768228698429333</c:v>
                </c:pt>
                <c:pt idx="16">
                  <c:v>6.5221767683316614</c:v>
                </c:pt>
                <c:pt idx="17">
                  <c:v>6.8656020900438355</c:v>
                </c:pt>
                <c:pt idx="18">
                  <c:v>7.2071096048257024</c:v>
                </c:pt>
                <c:pt idx="19">
                  <c:v>7.5467100223808936</c:v>
                </c:pt>
                <c:pt idx="20">
                  <c:v>7.8844139926063495</c:v>
                </c:pt>
                <c:pt idx="21">
                  <c:v>8.2202321059262431</c:v>
                </c:pt>
                <c:pt idx="22">
                  <c:v>8.5541748936241397</c:v>
                </c:pt>
                <c:pt idx="23">
                  <c:v>8.8862528281732249</c:v>
                </c:pt>
                <c:pt idx="24">
                  <c:v>9.2164763235647467</c:v>
                </c:pt>
                <c:pt idx="25">
                  <c:v>9.544855735634572</c:v>
                </c:pt>
                <c:pt idx="26">
                  <c:v>9.8714013623879815</c:v>
                </c:pt>
                <c:pt idx="27">
                  <c:v>10.196123444322597</c:v>
                </c:pt>
                <c:pt idx="28">
                  <c:v>10.519032164749511</c:v>
                </c:pt>
                <c:pt idx="29">
                  <c:v>10.840137650112666</c:v>
                </c:pt>
                <c:pt idx="30">
                  <c:v>11.159449970306403</c:v>
                </c:pt>
                <c:pt idx="31">
                  <c:v>11.476979138991236</c:v>
                </c:pt>
                <c:pt idx="32">
                  <c:v>11.792735113907938</c:v>
                </c:pt>
                <c:pt idx="33">
                  <c:v>12.106727797189752</c:v>
                </c:pt>
                <c:pt idx="34">
                  <c:v>12.418967035672949</c:v>
                </c:pt>
                <c:pt idx="35">
                  <c:v>12.729462621205652</c:v>
                </c:pt>
                <c:pt idx="36">
                  <c:v>13.038224290954862</c:v>
                </c:pt>
                <c:pt idx="37">
                  <c:v>13.345261727711847</c:v>
                </c:pt>
                <c:pt idx="38">
                  <c:v>13.650584560195787</c:v>
                </c:pt>
                <c:pt idx="39">
                  <c:v>13.95420236335573</c:v>
                </c:pt>
                <c:pt idx="40">
                  <c:v>14.256124658670867</c:v>
                </c:pt>
                <c:pt idx="41">
                  <c:v>14.556360914449128</c:v>
                </c:pt>
                <c:pt idx="42">
                  <c:v>14.854920546124093</c:v>
                </c:pt>
                <c:pt idx="43">
                  <c:v>15.151812916550284</c:v>
                </c:pt>
                <c:pt idx="44">
                  <c:v>15.447047336296762</c:v>
                </c:pt>
                <c:pt idx="45">
                  <c:v>15.740633063939132</c:v>
                </c:pt>
                <c:pt idx="46">
                  <c:v>16.032579306349874</c:v>
                </c:pt>
                <c:pt idx="47">
                  <c:v>16.322895218987078</c:v>
                </c:pt>
                <c:pt idx="48">
                  <c:v>16.611589906181553</c:v>
                </c:pt>
                <c:pt idx="49">
                  <c:v>16.898672421422351</c:v>
                </c:pt>
                <c:pt idx="50">
                  <c:v>17.184151767640667</c:v>
                </c:pt>
                <c:pt idx="51">
                  <c:v>17.468036897492212</c:v>
                </c:pt>
                <c:pt idx="52">
                  <c:v>17.750336713637914</c:v>
                </c:pt>
                <c:pt idx="53">
                  <c:v>18.031060069023145</c:v>
                </c:pt>
                <c:pt idx="54">
                  <c:v>18.310215767155334</c:v>
                </c:pt>
                <c:pt idx="55">
                  <c:v>18.587812562380055</c:v>
                </c:pt>
                <c:pt idx="56">
                  <c:v>18.86385916015556</c:v>
                </c:pt>
                <c:pt idx="57">
                  <c:v>19.138364217325769</c:v>
                </c:pt>
                <c:pt idx="58">
                  <c:v>19.411336342391785</c:v>
                </c:pt>
                <c:pt idx="59">
                  <c:v>19.682784095781805</c:v>
                </c:pt>
                <c:pt idx="60">
                  <c:v>19.952715990119628</c:v>
                </c:pt>
                <c:pt idx="61">
                  <c:v>20.221140490491592</c:v>
                </c:pt>
                <c:pt idx="62">
                  <c:v>20.488066014712011</c:v>
                </c:pt>
                <c:pt idx="63">
                  <c:v>20.753500933587219</c:v>
                </c:pt>
                <c:pt idx="64">
                  <c:v>21.017453571178013</c:v>
                </c:pt>
                <c:pt idx="65">
                  <c:v>21.279932205060739</c:v>
                </c:pt>
                <c:pt idx="66">
                  <c:v>21.540945066586868</c:v>
                </c:pt>
                <c:pt idx="67">
                  <c:v>21.800500341141134</c:v>
                </c:pt>
                <c:pt idx="68">
                  <c:v>22.058606168398217</c:v>
                </c:pt>
                <c:pt idx="69">
                  <c:v>22.315270642578003</c:v>
                </c:pt>
                <c:pt idx="70">
                  <c:v>22.570501812699455</c:v>
                </c:pt>
                <c:pt idx="71">
                  <c:v>22.82430768283297</c:v>
                </c:pt>
                <c:pt idx="72">
                  <c:v>23.076696212351436</c:v>
                </c:pt>
                <c:pt idx="73">
                  <c:v>23.327675316179839</c:v>
                </c:pt>
                <c:pt idx="74">
                  <c:v>23.577252865043427</c:v>
                </c:pt>
                <c:pt idx="75">
                  <c:v>23.825436685714589</c:v>
                </c:pt>
                <c:pt idx="76">
                  <c:v>24.072234561258288</c:v>
                </c:pt>
                <c:pt idx="77">
                  <c:v>24.317654231276119</c:v>
                </c:pt>
                <c:pt idx="78">
                  <c:v>24.561703392149056</c:v>
                </c:pt>
                <c:pt idx="79">
                  <c:v>24.804389697278783</c:v>
                </c:pt>
                <c:pt idx="80">
                  <c:v>25.045720757327707</c:v>
                </c:pt>
                <c:pt idx="81">
                  <c:v>25.285704140457661</c:v>
                </c:pt>
                <c:pt idx="82">
                  <c:v>25.524347372567206</c:v>
                </c:pt>
                <c:pt idx="83">
                  <c:v>25.761657937527652</c:v>
                </c:pt>
                <c:pt idx="84">
                  <c:v>25.997643277417772</c:v>
                </c:pt>
                <c:pt idx="85">
                  <c:v>26.232310792757168</c:v>
                </c:pt>
                <c:pt idx="86">
                  <c:v>26.465667842738338</c:v>
                </c:pt>
                <c:pt idx="87">
                  <c:v>26.69772174545751</c:v>
                </c:pt>
                <c:pt idx="88">
                  <c:v>26.928479778144084</c:v>
                </c:pt>
                <c:pt idx="89">
                  <c:v>27.157949177388868</c:v>
                </c:pt>
                <c:pt idx="90">
                  <c:v>27.386137139371044</c:v>
                </c:pt>
                <c:pt idx="91">
                  <c:v>27.613050820083803</c:v>
                </c:pt>
                <c:pt idx="92">
                  <c:v>27.838697335558749</c:v>
                </c:pt>
                <c:pt idx="93">
                  <c:v>28.063083762089118</c:v>
                </c:pt>
                <c:pt idx="94">
                  <c:v>28.286217136451619</c:v>
                </c:pt>
                <c:pt idx="95">
                  <c:v>28.508104456127171</c:v>
                </c:pt>
                <c:pt idx="96">
                  <c:v>28.728752679520301</c:v>
                </c:pt>
                <c:pt idx="97">
                  <c:v>28.948168726177382</c:v>
                </c:pt>
                <c:pt idx="98">
                  <c:v>29.16635947700361</c:v>
                </c:pt>
                <c:pt idx="99">
                  <c:v>29.383331774478815</c:v>
                </c:pt>
                <c:pt idx="100">
                  <c:v>29.599092422872037</c:v>
                </c:pt>
                <c:pt idx="101">
                  <c:v>29.813648188454877</c:v>
                </c:pt>
                <c:pt idx="102">
                  <c:v>30.027005799713741</c:v>
                </c:pt>
                <c:pt idx="103">
                  <c:v>30.239171947560799</c:v>
                </c:pt>
                <c:pt idx="104">
                  <c:v>30.450153285543827</c:v>
                </c:pt>
                <c:pt idx="105">
                  <c:v>30.659956430054887</c:v>
                </c:pt>
                <c:pt idx="106">
                  <c:v>30.868587960537784</c:v>
                </c:pt>
                <c:pt idx="107">
                  <c:v>31.076054419694398</c:v>
                </c:pt>
                <c:pt idx="108">
                  <c:v>31.282362313689909</c:v>
                </c:pt>
                <c:pt idx="109">
                  <c:v>31.487518112356774</c:v>
                </c:pt>
                <c:pt idx="110">
                  <c:v>31.691528249397646</c:v>
                </c:pt>
                <c:pt idx="111">
                  <c:v>31.894399122587153</c:v>
                </c:pt>
                <c:pt idx="112">
                  <c:v>32.096137093972494</c:v>
                </c:pt>
                <c:pt idx="113">
                  <c:v>32.296748490072993</c:v>
                </c:pt>
                <c:pt idx="114">
                  <c:v>32.496239602078468</c:v>
                </c:pt>
                <c:pt idx="115">
                  <c:v>32.694616686046544</c:v>
                </c:pt>
                <c:pt idx="116">
                  <c:v>32.891885963098822</c:v>
                </c:pt>
                <c:pt idx="117">
                  <c:v>33.088053619616019</c:v>
                </c:pt>
                <c:pt idx="118">
                  <c:v>33.283125807431901</c:v>
                </c:pt>
                <c:pt idx="119">
                  <c:v>33.477108644026266</c:v>
                </c:pt>
                <c:pt idx="120">
                  <c:v>33.67000821271678</c:v>
                </c:pt>
                <c:pt idx="121">
                  <c:v>33.861830562849718</c:v>
                </c:pt>
                <c:pt idx="122">
                  <c:v>34.052581709989688</c:v>
                </c:pt>
                <c:pt idx="123">
                  <c:v>34.242267636108323</c:v>
                </c:pt>
                <c:pt idx="124">
                  <c:v>34.4308942897718</c:v>
                </c:pt>
                <c:pt idx="125">
                  <c:v>34.618467586327426</c:v>
                </c:pt>
                <c:pt idx="126">
                  <c:v>34.80499340808916</c:v>
                </c:pt>
                <c:pt idx="127">
                  <c:v>34.990477604522077</c:v>
                </c:pt>
                <c:pt idx="128">
                  <c:v>35.174925992425749</c:v>
                </c:pt>
                <c:pt idx="129">
                  <c:v>35.358344356116767</c:v>
                </c:pt>
                <c:pt idx="130">
                  <c:v>35.540738447610011</c:v>
                </c:pt>
                <c:pt idx="131">
                  <c:v>35.722113986799172</c:v>
                </c:pt>
                <c:pt idx="132">
                  <c:v>35.902476661636008</c:v>
                </c:pt>
                <c:pt idx="133">
                  <c:v>36.08183212830879</c:v>
                </c:pt>
                <c:pt idx="134">
                  <c:v>36.260186011419641</c:v>
                </c:pt>
                <c:pt idx="135">
                  <c:v>36.437543904160968</c:v>
                </c:pt>
                <c:pt idx="136">
                  <c:v>36.613911368490811</c:v>
                </c:pt>
                <c:pt idx="137">
                  <c:v>36.789293935307306</c:v>
                </c:pt>
                <c:pt idx="138">
                  <c:v>36.963697104622135</c:v>
                </c:pt>
                <c:pt idx="139">
                  <c:v>37.137126345732959</c:v>
                </c:pt>
                <c:pt idx="140">
                  <c:v>37.309587097395003</c:v>
                </c:pt>
                <c:pt idx="141">
                  <c:v>37.481084767991575</c:v>
                </c:pt>
                <c:pt idx="142">
                  <c:v>37.651624735703685</c:v>
                </c:pt>
                <c:pt idx="143">
                  <c:v>37.821212348678678</c:v>
                </c:pt>
                <c:pt idx="144">
                  <c:v>37.989852925198008</c:v>
                </c:pt>
                <c:pt idx="145">
                  <c:v>38.157551753843983</c:v>
                </c:pt>
                <c:pt idx="146">
                  <c:v>38.324314093665606</c:v>
                </c:pt>
                <c:pt idx="147">
                  <c:v>38.490145174343517</c:v>
                </c:pt>
                <c:pt idx="148">
                  <c:v>38.655050196353997</c:v>
                </c:pt>
                <c:pt idx="149">
                  <c:v>38.819034331132059</c:v>
                </c:pt>
                <c:pt idx="150">
                  <c:v>38.982102721233595</c:v>
                </c:pt>
                <c:pt idx="151">
                  <c:v>39.14426048049669</c:v>
                </c:pt>
                <c:pt idx="152">
                  <c:v>39.305512694201965</c:v>
                </c:pt>
                <c:pt idx="153">
                  <c:v>39.465864419232069</c:v>
                </c:pt>
                <c:pt idx="154">
                  <c:v>39.625320684230218</c:v>
                </c:pt>
                <c:pt idx="155">
                  <c:v>39.783886489757961</c:v>
                </c:pt>
                <c:pt idx="156">
                  <c:v>39.941566808451952</c:v>
                </c:pt>
                <c:pt idx="157">
                  <c:v>40.098366585179917</c:v>
                </c:pt>
                <c:pt idx="158">
                  <c:v>40.254290737195696</c:v>
                </c:pt>
                <c:pt idx="159">
                  <c:v>40.409344154293471</c:v>
                </c:pt>
                <c:pt idx="160">
                  <c:v>40.563531698961121</c:v>
                </c:pt>
                <c:pt idx="161">
                  <c:v>40.71685820653267</c:v>
                </c:pt>
                <c:pt idx="162">
                  <c:v>40.869328485339977</c:v>
                </c:pt>
                <c:pt idx="163">
                  <c:v>41.02094731686347</c:v>
                </c:pt>
                <c:pt idx="164">
                  <c:v>41.171719455882133</c:v>
                </c:pt>
                <c:pt idx="165">
                  <c:v>41.321649630622602</c:v>
                </c:pt>
                <c:pt idx="166">
                  <c:v>41.470742542907438</c:v>
                </c:pt>
                <c:pt idx="167">
                  <c:v>41.619002868302609</c:v>
                </c:pt>
                <c:pt idx="168">
                  <c:v>41.766435256264046</c:v>
                </c:pt>
                <c:pt idx="169">
                  <c:v>41.913044330283533</c:v>
                </c:pt>
                <c:pt idx="170">
                  <c:v>42.058834688033642</c:v>
                </c:pt>
                <c:pt idx="171">
                  <c:v>42.203810901511943</c:v>
                </c:pt>
                <c:pt idx="172">
                  <c:v>42.347977517184368</c:v>
                </c:pt>
                <c:pt idx="173">
                  <c:v>42.491339056127799</c:v>
                </c:pt>
                <c:pt idx="174">
                  <c:v>42.633900014171857</c:v>
                </c:pt>
                <c:pt idx="175">
                  <c:v>42.775664862039854</c:v>
                </c:pt>
                <c:pt idx="176">
                  <c:v>42.916638045489044</c:v>
                </c:pt>
                <c:pt idx="177">
                  <c:v>43.056823985450016</c:v>
                </c:pt>
                <c:pt idx="178">
                  <c:v>43.196227078165336</c:v>
                </c:pt>
                <c:pt idx="179">
                  <c:v>43.334851695327416</c:v>
                </c:pt>
                <c:pt idx="180">
                  <c:v>43.472702184215599</c:v>
                </c:pt>
                <c:pt idx="181">
                  <c:v>43.609782867832529</c:v>
                </c:pt>
                <c:pt idx="182">
                  <c:v>43.74609804503968</c:v>
                </c:pt>
                <c:pt idx="183">
                  <c:v>43.88165199069217</c:v>
                </c:pt>
                <c:pt idx="184">
                  <c:v>44.016448955772859</c:v>
                </c:pt>
                <c:pt idx="185">
                  <c:v>44.150493167525589</c:v>
                </c:pt>
                <c:pt idx="186">
                  <c:v>44.283788829587856</c:v>
                </c:pt>
                <c:pt idx="187">
                  <c:v>44.416340122122541</c:v>
                </c:pt>
                <c:pt idx="188">
                  <c:v>44.548151201949032</c:v>
                </c:pt>
                <c:pt idx="189">
                  <c:v>44.679226202673604</c:v>
                </c:pt>
                <c:pt idx="190">
                  <c:v>44.809569234819008</c:v>
                </c:pt>
                <c:pt idx="191">
                  <c:v>44.939184385953432</c:v>
                </c:pt>
                <c:pt idx="192">
                  <c:v>45.068075720818619</c:v>
                </c:pt>
                <c:pt idx="193">
                  <c:v>45.19624728145741</c:v>
                </c:pt>
                <c:pt idx="194">
                  <c:v>45.323703087340441</c:v>
                </c:pt>
                <c:pt idx="195">
                  <c:v>45.45044713549224</c:v>
                </c:pt>
                <c:pt idx="196">
                  <c:v>45.576483400616532</c:v>
                </c:pt>
                <c:pt idx="197">
                  <c:v>45.701815835220927</c:v>
                </c:pt>
                <c:pt idx="198">
                  <c:v>45.826448369740845</c:v>
                </c:pt>
                <c:pt idx="199">
                  <c:v>45.950384912662784</c:v>
                </c:pt>
                <c:pt idx="200">
                  <c:v>46.073629350646897</c:v>
                </c:pt>
                <c:pt idx="201">
                  <c:v>46.196185548648842</c:v>
                </c:pt>
                <c:pt idx="202">
                  <c:v>46.31805735004103</c:v>
                </c:pt>
                <c:pt idx="203">
                  <c:v>46.439248576733156</c:v>
                </c:pt>
                <c:pt idx="204">
                  <c:v>46.559763029292014</c:v>
                </c:pt>
                <c:pt idx="205">
                  <c:v>46.679604487060722</c:v>
                </c:pt>
                <c:pt idx="206">
                  <c:v>46.798776708277195</c:v>
                </c:pt>
                <c:pt idx="207">
                  <c:v>46.917283430192064</c:v>
                </c:pt>
                <c:pt idx="208">
                  <c:v>47.03512836918587</c:v>
                </c:pt>
                <c:pt idx="209">
                  <c:v>47.152315220885527</c:v>
                </c:pt>
                <c:pt idx="210">
                  <c:v>47.268847660280315</c:v>
                </c:pt>
                <c:pt idx="211">
                  <c:v>47.38472934183708</c:v>
                </c:pt>
                <c:pt idx="212">
                  <c:v>47.499963899614862</c:v>
                </c:pt>
                <c:pt idx="213">
                  <c:v>47.614554947378828</c:v>
                </c:pt>
                <c:pt idx="214">
                  <c:v>47.728506078713629</c:v>
                </c:pt>
                <c:pt idx="215">
                  <c:v>47.8418208671361</c:v>
                </c:pt>
                <c:pt idx="216">
                  <c:v>47.954502866207264</c:v>
                </c:pt>
                <c:pt idx="217">
                  <c:v>48.066555609643864</c:v>
                </c:pt>
                <c:pt idx="218">
                  <c:v>48.177982611429115</c:v>
                </c:pt>
                <c:pt idx="219">
                  <c:v>48.288787365922921</c:v>
                </c:pt>
                <c:pt idx="220">
                  <c:v>48.39897334797147</c:v>
                </c:pt>
                <c:pt idx="221">
                  <c:v>48.508544013016184</c:v>
                </c:pt>
                <c:pt idx="222">
                  <c:v>48.6175027972021</c:v>
                </c:pt>
                <c:pt idx="223">
                  <c:v>48.725853117485613</c:v>
                </c:pt>
                <c:pt idx="224">
                  <c:v>48.833598371741658</c:v>
                </c:pt>
                <c:pt idx="225">
                  <c:v>48.940741938870239</c:v>
                </c:pt>
                <c:pt idx="226">
                  <c:v>49.047287178902387</c:v>
                </c:pt>
                <c:pt idx="227">
                  <c:v>49.153237433105581</c:v>
                </c:pt>
                <c:pt idx="228">
                  <c:v>49.258596024088469</c:v>
                </c:pt>
                <c:pt idx="229">
                  <c:v>49.363366255905099</c:v>
                </c:pt>
                <c:pt idx="230">
                  <c:v>49.467551414158507</c:v>
                </c:pt>
                <c:pt idx="231">
                  <c:v>49.571154766103824</c:v>
                </c:pt>
                <c:pt idx="232">
                  <c:v>49.674179560750638</c:v>
                </c:pt>
                <c:pt idx="233">
                  <c:v>49.776629028964962</c:v>
                </c:pt>
                <c:pt idx="234">
                  <c:v>49.878506383570517</c:v>
                </c:pt>
                <c:pt idx="235">
                  <c:v>49.97981481944948</c:v>
                </c:pt>
                <c:pt idx="236">
                  <c:v>50.080557513642724</c:v>
                </c:pt>
                <c:pt idx="237">
                  <c:v>50.180737625449382</c:v>
                </c:pt>
                <c:pt idx="238">
                  <c:v>50.280358296525968</c:v>
                </c:pt>
                <c:pt idx="239">
                  <c:v>50.379422650984893</c:v>
                </c:pt>
                <c:pt idx="240">
                  <c:v>50.477933795492426</c:v>
                </c:pt>
                <c:pt idx="241">
                  <c:v>50.575894819366148</c:v>
                </c:pt>
                <c:pt idx="242">
                  <c:v>50.67330879467179</c:v>
                </c:pt>
                <c:pt idx="243">
                  <c:v>50.77017877631959</c:v>
                </c:pt>
                <c:pt idx="244">
                  <c:v>50.866507802160129</c:v>
                </c:pt>
                <c:pt idx="245">
                  <c:v>50.962298893079542</c:v>
                </c:pt>
                <c:pt idx="246">
                  <c:v>51.057555053094283</c:v>
                </c:pt>
                <c:pt idx="247">
                  <c:v>51.152279269445344</c:v>
                </c:pt>
                <c:pt idx="248">
                  <c:v>51.246474512691925</c:v>
                </c:pt>
                <c:pt idx="249">
                  <c:v>51.340143736804556</c:v>
                </c:pt>
                <c:pt idx="250">
                  <c:v>51.433289879257792</c:v>
                </c:pt>
                <c:pt idx="251">
                  <c:v>51.525915861122293</c:v>
                </c:pt>
                <c:pt idx="252">
                  <c:v>51.61802458715642</c:v>
                </c:pt>
                <c:pt idx="253">
                  <c:v>51.709618945897404</c:v>
                </c:pt>
                <c:pt idx="254">
                  <c:v>51.800701809751828</c:v>
                </c:pt>
                <c:pt idx="255">
                  <c:v>51.891276035085774</c:v>
                </c:pt>
                <c:pt idx="256">
                  <c:v>51.981344462314354</c:v>
                </c:pt>
                <c:pt idx="257">
                  <c:v>52.070909915990832</c:v>
                </c:pt>
                <c:pt idx="258">
                  <c:v>52.159975204895183</c:v>
                </c:pt>
                <c:pt idx="259">
                  <c:v>52.248543122122165</c:v>
                </c:pt>
                <c:pt idx="260">
                  <c:v>52.336616445168922</c:v>
                </c:pt>
                <c:pt idx="261">
                  <c:v>52.424197936022068</c:v>
                </c:pt>
                <c:pt idx="262">
                  <c:v>52.511290341244361</c:v>
                </c:pt>
                <c:pt idx="263">
                  <c:v>52.59789639206074</c:v>
                </c:pt>
                <c:pt idx="264">
                  <c:v>52.684018804444079</c:v>
                </c:pt>
                <c:pt idx="265">
                  <c:v>52.769660279200274</c:v>
                </c:pt>
                <c:pt idx="266">
                  <c:v>52.854823502052994</c:v>
                </c:pt>
                <c:pt idx="267">
                  <c:v>52.939511143727884</c:v>
                </c:pt>
                <c:pt idx="268">
                  <c:v>53.023725860036336</c:v>
                </c:pt>
                <c:pt idx="269">
                  <c:v>53.107470291958748</c:v>
                </c:pt>
                <c:pt idx="270">
                  <c:v>53.190747065727372</c:v>
                </c:pt>
                <c:pt idx="271">
                  <c:v>53.273558792908652</c:v>
                </c:pt>
                <c:pt idx="272">
                  <c:v>53.35590807048515</c:v>
                </c:pt>
                <c:pt idx="273">
                  <c:v>53.437797480936958</c:v>
                </c:pt>
                <c:pt idx="274">
                  <c:v>53.519229592322695</c:v>
                </c:pt>
                <c:pt idx="275">
                  <c:v>53.60020695836004</c:v>
                </c:pt>
                <c:pt idx="276">
                  <c:v>53.680732118505844</c:v>
                </c:pt>
                <c:pt idx="277">
                  <c:v>53.760807598035704</c:v>
                </c:pt>
                <c:pt idx="278">
                  <c:v>53.840435908123254</c:v>
                </c:pt>
                <c:pt idx="279">
                  <c:v>53.919619545918813</c:v>
                </c:pt>
                <c:pt idx="280">
                  <c:v>53.998360994627731</c:v>
                </c:pt>
                <c:pt idx="281">
                  <c:v>54.076662723588313</c:v>
                </c:pt>
                <c:pt idx="282">
                  <c:v>54.154527188349199</c:v>
                </c:pt>
                <c:pt idx="283">
                  <c:v>54.231956830746377</c:v>
                </c:pt>
                <c:pt idx="284">
                  <c:v>54.308954078979767</c:v>
                </c:pt>
                <c:pt idx="285">
                  <c:v>54.385521347689405</c:v>
                </c:pt>
                <c:pt idx="286">
                  <c:v>54.461661038031103</c:v>
                </c:pt>
                <c:pt idx="287">
                  <c:v>54.537375537751785</c:v>
                </c:pt>
                <c:pt idx="288">
                  <c:v>54.612667221264374</c:v>
                </c:pt>
                <c:pt idx="289">
                  <c:v>54.68753844972224</c:v>
                </c:pt>
                <c:pt idx="290">
                  <c:v>54.761991571093233</c:v>
                </c:pt>
                <c:pt idx="291">
                  <c:v>54.836028920233339</c:v>
                </c:pt>
                <c:pt idx="292">
                  <c:v>54.909652818959913</c:v>
                </c:pt>
                <c:pt idx="293">
                  <c:v>54.982865576124446</c:v>
                </c:pt>
                <c:pt idx="294">
                  <c:v>55.05566948768498</c:v>
                </c:pt>
                <c:pt idx="295">
                  <c:v>55.128066836778181</c:v>
                </c:pt>
                <c:pt idx="296">
                  <c:v>55.200059893790829</c:v>
                </c:pt>
                <c:pt idx="297">
                  <c:v>55.271650916431099</c:v>
                </c:pt>
                <c:pt idx="298">
                  <c:v>55.342842149799331</c:v>
                </c:pt>
                <c:pt idx="299">
                  <c:v>55.413635826458425</c:v>
                </c:pt>
                <c:pt idx="300">
                  <c:v>55.484034166503903</c:v>
                </c:pt>
                <c:pt idx="301">
                  <c:v>55.554039377633465</c:v>
                </c:pt>
                <c:pt idx="302">
                  <c:v>55.623653655216259</c:v>
                </c:pt>
                <c:pt idx="303">
                  <c:v>55.692879182361764</c:v>
                </c:pt>
                <c:pt idx="304">
                  <c:v>55.761718129988161</c:v>
                </c:pt>
                <c:pt idx="305">
                  <c:v>55.830172656890504</c:v>
                </c:pt>
                <c:pt idx="306">
                  <c:v>55.898244909808348</c:v>
                </c:pt>
                <c:pt idx="307">
                  <c:v>55.96593702349314</c:v>
                </c:pt>
                <c:pt idx="308">
                  <c:v>56.033251120775112</c:v>
                </c:pt>
                <c:pt idx="309">
                  <c:v>56.100189312629858</c:v>
                </c:pt>
                <c:pt idx="310">
                  <c:v>56.16675369824457</c:v>
                </c:pt>
                <c:pt idx="311">
                  <c:v>56.232946365083833</c:v>
                </c:pt>
                <c:pt idx="312">
                  <c:v>56.298769388955115</c:v>
                </c:pt>
                <c:pt idx="313">
                  <c:v>56.364224834073823</c:v>
                </c:pt>
                <c:pt idx="314">
                  <c:v>56.429314753128097</c:v>
                </c:pt>
                <c:pt idx="315">
                  <c:v>56.494041187343115</c:v>
                </c:pt>
                <c:pt idx="316">
                  <c:v>56.558406166545169</c:v>
                </c:pt>
                <c:pt idx="317">
                  <c:v>56.62241170922529</c:v>
                </c:pt>
                <c:pt idx="318">
                  <c:v>56.686059822602516</c:v>
                </c:pt>
                <c:pt idx="319">
                  <c:v>56.749352502686918</c:v>
                </c:pt>
                <c:pt idx="320">
                  <c:v>56.812291734342132</c:v>
                </c:pt>
                <c:pt idx="321">
                  <c:v>56.874879491347613</c:v>
                </c:pt>
                <c:pt idx="322">
                  <c:v>56.937117736460557</c:v>
                </c:pt>
                <c:pt idx="323">
                  <c:v>56.999008421477427</c:v>
                </c:pt>
                <c:pt idx="324">
                  <c:v>57.060553487295174</c:v>
                </c:pt>
                <c:pt idx="325">
                  <c:v>57.121754863972114</c:v>
                </c:pt>
                <c:pt idx="326">
                  <c:v>57.18261447078843</c:v>
                </c:pt>
                <c:pt idx="327">
                  <c:v>57.24313421630638</c:v>
                </c:pt>
                <c:pt idx="328">
                  <c:v>57.303315998430136</c:v>
                </c:pt>
                <c:pt idx="329">
                  <c:v>57.363161704465334</c:v>
                </c:pt>
                <c:pt idx="330">
                  <c:v>57.422673211178207</c:v>
                </c:pt>
                <c:pt idx="331">
                  <c:v>57.481852384854491</c:v>
                </c:pt>
                <c:pt idx="332">
                  <c:v>57.540701081357916</c:v>
                </c:pt>
                <c:pt idx="333">
                  <c:v>57.599221146188427</c:v>
                </c:pt>
                <c:pt idx="334">
                  <c:v>57.657414414540057</c:v>
                </c:pt>
                <c:pt idx="335">
                  <c:v>57.715282711358476</c:v>
                </c:pt>
                <c:pt idx="336">
                  <c:v>57.772827851398205</c:v>
                </c:pt>
                <c:pt idx="337">
                  <c:v>57.886955869545197</c:v>
                </c:pt>
                <c:pt idx="338">
                  <c:v>57.943542326716468</c:v>
                </c:pt>
                <c:pt idx="339">
                  <c:v>57.999812785349299</c:v>
                </c:pt>
                <c:pt idx="340">
                  <c:v>58.055769010089875</c:v>
                </c:pt>
                <c:pt idx="341">
                  <c:v>58.166745767262093</c:v>
                </c:pt>
                <c:pt idx="342">
                  <c:v>58.221769779933936</c:v>
                </c:pt>
                <c:pt idx="343">
                  <c:v>58.27648651930307</c:v>
                </c:pt>
                <c:pt idx="344">
                  <c:v>58.330897701290922</c:v>
                </c:pt>
                <c:pt idx="345">
                  <c:v>58.385005032236627</c:v>
                </c:pt>
                <c:pt idx="346">
                  <c:v>58.438810208950514</c:v>
                </c:pt>
                <c:pt idx="347">
                  <c:v>58.492314918767342</c:v>
                </c:pt>
                <c:pt idx="348">
                  <c:v>58.545520839599178</c:v>
                </c:pt>
                <c:pt idx="349">
                  <c:v>58.598429639988076</c:v>
                </c:pt>
                <c:pt idx="350">
                  <c:v>58.651042979158341</c:v>
                </c:pt>
                <c:pt idx="351">
                  <c:v>58.703362507068611</c:v>
                </c:pt>
                <c:pt idx="352">
                  <c:v>58.755389864463567</c:v>
                </c:pt>
                <c:pt idx="353">
                  <c:v>58.96061008416919</c:v>
                </c:pt>
                <c:pt idx="354">
                  <c:v>59.011200881255448</c:v>
                </c:pt>
                <c:pt idx="355">
                  <c:v>59.061509161663039</c:v>
                </c:pt>
                <c:pt idx="356">
                  <c:v>59.21075463552959</c:v>
                </c:pt>
                <c:pt idx="357">
                  <c:v>59.259948538083471</c:v>
                </c:pt>
                <c:pt idx="358">
                  <c:v>59.308867724705593</c:v>
                </c:pt>
                <c:pt idx="359">
                  <c:v>59.357513729505634</c:v>
                </c:pt>
                <c:pt idx="360">
                  <c:v>59.405888078026315</c:v>
                </c:pt>
                <c:pt idx="361">
                  <c:v>59.453992287291165</c:v>
                </c:pt>
                <c:pt idx="362">
                  <c:v>59.501827865852114</c:v>
                </c:pt>
                <c:pt idx="363">
                  <c:v>59.549396313836837</c:v>
                </c:pt>
                <c:pt idx="364">
                  <c:v>59.596699122995759</c:v>
                </c:pt>
                <c:pt idx="365">
                  <c:v>59.643737776748857</c:v>
                </c:pt>
                <c:pt idx="366">
                  <c:v>59.690513750232171</c:v>
                </c:pt>
                <c:pt idx="367">
                  <c:v>59.737028510344039</c:v>
                </c:pt>
                <c:pt idx="368">
                  <c:v>59.783283515791183</c:v>
                </c:pt>
                <c:pt idx="369">
                  <c:v>59.82928021713434</c:v>
                </c:pt>
                <c:pt idx="370">
                  <c:v>59.87502005683384</c:v>
                </c:pt>
                <c:pt idx="371">
                  <c:v>59.920504469294819</c:v>
                </c:pt>
                <c:pt idx="372">
                  <c:v>59.965734880912159</c:v>
                </c:pt>
                <c:pt idx="373">
                  <c:v>60.010712710115278</c:v>
                </c:pt>
                <c:pt idx="374">
                  <c:v>60.055439367412596</c:v>
                </c:pt>
                <c:pt idx="375">
                  <c:v>60.099916255435744</c:v>
                </c:pt>
                <c:pt idx="376">
                  <c:v>60.144144768983587</c:v>
                </c:pt>
                <c:pt idx="377">
                  <c:v>60.188126295065921</c:v>
                </c:pt>
                <c:pt idx="378">
                  <c:v>60.231862212947007</c:v>
                </c:pt>
                <c:pt idx="379">
                  <c:v>60.275353894188825</c:v>
                </c:pt>
                <c:pt idx="380">
                  <c:v>60.318602702694065</c:v>
                </c:pt>
                <c:pt idx="381">
                  <c:v>60.361609994748889</c:v>
                </c:pt>
                <c:pt idx="382">
                  <c:v>60.404377119065522</c:v>
                </c:pt>
                <c:pt idx="383">
                  <c:v>60.446905416824471</c:v>
                </c:pt>
                <c:pt idx="384">
                  <c:v>60.489196221716639</c:v>
                </c:pt>
                <c:pt idx="385">
                  <c:v>60.531250859985143</c:v>
                </c:pt>
                <c:pt idx="386">
                  <c:v>60.573070650466889</c:v>
                </c:pt>
                <c:pt idx="387">
                  <c:v>60.614656904633911</c:v>
                </c:pt>
                <c:pt idx="388">
                  <c:v>60.656010926634572</c:v>
                </c:pt>
                <c:pt idx="389">
                  <c:v>60.697134013334384</c:v>
                </c:pt>
                <c:pt idx="390">
                  <c:v>60.738027454356711</c:v>
                </c:pt>
                <c:pt idx="391">
                  <c:v>60.778692532123216</c:v>
                </c:pt>
                <c:pt idx="392">
                  <c:v>60.819130521894081</c:v>
                </c:pt>
                <c:pt idx="393">
                  <c:v>60.859342691807967</c:v>
                </c:pt>
                <c:pt idx="394">
                  <c:v>60.899330302921818</c:v>
                </c:pt>
                <c:pt idx="395">
                  <c:v>60.939094609250397</c:v>
                </c:pt>
                <c:pt idx="396">
                  <c:v>60.978636857805625</c:v>
                </c:pt>
                <c:pt idx="397">
                  <c:v>61.017958288635633</c:v>
                </c:pt>
                <c:pt idx="398">
                  <c:v>61.057060134863733</c:v>
                </c:pt>
                <c:pt idx="399">
                  <c:v>61.09594362272702</c:v>
                </c:pt>
                <c:pt idx="400">
                  <c:v>61.134609971614857</c:v>
                </c:pt>
                <c:pt idx="401">
                  <c:v>61.173060394107118</c:v>
                </c:pt>
                <c:pt idx="402">
                  <c:v>61.211296096012205</c:v>
                </c:pt>
                <c:pt idx="403">
                  <c:v>61.24931827640485</c:v>
                </c:pt>
                <c:pt idx="404">
                  <c:v>61.28712812766377</c:v>
                </c:pt>
                <c:pt idx="405">
                  <c:v>61.324726835508976</c:v>
                </c:pt>
                <c:pt idx="406">
                  <c:v>61.362115579039042</c:v>
                </c:pt>
                <c:pt idx="407">
                  <c:v>61.399295530768036</c:v>
                </c:pt>
                <c:pt idx="408">
                  <c:v>61.436267856662262</c:v>
                </c:pt>
                <c:pt idx="409">
                  <c:v>61.473033716176914</c:v>
                </c:pt>
                <c:pt idx="410">
                  <c:v>61.50959426229236</c:v>
                </c:pt>
                <c:pt idx="411">
                  <c:v>61.545950641550306</c:v>
                </c:pt>
                <c:pt idx="412">
                  <c:v>61.582103994089806</c:v>
                </c:pt>
                <c:pt idx="413">
                  <c:v>61.618055453682942</c:v>
                </c:pt>
                <c:pt idx="414">
                  <c:v>61.653806147770446</c:v>
                </c:pt>
                <c:pt idx="415">
                  <c:v>61.689357197497003</c:v>
                </c:pt>
                <c:pt idx="416">
                  <c:v>61.72470971774645</c:v>
                </c:pt>
                <c:pt idx="417">
                  <c:v>61.759864817176712</c:v>
                </c:pt>
                <c:pt idx="418">
                  <c:v>61.794823598254609</c:v>
                </c:pt>
                <c:pt idx="419">
                  <c:v>61.829587157290362</c:v>
                </c:pt>
                <c:pt idx="420">
                  <c:v>61.864156584472042</c:v>
                </c:pt>
                <c:pt idx="421">
                  <c:v>61.898532963899711</c:v>
                </c:pt>
                <c:pt idx="422">
                  <c:v>61.93271737361944</c:v>
                </c:pt>
                <c:pt idx="423">
                  <c:v>61.966710885657136</c:v>
                </c:pt>
                <c:pt idx="424">
                  <c:v>62.000514566052111</c:v>
                </c:pt>
                <c:pt idx="425">
                  <c:v>62.034129474890555</c:v>
                </c:pt>
                <c:pt idx="426">
                  <c:v>62.067556666338767</c:v>
                </c:pt>
                <c:pt idx="427">
                  <c:v>62.100797188676204</c:v>
                </c:pt>
                <c:pt idx="428">
                  <c:v>62.133852084328375</c:v>
                </c:pt>
                <c:pt idx="429">
                  <c:v>62.166722389899512</c:v>
                </c:pt>
                <c:pt idx="430">
                  <c:v>62.199409136205105</c:v>
                </c:pt>
                <c:pt idx="431">
                  <c:v>62.23191334830419</c:v>
                </c:pt>
                <c:pt idx="432">
                  <c:v>62.264236045531504</c:v>
                </c:pt>
                <c:pt idx="433">
                  <c:v>62.29637824152951</c:v>
                </c:pt>
                <c:pt idx="434">
                  <c:v>62.328340944280086</c:v>
                </c:pt>
                <c:pt idx="435">
                  <c:v>62.36012515613622</c:v>
                </c:pt>
                <c:pt idx="436">
                  <c:v>62.391731873853402</c:v>
                </c:pt>
                <c:pt idx="437">
                  <c:v>62.423162088620892</c:v>
                </c:pt>
                <c:pt idx="438">
                  <c:v>62.4544167860928</c:v>
                </c:pt>
                <c:pt idx="439">
                  <c:v>62.485496946418991</c:v>
                </c:pt>
                <c:pt idx="440">
                  <c:v>62.516403544275839</c:v>
                </c:pt>
                <c:pt idx="441">
                  <c:v>62.547137548896799</c:v>
                </c:pt>
                <c:pt idx="442">
                  <c:v>62.577699924102774</c:v>
                </c:pt>
                <c:pt idx="443">
                  <c:v>62.608091628332339</c:v>
                </c:pt>
                <c:pt idx="444">
                  <c:v>62.638313614671844</c:v>
                </c:pt>
                <c:pt idx="445">
                  <c:v>62.668366830885255</c:v>
                </c:pt>
                <c:pt idx="446">
                  <c:v>62.698252219443887</c:v>
                </c:pt>
                <c:pt idx="447">
                  <c:v>62.727970717555991</c:v>
                </c:pt>
                <c:pt idx="448">
                  <c:v>62.757523257196084</c:v>
                </c:pt>
                <c:pt idx="449">
                  <c:v>62.786910765134252</c:v>
                </c:pt>
                <c:pt idx="450">
                  <c:v>62.816134162965128</c:v>
                </c:pt>
                <c:pt idx="451">
                  <c:v>62.845194367136884</c:v>
                </c:pt>
                <c:pt idx="452">
                  <c:v>62.874092288979895</c:v>
                </c:pt>
                <c:pt idx="453">
                  <c:v>62.902828834735359</c:v>
                </c:pt>
                <c:pt idx="454">
                  <c:v>62.931404905583705</c:v>
                </c:pt>
                <c:pt idx="455">
                  <c:v>62.959821397672854</c:v>
                </c:pt>
                <c:pt idx="456">
                  <c:v>62.988079202146345</c:v>
                </c:pt>
                <c:pt idx="457">
                  <c:v>63.016179205171213</c:v>
                </c:pt>
                <c:pt idx="458">
                  <c:v>63.044122287965884</c:v>
                </c:pt>
                <c:pt idx="459">
                  <c:v>63.071909326827701</c:v>
                </c:pt>
                <c:pt idx="460">
                  <c:v>63.099541193160491</c:v>
                </c:pt>
                <c:pt idx="461">
                  <c:v>63.127018753501851</c:v>
                </c:pt>
                <c:pt idx="462">
                  <c:v>63.15434286955032</c:v>
                </c:pt>
                <c:pt idx="463">
                  <c:v>63.181514398192419</c:v>
                </c:pt>
                <c:pt idx="464">
                  <c:v>63.208534191529502</c:v>
                </c:pt>
                <c:pt idx="465">
                  <c:v>63.23540309690452</c:v>
                </c:pt>
                <c:pt idx="466">
                  <c:v>63.262121956928539</c:v>
                </c:pt>
                <c:pt idx="467">
                  <c:v>63.288691609507197</c:v>
                </c:pt>
                <c:pt idx="468">
                  <c:v>63.315112887866974</c:v>
                </c:pt>
                <c:pt idx="469">
                  <c:v>63.341386620581339</c:v>
                </c:pt>
                <c:pt idx="470">
                  <c:v>63.36751363159668</c:v>
                </c:pt>
                <c:pt idx="471">
                  <c:v>63.393494740258234</c:v>
                </c:pt>
                <c:pt idx="472">
                  <c:v>63.419330761335665</c:v>
                </c:pt>
                <c:pt idx="473">
                  <c:v>63.445022505048733</c:v>
                </c:pt>
                <c:pt idx="474">
                  <c:v>63.470570777092625</c:v>
                </c:pt>
                <c:pt idx="475">
                  <c:v>63.495976378663237</c:v>
                </c:pt>
                <c:pt idx="476">
                  <c:v>63.521240106482324</c:v>
                </c:pt>
                <c:pt idx="477">
                  <c:v>63.546362752822454</c:v>
                </c:pt>
                <c:pt idx="478">
                  <c:v>63.571345105531883</c:v>
                </c:pt>
                <c:pt idx="479">
                  <c:v>63.596187948059232</c:v>
                </c:pt>
                <c:pt idx="480">
                  <c:v>63.620892059478081</c:v>
                </c:pt>
                <c:pt idx="481">
                  <c:v>63.645458214511393</c:v>
                </c:pt>
                <c:pt idx="482">
                  <c:v>63.669887183555794</c:v>
                </c:pt>
                <c:pt idx="483">
                  <c:v>63.69417973270577</c:v>
                </c:pt>
                <c:pt idx="484">
                  <c:v>63.718336623777638</c:v>
                </c:pt>
                <c:pt idx="485">
                  <c:v>63.742358614333497</c:v>
                </c:pt>
                <c:pt idx="486">
                  <c:v>63.766246457704916</c:v>
                </c:pt>
                <c:pt idx="487">
                  <c:v>63.790000903016654</c:v>
                </c:pt>
                <c:pt idx="488">
                  <c:v>63.813622695210036</c:v>
                </c:pt>
                <c:pt idx="489">
                  <c:v>63.837112575066406</c:v>
                </c:pt>
                <c:pt idx="490">
                  <c:v>63.860471279230318</c:v>
                </c:pt>
                <c:pt idx="491">
                  <c:v>63.883699540232669</c:v>
                </c:pt>
                <c:pt idx="492">
                  <c:v>63.906798086513618</c:v>
                </c:pt>
                <c:pt idx="493">
                  <c:v>63.929767642445448</c:v>
                </c:pt>
                <c:pt idx="494">
                  <c:v>63.952608928355346</c:v>
                </c:pt>
                <c:pt idx="495">
                  <c:v>63.975322660547896</c:v>
                </c:pt>
                <c:pt idx="496">
                  <c:v>63.997909551327595</c:v>
                </c:pt>
                <c:pt idx="497">
                  <c:v>64.020370309021203</c:v>
                </c:pt>
                <c:pt idx="498">
                  <c:v>64.042705637999916</c:v>
                </c:pt>
                <c:pt idx="499">
                  <c:v>64.064916238701471</c:v>
                </c:pt>
                <c:pt idx="500">
                  <c:v>64.087002807652155</c:v>
                </c:pt>
                <c:pt idx="501">
                  <c:v>64.108966037488543</c:v>
                </c:pt>
                <c:pt idx="502">
                  <c:v>64.130806616979356</c:v>
                </c:pt>
                <c:pt idx="503">
                  <c:v>64.152525231046937</c:v>
                </c:pt>
                <c:pt idx="504">
                  <c:v>64.174122560788803</c:v>
                </c:pt>
                <c:pt idx="505">
                  <c:v>64.195599283498993</c:v>
                </c:pt>
                <c:pt idx="506">
                  <c:v>64.216956072689285</c:v>
                </c:pt>
                <c:pt idx="507">
                  <c:v>64.238193598110342</c:v>
                </c:pt>
                <c:pt idx="508">
                  <c:v>64.2593125257727</c:v>
                </c:pt>
                <c:pt idx="509">
                  <c:v>64.280313517967656</c:v>
                </c:pt>
                <c:pt idx="510">
                  <c:v>64.301197233288065</c:v>
                </c:pt>
                <c:pt idx="511">
                  <c:v>64.321964326648938</c:v>
                </c:pt>
                <c:pt idx="512">
                  <c:v>64.342615449308013</c:v>
                </c:pt>
                <c:pt idx="513">
                  <c:v>64.363151248886211</c:v>
                </c:pt>
                <c:pt idx="514">
                  <c:v>64.383572369387878</c:v>
                </c:pt>
                <c:pt idx="515">
                  <c:v>64.40387945122103</c:v>
                </c:pt>
                <c:pt idx="516">
                  <c:v>64.424073131217398</c:v>
                </c:pt>
                <c:pt idx="517">
                  <c:v>64.444154042652485</c:v>
                </c:pt>
                <c:pt idx="518">
                  <c:v>64.46412281526527</c:v>
                </c:pt>
                <c:pt idx="519">
                  <c:v>64.48398007527814</c:v>
                </c:pt>
                <c:pt idx="520">
                  <c:v>64.50372644541639</c:v>
                </c:pt>
                <c:pt idx="521">
                  <c:v>64.523362544927764</c:v>
                </c:pt>
                <c:pt idx="522">
                  <c:v>64.542888989602005</c:v>
                </c:pt>
                <c:pt idx="523">
                  <c:v>64.562306391789988</c:v>
                </c:pt>
                <c:pt idx="524">
                  <c:v>64.581615360423044</c:v>
                </c:pt>
                <c:pt idx="525">
                  <c:v>64.600816501032014</c:v>
                </c:pt>
                <c:pt idx="526">
                  <c:v>64.619910415766242</c:v>
                </c:pt>
                <c:pt idx="527">
                  <c:v>64.638897703412454</c:v>
                </c:pt>
                <c:pt idx="528">
                  <c:v>64.657778959413562</c:v>
                </c:pt>
                <c:pt idx="529">
                  <c:v>64.676554775887269</c:v>
                </c:pt>
                <c:pt idx="530">
                  <c:v>64.695225741644748</c:v>
                </c:pt>
                <c:pt idx="531">
                  <c:v>64.713792442209012</c:v>
                </c:pt>
                <c:pt idx="532">
                  <c:v>64.732255459833297</c:v>
                </c:pt>
                <c:pt idx="533">
                  <c:v>64.750615373519366</c:v>
                </c:pt>
                <c:pt idx="534">
                  <c:v>64.768872759035588</c:v>
                </c:pt>
                <c:pt idx="535">
                  <c:v>64.787028188935111</c:v>
                </c:pt>
                <c:pt idx="536">
                  <c:v>64.805082232573682</c:v>
                </c:pt>
                <c:pt idx="537">
                  <c:v>64.823035456127585</c:v>
                </c:pt>
                <c:pt idx="538">
                  <c:v>64.840888422611386</c:v>
                </c:pt>
                <c:pt idx="539">
                  <c:v>64.858641691895585</c:v>
                </c:pt>
                <c:pt idx="540">
                  <c:v>64.876295820724138</c:v>
                </c:pt>
                <c:pt idx="541">
                  <c:v>64.893851362732008</c:v>
                </c:pt>
                <c:pt idx="542">
                  <c:v>64.911308868462399</c:v>
                </c:pt>
                <c:pt idx="543">
                  <c:v>64.928668885384155</c:v>
                </c:pt>
                <c:pt idx="544">
                  <c:v>64.945931957908783</c:v>
                </c:pt>
                <c:pt idx="545">
                  <c:v>64.963098627407689</c:v>
                </c:pt>
                <c:pt idx="546">
                  <c:v>64.980169432229033</c:v>
                </c:pt>
                <c:pt idx="547">
                  <c:v>64.997144907714642</c:v>
                </c:pt>
                <c:pt idx="548">
                  <c:v>65.014025586216817</c:v>
                </c:pt>
                <c:pt idx="549">
                  <c:v>65.030811997115023</c:v>
                </c:pt>
                <c:pt idx="550">
                  <c:v>65.047504666832481</c:v>
                </c:pt>
                <c:pt idx="551">
                  <c:v>65.064104118852683</c:v>
                </c:pt>
                <c:pt idx="552">
                  <c:v>65.080610873735807</c:v>
                </c:pt>
                <c:pt idx="553">
                  <c:v>65.097025449135032</c:v>
                </c:pt>
                <c:pt idx="554">
                  <c:v>65.11334835981279</c:v>
                </c:pt>
                <c:pt idx="555">
                  <c:v>65.129580117656914</c:v>
                </c:pt>
                <c:pt idx="556">
                  <c:v>65.145721231696626</c:v>
                </c:pt>
                <c:pt idx="557">
                  <c:v>65.16177220811862</c:v>
                </c:pt>
                <c:pt idx="558">
                  <c:v>65.177733550282809</c:v>
                </c:pt>
                <c:pt idx="559">
                  <c:v>65.193605758738201</c:v>
                </c:pt>
                <c:pt idx="560">
                  <c:v>65.20938933123854</c:v>
                </c:pt>
                <c:pt idx="561">
                  <c:v>65.225084762757987</c:v>
                </c:pt>
                <c:pt idx="562">
                  <c:v>65.240692545506533</c:v>
                </c:pt>
                <c:pt idx="563">
                  <c:v>65.256213168945521</c:v>
                </c:pt>
                <c:pt idx="564">
                  <c:v>65.271647119802992</c:v>
                </c:pt>
                <c:pt idx="565">
                  <c:v>65.286994882088891</c:v>
                </c:pt>
                <c:pt idx="566">
                  <c:v>65.302256937110315</c:v>
                </c:pt>
                <c:pt idx="567">
                  <c:v>65.317433763486562</c:v>
                </c:pt>
                <c:pt idx="568">
                  <c:v>65.332525837164141</c:v>
                </c:pt>
                <c:pt idx="569">
                  <c:v>65.347533631431716</c:v>
                </c:pt>
                <c:pt idx="570">
                  <c:v>65.362457616934975</c:v>
                </c:pt>
                <c:pt idx="571">
                  <c:v>65.37729826169128</c:v>
                </c:pt>
                <c:pt idx="572">
                  <c:v>65.392056031104502</c:v>
                </c:pt>
                <c:pt idx="573">
                  <c:v>65.406731387979491</c:v>
                </c:pt>
                <c:pt idx="574">
                  <c:v>65.421324792536637</c:v>
                </c:pt>
                <c:pt idx="575">
                  <c:v>65.4358367024263</c:v>
                </c:pt>
                <c:pt idx="576">
                  <c:v>65.450267572743172</c:v>
                </c:pt>
                <c:pt idx="577">
                  <c:v>65.464617856040519</c:v>
                </c:pt>
                <c:pt idx="578">
                  <c:v>65.478888002344419</c:v>
                </c:pt>
                <c:pt idx="579">
                  <c:v>65.493078459167805</c:v>
                </c:pt>
                <c:pt idx="580">
                  <c:v>65.507189671524586</c:v>
                </c:pt>
                <c:pt idx="581">
                  <c:v>65.521222081943534</c:v>
                </c:pt>
                <c:pt idx="582">
                  <c:v>65.535176130482171</c:v>
                </c:pt>
                <c:pt idx="583">
                  <c:v>65.54905225474063</c:v>
                </c:pt>
                <c:pt idx="584">
                  <c:v>65.562850889875293</c:v>
                </c:pt>
                <c:pt idx="585">
                  <c:v>65.576572468612483</c:v>
                </c:pt>
                <c:pt idx="586">
                  <c:v>65.590217421262039</c:v>
                </c:pt>
                <c:pt idx="587">
                  <c:v>65.603786175730804</c:v>
                </c:pt>
                <c:pt idx="588">
                  <c:v>65.617279157536018</c:v>
                </c:pt>
                <c:pt idx="589">
                  <c:v>65.6306967898187</c:v>
                </c:pt>
                <c:pt idx="590">
                  <c:v>65.6440394933569</c:v>
                </c:pt>
                <c:pt idx="591">
                  <c:v>65.657307686578875</c:v>
                </c:pt>
                <c:pt idx="592">
                  <c:v>65.670501785576278</c:v>
                </c:pt>
                <c:pt idx="593">
                  <c:v>65.683622204117128</c:v>
                </c:pt>
                <c:pt idx="594">
                  <c:v>65.69666935365882</c:v>
                </c:pt>
                <c:pt idx="595">
                  <c:v>65.709643643361048</c:v>
                </c:pt>
                <c:pt idx="596">
                  <c:v>65.722545480098574</c:v>
                </c:pt>
                <c:pt idx="597">
                  <c:v>65.735375268474087</c:v>
                </c:pt>
                <c:pt idx="598">
                  <c:v>65.748133410830761</c:v>
                </c:pt>
                <c:pt idx="599">
                  <c:v>65.760820307265021</c:v>
                </c:pt>
                <c:pt idx="600">
                  <c:v>65.773436355638964</c:v>
                </c:pt>
                <c:pt idx="601">
                  <c:v>65.785981951592902</c:v>
                </c:pt>
                <c:pt idx="602">
                  <c:v>65.798457488557773</c:v>
                </c:pt>
                <c:pt idx="603">
                  <c:v>65.810863357767403</c:v>
                </c:pt>
                <c:pt idx="604">
                  <c:v>65.823199948270883</c:v>
                </c:pt>
                <c:pt idx="605">
                  <c:v>65.835467646944721</c:v>
                </c:pt>
                <c:pt idx="606">
                  <c:v>65.847666838504921</c:v>
                </c:pt>
                <c:pt idx="607">
                  <c:v>65.859797905519144</c:v>
                </c:pt>
                <c:pt idx="608">
                  <c:v>65.871861228418652</c:v>
                </c:pt>
                <c:pt idx="609">
                  <c:v>65.883857185510237</c:v>
                </c:pt>
                <c:pt idx="610">
                  <c:v>65.895786152988094</c:v>
                </c:pt>
                <c:pt idx="611">
                  <c:v>65.907648504945612</c:v>
                </c:pt>
                <c:pt idx="612">
                  <c:v>65.919444613387128</c:v>
                </c:pt>
                <c:pt idx="613">
                  <c:v>65.931174848239579</c:v>
                </c:pt>
                <c:pt idx="614">
                  <c:v>65.942839577364083</c:v>
                </c:pt>
                <c:pt idx="615">
                  <c:v>65.954439166567496</c:v>
                </c:pt>
                <c:pt idx="616">
                  <c:v>65.965973979613892</c:v>
                </c:pt>
                <c:pt idx="617">
                  <c:v>65.977444378235958</c:v>
                </c:pt>
                <c:pt idx="618">
                  <c:v>65.988850722146324</c:v>
                </c:pt>
                <c:pt idx="619">
                  <c:v>66.000193369048873</c:v>
                </c:pt>
                <c:pt idx="620">
                  <c:v>66.011472674649937</c:v>
                </c:pt>
                <c:pt idx="621">
                  <c:v>66.022688992669487</c:v>
                </c:pt>
                <c:pt idx="622">
                  <c:v>66.033842674852153</c:v>
                </c:pt>
                <c:pt idx="623">
                  <c:v>66.044934070978329</c:v>
                </c:pt>
                <c:pt idx="624">
                  <c:v>66.055963528875097</c:v>
                </c:pt>
                <c:pt idx="625">
                  <c:v>66.066931394427186</c:v>
                </c:pt>
                <c:pt idx="626">
                  <c:v>66.07783801158773</c:v>
                </c:pt>
                <c:pt idx="627">
                  <c:v>66.088683722389149</c:v>
                </c:pt>
                <c:pt idx="628">
                  <c:v>66.099468866953828</c:v>
                </c:pt>
                <c:pt idx="629">
                  <c:v>66.110193783504783</c:v>
                </c:pt>
                <c:pt idx="630">
                  <c:v>66.120858808376269</c:v>
                </c:pt>
                <c:pt idx="631">
                  <c:v>66.131464276024332</c:v>
                </c:pt>
                <c:pt idx="632">
                  <c:v>66.142010519037314</c:v>
                </c:pt>
                <c:pt idx="633">
                  <c:v>66.152497868146284</c:v>
                </c:pt>
                <c:pt idx="634">
                  <c:v>66.162926652235342</c:v>
                </c:pt>
                <c:pt idx="635">
                  <c:v>66.173297198352017</c:v>
                </c:pt>
                <c:pt idx="636">
                  <c:v>66.18360983171749</c:v>
                </c:pt>
                <c:pt idx="637">
                  <c:v>66.193864875736779</c:v>
                </c:pt>
                <c:pt idx="638">
                  <c:v>66.204062652008915</c:v>
                </c:pt>
                <c:pt idx="639">
                  <c:v>66.214203480337005</c:v>
                </c:pt>
                <c:pt idx="640">
                  <c:v>66.224287678738236</c:v>
                </c:pt>
                <c:pt idx="641">
                  <c:v>66.234315563453904</c:v>
                </c:pt>
                <c:pt idx="642">
                  <c:v>66.244287448959298</c:v>
                </c:pt>
                <c:pt idx="643">
                  <c:v>66.254203647973569</c:v>
                </c:pt>
                <c:pt idx="644">
                  <c:v>66.264064471469524</c:v>
                </c:pt>
                <c:pt idx="645">
                  <c:v>66.273870228683393</c:v>
                </c:pt>
                <c:pt idx="646">
                  <c:v>66.283621227124542</c:v>
                </c:pt>
                <c:pt idx="647">
                  <c:v>66.293317772585056</c:v>
                </c:pt>
                <c:pt idx="648">
                  <c:v>66.302960169149415</c:v>
                </c:pt>
                <c:pt idx="649">
                  <c:v>66.31254871920396</c:v>
                </c:pt>
                <c:pt idx="650">
                  <c:v>66.322083723446411</c:v>
                </c:pt>
                <c:pt idx="651">
                  <c:v>66.331565480895279</c:v>
                </c:pt>
                <c:pt idx="652">
                  <c:v>66.340994288899239</c:v>
                </c:pt>
                <c:pt idx="653">
                  <c:v>66.350370443146502</c:v>
                </c:pt>
                <c:pt idx="654">
                  <c:v>66.359694237674049</c:v>
                </c:pt>
                <c:pt idx="655">
                  <c:v>66.368965964876793</c:v>
                </c:pt>
                <c:pt idx="656">
                  <c:v>66.378185915516909</c:v>
                </c:pt>
                <c:pt idx="657">
                  <c:v>66.387354378732766</c:v>
                </c:pt>
                <c:pt idx="658">
                  <c:v>66.396471642048141</c:v>
                </c:pt>
                <c:pt idx="659">
                  <c:v>66.405537991381166</c:v>
                </c:pt>
                <c:pt idx="660">
                  <c:v>66.414553711053273</c:v>
                </c:pt>
                <c:pt idx="661">
                  <c:v>66.423519083798197</c:v>
                </c:pt>
                <c:pt idx="662">
                  <c:v>66.432434390770752</c:v>
                </c:pt>
                <c:pt idx="663">
                  <c:v>66.441299911555689</c:v>
                </c:pt>
                <c:pt idx="664">
                  <c:v>66.450115924176473</c:v>
                </c:pt>
                <c:pt idx="665">
                  <c:v>66.458882705103974</c:v>
                </c:pt>
                <c:pt idx="666">
                  <c:v>66.467600529265169</c:v>
                </c:pt>
                <c:pt idx="667">
                  <c:v>66.476269670051735</c:v>
                </c:pt>
                <c:pt idx="668">
                  <c:v>66.484890399328648</c:v>
                </c:pt>
                <c:pt idx="669">
                  <c:v>66.493462987442669</c:v>
                </c:pt>
                <c:pt idx="670">
                  <c:v>66.501987703230881</c:v>
                </c:pt>
                <c:pt idx="671">
                  <c:v>66.510464814029035</c:v>
                </c:pt>
                <c:pt idx="672">
                  <c:v>66.518894585680073</c:v>
                </c:pt>
                <c:pt idx="673">
                  <c:v>66.527277282542272</c:v>
                </c:pt>
                <c:pt idx="674">
                  <c:v>66.535613167497729</c:v>
                </c:pt>
                <c:pt idx="675">
                  <c:v>66.54390250196046</c:v>
                </c:pt>
                <c:pt idx="676">
                  <c:v>66.552145545884684</c:v>
                </c:pt>
                <c:pt idx="677">
                  <c:v>66.560342557772927</c:v>
                </c:pt>
                <c:pt idx="678">
                  <c:v>66.568493794684159</c:v>
                </c:pt>
                <c:pt idx="679">
                  <c:v>66.576599512241842</c:v>
                </c:pt>
                <c:pt idx="680">
                  <c:v>66.584659964641929</c:v>
                </c:pt>
                <c:pt idx="681">
                  <c:v>66.600646083663534</c:v>
                </c:pt>
                <c:pt idx="682">
                  <c:v>66.608572251611051</c:v>
                </c:pt>
                <c:pt idx="683">
                  <c:v>66.616454157068716</c:v>
                </c:pt>
                <c:pt idx="684">
                  <c:v>66.624292047213714</c:v>
                </c:pt>
                <c:pt idx="685">
                  <c:v>66.632086167842928</c:v>
                </c:pt>
                <c:pt idx="686">
                  <c:v>66.639836763380629</c:v>
                </c:pt>
                <c:pt idx="687">
                  <c:v>66.647544076886106</c:v>
                </c:pt>
                <c:pt idx="688">
                  <c:v>66.655208350061358</c:v>
                </c:pt>
                <c:pt idx="689">
                  <c:v>66.662829823258633</c:v>
                </c:pt>
                <c:pt idx="690">
                  <c:v>66.670408735487939</c:v>
                </c:pt>
                <c:pt idx="691">
                  <c:v>66.67794532442457</c:v>
                </c:pt>
                <c:pt idx="692">
                  <c:v>66.685439826416584</c:v>
                </c:pt>
                <c:pt idx="693">
                  <c:v>66.69289247649219</c:v>
                </c:pt>
                <c:pt idx="694">
                  <c:v>66.700303508367099</c:v>
                </c:pt>
                <c:pt idx="695">
                  <c:v>66.707673154451882</c:v>
                </c:pt>
                <c:pt idx="696">
                  <c:v>66.715001645859218</c:v>
                </c:pt>
                <c:pt idx="697">
                  <c:v>66.722289212411241</c:v>
                </c:pt>
                <c:pt idx="698">
                  <c:v>66.729536082646604</c:v>
                </c:pt>
                <c:pt idx="699">
                  <c:v>66.736742483827754</c:v>
                </c:pt>
                <c:pt idx="700">
                  <c:v>66.743908641948025</c:v>
                </c:pt>
                <c:pt idx="701">
                  <c:v>66.751034781738738</c:v>
                </c:pt>
                <c:pt idx="702">
                  <c:v>66.758121126676201</c:v>
                </c:pt>
                <c:pt idx="703">
                  <c:v>66.765167898988778</c:v>
                </c:pt>
                <c:pt idx="704">
                  <c:v>66.772175319663845</c:v>
                </c:pt>
                <c:pt idx="705">
                  <c:v>66.77914360845466</c:v>
                </c:pt>
                <c:pt idx="706">
                  <c:v>66.786072983887351</c:v>
                </c:pt>
                <c:pt idx="707">
                  <c:v>66.792963663267685</c:v>
                </c:pt>
                <c:pt idx="708">
                  <c:v>66.799815862687922</c:v>
                </c:pt>
                <c:pt idx="709">
                  <c:v>66.806629797033636</c:v>
                </c:pt>
                <c:pt idx="710">
                  <c:v>66.813405679990339</c:v>
                </c:pt>
                <c:pt idx="711">
                  <c:v>66.820143724050283</c:v>
                </c:pt>
                <c:pt idx="712">
                  <c:v>66.826844140519071</c:v>
                </c:pt>
                <c:pt idx="713">
                  <c:v>66.833507139522325</c:v>
                </c:pt>
                <c:pt idx="714">
                  <c:v>66.840132930012246</c:v>
                </c:pt>
                <c:pt idx="715">
                  <c:v>66.846721719774138</c:v>
                </c:pt>
                <c:pt idx="716">
                  <c:v>66.853273715433019</c:v>
                </c:pt>
                <c:pt idx="717">
                  <c:v>66.85978912246</c:v>
                </c:pt>
                <c:pt idx="718">
                  <c:v>66.866268145178779</c:v>
                </c:pt>
                <c:pt idx="719">
                  <c:v>66.87271098677202</c:v>
                </c:pt>
                <c:pt idx="720">
                  <c:v>66.879117849287809</c:v>
                </c:pt>
                <c:pt idx="721">
                  <c:v>66.885488933645831</c:v>
                </c:pt>
                <c:pt idx="722">
                  <c:v>66.891824439643841</c:v>
                </c:pt>
                <c:pt idx="723">
                  <c:v>66.898124565963812</c:v>
                </c:pt>
                <c:pt idx="724">
                  <c:v>66.904389510178234</c:v>
                </c:pt>
                <c:pt idx="725">
                  <c:v>66.910619468756266</c:v>
                </c:pt>
                <c:pt idx="726">
                  <c:v>66.916814637069933</c:v>
                </c:pt>
                <c:pt idx="727">
                  <c:v>66.922975209400192</c:v>
                </c:pt>
                <c:pt idx="728">
                  <c:v>66.929101378943116</c:v>
                </c:pt>
                <c:pt idx="729">
                  <c:v>66.935193337815875</c:v>
                </c:pt>
                <c:pt idx="730">
                  <c:v>66.941251277062804</c:v>
                </c:pt>
                <c:pt idx="731">
                  <c:v>66.947275386661389</c:v>
                </c:pt>
                <c:pt idx="732">
                  <c:v>66.953265855528173</c:v>
                </c:pt>
                <c:pt idx="733">
                  <c:v>66.959222871524759</c:v>
                </c:pt>
                <c:pt idx="734">
                  <c:v>66.965146621463674</c:v>
                </c:pt>
                <c:pt idx="735">
                  <c:v>66.971037291114172</c:v>
                </c:pt>
                <c:pt idx="736">
                  <c:v>66.976895065208168</c:v>
                </c:pt>
                <c:pt idx="737">
                  <c:v>66.982720127445916</c:v>
                </c:pt>
                <c:pt idx="738">
                  <c:v>66.98851266050184</c:v>
                </c:pt>
                <c:pt idx="739">
                  <c:v>66.994272846030285</c:v>
                </c:pt>
                <c:pt idx="740">
                  <c:v>67.000000864671108</c:v>
                </c:pt>
                <c:pt idx="741">
                  <c:v>67.005696896055454</c:v>
                </c:pt>
                <c:pt idx="742">
                  <c:v>67.011361118811323</c:v>
                </c:pt>
                <c:pt idx="743">
                  <c:v>67.016993710569224</c:v>
                </c:pt>
                <c:pt idx="744">
                  <c:v>67.022594847967696</c:v>
                </c:pt>
                <c:pt idx="745">
                  <c:v>67.028164706658842</c:v>
                </c:pt>
                <c:pt idx="746">
                  <c:v>67.03370346131392</c:v>
                </c:pt>
                <c:pt idx="747">
                  <c:v>67.03921128562871</c:v>
                </c:pt>
                <c:pt idx="748">
                  <c:v>67.044688352329032</c:v>
                </c:pt>
                <c:pt idx="749">
                  <c:v>67.050134833176159</c:v>
                </c:pt>
                <c:pt idx="750">
                  <c:v>67.055550898972172</c:v>
                </c:pt>
                <c:pt idx="751">
                  <c:v>67.060936719565319</c:v>
                </c:pt>
                <c:pt idx="752">
                  <c:v>67.066292463855405</c:v>
                </c:pt>
                <c:pt idx="753">
                  <c:v>67.071618299798999</c:v>
                </c:pt>
                <c:pt idx="754">
                  <c:v>67.076914394414743</c:v>
                </c:pt>
                <c:pt idx="755">
                  <c:v>67.082180913788605</c:v>
                </c:pt>
                <c:pt idx="756">
                  <c:v>67.087418023079067</c:v>
                </c:pt>
                <c:pt idx="757">
                  <c:v>67.092625886522313</c:v>
                </c:pt>
                <c:pt idx="758">
                  <c:v>67.097804667437359</c:v>
                </c:pt>
                <c:pt idx="759">
                  <c:v>67.102954528231194</c:v>
                </c:pt>
                <c:pt idx="760">
                  <c:v>67.10807563040386</c:v>
                </c:pt>
                <c:pt idx="761">
                  <c:v>67.11316813455359</c:v>
                </c:pt>
                <c:pt idx="762">
                  <c:v>67.118232200381684</c:v>
                </c:pt>
                <c:pt idx="763">
                  <c:v>67.123267986697684</c:v>
                </c:pt>
                <c:pt idx="764">
                  <c:v>67.128275651424246</c:v>
                </c:pt>
                <c:pt idx="765">
                  <c:v>67.133255351602159</c:v>
                </c:pt>
                <c:pt idx="766">
                  <c:v>67.138207243395229</c:v>
                </c:pt>
                <c:pt idx="767">
                  <c:v>67.143131482095185</c:v>
                </c:pt>
                <c:pt idx="768">
                  <c:v>67.14802822212657</c:v>
                </c:pt>
                <c:pt idx="769">
                  <c:v>67.152897617051508</c:v>
                </c:pt>
                <c:pt idx="770">
                  <c:v>67.157739819574687</c:v>
                </c:pt>
                <c:pt idx="771">
                  <c:v>67.162554981547927</c:v>
                </c:pt>
                <c:pt idx="772">
                  <c:v>67.167343253975105</c:v>
                </c:pt>
                <c:pt idx="773">
                  <c:v>67.172104787016863</c:v>
                </c:pt>
                <c:pt idx="774">
                  <c:v>67.176839729995251</c:v>
                </c:pt>
                <c:pt idx="775">
                  <c:v>67.18154823139848</c:v>
                </c:pt>
                <c:pt idx="776">
                  <c:v>67.186230438885516</c:v>
                </c:pt>
                <c:pt idx="777">
                  <c:v>67.190886499290798</c:v>
                </c:pt>
                <c:pt idx="778">
                  <c:v>67.195516558628739</c:v>
                </c:pt>
                <c:pt idx="779">
                  <c:v>67.200120762098393</c:v>
                </c:pt>
                <c:pt idx="780">
                  <c:v>67.204699254087942</c:v>
                </c:pt>
                <c:pt idx="781">
                  <c:v>67.209252178179298</c:v>
                </c:pt>
                <c:pt idx="782">
                  <c:v>67.213779677152516</c:v>
                </c:pt>
                <c:pt idx="783">
                  <c:v>67.218281892990319</c:v>
                </c:pt>
                <c:pt idx="784">
                  <c:v>67.222758966882608</c:v>
                </c:pt>
                <c:pt idx="785">
                  <c:v>67.227211039230738</c:v>
                </c:pt>
                <c:pt idx="786">
                  <c:v>67.231638249652093</c:v>
                </c:pt>
                <c:pt idx="787">
                  <c:v>67.23604073698435</c:v>
                </c:pt>
                <c:pt idx="788">
                  <c:v>67.240418639289871</c:v>
                </c:pt>
                <c:pt idx="789">
                  <c:v>67.244772093860036</c:v>
                </c:pt>
                <c:pt idx="790">
                  <c:v>67.24910123721952</c:v>
                </c:pt>
                <c:pt idx="791">
                  <c:v>67.253406205130631</c:v>
                </c:pt>
                <c:pt idx="792">
                  <c:v>67.257687132597511</c:v>
                </c:pt>
                <c:pt idx="793">
                  <c:v>67.261944153870388</c:v>
                </c:pt>
                <c:pt idx="794">
                  <c:v>67.266177402449813</c:v>
                </c:pt>
                <c:pt idx="795">
                  <c:v>67.27038701109079</c:v>
                </c:pt>
                <c:pt idx="796">
                  <c:v>67.274573111807001</c:v>
                </c:pt>
                <c:pt idx="797">
                  <c:v>67.278735835874912</c:v>
                </c:pt>
                <c:pt idx="798">
                  <c:v>67.282875313837891</c:v>
                </c:pt>
                <c:pt idx="799">
                  <c:v>67.286991675510293</c:v>
                </c:pt>
                <c:pt idx="800">
                  <c:v>67.291085049981575</c:v>
                </c:pt>
                <c:pt idx="801">
                  <c:v>67.295155565620277</c:v>
                </c:pt>
                <c:pt idx="802">
                  <c:v>67.299203350078116</c:v>
                </c:pt>
                <c:pt idx="803">
                  <c:v>67.303228530293936</c:v>
                </c:pt>
                <c:pt idx="804">
                  <c:v>67.307231232497728</c:v>
                </c:pt>
                <c:pt idx="805">
                  <c:v>67.311211582214568</c:v>
                </c:pt>
                <c:pt idx="806">
                  <c:v>67.315169704268527</c:v>
                </c:pt>
                <c:pt idx="807">
                  <c:v>67.319105722786645</c:v>
                </c:pt>
                <c:pt idx="808">
                  <c:v>67.323019761202801</c:v>
                </c:pt>
                <c:pt idx="809">
                  <c:v>67.326911942261532</c:v>
                </c:pt>
                <c:pt idx="810">
                  <c:v>67.330782388021973</c:v>
                </c:pt>
                <c:pt idx="811">
                  <c:v>67.334631219861635</c:v>
                </c:pt>
                <c:pt idx="812">
                  <c:v>67.33845855848017</c:v>
                </c:pt>
                <c:pt idx="813">
                  <c:v>67.342264523903239</c:v>
                </c:pt>
                <c:pt idx="814">
                  <c:v>67.346049235486248</c:v>
                </c:pt>
                <c:pt idx="815">
                  <c:v>67.349812811918042</c:v>
                </c:pt>
                <c:pt idx="816">
                  <c:v>67.353555371224687</c:v>
                </c:pt>
                <c:pt idx="817">
                  <c:v>67.357277030773162</c:v>
                </c:pt>
                <c:pt idx="818">
                  <c:v>67.360977907275014</c:v>
                </c:pt>
                <c:pt idx="819">
                  <c:v>67.364658116790025</c:v>
                </c:pt>
                <c:pt idx="820">
                  <c:v>67.36831777472986</c:v>
                </c:pt>
                <c:pt idx="821">
                  <c:v>67.371956995861709</c:v>
                </c:pt>
                <c:pt idx="822">
                  <c:v>67.375575894311851</c:v>
                </c:pt>
                <c:pt idx="823">
                  <c:v>67.37917458356921</c:v>
                </c:pt>
                <c:pt idx="824">
                  <c:v>67.38275317648899</c:v>
                </c:pt>
                <c:pt idx="825">
                  <c:v>67.386311785296172</c:v>
                </c:pt>
                <c:pt idx="826">
                  <c:v>67.389850521588997</c:v>
                </c:pt>
                <c:pt idx="827">
                  <c:v>67.39336949634253</c:v>
                </c:pt>
                <c:pt idx="828">
                  <c:v>67.396868819912129</c:v>
                </c:pt>
                <c:pt idx="829">
                  <c:v>67.400348602036843</c:v>
                </c:pt>
                <c:pt idx="830">
                  <c:v>67.403808951842947</c:v>
                </c:pt>
                <c:pt idx="831">
                  <c:v>67.407249977847272</c:v>
                </c:pt>
                <c:pt idx="832">
                  <c:v>67.41067178796068</c:v>
                </c:pt>
                <c:pt idx="833">
                  <c:v>67.414074489491426</c:v>
                </c:pt>
                <c:pt idx="834">
                  <c:v>67.417458189148505</c:v>
                </c:pt>
                <c:pt idx="835">
                  <c:v>67.420822993045007</c:v>
                </c:pt>
                <c:pt idx="836">
                  <c:v>67.424169006701476</c:v>
                </c:pt>
                <c:pt idx="837">
                  <c:v>67.427496335049156</c:v>
                </c:pt>
                <c:pt idx="838">
                  <c:v>67.430805082433352</c:v>
                </c:pt>
                <c:pt idx="839">
                  <c:v>67.434095352616637</c:v>
                </c:pt>
                <c:pt idx="840">
                  <c:v>67.437367248782181</c:v>
                </c:pt>
                <c:pt idx="841">
                  <c:v>67.440620873536886</c:v>
                </c:pt>
                <c:pt idx="842">
                  <c:v>67.443856328914706</c:v>
                </c:pt>
                <c:pt idx="843">
                  <c:v>67.447073716379776</c:v>
                </c:pt>
                <c:pt idx="844">
                  <c:v>67.450273136829637</c:v>
                </c:pt>
                <c:pt idx="845">
                  <c:v>67.453454690598392</c:v>
                </c:pt>
                <c:pt idx="846">
                  <c:v>67.456618477459799</c:v>
                </c:pt>
                <c:pt idx="847">
                  <c:v>67.459764596630492</c:v>
                </c:pt>
                <c:pt idx="848">
                  <c:v>67.462893146773027</c:v>
                </c:pt>
                <c:pt idx="849">
                  <c:v>67.466004225998972</c:v>
                </c:pt>
                <c:pt idx="850">
                  <c:v>67.469097931872057</c:v>
                </c:pt>
                <c:pt idx="851">
                  <c:v>67.472174361411135</c:v>
                </c:pt>
                <c:pt idx="852">
                  <c:v>67.475233611093287</c:v>
                </c:pt>
                <c:pt idx="853">
                  <c:v>67.478275776856833</c:v>
                </c:pt>
                <c:pt idx="854">
                  <c:v>67.481300954104356</c:v>
                </c:pt>
                <c:pt idx="855">
                  <c:v>67.484309237705645</c:v>
                </c:pt>
                <c:pt idx="856">
                  <c:v>67.487300722000725</c:v>
                </c:pt>
                <c:pt idx="857">
                  <c:v>67.490275500802781</c:v>
                </c:pt>
                <c:pt idx="858">
                  <c:v>67.493233667401142</c:v>
                </c:pt>
                <c:pt idx="859">
                  <c:v>67.496175314564141</c:v>
                </c:pt>
                <c:pt idx="860">
                  <c:v>67.499100534542066</c:v>
                </c:pt>
                <c:pt idx="861">
                  <c:v>67.502009419070077</c:v>
                </c:pt>
                <c:pt idx="862">
                  <c:v>67.50490205937102</c:v>
                </c:pt>
                <c:pt idx="863">
                  <c:v>67.50777854615832</c:v>
                </c:pt>
                <c:pt idx="864">
                  <c:v>67.510638969638848</c:v>
                </c:pt>
                <c:pt idx="865">
                  <c:v>67.513483419515723</c:v>
                </c:pt>
                <c:pt idx="866">
                  <c:v>67.51631198499112</c:v>
                </c:pt>
                <c:pt idx="867">
                  <c:v>67.519124754769095</c:v>
                </c:pt>
                <c:pt idx="868">
                  <c:v>67.521921817058328</c:v>
                </c:pt>
                <c:pt idx="869">
                  <c:v>67.52470325957492</c:v>
                </c:pt>
                <c:pt idx="870">
                  <c:v>67.527469169545142</c:v>
                </c:pt>
                <c:pt idx="871">
                  <c:v>67.530219633708157</c:v>
                </c:pt>
                <c:pt idx="872">
                  <c:v>67.532954738318736</c:v>
                </c:pt>
                <c:pt idx="873">
                  <c:v>67.535674569150018</c:v>
                </c:pt>
                <c:pt idx="874">
                  <c:v>67.538379211496078</c:v>
                </c:pt>
                <c:pt idx="875">
                  <c:v>67.541068750174745</c:v>
                </c:pt>
                <c:pt idx="876">
                  <c:v>67.543743269530154</c:v>
                </c:pt>
                <c:pt idx="877">
                  <c:v>67.546402853435481</c:v>
                </c:pt>
                <c:pt idx="878">
                  <c:v>67.549047585295469</c:v>
                </c:pt>
                <c:pt idx="879">
                  <c:v>67.551677548049142</c:v>
                </c:pt>
                <c:pt idx="880">
                  <c:v>67.554292824172336</c:v>
                </c:pt>
                <c:pt idx="881">
                  <c:v>67.556893495680328</c:v>
                </c:pt>
                <c:pt idx="882">
                  <c:v>67.559479644130391</c:v>
                </c:pt>
                <c:pt idx="883">
                  <c:v>67.562051350624358</c:v>
                </c:pt>
                <c:pt idx="884">
                  <c:v>67.564608695811145</c:v>
                </c:pt>
                <c:pt idx="885">
                  <c:v>67.567151759889313</c:v>
                </c:pt>
                <c:pt idx="886">
                  <c:v>67.569680622609553</c:v>
                </c:pt>
                <c:pt idx="887">
                  <c:v>67.572195363277217</c:v>
                </c:pt>
                <c:pt idx="888">
                  <c:v>67.574696060754775</c:v>
                </c:pt>
                <c:pt idx="889">
                  <c:v>67.577182793464317</c:v>
                </c:pt>
                <c:pt idx="890">
                  <c:v>67.579655639389955</c:v>
                </c:pt>
                <c:pt idx="891">
                  <c:v>67.582114676080352</c:v>
                </c:pt>
                <c:pt idx="892">
                  <c:v>67.584559980651122</c:v>
                </c:pt>
                <c:pt idx="893">
                  <c:v>67.586991629787178</c:v>
                </c:pt>
                <c:pt idx="894">
                  <c:v>67.589409699745275</c:v>
                </c:pt>
                <c:pt idx="895">
                  <c:v>67.591814266356252</c:v>
                </c:pt>
                <c:pt idx="896">
                  <c:v>67.594205405027537</c:v>
                </c:pt>
                <c:pt idx="897">
                  <c:v>67.596583190745434</c:v>
                </c:pt>
                <c:pt idx="898">
                  <c:v>67.598947698077495</c:v>
                </c:pt>
                <c:pt idx="899">
                  <c:v>67.601299001174837</c:v>
                </c:pt>
                <c:pt idx="900">
                  <c:v>67.603637173774572</c:v>
                </c:pt>
                <c:pt idx="901">
                  <c:v>67.605962289201926</c:v>
                </c:pt>
                <c:pt idx="902">
                  <c:v>67.608274420372766</c:v>
                </c:pt>
                <c:pt idx="903">
                  <c:v>67.61057363979566</c:v>
                </c:pt>
                <c:pt idx="904">
                  <c:v>67.612860019574356</c:v>
                </c:pt>
                <c:pt idx="905">
                  <c:v>67.615133631409904</c:v>
                </c:pt>
                <c:pt idx="906">
                  <c:v>67.617394546602938</c:v>
                </c:pt>
                <c:pt idx="907">
                  <c:v>67.619642836055974</c:v>
                </c:pt>
                <c:pt idx="908">
                  <c:v>67.621878570275527</c:v>
                </c:pt>
                <c:pt idx="909">
                  <c:v>67.624101819374417</c:v>
                </c:pt>
                <c:pt idx="910">
                  <c:v>67.626312653073924</c:v>
                </c:pt>
                <c:pt idx="911">
                  <c:v>67.628511140705953</c:v>
                </c:pt>
                <c:pt idx="912">
                  <c:v>67.630697351215289</c:v>
                </c:pt>
                <c:pt idx="913">
                  <c:v>67.632871353161647</c:v>
                </c:pt>
                <c:pt idx="914">
                  <c:v>67.635033214721901</c:v>
                </c:pt>
                <c:pt idx="915">
                  <c:v>67.637183003692229</c:v>
                </c:pt>
                <c:pt idx="916">
                  <c:v>67.639320787490178</c:v>
                </c:pt>
                <c:pt idx="917">
                  <c:v>67.641446633156832</c:v>
                </c:pt>
                <c:pt idx="918">
                  <c:v>67.643560607358864</c:v>
                </c:pt>
                <c:pt idx="919">
                  <c:v>67.645662776390708</c:v>
                </c:pt>
                <c:pt idx="920">
                  <c:v>67.647753206176532</c:v>
                </c:pt>
                <c:pt idx="921">
                  <c:v>67.649831962272387</c:v>
                </c:pt>
                <c:pt idx="922">
                  <c:v>67.651899109868253</c:v>
                </c:pt>
                <c:pt idx="923">
                  <c:v>67.653954713790043</c:v>
                </c:pt>
                <c:pt idx="924">
                  <c:v>67.655998838501645</c:v>
                </c:pt>
                <c:pt idx="925">
                  <c:v>67.658031548107004</c:v>
                </c:pt>
                <c:pt idx="926">
                  <c:v>67.660052906352021</c:v>
                </c:pt>
                <c:pt idx="927">
                  <c:v>67.6620629766267</c:v>
                </c:pt>
                <c:pt idx="928">
                  <c:v>67.664061821966996</c:v>
                </c:pt>
                <c:pt idx="929">
                  <c:v>67.666049505056861</c:v>
                </c:pt>
                <c:pt idx="930">
                  <c:v>67.668026088230192</c:v>
                </c:pt>
                <c:pt idx="931">
                  <c:v>67.669991633472804</c:v>
                </c:pt>
                <c:pt idx="932">
                  <c:v>67.671946202424351</c:v>
                </c:pt>
                <c:pt idx="933">
                  <c:v>67.673889856380271</c:v>
                </c:pt>
                <c:pt idx="934">
                  <c:v>67.675822656293747</c:v>
                </c:pt>
                <c:pt idx="935">
                  <c:v>67.677744662777499</c:v>
                </c:pt>
                <c:pt idx="936">
                  <c:v>67.679655936105846</c:v>
                </c:pt>
                <c:pt idx="937">
                  <c:v>67.681556536216434</c:v>
                </c:pt>
                <c:pt idx="938">
                  <c:v>67.683446522712273</c:v>
                </c:pt>
                <c:pt idx="939">
                  <c:v>67.685325954863487</c:v>
                </c:pt>
                <c:pt idx="940">
                  <c:v>67.687194891609209</c:v>
                </c:pt>
                <c:pt idx="941">
                  <c:v>67.689053391559455</c:v>
                </c:pt>
                <c:pt idx="942">
                  <c:v>67.690901512996945</c:v>
                </c:pt>
                <c:pt idx="943">
                  <c:v>67.692739313878917</c:v>
                </c:pt>
                <c:pt idx="944">
                  <c:v>67.694566851838943</c:v>
                </c:pt>
                <c:pt idx="945">
                  <c:v>67.696384184188759</c:v>
                </c:pt>
                <c:pt idx="946">
                  <c:v>67.698191367920089</c:v>
                </c:pt>
                <c:pt idx="947">
                  <c:v>67.699988459706333</c:v>
                </c:pt>
                <c:pt idx="948">
                  <c:v>67.701775515904458</c:v>
                </c:pt>
                <c:pt idx="949">
                  <c:v>67.703552592556676</c:v>
                </c:pt>
                <c:pt idx="950">
                  <c:v>67.705319745392259</c:v>
                </c:pt>
                <c:pt idx="951">
                  <c:v>67.707077029829264</c:v>
                </c:pt>
                <c:pt idx="952">
                  <c:v>67.708824500976291</c:v>
                </c:pt>
                <c:pt idx="953">
                  <c:v>67.710562213634162</c:v>
                </c:pt>
                <c:pt idx="954">
                  <c:v>67.712290222297696</c:v>
                </c:pt>
                <c:pt idx="955">
                  <c:v>67.714008581157373</c:v>
                </c:pt>
                <c:pt idx="956">
                  <c:v>67.715717344101094</c:v>
                </c:pt>
                <c:pt idx="957">
                  <c:v>67.717416564715776</c:v>
                </c:pt>
                <c:pt idx="958">
                  <c:v>67.719106296289127</c:v>
                </c:pt>
                <c:pt idx="959">
                  <c:v>67.720786591811276</c:v>
                </c:pt>
                <c:pt idx="960">
                  <c:v>67.722457503976429</c:v>
                </c:pt>
                <c:pt idx="961">
                  <c:v>67.724119085184512</c:v>
                </c:pt>
                <c:pt idx="962">
                  <c:v>67.725771387542864</c:v>
                </c:pt>
                <c:pt idx="963">
                  <c:v>67.727414462867813</c:v>
                </c:pt>
                <c:pt idx="964">
                  <c:v>67.729048362686342</c:v>
                </c:pt>
                <c:pt idx="965">
                  <c:v>67.730673138237677</c:v>
                </c:pt>
                <c:pt idx="966">
                  <c:v>67.732288840474908</c:v>
                </c:pt>
                <c:pt idx="967">
                  <c:v>67.733895520066611</c:v>
                </c:pt>
                <c:pt idx="968">
                  <c:v>67.735493227398365</c:v>
                </c:pt>
                <c:pt idx="969">
                  <c:v>67.737082012574419</c:v>
                </c:pt>
                <c:pt idx="970">
                  <c:v>67.738661925419194</c:v>
                </c:pt>
                <c:pt idx="971">
                  <c:v>67.740233015478907</c:v>
                </c:pt>
                <c:pt idx="972">
                  <c:v>67.741795332023045</c:v>
                </c:pt>
                <c:pt idx="973">
                  <c:v>67.743348924046003</c:v>
                </c:pt>
                <c:pt idx="974">
                  <c:v>67.744893840268546</c:v>
                </c:pt>
                <c:pt idx="975">
                  <c:v>67.74643012913937</c:v>
                </c:pt>
                <c:pt idx="976">
                  <c:v>67.747957838836626</c:v>
                </c:pt>
                <c:pt idx="977">
                  <c:v>67.749477017269399</c:v>
                </c:pt>
                <c:pt idx="978">
                  <c:v>67.750987712079279</c:v>
                </c:pt>
                <c:pt idx="979">
                  <c:v>67.752489970641761</c:v>
                </c:pt>
                <c:pt idx="980">
                  <c:v>67.753983840067804</c:v>
                </c:pt>
                <c:pt idx="981">
                  <c:v>67.755469367205265</c:v>
                </c:pt>
                <c:pt idx="982">
                  <c:v>67.756946598640397</c:v>
                </c:pt>
                <c:pt idx="983">
                  <c:v>67.758415580699307</c:v>
                </c:pt>
                <c:pt idx="984">
                  <c:v>67.759876359449393</c:v>
                </c:pt>
                <c:pt idx="985">
                  <c:v>67.761328980700796</c:v>
                </c:pt>
                <c:pt idx="986">
                  <c:v>67.762773490007817</c:v>
                </c:pt>
                <c:pt idx="987">
                  <c:v>67.764209932670425</c:v>
                </c:pt>
                <c:pt idx="988">
                  <c:v>67.765638353735554</c:v>
                </c:pt>
                <c:pt idx="989">
                  <c:v>67.767058797998601</c:v>
                </c:pt>
                <c:pt idx="990">
                  <c:v>67.768471310004827</c:v>
                </c:pt>
                <c:pt idx="991">
                  <c:v>67.769875934050731</c:v>
                </c:pt>
                <c:pt idx="992">
                  <c:v>67.771272714185415</c:v>
                </c:pt>
                <c:pt idx="993">
                  <c:v>67.772661694212033</c:v>
                </c:pt>
                <c:pt idx="994">
                  <c:v>67.774042917689115</c:v>
                </c:pt>
                <c:pt idx="995">
                  <c:v>67.77541642793193</c:v>
                </c:pt>
                <c:pt idx="996">
                  <c:v>67.776782268013889</c:v>
                </c:pt>
                <c:pt idx="997">
                  <c:v>67.778140480767846</c:v>
                </c:pt>
                <c:pt idx="998">
                  <c:v>67.779491108787454</c:v>
                </c:pt>
                <c:pt idx="999">
                  <c:v>67.780834194428522</c:v>
                </c:pt>
                <c:pt idx="1000">
                  <c:v>67.782169779810317</c:v>
                </c:pt>
                <c:pt idx="1001">
                  <c:v>67.783497906816919</c:v>
                </c:pt>
                <c:pt idx="1002">
                  <c:v>67.784818617098509</c:v>
                </c:pt>
                <c:pt idx="1003">
                  <c:v>67.786131952072651</c:v>
                </c:pt>
                <c:pt idx="1004">
                  <c:v>67.787437952925643</c:v>
                </c:pt>
                <c:pt idx="1005">
                  <c:v>67.788736660613779</c:v>
                </c:pt>
                <c:pt idx="1006">
                  <c:v>67.790028115864629</c:v>
                </c:pt>
                <c:pt idx="1007">
                  <c:v>67.791312359178363</c:v>
                </c:pt>
                <c:pt idx="1008">
                  <c:v>67.792589430828926</c:v>
                </c:pt>
                <c:pt idx="1009">
                  <c:v>67.793859370865405</c:v>
                </c:pt>
                <c:pt idx="1010">
                  <c:v>67.795122219113225</c:v>
                </c:pt>
                <c:pt idx="1011">
                  <c:v>67.796378015175407</c:v>
                </c:pt>
                <c:pt idx="1012">
                  <c:v>67.797626798433811</c:v>
                </c:pt>
                <c:pt idx="1013">
                  <c:v>67.798868608050398</c:v>
                </c:pt>
                <c:pt idx="1014">
                  <c:v>67.80010348296841</c:v>
                </c:pt>
                <c:pt idx="1015">
                  <c:v>67.80133146191362</c:v>
                </c:pt>
                <c:pt idx="1016">
                  <c:v>67.802552583395567</c:v>
                </c:pt>
                <c:pt idx="1017">
                  <c:v>67.803766885708697</c:v>
                </c:pt>
                <c:pt idx="1018">
                  <c:v>67.804974406933638</c:v>
                </c:pt>
                <c:pt idx="1019">
                  <c:v>67.806175184938368</c:v>
                </c:pt>
                <c:pt idx="1020">
                  <c:v>67.807369257379364</c:v>
                </c:pt>
                <c:pt idx="1021">
                  <c:v>67.808556661702866</c:v>
                </c:pt>
                <c:pt idx="1022">
                  <c:v>67.809737435145934</c:v>
                </c:pt>
                <c:pt idx="1023">
                  <c:v>67.810911614737734</c:v>
                </c:pt>
                <c:pt idx="1024">
                  <c:v>67.812079237300637</c:v>
                </c:pt>
                <c:pt idx="1025">
                  <c:v>67.813240339451397</c:v>
                </c:pt>
                <c:pt idx="1026">
                  <c:v>67.814394957602232</c:v>
                </c:pt>
                <c:pt idx="1027">
                  <c:v>67.815543127962101</c:v>
                </c:pt>
                <c:pt idx="1028">
                  <c:v>67.816684886537715</c:v>
                </c:pt>
                <c:pt idx="1029">
                  <c:v>67.8178202691347</c:v>
                </c:pt>
                <c:pt idx="1030">
                  <c:v>67.818949311358764</c:v>
                </c:pt>
                <c:pt idx="1031">
                  <c:v>67.820072048616737</c:v>
                </c:pt>
                <c:pt idx="1032">
                  <c:v>67.821188516117786</c:v>
                </c:pt>
                <c:pt idx="1033">
                  <c:v>67.822298748874402</c:v>
                </c:pt>
                <c:pt idx="1034">
                  <c:v>67.823402781703578</c:v>
                </c:pt>
                <c:pt idx="1035">
                  <c:v>67.824500649227872</c:v>
                </c:pt>
                <c:pt idx="1036">
                  <c:v>67.825592385876504</c:v>
                </c:pt>
                <c:pt idx="1037">
                  <c:v>67.826678025886437</c:v>
                </c:pt>
                <c:pt idx="1038">
                  <c:v>67.827757603303411</c:v>
                </c:pt>
                <c:pt idx="1039">
                  <c:v>67.828831151983067</c:v>
                </c:pt>
                <c:pt idx="1040">
                  <c:v>67.829898705591987</c:v>
                </c:pt>
                <c:pt idx="1041">
                  <c:v>67.83096029760874</c:v>
                </c:pt>
                <c:pt idx="1042">
                  <c:v>67.832015961324927</c:v>
                </c:pt>
                <c:pt idx="1043">
                  <c:v>67.833065729846254</c:v>
                </c:pt>
                <c:pt idx="1044">
                  <c:v>67.834109636093544</c:v>
                </c:pt>
                <c:pt idx="1045">
                  <c:v>67.835147712803789</c:v>
                </c:pt>
                <c:pt idx="1046">
                  <c:v>67.836179992531157</c:v>
                </c:pt>
                <c:pt idx="1047">
                  <c:v>67.837206507648034</c:v>
                </c:pt>
                <c:pt idx="1048">
                  <c:v>67.838227290346012</c:v>
                </c:pt>
                <c:pt idx="1049">
                  <c:v>67.839242372636917</c:v>
                </c:pt>
                <c:pt idx="1050">
                  <c:v>67.840251786353804</c:v>
                </c:pt>
                <c:pt idx="1051">
                  <c:v>67.841255563151989</c:v>
                </c:pt>
                <c:pt idx="1052">
                  <c:v>67.842253734509981</c:v>
                </c:pt>
                <c:pt idx="1053">
                  <c:v>67.843246331730526</c:v>
                </c:pt>
                <c:pt idx="1054">
                  <c:v>67.844233385941536</c:v>
                </c:pt>
                <c:pt idx="1055">
                  <c:v>67.845214928097135</c:v>
                </c:pt>
                <c:pt idx="1056">
                  <c:v>67.846190988978549</c:v>
                </c:pt>
                <c:pt idx="1057">
                  <c:v>67.847161599195132</c:v>
                </c:pt>
                <c:pt idx="1058">
                  <c:v>67.848126789185315</c:v>
                </c:pt>
                <c:pt idx="1059">
                  <c:v>67.849086589217507</c:v>
                </c:pt>
                <c:pt idx="1060">
                  <c:v>67.850041029391136</c:v>
                </c:pt>
                <c:pt idx="1061">
                  <c:v>67.850990139637517</c:v>
                </c:pt>
                <c:pt idx="1062">
                  <c:v>67.851933949720816</c:v>
                </c:pt>
                <c:pt idx="1063">
                  <c:v>67.852872489239019</c:v>
                </c:pt>
                <c:pt idx="1064">
                  <c:v>67.853805787624779</c:v>
                </c:pt>
                <c:pt idx="1065">
                  <c:v>67.854733874146433</c:v>
                </c:pt>
                <c:pt idx="1066">
                  <c:v>67.855656777908806</c:v>
                </c:pt>
                <c:pt idx="1067">
                  <c:v>67.856574527854292</c:v>
                </c:pt>
                <c:pt idx="1068">
                  <c:v>67.857487152763568</c:v>
                </c:pt>
                <c:pt idx="1069">
                  <c:v>67.858394681256641</c:v>
                </c:pt>
                <c:pt idx="1070">
                  <c:v>67.859297141793675</c:v>
                </c:pt>
                <c:pt idx="1071">
                  <c:v>67.8601945626759</c:v>
                </c:pt>
                <c:pt idx="1072">
                  <c:v>67.861086972046508</c:v>
                </c:pt>
                <c:pt idx="1073">
                  <c:v>67.861974397891544</c:v>
                </c:pt>
                <c:pt idx="1074">
                  <c:v>67.862856868040751</c:v>
                </c:pt>
                <c:pt idx="1075">
                  <c:v>67.863734410168462</c:v>
                </c:pt>
                <c:pt idx="1076">
                  <c:v>67.864607051794451</c:v>
                </c:pt>
                <c:pt idx="1077">
                  <c:v>67.865474820284874</c:v>
                </c:pt>
                <c:pt idx="1078">
                  <c:v>67.866337742852977</c:v>
                </c:pt>
                <c:pt idx="1079">
                  <c:v>67.867195846560108</c:v>
                </c:pt>
                <c:pt idx="1080">
                  <c:v>67.868049158316467</c:v>
                </c:pt>
                <c:pt idx="1081">
                  <c:v>67.868897704881974</c:v>
                </c:pt>
                <c:pt idx="1082">
                  <c:v>67.869741512867137</c:v>
                </c:pt>
                <c:pt idx="1083">
                  <c:v>67.870580608733817</c:v>
                </c:pt>
                <c:pt idx="1084">
                  <c:v>67.871415018796142</c:v>
                </c:pt>
                <c:pt idx="1085">
                  <c:v>67.872244769221282</c:v>
                </c:pt>
                <c:pt idx="1086">
                  <c:v>67.873069886030265</c:v>
                </c:pt>
                <c:pt idx="1087">
                  <c:v>67.873890395098854</c:v>
                </c:pt>
                <c:pt idx="1088">
                  <c:v>67.874706322158232</c:v>
                </c:pt>
                <c:pt idx="1089">
                  <c:v>67.875517692795981</c:v>
                </c:pt>
                <c:pt idx="1090">
                  <c:v>67.876324532456735</c:v>
                </c:pt>
                <c:pt idx="1091">
                  <c:v>67.877126866443049</c:v>
                </c:pt>
                <c:pt idx="1092">
                  <c:v>67.877924719916194</c:v>
                </c:pt>
                <c:pt idx="1093">
                  <c:v>67.878718117896895</c:v>
                </c:pt>
                <c:pt idx="1094">
                  <c:v>67.879507085266212</c:v>
                </c:pt>
                <c:pt idx="1095">
                  <c:v>67.880291646766196</c:v>
                </c:pt>
                <c:pt idx="1096">
                  <c:v>67.881071827000781</c:v>
                </c:pt>
                <c:pt idx="1097">
                  <c:v>67.88184765043647</c:v>
                </c:pt>
                <c:pt idx="1098">
                  <c:v>67.882619141403168</c:v>
                </c:pt>
                <c:pt idx="1099">
                  <c:v>67.883386324094872</c:v>
                </c:pt>
                <c:pt idx="1100">
                  <c:v>67.884149222570485</c:v>
                </c:pt>
                <c:pt idx="1101">
                  <c:v>67.884907860754609</c:v>
                </c:pt>
                <c:pt idx="1102">
                  <c:v>67.88566226243816</c:v>
                </c:pt>
                <c:pt idx="1103">
                  <c:v>67.88641245127927</c:v>
                </c:pt>
                <c:pt idx="1104">
                  <c:v>67.887158450803881</c:v>
                </c:pt>
                <c:pt idx="1105">
                  <c:v>67.887900284406641</c:v>
                </c:pt>
                <c:pt idx="1106">
                  <c:v>67.888637975351486</c:v>
                </c:pt>
                <c:pt idx="1107">
                  <c:v>67.88937154677248</c:v>
                </c:pt>
                <c:pt idx="1108">
                  <c:v>67.890101021674454</c:v>
                </c:pt>
                <c:pt idx="1109">
                  <c:v>67.890826422933841</c:v>
                </c:pt>
                <c:pt idx="1110">
                  <c:v>67.891547773299266</c:v>
                </c:pt>
                <c:pt idx="1111">
                  <c:v>67.892265095392332</c:v>
                </c:pt>
                <c:pt idx="1112">
                  <c:v>67.892978411708313</c:v>
                </c:pt>
                <c:pt idx="1113">
                  <c:v>67.893687744616884</c:v>
                </c:pt>
                <c:pt idx="1114">
                  <c:v>67.894393116362764</c:v>
                </c:pt>
                <c:pt idx="1115">
                  <c:v>67.895094549066485</c:v>
                </c:pt>
                <c:pt idx="1116">
                  <c:v>67.895792064725043</c:v>
                </c:pt>
                <c:pt idx="1117">
                  <c:v>67.896485685212539</c:v>
                </c:pt>
                <c:pt idx="1118">
                  <c:v>67.897175432281031</c:v>
                </c:pt>
                <c:pt idx="1119">
                  <c:v>67.897861327561003</c:v>
                </c:pt>
                <c:pt idx="1120">
                  <c:v>67.898543392562189</c:v>
                </c:pt>
                <c:pt idx="1121">
                  <c:v>67.899221648674228</c:v>
                </c:pt>
                <c:pt idx="1122">
                  <c:v>67.899896117167245</c:v>
                </c:pt>
                <c:pt idx="1123">
                  <c:v>67.900566819192676</c:v>
                </c:pt>
                <c:pt idx="1124">
                  <c:v>67.901233775783766</c:v>
                </c:pt>
                <c:pt idx="1125">
                  <c:v>67.901897007856334</c:v>
                </c:pt>
                <c:pt idx="1126">
                  <c:v>67.902556536209374</c:v>
                </c:pt>
                <c:pt idx="1127">
                  <c:v>67.903212381525776</c:v>
                </c:pt>
                <c:pt idx="1128">
                  <c:v>67.903864564372896</c:v>
                </c:pt>
                <c:pt idx="1129">
                  <c:v>67.904513105203222</c:v>
                </c:pt>
                <c:pt idx="1130">
                  <c:v>67.905158024355075</c:v>
                </c:pt>
                <c:pt idx="1131">
                  <c:v>67.905799342053157</c:v>
                </c:pt>
                <c:pt idx="1132">
                  <c:v>67.90643707840924</c:v>
                </c:pt>
                <c:pt idx="1133">
                  <c:v>67.907071253422799</c:v>
                </c:pt>
                <c:pt idx="1134">
                  <c:v>67.907701886981613</c:v>
                </c:pt>
                <c:pt idx="1135">
                  <c:v>67.908328998862402</c:v>
                </c:pt>
                <c:pt idx="1136">
                  <c:v>67.90895260873144</c:v>
                </c:pt>
                <c:pt idx="1137">
                  <c:v>67.909572736145179</c:v>
                </c:pt>
                <c:pt idx="1138">
                  <c:v>67.910189400550891</c:v>
                </c:pt>
                <c:pt idx="1139">
                  <c:v>67.910802621287189</c:v>
                </c:pt>
                <c:pt idx="1140">
                  <c:v>67.911412417584756</c:v>
                </c:pt>
                <c:pt idx="1141">
                  <c:v>67.912018808566827</c:v>
                </c:pt>
                <c:pt idx="1142">
                  <c:v>67.912621813249885</c:v>
                </c:pt>
                <c:pt idx="1143">
                  <c:v>67.913221450544214</c:v>
                </c:pt>
                <c:pt idx="1144">
                  <c:v>67.913817739254469</c:v>
                </c:pt>
                <c:pt idx="1145">
                  <c:v>67.914410698080331</c:v>
                </c:pt>
                <c:pt idx="1146">
                  <c:v>67.915000345617045</c:v>
                </c:pt>
                <c:pt idx="1147">
                  <c:v>67.915586700355973</c:v>
                </c:pt>
                <c:pt idx="1148">
                  <c:v>67.91616978068528</c:v>
                </c:pt>
                <c:pt idx="1149">
                  <c:v>67.916749604890398</c:v>
                </c:pt>
                <c:pt idx="1150">
                  <c:v>67.917326191154658</c:v>
                </c:pt>
                <c:pt idx="1151">
                  <c:v>67.917899557559863</c:v>
                </c:pt>
                <c:pt idx="1152">
                  <c:v>67.918469722086812</c:v>
                </c:pt>
                <c:pt idx="1153">
                  <c:v>67.919036702615941</c:v>
                </c:pt>
                <c:pt idx="1154">
                  <c:v>67.919600516927787</c:v>
                </c:pt>
                <c:pt idx="1155">
                  <c:v>67.920161182703609</c:v>
                </c:pt>
                <c:pt idx="1156">
                  <c:v>67.920718717525943</c:v>
                </c:pt>
                <c:pt idx="1157">
                  <c:v>67.92127313887913</c:v>
                </c:pt>
                <c:pt idx="1158">
                  <c:v>67.92182446414985</c:v>
                </c:pt>
                <c:pt idx="1159">
                  <c:v>67.922372710627727</c:v>
                </c:pt>
                <c:pt idx="1160">
                  <c:v>67.922917895505805</c:v>
                </c:pt>
                <c:pt idx="1161">
                  <c:v>67.923460035881121</c:v>
                </c:pt>
                <c:pt idx="1162">
                  <c:v>67.923999148755257</c:v>
                </c:pt>
                <c:pt idx="1163">
                  <c:v>67.92453525103484</c:v>
                </c:pt>
                <c:pt idx="1164">
                  <c:v>67.925068359532062</c:v>
                </c:pt>
                <c:pt idx="1165">
                  <c:v>67.925598490965257</c:v>
                </c:pt>
                <c:pt idx="1166">
                  <c:v>67.926125661959389</c:v>
                </c:pt>
                <c:pt idx="1167">
                  <c:v>67.926649889046601</c:v>
                </c:pt>
                <c:pt idx="1168">
                  <c:v>67.927171188666676</c:v>
                </c:pt>
                <c:pt idx="1169">
                  <c:v>67.927689577167612</c:v>
                </c:pt>
                <c:pt idx="1170">
                  <c:v>67.928205070806129</c:v>
                </c:pt>
                <c:pt idx="1171">
                  <c:v>67.92871768574814</c:v>
                </c:pt>
                <c:pt idx="1172">
                  <c:v>67.929227438069304</c:v>
                </c:pt>
                <c:pt idx="1173">
                  <c:v>67.929734343755484</c:v>
                </c:pt>
                <c:pt idx="1174">
                  <c:v>67.930238418703283</c:v>
                </c:pt>
                <c:pt idx="1175">
                  <c:v>67.930739678720542</c:v>
                </c:pt>
                <c:pt idx="1176">
                  <c:v>67.931238139526798</c:v>
                </c:pt>
                <c:pt idx="1177">
                  <c:v>67.931733816753848</c:v>
                </c:pt>
                <c:pt idx="1178">
                  <c:v>67.932226725946151</c:v>
                </c:pt>
                <c:pt idx="1179">
                  <c:v>67.93271688256138</c:v>
                </c:pt>
                <c:pt idx="1180">
                  <c:v>67.933204301970918</c:v>
                </c:pt>
                <c:pt idx="1181">
                  <c:v>67.93368899946023</c:v>
                </c:pt>
                <c:pt idx="1182">
                  <c:v>67.934170990229504</c:v>
                </c:pt>
                <c:pt idx="1183">
                  <c:v>67.934650289393971</c:v>
                </c:pt>
                <c:pt idx="1184">
                  <c:v>67.935126911984554</c:v>
                </c:pt>
                <c:pt idx="1185">
                  <c:v>67.935600872948115</c:v>
                </c:pt>
                <c:pt idx="1186">
                  <c:v>67.936072187148156</c:v>
                </c:pt>
                <c:pt idx="1187">
                  <c:v>67.936540869365089</c:v>
                </c:pt>
                <c:pt idx="1188">
                  <c:v>67.937006934296861</c:v>
                </c:pt>
                <c:pt idx="1189">
                  <c:v>67.937470396559277</c:v>
                </c:pt>
                <c:pt idx="1190">
                  <c:v>67.937931270686576</c:v>
                </c:pt>
                <c:pt idx="1191">
                  <c:v>67.938389571131793</c:v>
                </c:pt>
                <c:pt idx="1192">
                  <c:v>67.938845312267262</c:v>
                </c:pt>
                <c:pt idx="1193">
                  <c:v>67.939298508385093</c:v>
                </c:pt>
                <c:pt idx="1194">
                  <c:v>67.939749173697521</c:v>
                </c:pt>
                <c:pt idx="1195">
                  <c:v>67.940197322337468</c:v>
                </c:pt>
                <c:pt idx="1196">
                  <c:v>67.940642968358887</c:v>
                </c:pt>
                <c:pt idx="1197">
                  <c:v>67.9410861257373</c:v>
                </c:pt>
                <c:pt idx="1198">
                  <c:v>67.941526808370156</c:v>
                </c:pt>
                <c:pt idx="1199">
                  <c:v>67.941965030077284</c:v>
                </c:pt>
                <c:pt idx="1200">
                  <c:v>67.942400804601363</c:v>
                </c:pt>
                <c:pt idx="1201">
                  <c:v>67.942834145608302</c:v>
                </c:pt>
                <c:pt idx="1202">
                  <c:v>67.943265066687744</c:v>
                </c:pt>
                <c:pt idx="1203">
                  <c:v>67.943693581353372</c:v>
                </c:pt>
                <c:pt idx="1204">
                  <c:v>67.944119703043455</c:v>
                </c:pt>
                <c:pt idx="1205">
                  <c:v>67.944543445121226</c:v>
                </c:pt>
                <c:pt idx="1206">
                  <c:v>67.944964820875242</c:v>
                </c:pt>
                <c:pt idx="1207">
                  <c:v>67.945383843519892</c:v>
                </c:pt>
                <c:pt idx="1208">
                  <c:v>67.945800526195754</c:v>
                </c:pt>
                <c:pt idx="1209">
                  <c:v>67.946214881970036</c:v>
                </c:pt>
                <c:pt idx="1210">
                  <c:v>67.946626923836973</c:v>
                </c:pt>
                <c:pt idx="1211">
                  <c:v>67.947036664718226</c:v>
                </c:pt>
                <c:pt idx="1212">
                  <c:v>67.94744411746332</c:v>
                </c:pt>
                <c:pt idx="1213">
                  <c:v>67.947849294849973</c:v>
                </c:pt>
                <c:pt idx="1214">
                  <c:v>67.948252209584609</c:v>
                </c:pt>
                <c:pt idx="1215">
                  <c:v>67.948652874302653</c:v>
                </c:pt>
                <c:pt idx="1216">
                  <c:v>67.949051301568986</c:v>
                </c:pt>
                <c:pt idx="1217">
                  <c:v>67.949447503878332</c:v>
                </c:pt>
                <c:pt idx="1218">
                  <c:v>67.949841493655612</c:v>
                </c:pt>
                <c:pt idx="1219">
                  <c:v>67.950233283256381</c:v>
                </c:pt>
                <c:pt idx="1220">
                  <c:v>67.950622884967188</c:v>
                </c:pt>
                <c:pt idx="1221">
                  <c:v>67.951010311006002</c:v>
                </c:pt>
                <c:pt idx="1222">
                  <c:v>67.951395573522504</c:v>
                </c:pt>
                <c:pt idx="1223">
                  <c:v>67.951778684598565</c:v>
                </c:pt>
                <c:pt idx="1224">
                  <c:v>67.952159656248583</c:v>
                </c:pt>
                <c:pt idx="1225">
                  <c:v>67.952538500419863</c:v>
                </c:pt>
                <c:pt idx="1226">
                  <c:v>67.952915228992993</c:v>
                </c:pt>
                <c:pt idx="1227">
                  <c:v>67.953289853782209</c:v>
                </c:pt>
                <c:pt idx="1228">
                  <c:v>67.953662386535768</c:v>
                </c:pt>
                <c:pt idx="1229">
                  <c:v>67.954032838936328</c:v>
                </c:pt>
                <c:pt idx="1230">
                  <c:v>67.954401222601305</c:v>
                </c:pt>
                <c:pt idx="1231">
                  <c:v>67.954767549083257</c:v>
                </c:pt>
                <c:pt idx="1232">
                  <c:v>67.955131829870211</c:v>
                </c:pt>
                <c:pt idx="1233">
                  <c:v>67.955494076386017</c:v>
                </c:pt>
                <c:pt idx="1234">
                  <c:v>67.955854299990776</c:v>
                </c:pt>
                <c:pt idx="1235">
                  <c:v>67.956212511981136</c:v>
                </c:pt>
                <c:pt idx="1236">
                  <c:v>67.956568723590635</c:v>
                </c:pt>
                <c:pt idx="1237">
                  <c:v>67.956922945990101</c:v>
                </c:pt>
                <c:pt idx="1238">
                  <c:v>67.957275190288001</c:v>
                </c:pt>
                <c:pt idx="1239">
                  <c:v>67.957625467530718</c:v>
                </c:pt>
                <c:pt idx="1240">
                  <c:v>67.957973788702986</c:v>
                </c:pt>
                <c:pt idx="1241">
                  <c:v>67.958320164728178</c:v>
                </c:pt>
                <c:pt idx="1242">
                  <c:v>67.958664606468687</c:v>
                </c:pt>
                <c:pt idx="1243">
                  <c:v>67.959007124726227</c:v>
                </c:pt>
                <c:pt idx="1244">
                  <c:v>67.9593477302422</c:v>
                </c:pt>
                <c:pt idx="1245">
                  <c:v>67.959686433698025</c:v>
                </c:pt>
                <c:pt idx="1246">
                  <c:v>67.960023245715462</c:v>
                </c:pt>
                <c:pt idx="1247">
                  <c:v>67.960358176856971</c:v>
                </c:pt>
                <c:pt idx="1248">
                  <c:v>67.960691237626023</c:v>
                </c:pt>
                <c:pt idx="1249">
                  <c:v>67.961022438467424</c:v>
                </c:pt>
                <c:pt idx="1250">
                  <c:v>67.961351789767662</c:v>
                </c:pt>
                <c:pt idx="1251">
                  <c:v>67.961679301855213</c:v>
                </c:pt>
                <c:pt idx="1252">
                  <c:v>67.962004985000902</c:v>
                </c:pt>
                <c:pt idx="1253">
                  <c:v>67.962328849418157</c:v>
                </c:pt>
                <c:pt idx="1254">
                  <c:v>67.962650905263416</c:v>
                </c:pt>
                <c:pt idx="1255">
                  <c:v>67.962971162636364</c:v>
                </c:pt>
                <c:pt idx="1256">
                  <c:v>67.963289631580281</c:v>
                </c:pt>
                <c:pt idx="1257">
                  <c:v>67.963606322082413</c:v>
                </c:pt>
                <c:pt idx="1258">
                  <c:v>67.963921244074172</c:v>
                </c:pt>
                <c:pt idx="1259">
                  <c:v>67.964234407431562</c:v>
                </c:pt>
                <c:pt idx="1260">
                  <c:v>67.964545821975392</c:v>
                </c:pt>
                <c:pt idx="1261">
                  <c:v>67.96485549747166</c:v>
                </c:pt>
                <c:pt idx="1262">
                  <c:v>67.965163443631795</c:v>
                </c:pt>
                <c:pt idx="1263">
                  <c:v>67.965469670113052</c:v>
                </c:pt>
                <c:pt idx="1264">
                  <c:v>67.965774186518672</c:v>
                </c:pt>
                <c:pt idx="1265">
                  <c:v>67.96607700239835</c:v>
                </c:pt>
                <c:pt idx="1266">
                  <c:v>67.96637812724839</c:v>
                </c:pt>
                <c:pt idx="1267">
                  <c:v>67.966677570512118</c:v>
                </c:pt>
                <c:pt idx="1268">
                  <c:v>67.966975341580095</c:v>
                </c:pt>
                <c:pt idx="1269">
                  <c:v>67.967271449790431</c:v>
                </c:pt>
                <c:pt idx="1270">
                  <c:v>67.967565904429094</c:v>
                </c:pt>
                <c:pt idx="1271">
                  <c:v>67.967858714730241</c:v>
                </c:pt>
                <c:pt idx="1272">
                  <c:v>67.968149889876415</c:v>
                </c:pt>
                <c:pt idx="1273">
                  <c:v>67.968439438998871</c:v>
                </c:pt>
                <c:pt idx="1274">
                  <c:v>67.968727371177906</c:v>
                </c:pt>
                <c:pt idx="1275">
                  <c:v>67.96901369544311</c:v>
                </c:pt>
                <c:pt idx="1276">
                  <c:v>67.969298420773626</c:v>
                </c:pt>
                <c:pt idx="1277">
                  <c:v>67.969581556098461</c:v>
                </c:pt>
                <c:pt idx="1278">
                  <c:v>67.969863110296757</c:v>
                </c:pt>
                <c:pt idx="1279">
                  <c:v>67.970143092198086</c:v>
                </c:pt>
                <c:pt idx="1280">
                  <c:v>67.970421510582696</c:v>
                </c:pt>
                <c:pt idx="1281">
                  <c:v>67.970698374181822</c:v>
                </c:pt>
                <c:pt idx="1282">
                  <c:v>67.970973691677912</c:v>
                </c:pt>
                <c:pt idx="1283">
                  <c:v>67.97124747170497</c:v>
                </c:pt>
                <c:pt idx="1284">
                  <c:v>67.97151972284874</c:v>
                </c:pt>
                <c:pt idx="1285">
                  <c:v>67.971790453647031</c:v>
                </c:pt>
                <c:pt idx="1286">
                  <c:v>67.972059672590007</c:v>
                </c:pt>
                <c:pt idx="1287">
                  <c:v>67.972327388120391</c:v>
                </c:pt>
                <c:pt idx="1288">
                  <c:v>67.972593608633758</c:v>
                </c:pt>
                <c:pt idx="1289">
                  <c:v>67.972858342478801</c:v>
                </c:pt>
                <c:pt idx="1290">
                  <c:v>67.973121597957615</c:v>
                </c:pt>
                <c:pt idx="1291">
                  <c:v>67.973383383325881</c:v>
                </c:pt>
                <c:pt idx="1292">
                  <c:v>67.97364370679324</c:v>
                </c:pt>
                <c:pt idx="1293">
                  <c:v>67.973902576523443</c:v>
                </c:pt>
                <c:pt idx="1294">
                  <c:v>67.974160000634654</c:v>
                </c:pt>
                <c:pt idx="1295">
                  <c:v>67.974415987199748</c:v>
                </c:pt>
                <c:pt idx="1296">
                  <c:v>67.974670544246464</c:v>
                </c:pt>
                <c:pt idx="1297">
                  <c:v>67.974923679757723</c:v>
                </c:pt>
                <c:pt idx="1298">
                  <c:v>67.975175401671891</c:v>
                </c:pt>
                <c:pt idx="1299">
                  <c:v>67.97542571788297</c:v>
                </c:pt>
                <c:pt idx="1300">
                  <c:v>67.97567463624091</c:v>
                </c:pt>
                <c:pt idx="1301">
                  <c:v>67.975922164551832</c:v>
                </c:pt>
                <c:pt idx="1302">
                  <c:v>67.976168310578203</c:v>
                </c:pt>
                <c:pt idx="1303">
                  <c:v>67.976413082039201</c:v>
                </c:pt>
                <c:pt idx="1304">
                  <c:v>67.976656486610878</c:v>
                </c:pt>
                <c:pt idx="1305">
                  <c:v>67.976898531926437</c:v>
                </c:pt>
                <c:pt idx="1306">
                  <c:v>67.977139225576423</c:v>
                </c:pt>
                <c:pt idx="1307">
                  <c:v>67.977378575108986</c:v>
                </c:pt>
                <c:pt idx="1308">
                  <c:v>67.977616588030202</c:v>
                </c:pt>
                <c:pt idx="1309">
                  <c:v>67.977853271804122</c:v>
                </c:pt>
                <c:pt idx="1310">
                  <c:v>67.978088633853204</c:v>
                </c:pt>
                <c:pt idx="1311">
                  <c:v>67.97832268155841</c:v>
                </c:pt>
                <c:pt idx="1312">
                  <c:v>67.97855542225949</c:v>
                </c:pt>
                <c:pt idx="1313">
                  <c:v>67.978786863255223</c:v>
                </c:pt>
                <c:pt idx="1314">
                  <c:v>67.979017011803606</c:v>
                </c:pt>
                <c:pt idx="1315">
                  <c:v>67.979245875122118</c:v>
                </c:pt>
                <c:pt idx="1316">
                  <c:v>67.979473460387936</c:v>
                </c:pt>
                <c:pt idx="1317">
                  <c:v>67.979699774738137</c:v>
                </c:pt>
                <c:pt idx="1318">
                  <c:v>67.97992482526999</c:v>
                </c:pt>
                <c:pt idx="1319">
                  <c:v>67.98014861904106</c:v>
                </c:pt>
                <c:pt idx="1320">
                  <c:v>67.980371163069577</c:v>
                </c:pt>
                <c:pt idx="1321">
                  <c:v>67.980592464334507</c:v>
                </c:pt>
                <c:pt idx="1322">
                  <c:v>67.980812529775903</c:v>
                </c:pt>
                <c:pt idx="1323">
                  <c:v>67.981031366295014</c:v>
                </c:pt>
                <c:pt idx="1324">
                  <c:v>67.981248980754572</c:v>
                </c:pt>
                <c:pt idx="1325">
                  <c:v>67.981465379978999</c:v>
                </c:pt>
                <c:pt idx="1326">
                  <c:v>67.981680570754577</c:v>
                </c:pt>
                <c:pt idx="1327">
                  <c:v>67.981894559829712</c:v>
                </c:pt>
                <c:pt idx="1328">
                  <c:v>67.982107353915126</c:v>
                </c:pt>
                <c:pt idx="1329">
                  <c:v>67.982318959684051</c:v>
                </c:pt>
                <c:pt idx="1330">
                  <c:v>67.982529383772459</c:v>
                </c:pt>
                <c:pt idx="1331">
                  <c:v>67.982738632779288</c:v>
                </c:pt>
                <c:pt idx="1332">
                  <c:v>67.982946713266571</c:v>
                </c:pt>
                <c:pt idx="1333">
                  <c:v>67.983153631759748</c:v>
                </c:pt>
                <c:pt idx="1334">
                  <c:v>67.983359394747808</c:v>
                </c:pt>
                <c:pt idx="1335">
                  <c:v>67.983564008683473</c:v>
                </c:pt>
                <c:pt idx="1336">
                  <c:v>67.98376747998347</c:v>
                </c:pt>
                <c:pt idx="1337">
                  <c:v>67.983969815028672</c:v>
                </c:pt>
                <c:pt idx="1338">
                  <c:v>67.984171020164311</c:v>
                </c:pt>
                <c:pt idx="1339">
                  <c:v>67.984371101700205</c:v>
                </c:pt>
                <c:pt idx="1340">
                  <c:v>67.984570065910944</c:v>
                </c:pt>
                <c:pt idx="1341">
                  <c:v>67.984767919036031</c:v>
                </c:pt>
                <c:pt idx="1342">
                  <c:v>67.984964667280167</c:v>
                </c:pt>
                <c:pt idx="1343">
                  <c:v>67.98516031681342</c:v>
                </c:pt>
                <c:pt idx="1344">
                  <c:v>67.985354873771342</c:v>
                </c:pt>
                <c:pt idx="1345">
                  <c:v>67.985548344255264</c:v>
                </c:pt>
                <c:pt idx="1346">
                  <c:v>67.985740734332438</c:v>
                </c:pt>
                <c:pt idx="1347">
                  <c:v>67.985932050036226</c:v>
                </c:pt>
                <c:pt idx="1348">
                  <c:v>67.986122297366336</c:v>
                </c:pt>
                <c:pt idx="1349">
                  <c:v>67.986311482288883</c:v>
                </c:pt>
                <c:pt idx="1350">
                  <c:v>67.986499610736772</c:v>
                </c:pt>
                <c:pt idx="1351">
                  <c:v>67.986686688609709</c:v>
                </c:pt>
                <c:pt idx="1352">
                  <c:v>67.986872721774461</c:v>
                </c:pt>
                <c:pt idx="1353">
                  <c:v>67.987057716065067</c:v>
                </c:pt>
                <c:pt idx="1354">
                  <c:v>67.987241677282938</c:v>
                </c:pt>
                <c:pt idx="1355">
                  <c:v>67.987424611197127</c:v>
                </c:pt>
                <c:pt idx="1356">
                  <c:v>67.987606523544443</c:v>
                </c:pt>
                <c:pt idx="1357">
                  <c:v>67.987787420029704</c:v>
                </c:pt>
                <c:pt idx="1358">
                  <c:v>67.9879673063258</c:v>
                </c:pt>
                <c:pt idx="1359">
                  <c:v>67.988146188073998</c:v>
                </c:pt>
                <c:pt idx="1360">
                  <c:v>67.988324070884062</c:v>
                </c:pt>
                <c:pt idx="1361">
                  <c:v>67.988500960334378</c:v>
                </c:pt>
                <c:pt idx="1362">
                  <c:v>67.988676861972223</c:v>
                </c:pt>
                <c:pt idx="1363">
                  <c:v>67.988851781313898</c:v>
                </c:pt>
                <c:pt idx="1364">
                  <c:v>67.98902572384489</c:v>
                </c:pt>
                <c:pt idx="1365">
                  <c:v>67.989198695020036</c:v>
                </c:pt>
                <c:pt idx="1366">
                  <c:v>67.989370700263734</c:v>
                </c:pt>
                <c:pt idx="1367">
                  <c:v>67.989541744970083</c:v>
                </c:pt>
                <c:pt idx="1368">
                  <c:v>67.989711834503055</c:v>
                </c:pt>
                <c:pt idx="1369">
                  <c:v>67.98988097419668</c:v>
                </c:pt>
                <c:pt idx="1370">
                  <c:v>67.990049169355188</c:v>
                </c:pt>
                <c:pt idx="1371">
                  <c:v>67.99021642525318</c:v>
                </c:pt>
                <c:pt idx="1372">
                  <c:v>67.990382747135854</c:v>
                </c:pt>
                <c:pt idx="1373">
                  <c:v>67.990548140219019</c:v>
                </c:pt>
                <c:pt idx="1374">
                  <c:v>67.990712609689467</c:v>
                </c:pt>
                <c:pt idx="1375">
                  <c:v>67.990876160704943</c:v>
                </c:pt>
                <c:pt idx="1376">
                  <c:v>67.991038798394442</c:v>
                </c:pt>
                <c:pt idx="1377">
                  <c:v>67.991200527858282</c:v>
                </c:pt>
                <c:pt idx="1378">
                  <c:v>67.991361354168319</c:v>
                </c:pt>
                <c:pt idx="1379">
                  <c:v>67.991521282368069</c:v>
                </c:pt>
                <c:pt idx="1380">
                  <c:v>67.991680317472898</c:v>
                </c:pt>
                <c:pt idx="1381">
                  <c:v>67.991838464470177</c:v>
                </c:pt>
                <c:pt idx="1382">
                  <c:v>67.991995728319381</c:v>
                </c:pt>
                <c:pt idx="1383">
                  <c:v>67.992152113952329</c:v>
                </c:pt>
                <c:pt idx="1384">
                  <c:v>67.992307626273288</c:v>
                </c:pt>
                <c:pt idx="1385">
                  <c:v>67.992462270159137</c:v>
                </c:pt>
                <c:pt idx="1386">
                  <c:v>67.992616050459532</c:v>
                </c:pt>
                <c:pt idx="1387">
                  <c:v>67.992768971997023</c:v>
                </c:pt>
                <c:pt idx="1388">
                  <c:v>67.992921039567236</c:v>
                </c:pt>
                <c:pt idx="1389">
                  <c:v>67.993072257939033</c:v>
                </c:pt>
                <c:pt idx="1390">
                  <c:v>67.993222631854636</c:v>
                </c:pt>
                <c:pt idx="1391">
                  <c:v>67.993372166029772</c:v>
                </c:pt>
                <c:pt idx="1392">
                  <c:v>67.993520865153869</c:v>
                </c:pt>
                <c:pt idx="1393">
                  <c:v>67.993668733890104</c:v>
                </c:pt>
                <c:pt idx="1394">
                  <c:v>67.993815776875692</c:v>
                </c:pt>
                <c:pt idx="1395">
                  <c:v>67.9939619987219</c:v>
                </c:pt>
                <c:pt idx="1396">
                  <c:v>67.994107404014244</c:v>
                </c:pt>
                <c:pt idx="1397">
                  <c:v>67.994251997312659</c:v>
                </c:pt>
                <c:pt idx="1398">
                  <c:v>67.994395783151603</c:v>
                </c:pt>
                <c:pt idx="1399">
                  <c:v>67.994538766040193</c:v>
                </c:pt>
                <c:pt idx="1400">
                  <c:v>67.994680950462424</c:v>
                </c:pt>
                <c:pt idx="1401">
                  <c:v>67.994822340877164</c:v>
                </c:pt>
                <c:pt idx="1402">
                  <c:v>67.994962941718455</c:v>
                </c:pt>
                <c:pt idx="1403">
                  <c:v>67.995102757395557</c:v>
                </c:pt>
                <c:pt idx="1404">
                  <c:v>67.995241792293086</c:v>
                </c:pt>
                <c:pt idx="1405">
                  <c:v>67.995380050771189</c:v>
                </c:pt>
                <c:pt idx="1406">
                  <c:v>67.995517537165668</c:v>
                </c:pt>
                <c:pt idx="1407">
                  <c:v>67.995790210926003</c:v>
                </c:pt>
                <c:pt idx="1408">
                  <c:v>67.995925406842943</c:v>
                </c:pt>
                <c:pt idx="1409">
                  <c:v>67.996059847778668</c:v>
                </c:pt>
                <c:pt idx="1410">
                  <c:v>67.996193537949253</c:v>
                </c:pt>
                <c:pt idx="1411">
                  <c:v>67.996326481547229</c:v>
                </c:pt>
                <c:pt idx="1412">
                  <c:v>67.996458682741732</c:v>
                </c:pt>
                <c:pt idx="1413">
                  <c:v>67.99672087448053</c:v>
                </c:pt>
                <c:pt idx="1414">
                  <c:v>67.996850873247155</c:v>
                </c:pt>
                <c:pt idx="1415">
                  <c:v>67.996980146055279</c:v>
                </c:pt>
                <c:pt idx="1416">
                  <c:v>67.99710869695889</c:v>
                </c:pt>
                <c:pt idx="1417">
                  <c:v>67.997236529989365</c:v>
                </c:pt>
                <c:pt idx="1418">
                  <c:v>67.997363649155545</c:v>
                </c:pt>
                <c:pt idx="1419">
                  <c:v>67.99749005844393</c:v>
                </c:pt>
                <c:pt idx="1420">
                  <c:v>67.997615761818693</c:v>
                </c:pt>
                <c:pt idx="1421">
                  <c:v>67.997740763221898</c:v>
                </c:pt>
                <c:pt idx="1422">
                  <c:v>67.997865066573638</c:v>
                </c:pt>
                <c:pt idx="1423">
                  <c:v>67.997988675772035</c:v>
                </c:pt>
                <c:pt idx="1424">
                  <c:v>67.998111594693498</c:v>
                </c:pt>
                <c:pt idx="1425">
                  <c:v>67.998233827192777</c:v>
                </c:pt>
                <c:pt idx="1426">
                  <c:v>67.99835537710311</c:v>
                </c:pt>
                <c:pt idx="1427">
                  <c:v>67.998476248236273</c:v>
                </c:pt>
                <c:pt idx="1428">
                  <c:v>67.998596444382841</c:v>
                </c:pt>
                <c:pt idx="1429">
                  <c:v>67.99871596931213</c:v>
                </c:pt>
                <c:pt idx="1430">
                  <c:v>67.99883482677248</c:v>
                </c:pt>
                <c:pt idx="1431">
                  <c:v>67.998953020491257</c:v>
                </c:pt>
                <c:pt idx="1432">
                  <c:v>67.999070554175034</c:v>
                </c:pt>
                <c:pt idx="1433">
                  <c:v>67.999187431509682</c:v>
                </c:pt>
                <c:pt idx="1434">
                  <c:v>67.999303656160464</c:v>
                </c:pt>
                <c:pt idx="1435">
                  <c:v>67.999419231772222</c:v>
                </c:pt>
                <c:pt idx="1436">
                  <c:v>67.999534161969393</c:v>
                </c:pt>
                <c:pt idx="1437">
                  <c:v>67.999648450356219</c:v>
                </c:pt>
                <c:pt idx="1438">
                  <c:v>67.999762100516762</c:v>
                </c:pt>
                <c:pt idx="1439">
                  <c:v>67.999875116015119</c:v>
                </c:pt>
                <c:pt idx="1440">
                  <c:v>67.999987500395477</c:v>
                </c:pt>
                <c:pt idx="1441">
                  <c:v>68.0000992571822</c:v>
                </c:pt>
                <c:pt idx="1442">
                  <c:v>68.000210389879996</c:v>
                </c:pt>
                <c:pt idx="1443">
                  <c:v>68.000320901974007</c:v>
                </c:pt>
                <c:pt idx="1444">
                  <c:v>68.000430796929876</c:v>
                </c:pt>
                <c:pt idx="1445">
                  <c:v>68.00054007819395</c:v>
                </c:pt>
                <c:pt idx="1446">
                  <c:v>68.00064874919326</c:v>
                </c:pt>
                <c:pt idx="1447">
                  <c:v>68.000756813335769</c:v>
                </c:pt>
                <c:pt idx="1448">
                  <c:v>68.000864274010382</c:v>
                </c:pt>
                <c:pt idx="1449">
                  <c:v>68.000971134587047</c:v>
                </c:pt>
                <c:pt idx="1450">
                  <c:v>68.001077398416925</c:v>
                </c:pt>
                <c:pt idx="1451">
                  <c:v>68.001183068832489</c:v>
                </c:pt>
                <c:pt idx="1452">
                  <c:v>68.001288149147527</c:v>
                </c:pt>
                <c:pt idx="1453">
                  <c:v>68.001392642657393</c:v>
                </c:pt>
                <c:pt idx="1454">
                  <c:v>68.001496552639011</c:v>
                </c:pt>
                <c:pt idx="1455">
                  <c:v>68.001599882351016</c:v>
                </c:pt>
                <c:pt idx="1456">
                  <c:v>68.001702635033809</c:v>
                </c:pt>
                <c:pt idx="1457">
                  <c:v>68.001804813909729</c:v>
                </c:pt>
                <c:pt idx="1458">
                  <c:v>68.00190642218314</c:v>
                </c:pt>
                <c:pt idx="1459">
                  <c:v>68.002007463040457</c:v>
                </c:pt>
                <c:pt idx="1460">
                  <c:v>68.002107939650344</c:v>
                </c:pt>
                <c:pt idx="1461">
                  <c:v>68.002207855163761</c:v>
                </c:pt>
                <c:pt idx="1462">
                  <c:v>68.002307212714044</c:v>
                </c:pt>
                <c:pt idx="1463">
                  <c:v>68.00240601541708</c:v>
                </c:pt>
                <c:pt idx="1464">
                  <c:v>68.002504266371304</c:v>
                </c:pt>
                <c:pt idx="1465">
                  <c:v>68.002601968657885</c:v>
                </c:pt>
                <c:pt idx="1466">
                  <c:v>68.002699125340797</c:v>
                </c:pt>
                <c:pt idx="1467">
                  <c:v>68.002795739466848</c:v>
                </c:pt>
                <c:pt idx="1468">
                  <c:v>68.002891814065876</c:v>
                </c:pt>
                <c:pt idx="1469">
                  <c:v>68.002987352150797</c:v>
                </c:pt>
                <c:pt idx="1470">
                  <c:v>68.003082356717698</c:v>
                </c:pt>
                <c:pt idx="1471">
                  <c:v>68.0031768307459</c:v>
                </c:pt>
                <c:pt idx="1472">
                  <c:v>68.003270777198139</c:v>
                </c:pt>
                <c:pt idx="1473">
                  <c:v>68.003364199020595</c:v>
                </c:pt>
                <c:pt idx="1474">
                  <c:v>68.003457099142949</c:v>
                </c:pt>
                <c:pt idx="1475">
                  <c:v>68.003549480478583</c:v>
                </c:pt>
                <c:pt idx="1476">
                  <c:v>68.003641345924592</c:v>
                </c:pt>
                <c:pt idx="1477">
                  <c:v>68.003732698361844</c:v>
                </c:pt>
                <c:pt idx="1478">
                  <c:v>68.003823540655205</c:v>
                </c:pt>
                <c:pt idx="1479">
                  <c:v>68.003913875653467</c:v>
                </c:pt>
                <c:pt idx="1480">
                  <c:v>68.004003706189536</c:v>
                </c:pt>
                <c:pt idx="1481">
                  <c:v>68.004093035080544</c:v>
                </c:pt>
                <c:pt idx="1482">
                  <c:v>68.004181865127819</c:v>
                </c:pt>
                <c:pt idx="1483">
                  <c:v>68.004270199117073</c:v>
                </c:pt>
                <c:pt idx="1484">
                  <c:v>68.004358039818513</c:v>
                </c:pt>
                <c:pt idx="1485">
                  <c:v>68.00444538998677</c:v>
                </c:pt>
                <c:pt idx="1486">
                  <c:v>68.004532252361201</c:v>
                </c:pt>
                <c:pt idx="1487">
                  <c:v>68.004618629665785</c:v>
                </c:pt>
                <c:pt idx="1488">
                  <c:v>68.004704524609352</c:v>
                </c:pt>
                <c:pt idx="1489">
                  <c:v>68.004789939885541</c:v>
                </c:pt>
                <c:pt idx="1490">
                  <c:v>68.004874878173013</c:v>
                </c:pt>
                <c:pt idx="1491">
                  <c:v>68.004959342135422</c:v>
                </c:pt>
                <c:pt idx="1492">
                  <c:v>68.005043334421558</c:v>
                </c:pt>
                <c:pt idx="1493">
                  <c:v>68.005126857665431</c:v>
                </c:pt>
                <c:pt idx="1494">
                  <c:v>68.005209914486358</c:v>
                </c:pt>
                <c:pt idx="1495">
                  <c:v>68.005292507488988</c:v>
                </c:pt>
                <c:pt idx="1496">
                  <c:v>68.005374639263437</c:v>
                </c:pt>
                <c:pt idx="1497">
                  <c:v>68.005456312385377</c:v>
                </c:pt>
                <c:pt idx="1498">
                  <c:v>68.005537529416088</c:v>
                </c:pt>
                <c:pt idx="1499">
                  <c:v>68.00561829290254</c:v>
                </c:pt>
                <c:pt idx="1500">
                  <c:v>68.005698605377461</c:v>
                </c:pt>
                <c:pt idx="1501">
                  <c:v>68.005778469359498</c:v>
                </c:pt>
                <c:pt idx="1502">
                  <c:v>68.005857887353159</c:v>
                </c:pt>
                <c:pt idx="1503">
                  <c:v>68.005936861849008</c:v>
                </c:pt>
                <c:pt idx="1504">
                  <c:v>68.006015395323686</c:v>
                </c:pt>
                <c:pt idx="1505">
                  <c:v>68.006093490240019</c:v>
                </c:pt>
                <c:pt idx="1506">
                  <c:v>68.006171149047063</c:v>
                </c:pt>
                <c:pt idx="1507">
                  <c:v>68.006248374180217</c:v>
                </c:pt>
                <c:pt idx="1508">
                  <c:v>68.006325168061252</c:v>
                </c:pt>
                <c:pt idx="1509">
                  <c:v>68.00640153309844</c:v>
                </c:pt>
                <c:pt idx="1510">
                  <c:v>68.00647747168658</c:v>
                </c:pt>
                <c:pt idx="1511">
                  <c:v>68.00655298620714</c:v>
                </c:pt>
                <c:pt idx="1512">
                  <c:v>68.006628079028246</c:v>
                </c:pt>
                <c:pt idx="1513">
                  <c:v>68.006702752504793</c:v>
                </c:pt>
                <c:pt idx="1514">
                  <c:v>68.006777008978588</c:v>
                </c:pt>
                <c:pt idx="1515">
                  <c:v>68.006850850778292</c:v>
                </c:pt>
                <c:pt idx="1516">
                  <c:v>68.006924280219607</c:v>
                </c:pt>
                <c:pt idx="1517">
                  <c:v>68.006997299605274</c:v>
                </c:pt>
                <c:pt idx="1518">
                  <c:v>68.007069911225187</c:v>
                </c:pt>
                <c:pt idx="1519">
                  <c:v>68.007142117356466</c:v>
                </c:pt>
                <c:pt idx="1520">
                  <c:v>68.007213920263482</c:v>
                </c:pt>
                <c:pt idx="1521">
                  <c:v>68.007285322197987</c:v>
                </c:pt>
                <c:pt idx="1522">
                  <c:v>68.007356325399158</c:v>
                </c:pt>
                <c:pt idx="1523">
                  <c:v>68.007426932093665</c:v>
                </c:pt>
                <c:pt idx="1524">
                  <c:v>68.00749714449573</c:v>
                </c:pt>
                <c:pt idx="1525">
                  <c:v>68.007566964807211</c:v>
                </c:pt>
                <c:pt idx="1526">
                  <c:v>68.007636395217702</c:v>
                </c:pt>
                <c:pt idx="1527">
                  <c:v>68.007705437904534</c:v>
                </c:pt>
                <c:pt idx="1528">
                  <c:v>68.007774095032886</c:v>
                </c:pt>
                <c:pt idx="1529">
                  <c:v>68.007842368755846</c:v>
                </c:pt>
                <c:pt idx="1530">
                  <c:v>68.007910261214505</c:v>
                </c:pt>
                <c:pt idx="1531">
                  <c:v>68.007977774537963</c:v>
                </c:pt>
                <c:pt idx="1532">
                  <c:v>68.008044910843452</c:v>
                </c:pt>
                <c:pt idx="1533">
                  <c:v>68.008111672236353</c:v>
                </c:pt>
                <c:pt idx="1534">
                  <c:v>68.008178060810337</c:v>
                </c:pt>
                <c:pt idx="1535">
                  <c:v>68.008244078647323</c:v>
                </c:pt>
                <c:pt idx="1536">
                  <c:v>68.008309727817647</c:v>
                </c:pt>
                <c:pt idx="1537">
                  <c:v>68.008375010380092</c:v>
                </c:pt>
                <c:pt idx="1538">
                  <c:v>68.008439928381918</c:v>
                </c:pt>
                <c:pt idx="1539">
                  <c:v>68.008504483858928</c:v>
                </c:pt>
                <c:pt idx="1540">
                  <c:v>68.00856867883563</c:v>
                </c:pt>
                <c:pt idx="1541">
                  <c:v>68.008632515325147</c:v>
                </c:pt>
                <c:pt idx="1542">
                  <c:v>68.008695995329418</c:v>
                </c:pt>
                <c:pt idx="1543">
                  <c:v>68.008759120839187</c:v>
                </c:pt>
                <c:pt idx="1544">
                  <c:v>68.008821893834053</c:v>
                </c:pt>
                <c:pt idx="1545">
                  <c:v>68.00888431628259</c:v>
                </c:pt>
                <c:pt idx="1546">
                  <c:v>68.008946390142384</c:v>
                </c:pt>
                <c:pt idx="1547">
                  <c:v>68.009008117360068</c:v>
                </c:pt>
                <c:pt idx="1548">
                  <c:v>68.009069499871401</c:v>
                </c:pt>
                <c:pt idx="1549">
                  <c:v>68.009130539601358</c:v>
                </c:pt>
                <c:pt idx="1550">
                  <c:v>68.00919123846414</c:v>
                </c:pt>
                <c:pt idx="1551">
                  <c:v>68.009251598363292</c:v>
                </c:pt>
                <c:pt idx="1552">
                  <c:v>68.009311621191671</c:v>
                </c:pt>
                <c:pt idx="1553">
                  <c:v>68.009371308831632</c:v>
                </c:pt>
                <c:pt idx="1554">
                  <c:v>68.009430663154959</c:v>
                </c:pt>
                <c:pt idx="1555">
                  <c:v>68.009489686023016</c:v>
                </c:pt>
                <c:pt idx="1556">
                  <c:v>68.009548379286755</c:v>
                </c:pt>
                <c:pt idx="1557">
                  <c:v>68.009606744786822</c:v>
                </c:pt>
                <c:pt idx="1558">
                  <c:v>68.009664784353546</c:v>
                </c:pt>
                <c:pt idx="1559">
                  <c:v>68.009722499807083</c:v>
                </c:pt>
                <c:pt idx="1560">
                  <c:v>68.00977989295734</c:v>
                </c:pt>
                <c:pt idx="1561">
                  <c:v>68.009836965604222</c:v>
                </c:pt>
                <c:pt idx="1562">
                  <c:v>68.009893719537516</c:v>
                </c:pt>
                <c:pt idx="1563">
                  <c:v>68.009950156537016</c:v>
                </c:pt>
                <c:pt idx="1564">
                  <c:v>68.0100062783726</c:v>
                </c:pt>
                <c:pt idx="1565">
                  <c:v>68.010062086804268</c:v>
                </c:pt>
                <c:pt idx="1566">
                  <c:v>68.010117583582144</c:v>
                </c:pt>
                <c:pt idx="1567">
                  <c:v>68.010172770446644</c:v>
                </c:pt>
                <c:pt idx="1568">
                  <c:v>68.010227649128424</c:v>
                </c:pt>
                <c:pt idx="1569">
                  <c:v>68.010282221348476</c:v>
                </c:pt>
                <c:pt idx="1570">
                  <c:v>68.010336488818183</c:v>
                </c:pt>
                <c:pt idx="1571">
                  <c:v>68.010390453239395</c:v>
                </c:pt>
                <c:pt idx="1572">
                  <c:v>68.010444116304427</c:v>
                </c:pt>
                <c:pt idx="1573">
                  <c:v>68.01049747969617</c:v>
                </c:pt>
                <c:pt idx="1574">
                  <c:v>68.010550545088108</c:v>
                </c:pt>
                <c:pt idx="1575">
                  <c:v>68.010603314144348</c:v>
                </c:pt>
                <c:pt idx="1576">
                  <c:v>68.010655788519756</c:v>
                </c:pt>
                <c:pt idx="1577">
                  <c:v>68.010707969859922</c:v>
                </c:pt>
                <c:pt idx="1578">
                  <c:v>68.010759859801269</c:v>
                </c:pt>
                <c:pt idx="1579">
                  <c:v>68.010811459971052</c:v>
                </c:pt>
                <c:pt idx="1580">
                  <c:v>68.010862771987476</c:v>
                </c:pt>
                <c:pt idx="1581">
                  <c:v>68.010913797459679</c:v>
                </c:pt>
                <c:pt idx="1582">
                  <c:v>68.010964537987817</c:v>
                </c:pt>
                <c:pt idx="1583">
                  <c:v>68.011014995163137</c:v>
                </c:pt>
                <c:pt idx="1584">
                  <c:v>68.011065170567974</c:v>
                </c:pt>
                <c:pt idx="1585">
                  <c:v>68.011115065775812</c:v>
                </c:pt>
                <c:pt idx="1586">
                  <c:v>68.011164682351392</c:v>
                </c:pt>
                <c:pt idx="1587">
                  <c:v>68.011214021850691</c:v>
                </c:pt>
                <c:pt idx="1588">
                  <c:v>68.011263085820985</c:v>
                </c:pt>
                <c:pt idx="1589">
                  <c:v>68.011311875800942</c:v>
                </c:pt>
                <c:pt idx="1590">
                  <c:v>68.011360393320601</c:v>
                </c:pt>
                <c:pt idx="1591">
                  <c:v>68.011408639901489</c:v>
                </c:pt>
                <c:pt idx="1592">
                  <c:v>68.011456617056638</c:v>
                </c:pt>
                <c:pt idx="1593">
                  <c:v>68.011504326290577</c:v>
                </c:pt>
                <c:pt idx="1594">
                  <c:v>68.011551769099512</c:v>
                </c:pt>
                <c:pt idx="1595">
                  <c:v>68.011598946971219</c:v>
                </c:pt>
                <c:pt idx="1596">
                  <c:v>68.011645861385219</c:v>
                </c:pt>
                <c:pt idx="1597">
                  <c:v>68.011692513812747</c:v>
                </c:pt>
                <c:pt idx="1598">
                  <c:v>68.011738905716825</c:v>
                </c:pt>
                <c:pt idx="1599">
                  <c:v>68.011785038552304</c:v>
                </c:pt>
                <c:pt idx="1600">
                  <c:v>68.011830913765934</c:v>
                </c:pt>
                <c:pt idx="1601">
                  <c:v>68.011876532796336</c:v>
                </c:pt>
                <c:pt idx="1602">
                  <c:v>68.011921897074146</c:v>
                </c:pt>
                <c:pt idx="1603">
                  <c:v>68.011967008021998</c:v>
                </c:pt>
                <c:pt idx="1604">
                  <c:v>68.012011867054539</c:v>
                </c:pt>
                <c:pt idx="1605">
                  <c:v>68.012056475578589</c:v>
                </c:pt>
                <c:pt idx="1606">
                  <c:v>68.012100834993063</c:v>
                </c:pt>
                <c:pt idx="1607">
                  <c:v>68.012144946689077</c:v>
                </c:pt>
                <c:pt idx="1608">
                  <c:v>68.01218881204997</c:v>
                </c:pt>
                <c:pt idx="1609">
                  <c:v>68.012232432451384</c:v>
                </c:pt>
                <c:pt idx="1610">
                  <c:v>68.012275809261226</c:v>
                </c:pt>
                <c:pt idx="1611">
                  <c:v>68.012318943839816</c:v>
                </c:pt>
                <c:pt idx="1612">
                  <c:v>68.012361837539856</c:v>
                </c:pt>
                <c:pt idx="1613">
                  <c:v>68.012404491706505</c:v>
                </c:pt>
                <c:pt idx="1614">
                  <c:v>68.012446907677372</c:v>
                </c:pt>
                <c:pt idx="1615">
                  <c:v>68.012489086782651</c:v>
                </c:pt>
                <c:pt idx="1616">
                  <c:v>68.012531030345087</c:v>
                </c:pt>
                <c:pt idx="1617">
                  <c:v>68.012572739680024</c:v>
                </c:pt>
                <c:pt idx="1618">
                  <c:v>68.012614216095457</c:v>
                </c:pt>
                <c:pt idx="1619">
                  <c:v>68.012655460892105</c:v>
                </c:pt>
                <c:pt idx="1620">
                  <c:v>68.012696475363398</c:v>
                </c:pt>
                <c:pt idx="1621">
                  <c:v>68.012737260795575</c:v>
                </c:pt>
                <c:pt idx="1622">
                  <c:v>68.01277781846764</c:v>
                </c:pt>
                <c:pt idx="1623">
                  <c:v>68.012818149651523</c:v>
                </c:pt>
                <c:pt idx="1624">
                  <c:v>68.01285825561196</c:v>
                </c:pt>
                <c:pt idx="1625">
                  <c:v>68.012898137606726</c:v>
                </c:pt>
                <c:pt idx="1626">
                  <c:v>68.012937796886504</c:v>
                </c:pt>
                <c:pt idx="1627">
                  <c:v>68.012977234695015</c:v>
                </c:pt>
                <c:pt idx="1628">
                  <c:v>68.013016452269028</c:v>
                </c:pt>
                <c:pt idx="1629">
                  <c:v>68.013055450838408</c:v>
                </c:pt>
                <c:pt idx="1630">
                  <c:v>68.013094231626155</c:v>
                </c:pt>
                <c:pt idx="1631">
                  <c:v>68.013132795848449</c:v>
                </c:pt>
                <c:pt idx="1632">
                  <c:v>68.013171144714661</c:v>
                </c:pt>
                <c:pt idx="1633">
                  <c:v>68.0132092794274</c:v>
                </c:pt>
                <c:pt idx="1634">
                  <c:v>68.013247201182594</c:v>
                </c:pt>
                <c:pt idx="1635">
                  <c:v>68.01328491116945</c:v>
                </c:pt>
                <c:pt idx="1636">
                  <c:v>68.013322410570581</c:v>
                </c:pt>
                <c:pt idx="1637">
                  <c:v>68.013359700561963</c:v>
                </c:pt>
                <c:pt idx="1638">
                  <c:v>68.013396782313009</c:v>
                </c:pt>
                <c:pt idx="1639">
                  <c:v>68.013433656986606</c:v>
                </c:pt>
                <c:pt idx="1640">
                  <c:v>68.013470325739135</c:v>
                </c:pt>
                <c:pt idx="1641">
                  <c:v>68.013506789720552</c:v>
                </c:pt>
                <c:pt idx="1642">
                  <c:v>68.013543050074375</c:v>
                </c:pt>
                <c:pt idx="1643">
                  <c:v>68.013579107937701</c:v>
                </c:pt>
                <c:pt idx="1644">
                  <c:v>68.013614964441345</c:v>
                </c:pt>
                <c:pt idx="1645">
                  <c:v>68.01365062070974</c:v>
                </c:pt>
                <c:pt idx="1646">
                  <c:v>68.013686077861081</c:v>
                </c:pt>
                <c:pt idx="1647">
                  <c:v>68.013721337007297</c:v>
                </c:pt>
                <c:pt idx="1648">
                  <c:v>68.013756399254135</c:v>
                </c:pt>
                <c:pt idx="1649">
                  <c:v>68.013791265701144</c:v>
                </c:pt>
                <c:pt idx="1650">
                  <c:v>68.013825937441737</c:v>
                </c:pt>
                <c:pt idx="1651">
                  <c:v>68.013860415563229</c:v>
                </c:pt>
                <c:pt idx="1652">
                  <c:v>68.013894701146839</c:v>
                </c:pt>
                <c:pt idx="1653">
                  <c:v>68.013928795267773</c:v>
                </c:pt>
                <c:pt idx="1654">
                  <c:v>68.013962698995229</c:v>
                </c:pt>
                <c:pt idx="1655">
                  <c:v>68.013996413392448</c:v>
                </c:pt>
                <c:pt idx="1656">
                  <c:v>68.014029939516689</c:v>
                </c:pt>
                <c:pt idx="1657">
                  <c:v>68.014063278419343</c:v>
                </c:pt>
                <c:pt idx="1658">
                  <c:v>68.014096431145916</c:v>
                </c:pt>
                <c:pt idx="1659">
                  <c:v>68.014129398736088</c:v>
                </c:pt>
                <c:pt idx="1660">
                  <c:v>68.014162182223728</c:v>
                </c:pt>
                <c:pt idx="1661">
                  <c:v>68.01419478263692</c:v>
                </c:pt>
                <c:pt idx="1662">
                  <c:v>68.014227200998022</c:v>
                </c:pt>
                <c:pt idx="1663">
                  <c:v>68.014259438323677</c:v>
                </c:pt>
                <c:pt idx="1664">
                  <c:v>68.014291495624846</c:v>
                </c:pt>
                <c:pt idx="1665">
                  <c:v>68.014323373906848</c:v>
                </c:pt>
                <c:pt idx="1666">
                  <c:v>68.014355074169387</c:v>
                </c:pt>
                <c:pt idx="1667">
                  <c:v>68.014386597406599</c:v>
                </c:pt>
                <c:pt idx="1668">
                  <c:v>68.014417944607047</c:v>
                </c:pt>
                <c:pt idx="1669">
                  <c:v>68.014449116753767</c:v>
                </c:pt>
                <c:pt idx="1670">
                  <c:v>68.014480114824337</c:v>
                </c:pt>
                <c:pt idx="1671">
                  <c:v>68.014510939790867</c:v>
                </c:pt>
                <c:pt idx="1672">
                  <c:v>68.014541592620006</c:v>
                </c:pt>
                <c:pt idx="1673">
                  <c:v>68.014572074273048</c:v>
                </c:pt>
                <c:pt idx="1674">
                  <c:v>68.014602385705885</c:v>
                </c:pt>
                <c:pt idx="1675">
                  <c:v>68.014632527869111</c:v>
                </c:pt>
                <c:pt idx="1676">
                  <c:v>68.01466250170796</c:v>
                </c:pt>
                <c:pt idx="1677">
                  <c:v>68.014692308162424</c:v>
                </c:pt>
                <c:pt idx="1678">
                  <c:v>68.014721948167249</c:v>
                </c:pt>
                <c:pt idx="1679">
                  <c:v>68.014751422651926</c:v>
                </c:pt>
                <c:pt idx="1680">
                  <c:v>68.014780732540785</c:v>
                </c:pt>
                <c:pt idx="1681">
                  <c:v>68.014809878752999</c:v>
                </c:pt>
                <c:pt idx="1682">
                  <c:v>68.014838862202581</c:v>
                </c:pt>
                <c:pt idx="1683">
                  <c:v>68.014867683798457</c:v>
                </c:pt>
                <c:pt idx="1684">
                  <c:v>68.01489634444448</c:v>
                </c:pt>
                <c:pt idx="1685">
                  <c:v>68.014924845039445</c:v>
                </c:pt>
                <c:pt idx="1686">
                  <c:v>68.014953186477129</c:v>
                </c:pt>
                <c:pt idx="1687">
                  <c:v>68.014981369646335</c:v>
                </c:pt>
                <c:pt idx="1688">
                  <c:v>68.01500939543088</c:v>
                </c:pt>
                <c:pt idx="1689">
                  <c:v>68.015064978356634</c:v>
                </c:pt>
                <c:pt idx="1690">
                  <c:v>68.015092537240946</c:v>
                </c:pt>
                <c:pt idx="1691">
                  <c:v>68.015119942226818</c:v>
                </c:pt>
                <c:pt idx="1692">
                  <c:v>68.015147194173679</c:v>
                </c:pt>
                <c:pt idx="1693">
                  <c:v>68.015174293936141</c:v>
                </c:pt>
                <c:pt idx="1694">
                  <c:v>68.015201242364085</c:v>
                </c:pt>
                <c:pt idx="1695">
                  <c:v>68.015228040302588</c:v>
                </c:pt>
                <c:pt idx="1696">
                  <c:v>68.015254688592037</c:v>
                </c:pt>
                <c:pt idx="1697">
                  <c:v>68.015281188068144</c:v>
                </c:pt>
                <c:pt idx="1698">
                  <c:v>68.015307539561917</c:v>
                </c:pt>
                <c:pt idx="1699">
                  <c:v>68.015333743899745</c:v>
                </c:pt>
                <c:pt idx="1700">
                  <c:v>68.015359801903386</c:v>
                </c:pt>
                <c:pt idx="1701">
                  <c:v>68.01538571439005</c:v>
                </c:pt>
                <c:pt idx="1702">
                  <c:v>68.015411482172325</c:v>
                </c:pt>
                <c:pt idx="1703">
                  <c:v>68.015437106058329</c:v>
                </c:pt>
                <c:pt idx="1704">
                  <c:v>68.015462586851584</c:v>
                </c:pt>
                <c:pt idx="1705">
                  <c:v>68.015487925351195</c:v>
                </c:pt>
                <c:pt idx="1706">
                  <c:v>68.015513122351791</c:v>
                </c:pt>
                <c:pt idx="1707">
                  <c:v>68.015538178643524</c:v>
                </c:pt>
                <c:pt idx="1708">
                  <c:v>68.015563095012169</c:v>
                </c:pt>
                <c:pt idx="1709">
                  <c:v>68.015587872239109</c:v>
                </c:pt>
                <c:pt idx="1710">
                  <c:v>68.015612511101367</c:v>
                </c:pt>
                <c:pt idx="1711">
                  <c:v>68.015637012371613</c:v>
                </c:pt>
                <c:pt idx="1712">
                  <c:v>68.015661376818215</c:v>
                </c:pt>
                <c:pt idx="1713">
                  <c:v>68.015685605205221</c:v>
                </c:pt>
                <c:pt idx="1714">
                  <c:v>68.015709698292468</c:v>
                </c:pt>
                <c:pt idx="1715">
                  <c:v>68.015733656835508</c:v>
                </c:pt>
                <c:pt idx="1716">
                  <c:v>68.015757481585652</c:v>
                </c:pt>
                <c:pt idx="1717">
                  <c:v>68.015781173290094</c:v>
                </c:pt>
                <c:pt idx="1718">
                  <c:v>68.015804732691777</c:v>
                </c:pt>
                <c:pt idx="1719">
                  <c:v>68.015828160529537</c:v>
                </c:pt>
                <c:pt idx="1720">
                  <c:v>68.015851457538062</c:v>
                </c:pt>
                <c:pt idx="1721">
                  <c:v>68.01587462444796</c:v>
                </c:pt>
                <c:pt idx="1722">
                  <c:v>68.015897661985733</c:v>
                </c:pt>
                <c:pt idx="1723">
                  <c:v>68.01592057087386</c:v>
                </c:pt>
                <c:pt idx="1724">
                  <c:v>68.015943351830757</c:v>
                </c:pt>
                <c:pt idx="1725">
                  <c:v>68.015966005570831</c:v>
                </c:pt>
                <c:pt idx="1726">
                  <c:v>68.015988532804499</c:v>
                </c:pt>
                <c:pt idx="1727">
                  <c:v>68.016010934238238</c:v>
                </c:pt>
                <c:pt idx="1728">
                  <c:v>68.016033210574548</c:v>
                </c:pt>
                <c:pt idx="1729">
                  <c:v>68.01605536251202</c:v>
                </c:pt>
                <c:pt idx="1730">
                  <c:v>68.016077390745338</c:v>
                </c:pt>
                <c:pt idx="1731">
                  <c:v>68.01609929596529</c:v>
                </c:pt>
                <c:pt idx="1732">
                  <c:v>68.016121078858859</c:v>
                </c:pt>
                <c:pt idx="1733">
                  <c:v>68.016142740109146</c:v>
                </c:pt>
                <c:pt idx="1734">
                  <c:v>68.016164280395444</c:v>
                </c:pt>
                <c:pt idx="1735">
                  <c:v>68.016185700393251</c:v>
                </c:pt>
                <c:pt idx="1736">
                  <c:v>68.016207000774315</c:v>
                </c:pt>
                <c:pt idx="1737">
                  <c:v>68.016228182206618</c:v>
                </c:pt>
                <c:pt idx="1738">
                  <c:v>68.016249245354402</c:v>
                </c:pt>
                <c:pt idx="1739">
                  <c:v>68.016270190878217</c:v>
                </c:pt>
                <c:pt idx="1740">
                  <c:v>68.016291019434902</c:v>
                </c:pt>
                <c:pt idx="1741">
                  <c:v>68.016311731677661</c:v>
                </c:pt>
                <c:pt idx="1742">
                  <c:v>68.016332328256027</c:v>
                </c:pt>
                <c:pt idx="1743">
                  <c:v>68.016352809815899</c:v>
                </c:pt>
                <c:pt idx="1744">
                  <c:v>68.016373176999593</c:v>
                </c:pt>
                <c:pt idx="1745">
                  <c:v>68.016393430445802</c:v>
                </c:pt>
                <c:pt idx="1746">
                  <c:v>68.016413570789723</c:v>
                </c:pt>
                <c:pt idx="1747">
                  <c:v>68.016433598662914</c:v>
                </c:pt>
                <c:pt idx="1748">
                  <c:v>68.016453514693467</c:v>
                </c:pt>
                <c:pt idx="1749">
                  <c:v>68.016473319505948</c:v>
                </c:pt>
                <c:pt idx="1750">
                  <c:v>68.016493013721444</c:v>
                </c:pt>
                <c:pt idx="1751">
                  <c:v>68.016512597957572</c:v>
                </c:pt>
                <c:pt idx="1752">
                  <c:v>68.016532072828468</c:v>
                </c:pt>
                <c:pt idx="1753">
                  <c:v>68.016551438944902</c:v>
                </c:pt>
                <c:pt idx="1754">
                  <c:v>68.016570696914158</c:v>
                </c:pt>
                <c:pt idx="1755">
                  <c:v>68.0165898473402</c:v>
                </c:pt>
                <c:pt idx="1756">
                  <c:v>68.016608890823576</c:v>
                </c:pt>
                <c:pt idx="1757">
                  <c:v>68.016627827961486</c:v>
                </c:pt>
                <c:pt idx="1758">
                  <c:v>68.016646659347813</c:v>
                </c:pt>
                <c:pt idx="1759">
                  <c:v>68.016665385573091</c:v>
                </c:pt>
                <c:pt idx="1760">
                  <c:v>68.016684007224598</c:v>
                </c:pt>
                <c:pt idx="1761">
                  <c:v>68.016702524886298</c:v>
                </c:pt>
                <c:pt idx="1762">
                  <c:v>68.016720939138906</c:v>
                </c:pt>
                <c:pt idx="1763">
                  <c:v>68.01673925055988</c:v>
                </c:pt>
                <c:pt idx="1764">
                  <c:v>68.016757459723507</c:v>
                </c:pt>
                <c:pt idx="1765">
                  <c:v>68.016775567200796</c:v>
                </c:pt>
                <c:pt idx="1766">
                  <c:v>68.01679357355961</c:v>
                </c:pt>
                <c:pt idx="1767">
                  <c:v>68.016811479364634</c:v>
                </c:pt>
                <c:pt idx="1768">
                  <c:v>68.01682928517738</c:v>
                </c:pt>
                <c:pt idx="1769">
                  <c:v>68.016846991556264</c:v>
                </c:pt>
                <c:pt idx="1770">
                  <c:v>68.016864599056532</c:v>
                </c:pt>
                <c:pt idx="1771">
                  <c:v>68.016899519626861</c:v>
                </c:pt>
                <c:pt idx="1772">
                  <c:v>68.016985128953664</c:v>
                </c:pt>
                <c:pt idx="1773">
                  <c:v>68.017001965046461</c:v>
                </c:pt>
                <c:pt idx="1774">
                  <c:v>68.017018707120641</c:v>
                </c:pt>
                <c:pt idx="1775">
                  <c:v>68.017035355701239</c:v>
                </c:pt>
                <c:pt idx="1776">
                  <c:v>68.017051911310347</c:v>
                </c:pt>
                <c:pt idx="1777">
                  <c:v>68.017068374467144</c:v>
                </c:pt>
                <c:pt idx="1778">
                  <c:v>68.017084745687924</c:v>
                </c:pt>
                <c:pt idx="1779">
                  <c:v>68.017101025486085</c:v>
                </c:pt>
                <c:pt idx="1780">
                  <c:v>68.017117214372178</c:v>
                </c:pt>
                <c:pt idx="1781">
                  <c:v>68.017133312853872</c:v>
                </c:pt>
                <c:pt idx="1782">
                  <c:v>68.017149321436023</c:v>
                </c:pt>
                <c:pt idx="1783">
                  <c:v>68.01716524062067</c:v>
                </c:pt>
                <c:pt idx="1784">
                  <c:v>68.017181070907014</c:v>
                </c:pt>
                <c:pt idx="1785">
                  <c:v>68.017196812791525</c:v>
                </c:pt>
                <c:pt idx="1786">
                  <c:v>68.017212466767845</c:v>
                </c:pt>
                <c:pt idx="1787">
                  <c:v>68.017228033326901</c:v>
                </c:pt>
                <c:pt idx="1788">
                  <c:v>68.017243512956853</c:v>
                </c:pt>
                <c:pt idx="1789">
                  <c:v>68.017258906143141</c:v>
                </c:pt>
                <c:pt idx="1790">
                  <c:v>68.017274213368509</c:v>
                </c:pt>
                <c:pt idx="1791">
                  <c:v>68.017289435112986</c:v>
                </c:pt>
                <c:pt idx="1792">
                  <c:v>68.017304571853927</c:v>
                </c:pt>
                <c:pt idx="1793">
                  <c:v>68.017319624066005</c:v>
                </c:pt>
                <c:pt idx="1794">
                  <c:v>68.017349476789164</c:v>
                </c:pt>
                <c:pt idx="1795">
                  <c:v>68.0173642782364</c:v>
                </c:pt>
                <c:pt idx="1796">
                  <c:v>68.017378997027208</c:v>
                </c:pt>
                <c:pt idx="1797">
                  <c:v>68.017393633623129</c:v>
                </c:pt>
                <c:pt idx="1798">
                  <c:v>68.017408188483202</c:v>
                </c:pt>
                <c:pt idx="1799">
                  <c:v>68.017422662063836</c:v>
                </c:pt>
                <c:pt idx="1800">
                  <c:v>68.017437054818956</c:v>
                </c:pt>
                <c:pt idx="1801">
                  <c:v>68.017451367199897</c:v>
                </c:pt>
                <c:pt idx="1802">
                  <c:v>68.017465599655509</c:v>
                </c:pt>
                <c:pt idx="1803">
                  <c:v>68.017479752632113</c:v>
                </c:pt>
                <c:pt idx="1804">
                  <c:v>68.01749382657357</c:v>
                </c:pt>
                <c:pt idx="1805">
                  <c:v>68.017507821921214</c:v>
                </c:pt>
                <c:pt idx="1806">
                  <c:v>68.017521739113931</c:v>
                </c:pt>
              </c:numCache>
            </c:numRef>
          </c:yVal>
          <c:smooth val="1"/>
          <c:extLst>
            <c:ext xmlns:c16="http://schemas.microsoft.com/office/drawing/2014/chart" uri="{C3380CC4-5D6E-409C-BE32-E72D297353CC}">
              <c16:uniqueId val="{00000004-9EDB-4785-9577-C7D93698E3AA}"/>
            </c:ext>
          </c:extLst>
        </c:ser>
        <c:ser>
          <c:idx val="5"/>
          <c:order val="5"/>
          <c:tx>
            <c:strRef>
              <c:f>BSAS!$G$1</c:f>
              <c:strCache>
                <c:ptCount val="1"/>
                <c:pt idx="0">
                  <c:v>von Bertalanffy</c:v>
                </c:pt>
              </c:strCache>
            </c:strRef>
          </c:tx>
          <c:spPr>
            <a:ln w="19050" cap="rnd">
              <a:solidFill>
                <a:schemeClr val="accent6"/>
              </a:solidFill>
              <a:round/>
            </a:ln>
            <a:effectLst/>
          </c:spPr>
          <c:marker>
            <c:symbol val="none"/>
          </c:marker>
          <c:xVal>
            <c:numRef>
              <c:f>BSAS!$A$2:$A$1808</c:f>
              <c:numCache>
                <c:formatCode>General</c:formatCode>
                <c:ptCount val="1807"/>
                <c:pt idx="0">
                  <c:v>0</c:v>
                </c:pt>
                <c:pt idx="1">
                  <c:v>1</c:v>
                </c:pt>
                <c:pt idx="2">
                  <c:v>2</c:v>
                </c:pt>
                <c:pt idx="3">
                  <c:v>3</c:v>
                </c:pt>
                <c:pt idx="4">
                  <c:v>4</c:v>
                </c:pt>
                <c:pt idx="5">
                  <c:v>5</c:v>
                </c:pt>
                <c:pt idx="6">
                  <c:v>6</c:v>
                </c:pt>
                <c:pt idx="7">
                  <c:v>7</c:v>
                </c:pt>
                <c:pt idx="8">
                  <c:v>9</c:v>
                </c:pt>
                <c:pt idx="9">
                  <c:v>10</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pt idx="299">
                  <c:v>301</c:v>
                </c:pt>
                <c:pt idx="300">
                  <c:v>302</c:v>
                </c:pt>
                <c:pt idx="301">
                  <c:v>303</c:v>
                </c:pt>
                <c:pt idx="302">
                  <c:v>304</c:v>
                </c:pt>
                <c:pt idx="303">
                  <c:v>305</c:v>
                </c:pt>
                <c:pt idx="304">
                  <c:v>306</c:v>
                </c:pt>
                <c:pt idx="305">
                  <c:v>307</c:v>
                </c:pt>
                <c:pt idx="306">
                  <c:v>308</c:v>
                </c:pt>
                <c:pt idx="307">
                  <c:v>309</c:v>
                </c:pt>
                <c:pt idx="308">
                  <c:v>310</c:v>
                </c:pt>
                <c:pt idx="309">
                  <c:v>311</c:v>
                </c:pt>
                <c:pt idx="310">
                  <c:v>312</c:v>
                </c:pt>
                <c:pt idx="311">
                  <c:v>313</c:v>
                </c:pt>
                <c:pt idx="312">
                  <c:v>314</c:v>
                </c:pt>
                <c:pt idx="313">
                  <c:v>315</c:v>
                </c:pt>
                <c:pt idx="314">
                  <c:v>316</c:v>
                </c:pt>
                <c:pt idx="315">
                  <c:v>317</c:v>
                </c:pt>
                <c:pt idx="316">
                  <c:v>318</c:v>
                </c:pt>
                <c:pt idx="317">
                  <c:v>319</c:v>
                </c:pt>
                <c:pt idx="318">
                  <c:v>320</c:v>
                </c:pt>
                <c:pt idx="319">
                  <c:v>321</c:v>
                </c:pt>
                <c:pt idx="320">
                  <c:v>322</c:v>
                </c:pt>
                <c:pt idx="321">
                  <c:v>323</c:v>
                </c:pt>
                <c:pt idx="322">
                  <c:v>324</c:v>
                </c:pt>
                <c:pt idx="323">
                  <c:v>325</c:v>
                </c:pt>
                <c:pt idx="324">
                  <c:v>326</c:v>
                </c:pt>
                <c:pt idx="325">
                  <c:v>327</c:v>
                </c:pt>
                <c:pt idx="326">
                  <c:v>328</c:v>
                </c:pt>
                <c:pt idx="327">
                  <c:v>329</c:v>
                </c:pt>
                <c:pt idx="328">
                  <c:v>330</c:v>
                </c:pt>
                <c:pt idx="329">
                  <c:v>331</c:v>
                </c:pt>
                <c:pt idx="330">
                  <c:v>332</c:v>
                </c:pt>
                <c:pt idx="331">
                  <c:v>333</c:v>
                </c:pt>
                <c:pt idx="332">
                  <c:v>334</c:v>
                </c:pt>
                <c:pt idx="333">
                  <c:v>335</c:v>
                </c:pt>
                <c:pt idx="334">
                  <c:v>336</c:v>
                </c:pt>
                <c:pt idx="335">
                  <c:v>337</c:v>
                </c:pt>
                <c:pt idx="336">
                  <c:v>338</c:v>
                </c:pt>
                <c:pt idx="337">
                  <c:v>340</c:v>
                </c:pt>
                <c:pt idx="338">
                  <c:v>341</c:v>
                </c:pt>
                <c:pt idx="339">
                  <c:v>342</c:v>
                </c:pt>
                <c:pt idx="340">
                  <c:v>343</c:v>
                </c:pt>
                <c:pt idx="341">
                  <c:v>345</c:v>
                </c:pt>
                <c:pt idx="342">
                  <c:v>346</c:v>
                </c:pt>
                <c:pt idx="343">
                  <c:v>347</c:v>
                </c:pt>
                <c:pt idx="344">
                  <c:v>348</c:v>
                </c:pt>
                <c:pt idx="345">
                  <c:v>349</c:v>
                </c:pt>
                <c:pt idx="346">
                  <c:v>350</c:v>
                </c:pt>
                <c:pt idx="347">
                  <c:v>351</c:v>
                </c:pt>
                <c:pt idx="348">
                  <c:v>352</c:v>
                </c:pt>
                <c:pt idx="349">
                  <c:v>353</c:v>
                </c:pt>
                <c:pt idx="350">
                  <c:v>354</c:v>
                </c:pt>
                <c:pt idx="351">
                  <c:v>355</c:v>
                </c:pt>
                <c:pt idx="352">
                  <c:v>356</c:v>
                </c:pt>
                <c:pt idx="353">
                  <c:v>360</c:v>
                </c:pt>
                <c:pt idx="354">
                  <c:v>361</c:v>
                </c:pt>
                <c:pt idx="355">
                  <c:v>362</c:v>
                </c:pt>
                <c:pt idx="356">
                  <c:v>365</c:v>
                </c:pt>
                <c:pt idx="357">
                  <c:v>366</c:v>
                </c:pt>
                <c:pt idx="358">
                  <c:v>367</c:v>
                </c:pt>
                <c:pt idx="359">
                  <c:v>368</c:v>
                </c:pt>
                <c:pt idx="360">
                  <c:v>369</c:v>
                </c:pt>
                <c:pt idx="361">
                  <c:v>370</c:v>
                </c:pt>
                <c:pt idx="362">
                  <c:v>371</c:v>
                </c:pt>
                <c:pt idx="363">
                  <c:v>372</c:v>
                </c:pt>
                <c:pt idx="364">
                  <c:v>373</c:v>
                </c:pt>
                <c:pt idx="365">
                  <c:v>374</c:v>
                </c:pt>
                <c:pt idx="366">
                  <c:v>375</c:v>
                </c:pt>
                <c:pt idx="367">
                  <c:v>376</c:v>
                </c:pt>
                <c:pt idx="368">
                  <c:v>377</c:v>
                </c:pt>
                <c:pt idx="369">
                  <c:v>378</c:v>
                </c:pt>
                <c:pt idx="370">
                  <c:v>379</c:v>
                </c:pt>
                <c:pt idx="371">
                  <c:v>380</c:v>
                </c:pt>
                <c:pt idx="372">
                  <c:v>381</c:v>
                </c:pt>
                <c:pt idx="373">
                  <c:v>382</c:v>
                </c:pt>
                <c:pt idx="374">
                  <c:v>383</c:v>
                </c:pt>
                <c:pt idx="375">
                  <c:v>384</c:v>
                </c:pt>
                <c:pt idx="376">
                  <c:v>385</c:v>
                </c:pt>
                <c:pt idx="377">
                  <c:v>386</c:v>
                </c:pt>
                <c:pt idx="378">
                  <c:v>387</c:v>
                </c:pt>
                <c:pt idx="379">
                  <c:v>388</c:v>
                </c:pt>
                <c:pt idx="380">
                  <c:v>389</c:v>
                </c:pt>
                <c:pt idx="381">
                  <c:v>390</c:v>
                </c:pt>
                <c:pt idx="382">
                  <c:v>391</c:v>
                </c:pt>
                <c:pt idx="383">
                  <c:v>392</c:v>
                </c:pt>
                <c:pt idx="384">
                  <c:v>393</c:v>
                </c:pt>
                <c:pt idx="385">
                  <c:v>394</c:v>
                </c:pt>
                <c:pt idx="386">
                  <c:v>395</c:v>
                </c:pt>
                <c:pt idx="387">
                  <c:v>396</c:v>
                </c:pt>
                <c:pt idx="388">
                  <c:v>397</c:v>
                </c:pt>
                <c:pt idx="389">
                  <c:v>398</c:v>
                </c:pt>
                <c:pt idx="390">
                  <c:v>399</c:v>
                </c:pt>
                <c:pt idx="391">
                  <c:v>400</c:v>
                </c:pt>
                <c:pt idx="392">
                  <c:v>401</c:v>
                </c:pt>
                <c:pt idx="393">
                  <c:v>402</c:v>
                </c:pt>
                <c:pt idx="394">
                  <c:v>403</c:v>
                </c:pt>
                <c:pt idx="395">
                  <c:v>404</c:v>
                </c:pt>
                <c:pt idx="396">
                  <c:v>405</c:v>
                </c:pt>
                <c:pt idx="397">
                  <c:v>406</c:v>
                </c:pt>
                <c:pt idx="398">
                  <c:v>407</c:v>
                </c:pt>
                <c:pt idx="399">
                  <c:v>408</c:v>
                </c:pt>
                <c:pt idx="400">
                  <c:v>409</c:v>
                </c:pt>
                <c:pt idx="401">
                  <c:v>410</c:v>
                </c:pt>
                <c:pt idx="402">
                  <c:v>411</c:v>
                </c:pt>
                <c:pt idx="403">
                  <c:v>412</c:v>
                </c:pt>
                <c:pt idx="404">
                  <c:v>413</c:v>
                </c:pt>
                <c:pt idx="405">
                  <c:v>414</c:v>
                </c:pt>
                <c:pt idx="406">
                  <c:v>415</c:v>
                </c:pt>
                <c:pt idx="407">
                  <c:v>416</c:v>
                </c:pt>
                <c:pt idx="408">
                  <c:v>417</c:v>
                </c:pt>
                <c:pt idx="409">
                  <c:v>418</c:v>
                </c:pt>
                <c:pt idx="410">
                  <c:v>419</c:v>
                </c:pt>
                <c:pt idx="411">
                  <c:v>420</c:v>
                </c:pt>
                <c:pt idx="412">
                  <c:v>421</c:v>
                </c:pt>
                <c:pt idx="413">
                  <c:v>422</c:v>
                </c:pt>
                <c:pt idx="414">
                  <c:v>423</c:v>
                </c:pt>
                <c:pt idx="415">
                  <c:v>424</c:v>
                </c:pt>
                <c:pt idx="416">
                  <c:v>425</c:v>
                </c:pt>
                <c:pt idx="417">
                  <c:v>426</c:v>
                </c:pt>
                <c:pt idx="418">
                  <c:v>427</c:v>
                </c:pt>
                <c:pt idx="419">
                  <c:v>428</c:v>
                </c:pt>
                <c:pt idx="420">
                  <c:v>429</c:v>
                </c:pt>
                <c:pt idx="421">
                  <c:v>430</c:v>
                </c:pt>
                <c:pt idx="422">
                  <c:v>431</c:v>
                </c:pt>
                <c:pt idx="423">
                  <c:v>432</c:v>
                </c:pt>
                <c:pt idx="424">
                  <c:v>433</c:v>
                </c:pt>
                <c:pt idx="425">
                  <c:v>434</c:v>
                </c:pt>
                <c:pt idx="426">
                  <c:v>435</c:v>
                </c:pt>
                <c:pt idx="427">
                  <c:v>436</c:v>
                </c:pt>
                <c:pt idx="428">
                  <c:v>437</c:v>
                </c:pt>
                <c:pt idx="429">
                  <c:v>438</c:v>
                </c:pt>
                <c:pt idx="430">
                  <c:v>439</c:v>
                </c:pt>
                <c:pt idx="431">
                  <c:v>440</c:v>
                </c:pt>
                <c:pt idx="432">
                  <c:v>441</c:v>
                </c:pt>
                <c:pt idx="433">
                  <c:v>442</c:v>
                </c:pt>
                <c:pt idx="434">
                  <c:v>443</c:v>
                </c:pt>
                <c:pt idx="435">
                  <c:v>444</c:v>
                </c:pt>
                <c:pt idx="436">
                  <c:v>445</c:v>
                </c:pt>
                <c:pt idx="437">
                  <c:v>446</c:v>
                </c:pt>
                <c:pt idx="438">
                  <c:v>447</c:v>
                </c:pt>
                <c:pt idx="439">
                  <c:v>448</c:v>
                </c:pt>
                <c:pt idx="440">
                  <c:v>449</c:v>
                </c:pt>
                <c:pt idx="441">
                  <c:v>450</c:v>
                </c:pt>
                <c:pt idx="442">
                  <c:v>451</c:v>
                </c:pt>
                <c:pt idx="443">
                  <c:v>452</c:v>
                </c:pt>
                <c:pt idx="444">
                  <c:v>453</c:v>
                </c:pt>
                <c:pt idx="445">
                  <c:v>454</c:v>
                </c:pt>
                <c:pt idx="446">
                  <c:v>455</c:v>
                </c:pt>
                <c:pt idx="447">
                  <c:v>456</c:v>
                </c:pt>
                <c:pt idx="448">
                  <c:v>457</c:v>
                </c:pt>
                <c:pt idx="449">
                  <c:v>458</c:v>
                </c:pt>
                <c:pt idx="450">
                  <c:v>459</c:v>
                </c:pt>
                <c:pt idx="451">
                  <c:v>460</c:v>
                </c:pt>
                <c:pt idx="452">
                  <c:v>461</c:v>
                </c:pt>
                <c:pt idx="453">
                  <c:v>462</c:v>
                </c:pt>
                <c:pt idx="454">
                  <c:v>463</c:v>
                </c:pt>
                <c:pt idx="455">
                  <c:v>464</c:v>
                </c:pt>
                <c:pt idx="456">
                  <c:v>465</c:v>
                </c:pt>
                <c:pt idx="457">
                  <c:v>466</c:v>
                </c:pt>
                <c:pt idx="458">
                  <c:v>467</c:v>
                </c:pt>
                <c:pt idx="459">
                  <c:v>468</c:v>
                </c:pt>
                <c:pt idx="460">
                  <c:v>469</c:v>
                </c:pt>
                <c:pt idx="461">
                  <c:v>470</c:v>
                </c:pt>
                <c:pt idx="462">
                  <c:v>471</c:v>
                </c:pt>
                <c:pt idx="463">
                  <c:v>472</c:v>
                </c:pt>
                <c:pt idx="464">
                  <c:v>473</c:v>
                </c:pt>
                <c:pt idx="465">
                  <c:v>474</c:v>
                </c:pt>
                <c:pt idx="466">
                  <c:v>475</c:v>
                </c:pt>
                <c:pt idx="467">
                  <c:v>476</c:v>
                </c:pt>
                <c:pt idx="468">
                  <c:v>477</c:v>
                </c:pt>
                <c:pt idx="469">
                  <c:v>478</c:v>
                </c:pt>
                <c:pt idx="470">
                  <c:v>479</c:v>
                </c:pt>
                <c:pt idx="471">
                  <c:v>480</c:v>
                </c:pt>
                <c:pt idx="472">
                  <c:v>481</c:v>
                </c:pt>
                <c:pt idx="473">
                  <c:v>482</c:v>
                </c:pt>
                <c:pt idx="474">
                  <c:v>483</c:v>
                </c:pt>
                <c:pt idx="475">
                  <c:v>484</c:v>
                </c:pt>
                <c:pt idx="476">
                  <c:v>485</c:v>
                </c:pt>
                <c:pt idx="477">
                  <c:v>486</c:v>
                </c:pt>
                <c:pt idx="478">
                  <c:v>487</c:v>
                </c:pt>
                <c:pt idx="479">
                  <c:v>488</c:v>
                </c:pt>
                <c:pt idx="480">
                  <c:v>489</c:v>
                </c:pt>
                <c:pt idx="481">
                  <c:v>490</c:v>
                </c:pt>
                <c:pt idx="482">
                  <c:v>491</c:v>
                </c:pt>
                <c:pt idx="483">
                  <c:v>492</c:v>
                </c:pt>
                <c:pt idx="484">
                  <c:v>493</c:v>
                </c:pt>
                <c:pt idx="485">
                  <c:v>494</c:v>
                </c:pt>
                <c:pt idx="486">
                  <c:v>495</c:v>
                </c:pt>
                <c:pt idx="487">
                  <c:v>496</c:v>
                </c:pt>
                <c:pt idx="488">
                  <c:v>497</c:v>
                </c:pt>
                <c:pt idx="489">
                  <c:v>498</c:v>
                </c:pt>
                <c:pt idx="490">
                  <c:v>499</c:v>
                </c:pt>
                <c:pt idx="491">
                  <c:v>500</c:v>
                </c:pt>
                <c:pt idx="492">
                  <c:v>501</c:v>
                </c:pt>
                <c:pt idx="493">
                  <c:v>502</c:v>
                </c:pt>
                <c:pt idx="494">
                  <c:v>503</c:v>
                </c:pt>
                <c:pt idx="495">
                  <c:v>504</c:v>
                </c:pt>
                <c:pt idx="496">
                  <c:v>505</c:v>
                </c:pt>
                <c:pt idx="497">
                  <c:v>506</c:v>
                </c:pt>
                <c:pt idx="498">
                  <c:v>507</c:v>
                </c:pt>
                <c:pt idx="499">
                  <c:v>508</c:v>
                </c:pt>
                <c:pt idx="500">
                  <c:v>509</c:v>
                </c:pt>
                <c:pt idx="501">
                  <c:v>510</c:v>
                </c:pt>
                <c:pt idx="502">
                  <c:v>511</c:v>
                </c:pt>
                <c:pt idx="503">
                  <c:v>512</c:v>
                </c:pt>
                <c:pt idx="504">
                  <c:v>513</c:v>
                </c:pt>
                <c:pt idx="505">
                  <c:v>514</c:v>
                </c:pt>
                <c:pt idx="506">
                  <c:v>515</c:v>
                </c:pt>
                <c:pt idx="507">
                  <c:v>516</c:v>
                </c:pt>
                <c:pt idx="508">
                  <c:v>517</c:v>
                </c:pt>
                <c:pt idx="509">
                  <c:v>518</c:v>
                </c:pt>
                <c:pt idx="510">
                  <c:v>519</c:v>
                </c:pt>
                <c:pt idx="511">
                  <c:v>520</c:v>
                </c:pt>
                <c:pt idx="512">
                  <c:v>521</c:v>
                </c:pt>
                <c:pt idx="513">
                  <c:v>522</c:v>
                </c:pt>
                <c:pt idx="514">
                  <c:v>523</c:v>
                </c:pt>
                <c:pt idx="515">
                  <c:v>524</c:v>
                </c:pt>
                <c:pt idx="516">
                  <c:v>525</c:v>
                </c:pt>
                <c:pt idx="517">
                  <c:v>526</c:v>
                </c:pt>
                <c:pt idx="518">
                  <c:v>527</c:v>
                </c:pt>
                <c:pt idx="519">
                  <c:v>528</c:v>
                </c:pt>
                <c:pt idx="520">
                  <c:v>529</c:v>
                </c:pt>
                <c:pt idx="521">
                  <c:v>530</c:v>
                </c:pt>
                <c:pt idx="522">
                  <c:v>531</c:v>
                </c:pt>
                <c:pt idx="523">
                  <c:v>532</c:v>
                </c:pt>
                <c:pt idx="524">
                  <c:v>533</c:v>
                </c:pt>
                <c:pt idx="525">
                  <c:v>534</c:v>
                </c:pt>
                <c:pt idx="526">
                  <c:v>535</c:v>
                </c:pt>
                <c:pt idx="527">
                  <c:v>536</c:v>
                </c:pt>
                <c:pt idx="528">
                  <c:v>537</c:v>
                </c:pt>
                <c:pt idx="529">
                  <c:v>538</c:v>
                </c:pt>
                <c:pt idx="530">
                  <c:v>539</c:v>
                </c:pt>
                <c:pt idx="531">
                  <c:v>540</c:v>
                </c:pt>
                <c:pt idx="532">
                  <c:v>541</c:v>
                </c:pt>
                <c:pt idx="533">
                  <c:v>542</c:v>
                </c:pt>
                <c:pt idx="534">
                  <c:v>543</c:v>
                </c:pt>
                <c:pt idx="535">
                  <c:v>544</c:v>
                </c:pt>
                <c:pt idx="536">
                  <c:v>545</c:v>
                </c:pt>
                <c:pt idx="537">
                  <c:v>546</c:v>
                </c:pt>
                <c:pt idx="538">
                  <c:v>547</c:v>
                </c:pt>
                <c:pt idx="539">
                  <c:v>548</c:v>
                </c:pt>
                <c:pt idx="540">
                  <c:v>549</c:v>
                </c:pt>
                <c:pt idx="541">
                  <c:v>550</c:v>
                </c:pt>
                <c:pt idx="542">
                  <c:v>551</c:v>
                </c:pt>
                <c:pt idx="543">
                  <c:v>552</c:v>
                </c:pt>
                <c:pt idx="544">
                  <c:v>553</c:v>
                </c:pt>
                <c:pt idx="545">
                  <c:v>554</c:v>
                </c:pt>
                <c:pt idx="546">
                  <c:v>555</c:v>
                </c:pt>
                <c:pt idx="547">
                  <c:v>556</c:v>
                </c:pt>
                <c:pt idx="548">
                  <c:v>557</c:v>
                </c:pt>
                <c:pt idx="549">
                  <c:v>558</c:v>
                </c:pt>
                <c:pt idx="550">
                  <c:v>559</c:v>
                </c:pt>
                <c:pt idx="551">
                  <c:v>560</c:v>
                </c:pt>
                <c:pt idx="552">
                  <c:v>561</c:v>
                </c:pt>
                <c:pt idx="553">
                  <c:v>562</c:v>
                </c:pt>
                <c:pt idx="554">
                  <c:v>563</c:v>
                </c:pt>
                <c:pt idx="555">
                  <c:v>564</c:v>
                </c:pt>
                <c:pt idx="556">
                  <c:v>565</c:v>
                </c:pt>
                <c:pt idx="557">
                  <c:v>566</c:v>
                </c:pt>
                <c:pt idx="558">
                  <c:v>567</c:v>
                </c:pt>
                <c:pt idx="559">
                  <c:v>568</c:v>
                </c:pt>
                <c:pt idx="560">
                  <c:v>569</c:v>
                </c:pt>
                <c:pt idx="561">
                  <c:v>570</c:v>
                </c:pt>
                <c:pt idx="562">
                  <c:v>571</c:v>
                </c:pt>
                <c:pt idx="563">
                  <c:v>572</c:v>
                </c:pt>
                <c:pt idx="564">
                  <c:v>573</c:v>
                </c:pt>
                <c:pt idx="565">
                  <c:v>574</c:v>
                </c:pt>
                <c:pt idx="566">
                  <c:v>575</c:v>
                </c:pt>
                <c:pt idx="567">
                  <c:v>576</c:v>
                </c:pt>
                <c:pt idx="568">
                  <c:v>577</c:v>
                </c:pt>
                <c:pt idx="569">
                  <c:v>578</c:v>
                </c:pt>
                <c:pt idx="570">
                  <c:v>579</c:v>
                </c:pt>
                <c:pt idx="571">
                  <c:v>580</c:v>
                </c:pt>
                <c:pt idx="572">
                  <c:v>581</c:v>
                </c:pt>
                <c:pt idx="573">
                  <c:v>582</c:v>
                </c:pt>
                <c:pt idx="574">
                  <c:v>583</c:v>
                </c:pt>
                <c:pt idx="575">
                  <c:v>584</c:v>
                </c:pt>
                <c:pt idx="576">
                  <c:v>585</c:v>
                </c:pt>
                <c:pt idx="577">
                  <c:v>586</c:v>
                </c:pt>
                <c:pt idx="578">
                  <c:v>587</c:v>
                </c:pt>
                <c:pt idx="579">
                  <c:v>588</c:v>
                </c:pt>
                <c:pt idx="580">
                  <c:v>589</c:v>
                </c:pt>
                <c:pt idx="581">
                  <c:v>590</c:v>
                </c:pt>
                <c:pt idx="582">
                  <c:v>591</c:v>
                </c:pt>
                <c:pt idx="583">
                  <c:v>592</c:v>
                </c:pt>
                <c:pt idx="584">
                  <c:v>593</c:v>
                </c:pt>
                <c:pt idx="585">
                  <c:v>594</c:v>
                </c:pt>
                <c:pt idx="586">
                  <c:v>595</c:v>
                </c:pt>
                <c:pt idx="587">
                  <c:v>596</c:v>
                </c:pt>
                <c:pt idx="588">
                  <c:v>597</c:v>
                </c:pt>
                <c:pt idx="589">
                  <c:v>598</c:v>
                </c:pt>
                <c:pt idx="590">
                  <c:v>599</c:v>
                </c:pt>
                <c:pt idx="591">
                  <c:v>600</c:v>
                </c:pt>
                <c:pt idx="592">
                  <c:v>601</c:v>
                </c:pt>
                <c:pt idx="593">
                  <c:v>602</c:v>
                </c:pt>
                <c:pt idx="594">
                  <c:v>603</c:v>
                </c:pt>
                <c:pt idx="595">
                  <c:v>604</c:v>
                </c:pt>
                <c:pt idx="596">
                  <c:v>605</c:v>
                </c:pt>
                <c:pt idx="597">
                  <c:v>606</c:v>
                </c:pt>
                <c:pt idx="598">
                  <c:v>607</c:v>
                </c:pt>
                <c:pt idx="599">
                  <c:v>608</c:v>
                </c:pt>
                <c:pt idx="600">
                  <c:v>609</c:v>
                </c:pt>
                <c:pt idx="601">
                  <c:v>610</c:v>
                </c:pt>
                <c:pt idx="602">
                  <c:v>611</c:v>
                </c:pt>
                <c:pt idx="603">
                  <c:v>612</c:v>
                </c:pt>
                <c:pt idx="604">
                  <c:v>613</c:v>
                </c:pt>
                <c:pt idx="605">
                  <c:v>614</c:v>
                </c:pt>
                <c:pt idx="606">
                  <c:v>615</c:v>
                </c:pt>
                <c:pt idx="607">
                  <c:v>616</c:v>
                </c:pt>
                <c:pt idx="608">
                  <c:v>617</c:v>
                </c:pt>
                <c:pt idx="609">
                  <c:v>618</c:v>
                </c:pt>
                <c:pt idx="610">
                  <c:v>619</c:v>
                </c:pt>
                <c:pt idx="611">
                  <c:v>620</c:v>
                </c:pt>
                <c:pt idx="612">
                  <c:v>621</c:v>
                </c:pt>
                <c:pt idx="613">
                  <c:v>622</c:v>
                </c:pt>
                <c:pt idx="614">
                  <c:v>623</c:v>
                </c:pt>
                <c:pt idx="615">
                  <c:v>624</c:v>
                </c:pt>
                <c:pt idx="616">
                  <c:v>625</c:v>
                </c:pt>
                <c:pt idx="617">
                  <c:v>626</c:v>
                </c:pt>
                <c:pt idx="618">
                  <c:v>627</c:v>
                </c:pt>
                <c:pt idx="619">
                  <c:v>628</c:v>
                </c:pt>
                <c:pt idx="620">
                  <c:v>629</c:v>
                </c:pt>
                <c:pt idx="621">
                  <c:v>630</c:v>
                </c:pt>
                <c:pt idx="622">
                  <c:v>631</c:v>
                </c:pt>
                <c:pt idx="623">
                  <c:v>632</c:v>
                </c:pt>
                <c:pt idx="624">
                  <c:v>633</c:v>
                </c:pt>
                <c:pt idx="625">
                  <c:v>634</c:v>
                </c:pt>
                <c:pt idx="626">
                  <c:v>635</c:v>
                </c:pt>
                <c:pt idx="627">
                  <c:v>636</c:v>
                </c:pt>
                <c:pt idx="628">
                  <c:v>637</c:v>
                </c:pt>
                <c:pt idx="629">
                  <c:v>638</c:v>
                </c:pt>
                <c:pt idx="630">
                  <c:v>639</c:v>
                </c:pt>
                <c:pt idx="631">
                  <c:v>640</c:v>
                </c:pt>
                <c:pt idx="632">
                  <c:v>641</c:v>
                </c:pt>
                <c:pt idx="633">
                  <c:v>642</c:v>
                </c:pt>
                <c:pt idx="634">
                  <c:v>643</c:v>
                </c:pt>
                <c:pt idx="635">
                  <c:v>644</c:v>
                </c:pt>
                <c:pt idx="636">
                  <c:v>645</c:v>
                </c:pt>
                <c:pt idx="637">
                  <c:v>646</c:v>
                </c:pt>
                <c:pt idx="638">
                  <c:v>647</c:v>
                </c:pt>
                <c:pt idx="639">
                  <c:v>648</c:v>
                </c:pt>
                <c:pt idx="640">
                  <c:v>649</c:v>
                </c:pt>
                <c:pt idx="641">
                  <c:v>650</c:v>
                </c:pt>
                <c:pt idx="642">
                  <c:v>651</c:v>
                </c:pt>
                <c:pt idx="643">
                  <c:v>652</c:v>
                </c:pt>
                <c:pt idx="644">
                  <c:v>653</c:v>
                </c:pt>
                <c:pt idx="645">
                  <c:v>654</c:v>
                </c:pt>
                <c:pt idx="646">
                  <c:v>655</c:v>
                </c:pt>
                <c:pt idx="647">
                  <c:v>656</c:v>
                </c:pt>
                <c:pt idx="648">
                  <c:v>657</c:v>
                </c:pt>
                <c:pt idx="649">
                  <c:v>658</c:v>
                </c:pt>
                <c:pt idx="650">
                  <c:v>659</c:v>
                </c:pt>
                <c:pt idx="651">
                  <c:v>660</c:v>
                </c:pt>
                <c:pt idx="652">
                  <c:v>661</c:v>
                </c:pt>
                <c:pt idx="653">
                  <c:v>662</c:v>
                </c:pt>
                <c:pt idx="654">
                  <c:v>663</c:v>
                </c:pt>
                <c:pt idx="655">
                  <c:v>664</c:v>
                </c:pt>
                <c:pt idx="656">
                  <c:v>665</c:v>
                </c:pt>
                <c:pt idx="657">
                  <c:v>666</c:v>
                </c:pt>
                <c:pt idx="658">
                  <c:v>667</c:v>
                </c:pt>
                <c:pt idx="659">
                  <c:v>668</c:v>
                </c:pt>
                <c:pt idx="660">
                  <c:v>669</c:v>
                </c:pt>
                <c:pt idx="661">
                  <c:v>670</c:v>
                </c:pt>
                <c:pt idx="662">
                  <c:v>671</c:v>
                </c:pt>
                <c:pt idx="663">
                  <c:v>672</c:v>
                </c:pt>
                <c:pt idx="664">
                  <c:v>673</c:v>
                </c:pt>
                <c:pt idx="665">
                  <c:v>674</c:v>
                </c:pt>
                <c:pt idx="666">
                  <c:v>675</c:v>
                </c:pt>
                <c:pt idx="667">
                  <c:v>676</c:v>
                </c:pt>
                <c:pt idx="668">
                  <c:v>677</c:v>
                </c:pt>
                <c:pt idx="669">
                  <c:v>678</c:v>
                </c:pt>
                <c:pt idx="670">
                  <c:v>679</c:v>
                </c:pt>
                <c:pt idx="671">
                  <c:v>680</c:v>
                </c:pt>
                <c:pt idx="672">
                  <c:v>681</c:v>
                </c:pt>
                <c:pt idx="673">
                  <c:v>682</c:v>
                </c:pt>
                <c:pt idx="674">
                  <c:v>683</c:v>
                </c:pt>
                <c:pt idx="675">
                  <c:v>684</c:v>
                </c:pt>
                <c:pt idx="676">
                  <c:v>685</c:v>
                </c:pt>
                <c:pt idx="677">
                  <c:v>686</c:v>
                </c:pt>
                <c:pt idx="678">
                  <c:v>687</c:v>
                </c:pt>
                <c:pt idx="679">
                  <c:v>688</c:v>
                </c:pt>
                <c:pt idx="680">
                  <c:v>689</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pt idx="821">
                  <c:v>831</c:v>
                </c:pt>
                <c:pt idx="822">
                  <c:v>832</c:v>
                </c:pt>
                <c:pt idx="823">
                  <c:v>833</c:v>
                </c:pt>
                <c:pt idx="824">
                  <c:v>834</c:v>
                </c:pt>
                <c:pt idx="825">
                  <c:v>835</c:v>
                </c:pt>
                <c:pt idx="826">
                  <c:v>836</c:v>
                </c:pt>
                <c:pt idx="827">
                  <c:v>837</c:v>
                </c:pt>
                <c:pt idx="828">
                  <c:v>838</c:v>
                </c:pt>
                <c:pt idx="829">
                  <c:v>839</c:v>
                </c:pt>
                <c:pt idx="830">
                  <c:v>840</c:v>
                </c:pt>
                <c:pt idx="831">
                  <c:v>841</c:v>
                </c:pt>
                <c:pt idx="832">
                  <c:v>842</c:v>
                </c:pt>
                <c:pt idx="833">
                  <c:v>843</c:v>
                </c:pt>
                <c:pt idx="834">
                  <c:v>844</c:v>
                </c:pt>
                <c:pt idx="835">
                  <c:v>845</c:v>
                </c:pt>
                <c:pt idx="836">
                  <c:v>846</c:v>
                </c:pt>
                <c:pt idx="837">
                  <c:v>847</c:v>
                </c:pt>
                <c:pt idx="838">
                  <c:v>848</c:v>
                </c:pt>
                <c:pt idx="839">
                  <c:v>849</c:v>
                </c:pt>
                <c:pt idx="840">
                  <c:v>850</c:v>
                </c:pt>
                <c:pt idx="841">
                  <c:v>851</c:v>
                </c:pt>
                <c:pt idx="842">
                  <c:v>852</c:v>
                </c:pt>
                <c:pt idx="843">
                  <c:v>853</c:v>
                </c:pt>
                <c:pt idx="844">
                  <c:v>854</c:v>
                </c:pt>
                <c:pt idx="845">
                  <c:v>855</c:v>
                </c:pt>
                <c:pt idx="846">
                  <c:v>856</c:v>
                </c:pt>
                <c:pt idx="847">
                  <c:v>857</c:v>
                </c:pt>
                <c:pt idx="848">
                  <c:v>858</c:v>
                </c:pt>
                <c:pt idx="849">
                  <c:v>859</c:v>
                </c:pt>
                <c:pt idx="850">
                  <c:v>860</c:v>
                </c:pt>
                <c:pt idx="851">
                  <c:v>861</c:v>
                </c:pt>
                <c:pt idx="852">
                  <c:v>862</c:v>
                </c:pt>
                <c:pt idx="853">
                  <c:v>863</c:v>
                </c:pt>
                <c:pt idx="854">
                  <c:v>864</c:v>
                </c:pt>
                <c:pt idx="855">
                  <c:v>865</c:v>
                </c:pt>
                <c:pt idx="856">
                  <c:v>866</c:v>
                </c:pt>
                <c:pt idx="857">
                  <c:v>867</c:v>
                </c:pt>
                <c:pt idx="858">
                  <c:v>868</c:v>
                </c:pt>
                <c:pt idx="859">
                  <c:v>869</c:v>
                </c:pt>
                <c:pt idx="860">
                  <c:v>870</c:v>
                </c:pt>
                <c:pt idx="861">
                  <c:v>871</c:v>
                </c:pt>
                <c:pt idx="862">
                  <c:v>872</c:v>
                </c:pt>
                <c:pt idx="863">
                  <c:v>873</c:v>
                </c:pt>
                <c:pt idx="864">
                  <c:v>874</c:v>
                </c:pt>
                <c:pt idx="865">
                  <c:v>875</c:v>
                </c:pt>
                <c:pt idx="866">
                  <c:v>876</c:v>
                </c:pt>
                <c:pt idx="867">
                  <c:v>877</c:v>
                </c:pt>
                <c:pt idx="868">
                  <c:v>878</c:v>
                </c:pt>
                <c:pt idx="869">
                  <c:v>879</c:v>
                </c:pt>
                <c:pt idx="870">
                  <c:v>880</c:v>
                </c:pt>
                <c:pt idx="871">
                  <c:v>881</c:v>
                </c:pt>
                <c:pt idx="872">
                  <c:v>882</c:v>
                </c:pt>
                <c:pt idx="873">
                  <c:v>883</c:v>
                </c:pt>
                <c:pt idx="874">
                  <c:v>884</c:v>
                </c:pt>
                <c:pt idx="875">
                  <c:v>885</c:v>
                </c:pt>
                <c:pt idx="876">
                  <c:v>886</c:v>
                </c:pt>
                <c:pt idx="877">
                  <c:v>887</c:v>
                </c:pt>
                <c:pt idx="878">
                  <c:v>888</c:v>
                </c:pt>
                <c:pt idx="879">
                  <c:v>889</c:v>
                </c:pt>
                <c:pt idx="880">
                  <c:v>890</c:v>
                </c:pt>
                <c:pt idx="881">
                  <c:v>891</c:v>
                </c:pt>
                <c:pt idx="882">
                  <c:v>892</c:v>
                </c:pt>
                <c:pt idx="883">
                  <c:v>893</c:v>
                </c:pt>
                <c:pt idx="884">
                  <c:v>894</c:v>
                </c:pt>
                <c:pt idx="885">
                  <c:v>895</c:v>
                </c:pt>
                <c:pt idx="886">
                  <c:v>896</c:v>
                </c:pt>
                <c:pt idx="887">
                  <c:v>897</c:v>
                </c:pt>
                <c:pt idx="888">
                  <c:v>898</c:v>
                </c:pt>
                <c:pt idx="889">
                  <c:v>899</c:v>
                </c:pt>
                <c:pt idx="890">
                  <c:v>900</c:v>
                </c:pt>
                <c:pt idx="891">
                  <c:v>901</c:v>
                </c:pt>
                <c:pt idx="892">
                  <c:v>902</c:v>
                </c:pt>
                <c:pt idx="893">
                  <c:v>903</c:v>
                </c:pt>
                <c:pt idx="894">
                  <c:v>904</c:v>
                </c:pt>
                <c:pt idx="895">
                  <c:v>905</c:v>
                </c:pt>
                <c:pt idx="896">
                  <c:v>906</c:v>
                </c:pt>
                <c:pt idx="897">
                  <c:v>907</c:v>
                </c:pt>
                <c:pt idx="898">
                  <c:v>908</c:v>
                </c:pt>
                <c:pt idx="899">
                  <c:v>909</c:v>
                </c:pt>
                <c:pt idx="900">
                  <c:v>910</c:v>
                </c:pt>
                <c:pt idx="901">
                  <c:v>911</c:v>
                </c:pt>
                <c:pt idx="902">
                  <c:v>912</c:v>
                </c:pt>
                <c:pt idx="903">
                  <c:v>913</c:v>
                </c:pt>
                <c:pt idx="904">
                  <c:v>914</c:v>
                </c:pt>
                <c:pt idx="905">
                  <c:v>915</c:v>
                </c:pt>
                <c:pt idx="906">
                  <c:v>916</c:v>
                </c:pt>
                <c:pt idx="907">
                  <c:v>917</c:v>
                </c:pt>
                <c:pt idx="908">
                  <c:v>918</c:v>
                </c:pt>
                <c:pt idx="909">
                  <c:v>919</c:v>
                </c:pt>
                <c:pt idx="910">
                  <c:v>920</c:v>
                </c:pt>
                <c:pt idx="911">
                  <c:v>921</c:v>
                </c:pt>
                <c:pt idx="912">
                  <c:v>922</c:v>
                </c:pt>
                <c:pt idx="913">
                  <c:v>923</c:v>
                </c:pt>
                <c:pt idx="914">
                  <c:v>924</c:v>
                </c:pt>
                <c:pt idx="915">
                  <c:v>925</c:v>
                </c:pt>
                <c:pt idx="916">
                  <c:v>926</c:v>
                </c:pt>
                <c:pt idx="917">
                  <c:v>927</c:v>
                </c:pt>
                <c:pt idx="918">
                  <c:v>928</c:v>
                </c:pt>
                <c:pt idx="919">
                  <c:v>929</c:v>
                </c:pt>
                <c:pt idx="920">
                  <c:v>930</c:v>
                </c:pt>
                <c:pt idx="921">
                  <c:v>931</c:v>
                </c:pt>
                <c:pt idx="922">
                  <c:v>932</c:v>
                </c:pt>
                <c:pt idx="923">
                  <c:v>933</c:v>
                </c:pt>
                <c:pt idx="924">
                  <c:v>934</c:v>
                </c:pt>
                <c:pt idx="925">
                  <c:v>935</c:v>
                </c:pt>
                <c:pt idx="926">
                  <c:v>936</c:v>
                </c:pt>
                <c:pt idx="927">
                  <c:v>937</c:v>
                </c:pt>
                <c:pt idx="928">
                  <c:v>938</c:v>
                </c:pt>
                <c:pt idx="929">
                  <c:v>939</c:v>
                </c:pt>
                <c:pt idx="930">
                  <c:v>940</c:v>
                </c:pt>
                <c:pt idx="931">
                  <c:v>941</c:v>
                </c:pt>
                <c:pt idx="932">
                  <c:v>942</c:v>
                </c:pt>
                <c:pt idx="933">
                  <c:v>943</c:v>
                </c:pt>
                <c:pt idx="934">
                  <c:v>944</c:v>
                </c:pt>
                <c:pt idx="935">
                  <c:v>945</c:v>
                </c:pt>
                <c:pt idx="936">
                  <c:v>946</c:v>
                </c:pt>
                <c:pt idx="937">
                  <c:v>947</c:v>
                </c:pt>
                <c:pt idx="938">
                  <c:v>948</c:v>
                </c:pt>
                <c:pt idx="939">
                  <c:v>949</c:v>
                </c:pt>
                <c:pt idx="940">
                  <c:v>950</c:v>
                </c:pt>
                <c:pt idx="941">
                  <c:v>951</c:v>
                </c:pt>
                <c:pt idx="942">
                  <c:v>952</c:v>
                </c:pt>
                <c:pt idx="943">
                  <c:v>953</c:v>
                </c:pt>
                <c:pt idx="944">
                  <c:v>954</c:v>
                </c:pt>
                <c:pt idx="945">
                  <c:v>955</c:v>
                </c:pt>
                <c:pt idx="946">
                  <c:v>956</c:v>
                </c:pt>
                <c:pt idx="947">
                  <c:v>957</c:v>
                </c:pt>
                <c:pt idx="948">
                  <c:v>958</c:v>
                </c:pt>
                <c:pt idx="949">
                  <c:v>959</c:v>
                </c:pt>
                <c:pt idx="950">
                  <c:v>960</c:v>
                </c:pt>
                <c:pt idx="951">
                  <c:v>961</c:v>
                </c:pt>
                <c:pt idx="952">
                  <c:v>962</c:v>
                </c:pt>
                <c:pt idx="953">
                  <c:v>963</c:v>
                </c:pt>
                <c:pt idx="954">
                  <c:v>964</c:v>
                </c:pt>
                <c:pt idx="955">
                  <c:v>965</c:v>
                </c:pt>
                <c:pt idx="956">
                  <c:v>966</c:v>
                </c:pt>
                <c:pt idx="957">
                  <c:v>967</c:v>
                </c:pt>
                <c:pt idx="958">
                  <c:v>968</c:v>
                </c:pt>
                <c:pt idx="959">
                  <c:v>969</c:v>
                </c:pt>
                <c:pt idx="960">
                  <c:v>970</c:v>
                </c:pt>
                <c:pt idx="961">
                  <c:v>971</c:v>
                </c:pt>
                <c:pt idx="962">
                  <c:v>972</c:v>
                </c:pt>
                <c:pt idx="963">
                  <c:v>973</c:v>
                </c:pt>
                <c:pt idx="964">
                  <c:v>974</c:v>
                </c:pt>
                <c:pt idx="965">
                  <c:v>975</c:v>
                </c:pt>
                <c:pt idx="966">
                  <c:v>976</c:v>
                </c:pt>
                <c:pt idx="967">
                  <c:v>977</c:v>
                </c:pt>
                <c:pt idx="968">
                  <c:v>978</c:v>
                </c:pt>
                <c:pt idx="969">
                  <c:v>979</c:v>
                </c:pt>
                <c:pt idx="970">
                  <c:v>980</c:v>
                </c:pt>
                <c:pt idx="971">
                  <c:v>981</c:v>
                </c:pt>
                <c:pt idx="972">
                  <c:v>982</c:v>
                </c:pt>
                <c:pt idx="973">
                  <c:v>983</c:v>
                </c:pt>
                <c:pt idx="974">
                  <c:v>984</c:v>
                </c:pt>
                <c:pt idx="975">
                  <c:v>985</c:v>
                </c:pt>
                <c:pt idx="976">
                  <c:v>986</c:v>
                </c:pt>
                <c:pt idx="977">
                  <c:v>987</c:v>
                </c:pt>
                <c:pt idx="978">
                  <c:v>988</c:v>
                </c:pt>
                <c:pt idx="979">
                  <c:v>989</c:v>
                </c:pt>
                <c:pt idx="980">
                  <c:v>990</c:v>
                </c:pt>
                <c:pt idx="981">
                  <c:v>991</c:v>
                </c:pt>
                <c:pt idx="982">
                  <c:v>992</c:v>
                </c:pt>
                <c:pt idx="983">
                  <c:v>993</c:v>
                </c:pt>
                <c:pt idx="984">
                  <c:v>994</c:v>
                </c:pt>
                <c:pt idx="985">
                  <c:v>995</c:v>
                </c:pt>
                <c:pt idx="986">
                  <c:v>996</c:v>
                </c:pt>
                <c:pt idx="987">
                  <c:v>997</c:v>
                </c:pt>
                <c:pt idx="988">
                  <c:v>998</c:v>
                </c:pt>
                <c:pt idx="989">
                  <c:v>999</c:v>
                </c:pt>
                <c:pt idx="990">
                  <c:v>1000</c:v>
                </c:pt>
                <c:pt idx="991">
                  <c:v>1001</c:v>
                </c:pt>
                <c:pt idx="992">
                  <c:v>1002</c:v>
                </c:pt>
                <c:pt idx="993">
                  <c:v>1003</c:v>
                </c:pt>
                <c:pt idx="994">
                  <c:v>1004</c:v>
                </c:pt>
                <c:pt idx="995">
                  <c:v>1005</c:v>
                </c:pt>
                <c:pt idx="996">
                  <c:v>1006</c:v>
                </c:pt>
                <c:pt idx="997">
                  <c:v>1007</c:v>
                </c:pt>
                <c:pt idx="998">
                  <c:v>1008</c:v>
                </c:pt>
                <c:pt idx="999">
                  <c:v>1009</c:v>
                </c:pt>
                <c:pt idx="1000">
                  <c:v>1010</c:v>
                </c:pt>
                <c:pt idx="1001">
                  <c:v>1011</c:v>
                </c:pt>
                <c:pt idx="1002">
                  <c:v>1012</c:v>
                </c:pt>
                <c:pt idx="1003">
                  <c:v>1013</c:v>
                </c:pt>
                <c:pt idx="1004">
                  <c:v>1014</c:v>
                </c:pt>
                <c:pt idx="1005">
                  <c:v>1015</c:v>
                </c:pt>
                <c:pt idx="1006">
                  <c:v>1016</c:v>
                </c:pt>
                <c:pt idx="1007">
                  <c:v>1017</c:v>
                </c:pt>
                <c:pt idx="1008">
                  <c:v>1018</c:v>
                </c:pt>
                <c:pt idx="1009">
                  <c:v>1019</c:v>
                </c:pt>
                <c:pt idx="1010">
                  <c:v>1020</c:v>
                </c:pt>
                <c:pt idx="1011">
                  <c:v>1021</c:v>
                </c:pt>
                <c:pt idx="1012">
                  <c:v>1022</c:v>
                </c:pt>
                <c:pt idx="1013">
                  <c:v>1023</c:v>
                </c:pt>
                <c:pt idx="1014">
                  <c:v>1024</c:v>
                </c:pt>
                <c:pt idx="1015">
                  <c:v>1025</c:v>
                </c:pt>
                <c:pt idx="1016">
                  <c:v>1026</c:v>
                </c:pt>
                <c:pt idx="1017">
                  <c:v>1027</c:v>
                </c:pt>
                <c:pt idx="1018">
                  <c:v>1028</c:v>
                </c:pt>
                <c:pt idx="1019">
                  <c:v>1029</c:v>
                </c:pt>
                <c:pt idx="1020">
                  <c:v>1030</c:v>
                </c:pt>
                <c:pt idx="1021">
                  <c:v>1031</c:v>
                </c:pt>
                <c:pt idx="1022">
                  <c:v>1032</c:v>
                </c:pt>
                <c:pt idx="1023">
                  <c:v>1033</c:v>
                </c:pt>
                <c:pt idx="1024">
                  <c:v>1034</c:v>
                </c:pt>
                <c:pt idx="1025">
                  <c:v>1035</c:v>
                </c:pt>
                <c:pt idx="1026">
                  <c:v>1036</c:v>
                </c:pt>
                <c:pt idx="1027">
                  <c:v>1037</c:v>
                </c:pt>
                <c:pt idx="1028">
                  <c:v>1038</c:v>
                </c:pt>
                <c:pt idx="1029">
                  <c:v>1039</c:v>
                </c:pt>
                <c:pt idx="1030">
                  <c:v>1040</c:v>
                </c:pt>
                <c:pt idx="1031">
                  <c:v>1041</c:v>
                </c:pt>
                <c:pt idx="1032">
                  <c:v>1042</c:v>
                </c:pt>
                <c:pt idx="1033">
                  <c:v>1043</c:v>
                </c:pt>
                <c:pt idx="1034">
                  <c:v>1044</c:v>
                </c:pt>
                <c:pt idx="1035">
                  <c:v>1045</c:v>
                </c:pt>
                <c:pt idx="1036">
                  <c:v>1046</c:v>
                </c:pt>
                <c:pt idx="1037">
                  <c:v>1047</c:v>
                </c:pt>
                <c:pt idx="1038">
                  <c:v>1048</c:v>
                </c:pt>
                <c:pt idx="1039">
                  <c:v>1049</c:v>
                </c:pt>
                <c:pt idx="1040">
                  <c:v>1050</c:v>
                </c:pt>
                <c:pt idx="1041">
                  <c:v>1051</c:v>
                </c:pt>
                <c:pt idx="1042">
                  <c:v>1052</c:v>
                </c:pt>
                <c:pt idx="1043">
                  <c:v>1053</c:v>
                </c:pt>
                <c:pt idx="1044">
                  <c:v>1054</c:v>
                </c:pt>
                <c:pt idx="1045">
                  <c:v>1055</c:v>
                </c:pt>
                <c:pt idx="1046">
                  <c:v>1056</c:v>
                </c:pt>
                <c:pt idx="1047">
                  <c:v>1057</c:v>
                </c:pt>
                <c:pt idx="1048">
                  <c:v>1058</c:v>
                </c:pt>
                <c:pt idx="1049">
                  <c:v>1059</c:v>
                </c:pt>
                <c:pt idx="1050">
                  <c:v>1060</c:v>
                </c:pt>
                <c:pt idx="1051">
                  <c:v>1061</c:v>
                </c:pt>
                <c:pt idx="1052">
                  <c:v>1062</c:v>
                </c:pt>
                <c:pt idx="1053">
                  <c:v>1063</c:v>
                </c:pt>
                <c:pt idx="1054">
                  <c:v>1064</c:v>
                </c:pt>
                <c:pt idx="1055">
                  <c:v>1065</c:v>
                </c:pt>
                <c:pt idx="1056">
                  <c:v>1066</c:v>
                </c:pt>
                <c:pt idx="1057">
                  <c:v>1067</c:v>
                </c:pt>
                <c:pt idx="1058">
                  <c:v>1068</c:v>
                </c:pt>
                <c:pt idx="1059">
                  <c:v>1069</c:v>
                </c:pt>
                <c:pt idx="1060">
                  <c:v>1070</c:v>
                </c:pt>
                <c:pt idx="1061">
                  <c:v>1071</c:v>
                </c:pt>
                <c:pt idx="1062">
                  <c:v>1072</c:v>
                </c:pt>
                <c:pt idx="1063">
                  <c:v>1073</c:v>
                </c:pt>
                <c:pt idx="1064">
                  <c:v>1074</c:v>
                </c:pt>
                <c:pt idx="1065">
                  <c:v>1075</c:v>
                </c:pt>
                <c:pt idx="1066">
                  <c:v>1076</c:v>
                </c:pt>
                <c:pt idx="1067">
                  <c:v>1077</c:v>
                </c:pt>
                <c:pt idx="1068">
                  <c:v>1078</c:v>
                </c:pt>
                <c:pt idx="1069">
                  <c:v>1079</c:v>
                </c:pt>
                <c:pt idx="1070">
                  <c:v>1080</c:v>
                </c:pt>
                <c:pt idx="1071">
                  <c:v>1081</c:v>
                </c:pt>
                <c:pt idx="1072">
                  <c:v>1082</c:v>
                </c:pt>
                <c:pt idx="1073">
                  <c:v>1083</c:v>
                </c:pt>
                <c:pt idx="1074">
                  <c:v>1084</c:v>
                </c:pt>
                <c:pt idx="1075">
                  <c:v>1085</c:v>
                </c:pt>
                <c:pt idx="1076">
                  <c:v>1086</c:v>
                </c:pt>
                <c:pt idx="1077">
                  <c:v>1087</c:v>
                </c:pt>
                <c:pt idx="1078">
                  <c:v>1088</c:v>
                </c:pt>
                <c:pt idx="1079">
                  <c:v>1089</c:v>
                </c:pt>
                <c:pt idx="1080">
                  <c:v>1090</c:v>
                </c:pt>
                <c:pt idx="1081">
                  <c:v>1091</c:v>
                </c:pt>
                <c:pt idx="1082">
                  <c:v>1092</c:v>
                </c:pt>
                <c:pt idx="1083">
                  <c:v>1093</c:v>
                </c:pt>
                <c:pt idx="1084">
                  <c:v>1094</c:v>
                </c:pt>
                <c:pt idx="1085">
                  <c:v>1095</c:v>
                </c:pt>
                <c:pt idx="1086">
                  <c:v>1096</c:v>
                </c:pt>
                <c:pt idx="1087">
                  <c:v>1097</c:v>
                </c:pt>
                <c:pt idx="1088">
                  <c:v>1098</c:v>
                </c:pt>
                <c:pt idx="1089">
                  <c:v>1099</c:v>
                </c:pt>
                <c:pt idx="1090">
                  <c:v>1100</c:v>
                </c:pt>
                <c:pt idx="1091">
                  <c:v>1101</c:v>
                </c:pt>
                <c:pt idx="1092">
                  <c:v>1102</c:v>
                </c:pt>
                <c:pt idx="1093">
                  <c:v>1103</c:v>
                </c:pt>
                <c:pt idx="1094">
                  <c:v>1104</c:v>
                </c:pt>
                <c:pt idx="1095">
                  <c:v>1105</c:v>
                </c:pt>
                <c:pt idx="1096">
                  <c:v>1106</c:v>
                </c:pt>
                <c:pt idx="1097">
                  <c:v>1107</c:v>
                </c:pt>
                <c:pt idx="1098">
                  <c:v>1108</c:v>
                </c:pt>
                <c:pt idx="1099">
                  <c:v>1109</c:v>
                </c:pt>
                <c:pt idx="1100">
                  <c:v>1110</c:v>
                </c:pt>
                <c:pt idx="1101">
                  <c:v>1111</c:v>
                </c:pt>
                <c:pt idx="1102">
                  <c:v>1112</c:v>
                </c:pt>
                <c:pt idx="1103">
                  <c:v>1113</c:v>
                </c:pt>
                <c:pt idx="1104">
                  <c:v>1114</c:v>
                </c:pt>
                <c:pt idx="1105">
                  <c:v>1115</c:v>
                </c:pt>
                <c:pt idx="1106">
                  <c:v>1116</c:v>
                </c:pt>
                <c:pt idx="1107">
                  <c:v>1117</c:v>
                </c:pt>
                <c:pt idx="1108">
                  <c:v>1118</c:v>
                </c:pt>
                <c:pt idx="1109">
                  <c:v>1119</c:v>
                </c:pt>
                <c:pt idx="1110">
                  <c:v>1120</c:v>
                </c:pt>
                <c:pt idx="1111">
                  <c:v>1121</c:v>
                </c:pt>
                <c:pt idx="1112">
                  <c:v>1122</c:v>
                </c:pt>
                <c:pt idx="1113">
                  <c:v>1123</c:v>
                </c:pt>
                <c:pt idx="1114">
                  <c:v>1124</c:v>
                </c:pt>
                <c:pt idx="1115">
                  <c:v>1125</c:v>
                </c:pt>
                <c:pt idx="1116">
                  <c:v>1126</c:v>
                </c:pt>
                <c:pt idx="1117">
                  <c:v>1127</c:v>
                </c:pt>
                <c:pt idx="1118">
                  <c:v>1128</c:v>
                </c:pt>
                <c:pt idx="1119">
                  <c:v>1129</c:v>
                </c:pt>
                <c:pt idx="1120">
                  <c:v>1130</c:v>
                </c:pt>
                <c:pt idx="1121">
                  <c:v>1131</c:v>
                </c:pt>
                <c:pt idx="1122">
                  <c:v>1132</c:v>
                </c:pt>
                <c:pt idx="1123">
                  <c:v>1133</c:v>
                </c:pt>
                <c:pt idx="1124">
                  <c:v>1134</c:v>
                </c:pt>
                <c:pt idx="1125">
                  <c:v>1135</c:v>
                </c:pt>
                <c:pt idx="1126">
                  <c:v>1136</c:v>
                </c:pt>
                <c:pt idx="1127">
                  <c:v>1137</c:v>
                </c:pt>
                <c:pt idx="1128">
                  <c:v>1138</c:v>
                </c:pt>
                <c:pt idx="1129">
                  <c:v>1139</c:v>
                </c:pt>
                <c:pt idx="1130">
                  <c:v>1140</c:v>
                </c:pt>
                <c:pt idx="1131">
                  <c:v>1141</c:v>
                </c:pt>
                <c:pt idx="1132">
                  <c:v>1142</c:v>
                </c:pt>
                <c:pt idx="1133">
                  <c:v>1143</c:v>
                </c:pt>
                <c:pt idx="1134">
                  <c:v>1144</c:v>
                </c:pt>
                <c:pt idx="1135">
                  <c:v>1145</c:v>
                </c:pt>
                <c:pt idx="1136">
                  <c:v>1146</c:v>
                </c:pt>
                <c:pt idx="1137">
                  <c:v>1147</c:v>
                </c:pt>
                <c:pt idx="1138">
                  <c:v>1148</c:v>
                </c:pt>
                <c:pt idx="1139">
                  <c:v>1149</c:v>
                </c:pt>
                <c:pt idx="1140">
                  <c:v>1150</c:v>
                </c:pt>
                <c:pt idx="1141">
                  <c:v>1151</c:v>
                </c:pt>
                <c:pt idx="1142">
                  <c:v>1152</c:v>
                </c:pt>
                <c:pt idx="1143">
                  <c:v>1153</c:v>
                </c:pt>
                <c:pt idx="1144">
                  <c:v>1154</c:v>
                </c:pt>
                <c:pt idx="1145">
                  <c:v>1155</c:v>
                </c:pt>
                <c:pt idx="1146">
                  <c:v>1156</c:v>
                </c:pt>
                <c:pt idx="1147">
                  <c:v>1157</c:v>
                </c:pt>
                <c:pt idx="1148">
                  <c:v>1158</c:v>
                </c:pt>
                <c:pt idx="1149">
                  <c:v>1159</c:v>
                </c:pt>
                <c:pt idx="1150">
                  <c:v>1160</c:v>
                </c:pt>
                <c:pt idx="1151">
                  <c:v>1161</c:v>
                </c:pt>
                <c:pt idx="1152">
                  <c:v>1162</c:v>
                </c:pt>
                <c:pt idx="1153">
                  <c:v>1163</c:v>
                </c:pt>
                <c:pt idx="1154">
                  <c:v>1164</c:v>
                </c:pt>
                <c:pt idx="1155">
                  <c:v>1165</c:v>
                </c:pt>
                <c:pt idx="1156">
                  <c:v>1166</c:v>
                </c:pt>
                <c:pt idx="1157">
                  <c:v>1167</c:v>
                </c:pt>
                <c:pt idx="1158">
                  <c:v>1168</c:v>
                </c:pt>
                <c:pt idx="1159">
                  <c:v>1169</c:v>
                </c:pt>
                <c:pt idx="1160">
                  <c:v>1170</c:v>
                </c:pt>
                <c:pt idx="1161">
                  <c:v>1171</c:v>
                </c:pt>
                <c:pt idx="1162">
                  <c:v>1172</c:v>
                </c:pt>
                <c:pt idx="1163">
                  <c:v>1173</c:v>
                </c:pt>
                <c:pt idx="1164">
                  <c:v>1174</c:v>
                </c:pt>
                <c:pt idx="1165">
                  <c:v>1175</c:v>
                </c:pt>
                <c:pt idx="1166">
                  <c:v>1176</c:v>
                </c:pt>
                <c:pt idx="1167">
                  <c:v>1177</c:v>
                </c:pt>
                <c:pt idx="1168">
                  <c:v>1178</c:v>
                </c:pt>
                <c:pt idx="1169">
                  <c:v>1179</c:v>
                </c:pt>
                <c:pt idx="1170">
                  <c:v>1180</c:v>
                </c:pt>
                <c:pt idx="1171">
                  <c:v>1181</c:v>
                </c:pt>
                <c:pt idx="1172">
                  <c:v>1182</c:v>
                </c:pt>
                <c:pt idx="1173">
                  <c:v>1183</c:v>
                </c:pt>
                <c:pt idx="1174">
                  <c:v>1184</c:v>
                </c:pt>
                <c:pt idx="1175">
                  <c:v>1185</c:v>
                </c:pt>
                <c:pt idx="1176">
                  <c:v>1186</c:v>
                </c:pt>
                <c:pt idx="1177">
                  <c:v>1187</c:v>
                </c:pt>
                <c:pt idx="1178">
                  <c:v>1188</c:v>
                </c:pt>
                <c:pt idx="1179">
                  <c:v>1189</c:v>
                </c:pt>
                <c:pt idx="1180">
                  <c:v>1190</c:v>
                </c:pt>
                <c:pt idx="1181">
                  <c:v>1191</c:v>
                </c:pt>
                <c:pt idx="1182">
                  <c:v>1192</c:v>
                </c:pt>
                <c:pt idx="1183">
                  <c:v>1193</c:v>
                </c:pt>
                <c:pt idx="1184">
                  <c:v>1194</c:v>
                </c:pt>
                <c:pt idx="1185">
                  <c:v>1195</c:v>
                </c:pt>
                <c:pt idx="1186">
                  <c:v>1196</c:v>
                </c:pt>
                <c:pt idx="1187">
                  <c:v>1197</c:v>
                </c:pt>
                <c:pt idx="1188">
                  <c:v>1198</c:v>
                </c:pt>
                <c:pt idx="1189">
                  <c:v>1199</c:v>
                </c:pt>
                <c:pt idx="1190">
                  <c:v>1200</c:v>
                </c:pt>
                <c:pt idx="1191">
                  <c:v>1201</c:v>
                </c:pt>
                <c:pt idx="1192">
                  <c:v>1202</c:v>
                </c:pt>
                <c:pt idx="1193">
                  <c:v>1203</c:v>
                </c:pt>
                <c:pt idx="1194">
                  <c:v>1204</c:v>
                </c:pt>
                <c:pt idx="1195">
                  <c:v>1205</c:v>
                </c:pt>
                <c:pt idx="1196">
                  <c:v>1206</c:v>
                </c:pt>
                <c:pt idx="1197">
                  <c:v>1207</c:v>
                </c:pt>
                <c:pt idx="1198">
                  <c:v>1208</c:v>
                </c:pt>
                <c:pt idx="1199">
                  <c:v>1209</c:v>
                </c:pt>
                <c:pt idx="1200">
                  <c:v>1210</c:v>
                </c:pt>
                <c:pt idx="1201">
                  <c:v>1211</c:v>
                </c:pt>
                <c:pt idx="1202">
                  <c:v>1212</c:v>
                </c:pt>
                <c:pt idx="1203">
                  <c:v>1213</c:v>
                </c:pt>
                <c:pt idx="1204">
                  <c:v>1214</c:v>
                </c:pt>
                <c:pt idx="1205">
                  <c:v>1215</c:v>
                </c:pt>
                <c:pt idx="1206">
                  <c:v>1216</c:v>
                </c:pt>
                <c:pt idx="1207">
                  <c:v>1217</c:v>
                </c:pt>
                <c:pt idx="1208">
                  <c:v>1218</c:v>
                </c:pt>
                <c:pt idx="1209">
                  <c:v>1219</c:v>
                </c:pt>
                <c:pt idx="1210">
                  <c:v>1220</c:v>
                </c:pt>
                <c:pt idx="1211">
                  <c:v>1221</c:v>
                </c:pt>
                <c:pt idx="1212">
                  <c:v>1222</c:v>
                </c:pt>
                <c:pt idx="1213">
                  <c:v>1223</c:v>
                </c:pt>
                <c:pt idx="1214">
                  <c:v>1224</c:v>
                </c:pt>
                <c:pt idx="1215">
                  <c:v>1225</c:v>
                </c:pt>
                <c:pt idx="1216">
                  <c:v>1226</c:v>
                </c:pt>
                <c:pt idx="1217">
                  <c:v>1227</c:v>
                </c:pt>
                <c:pt idx="1218">
                  <c:v>1228</c:v>
                </c:pt>
                <c:pt idx="1219">
                  <c:v>1229</c:v>
                </c:pt>
                <c:pt idx="1220">
                  <c:v>1230</c:v>
                </c:pt>
                <c:pt idx="1221">
                  <c:v>1231</c:v>
                </c:pt>
                <c:pt idx="1222">
                  <c:v>1232</c:v>
                </c:pt>
                <c:pt idx="1223">
                  <c:v>1233</c:v>
                </c:pt>
                <c:pt idx="1224">
                  <c:v>1234</c:v>
                </c:pt>
                <c:pt idx="1225">
                  <c:v>1235</c:v>
                </c:pt>
                <c:pt idx="1226">
                  <c:v>1236</c:v>
                </c:pt>
                <c:pt idx="1227">
                  <c:v>1237</c:v>
                </c:pt>
                <c:pt idx="1228">
                  <c:v>1238</c:v>
                </c:pt>
                <c:pt idx="1229">
                  <c:v>1239</c:v>
                </c:pt>
                <c:pt idx="1230">
                  <c:v>1240</c:v>
                </c:pt>
                <c:pt idx="1231">
                  <c:v>1241</c:v>
                </c:pt>
                <c:pt idx="1232">
                  <c:v>1242</c:v>
                </c:pt>
                <c:pt idx="1233">
                  <c:v>1243</c:v>
                </c:pt>
                <c:pt idx="1234">
                  <c:v>1244</c:v>
                </c:pt>
                <c:pt idx="1235">
                  <c:v>1245</c:v>
                </c:pt>
                <c:pt idx="1236">
                  <c:v>1246</c:v>
                </c:pt>
                <c:pt idx="1237">
                  <c:v>1247</c:v>
                </c:pt>
                <c:pt idx="1238">
                  <c:v>1248</c:v>
                </c:pt>
                <c:pt idx="1239">
                  <c:v>1249</c:v>
                </c:pt>
                <c:pt idx="1240">
                  <c:v>1250</c:v>
                </c:pt>
                <c:pt idx="1241">
                  <c:v>1251</c:v>
                </c:pt>
                <c:pt idx="1242">
                  <c:v>1252</c:v>
                </c:pt>
                <c:pt idx="1243">
                  <c:v>1253</c:v>
                </c:pt>
                <c:pt idx="1244">
                  <c:v>1254</c:v>
                </c:pt>
                <c:pt idx="1245">
                  <c:v>1255</c:v>
                </c:pt>
                <c:pt idx="1246">
                  <c:v>1256</c:v>
                </c:pt>
                <c:pt idx="1247">
                  <c:v>1257</c:v>
                </c:pt>
                <c:pt idx="1248">
                  <c:v>1258</c:v>
                </c:pt>
                <c:pt idx="1249">
                  <c:v>1259</c:v>
                </c:pt>
                <c:pt idx="1250">
                  <c:v>1260</c:v>
                </c:pt>
                <c:pt idx="1251">
                  <c:v>1261</c:v>
                </c:pt>
                <c:pt idx="1252">
                  <c:v>1262</c:v>
                </c:pt>
                <c:pt idx="1253">
                  <c:v>1263</c:v>
                </c:pt>
                <c:pt idx="1254">
                  <c:v>1264</c:v>
                </c:pt>
                <c:pt idx="1255">
                  <c:v>1265</c:v>
                </c:pt>
                <c:pt idx="1256">
                  <c:v>1266</c:v>
                </c:pt>
                <c:pt idx="1257">
                  <c:v>1267</c:v>
                </c:pt>
                <c:pt idx="1258">
                  <c:v>1268</c:v>
                </c:pt>
                <c:pt idx="1259">
                  <c:v>1269</c:v>
                </c:pt>
                <c:pt idx="1260">
                  <c:v>1270</c:v>
                </c:pt>
                <c:pt idx="1261">
                  <c:v>1271</c:v>
                </c:pt>
                <c:pt idx="1262">
                  <c:v>1272</c:v>
                </c:pt>
                <c:pt idx="1263">
                  <c:v>1273</c:v>
                </c:pt>
                <c:pt idx="1264">
                  <c:v>1274</c:v>
                </c:pt>
                <c:pt idx="1265">
                  <c:v>1275</c:v>
                </c:pt>
                <c:pt idx="1266">
                  <c:v>1276</c:v>
                </c:pt>
                <c:pt idx="1267">
                  <c:v>1277</c:v>
                </c:pt>
                <c:pt idx="1268">
                  <c:v>1278</c:v>
                </c:pt>
                <c:pt idx="1269">
                  <c:v>1279</c:v>
                </c:pt>
                <c:pt idx="1270">
                  <c:v>1280</c:v>
                </c:pt>
                <c:pt idx="1271">
                  <c:v>1281</c:v>
                </c:pt>
                <c:pt idx="1272">
                  <c:v>1282</c:v>
                </c:pt>
                <c:pt idx="1273">
                  <c:v>1283</c:v>
                </c:pt>
                <c:pt idx="1274">
                  <c:v>1284</c:v>
                </c:pt>
                <c:pt idx="1275">
                  <c:v>1285</c:v>
                </c:pt>
                <c:pt idx="1276">
                  <c:v>1286</c:v>
                </c:pt>
                <c:pt idx="1277">
                  <c:v>1287</c:v>
                </c:pt>
                <c:pt idx="1278">
                  <c:v>1288</c:v>
                </c:pt>
                <c:pt idx="1279">
                  <c:v>1289</c:v>
                </c:pt>
                <c:pt idx="1280">
                  <c:v>1290</c:v>
                </c:pt>
                <c:pt idx="1281">
                  <c:v>1291</c:v>
                </c:pt>
                <c:pt idx="1282">
                  <c:v>1292</c:v>
                </c:pt>
                <c:pt idx="1283">
                  <c:v>1293</c:v>
                </c:pt>
                <c:pt idx="1284">
                  <c:v>1294</c:v>
                </c:pt>
                <c:pt idx="1285">
                  <c:v>1295</c:v>
                </c:pt>
                <c:pt idx="1286">
                  <c:v>1296</c:v>
                </c:pt>
                <c:pt idx="1287">
                  <c:v>1297</c:v>
                </c:pt>
                <c:pt idx="1288">
                  <c:v>1298</c:v>
                </c:pt>
                <c:pt idx="1289">
                  <c:v>1299</c:v>
                </c:pt>
                <c:pt idx="1290">
                  <c:v>1300</c:v>
                </c:pt>
                <c:pt idx="1291">
                  <c:v>1301</c:v>
                </c:pt>
                <c:pt idx="1292">
                  <c:v>1302</c:v>
                </c:pt>
                <c:pt idx="1293">
                  <c:v>1303</c:v>
                </c:pt>
                <c:pt idx="1294">
                  <c:v>1304</c:v>
                </c:pt>
                <c:pt idx="1295">
                  <c:v>1305</c:v>
                </c:pt>
                <c:pt idx="1296">
                  <c:v>1306</c:v>
                </c:pt>
                <c:pt idx="1297">
                  <c:v>1307</c:v>
                </c:pt>
                <c:pt idx="1298">
                  <c:v>1308</c:v>
                </c:pt>
                <c:pt idx="1299">
                  <c:v>1309</c:v>
                </c:pt>
                <c:pt idx="1300">
                  <c:v>1310</c:v>
                </c:pt>
                <c:pt idx="1301">
                  <c:v>1311</c:v>
                </c:pt>
                <c:pt idx="1302">
                  <c:v>1312</c:v>
                </c:pt>
                <c:pt idx="1303">
                  <c:v>1313</c:v>
                </c:pt>
                <c:pt idx="1304">
                  <c:v>1314</c:v>
                </c:pt>
                <c:pt idx="1305">
                  <c:v>1315</c:v>
                </c:pt>
                <c:pt idx="1306">
                  <c:v>1316</c:v>
                </c:pt>
                <c:pt idx="1307">
                  <c:v>1317</c:v>
                </c:pt>
                <c:pt idx="1308">
                  <c:v>1318</c:v>
                </c:pt>
                <c:pt idx="1309">
                  <c:v>1319</c:v>
                </c:pt>
                <c:pt idx="1310">
                  <c:v>1320</c:v>
                </c:pt>
                <c:pt idx="1311">
                  <c:v>1321</c:v>
                </c:pt>
                <c:pt idx="1312">
                  <c:v>1322</c:v>
                </c:pt>
                <c:pt idx="1313">
                  <c:v>1323</c:v>
                </c:pt>
                <c:pt idx="1314">
                  <c:v>1324</c:v>
                </c:pt>
                <c:pt idx="1315">
                  <c:v>1325</c:v>
                </c:pt>
                <c:pt idx="1316">
                  <c:v>1326</c:v>
                </c:pt>
                <c:pt idx="1317">
                  <c:v>1327</c:v>
                </c:pt>
                <c:pt idx="1318">
                  <c:v>1328</c:v>
                </c:pt>
                <c:pt idx="1319">
                  <c:v>1329</c:v>
                </c:pt>
                <c:pt idx="1320">
                  <c:v>1330</c:v>
                </c:pt>
                <c:pt idx="1321">
                  <c:v>1331</c:v>
                </c:pt>
                <c:pt idx="1322">
                  <c:v>1332</c:v>
                </c:pt>
                <c:pt idx="1323">
                  <c:v>1333</c:v>
                </c:pt>
                <c:pt idx="1324">
                  <c:v>1334</c:v>
                </c:pt>
                <c:pt idx="1325">
                  <c:v>1335</c:v>
                </c:pt>
                <c:pt idx="1326">
                  <c:v>1336</c:v>
                </c:pt>
                <c:pt idx="1327">
                  <c:v>1337</c:v>
                </c:pt>
                <c:pt idx="1328">
                  <c:v>1338</c:v>
                </c:pt>
                <c:pt idx="1329">
                  <c:v>1339</c:v>
                </c:pt>
                <c:pt idx="1330">
                  <c:v>1340</c:v>
                </c:pt>
                <c:pt idx="1331">
                  <c:v>1341</c:v>
                </c:pt>
                <c:pt idx="1332">
                  <c:v>1342</c:v>
                </c:pt>
                <c:pt idx="1333">
                  <c:v>1343</c:v>
                </c:pt>
                <c:pt idx="1334">
                  <c:v>1344</c:v>
                </c:pt>
                <c:pt idx="1335">
                  <c:v>1345</c:v>
                </c:pt>
                <c:pt idx="1336">
                  <c:v>1346</c:v>
                </c:pt>
                <c:pt idx="1337">
                  <c:v>1347</c:v>
                </c:pt>
                <c:pt idx="1338">
                  <c:v>1348</c:v>
                </c:pt>
                <c:pt idx="1339">
                  <c:v>1349</c:v>
                </c:pt>
                <c:pt idx="1340">
                  <c:v>1350</c:v>
                </c:pt>
                <c:pt idx="1341">
                  <c:v>1351</c:v>
                </c:pt>
                <c:pt idx="1342">
                  <c:v>1352</c:v>
                </c:pt>
                <c:pt idx="1343">
                  <c:v>1353</c:v>
                </c:pt>
                <c:pt idx="1344">
                  <c:v>1354</c:v>
                </c:pt>
                <c:pt idx="1345">
                  <c:v>1355</c:v>
                </c:pt>
                <c:pt idx="1346">
                  <c:v>1356</c:v>
                </c:pt>
                <c:pt idx="1347">
                  <c:v>1357</c:v>
                </c:pt>
                <c:pt idx="1348">
                  <c:v>1358</c:v>
                </c:pt>
                <c:pt idx="1349">
                  <c:v>1359</c:v>
                </c:pt>
                <c:pt idx="1350">
                  <c:v>1360</c:v>
                </c:pt>
                <c:pt idx="1351">
                  <c:v>1361</c:v>
                </c:pt>
                <c:pt idx="1352">
                  <c:v>1362</c:v>
                </c:pt>
                <c:pt idx="1353">
                  <c:v>1363</c:v>
                </c:pt>
                <c:pt idx="1354">
                  <c:v>1364</c:v>
                </c:pt>
                <c:pt idx="1355">
                  <c:v>1365</c:v>
                </c:pt>
                <c:pt idx="1356">
                  <c:v>1366</c:v>
                </c:pt>
                <c:pt idx="1357">
                  <c:v>1367</c:v>
                </c:pt>
                <c:pt idx="1358">
                  <c:v>1368</c:v>
                </c:pt>
                <c:pt idx="1359">
                  <c:v>1369</c:v>
                </c:pt>
                <c:pt idx="1360">
                  <c:v>1370</c:v>
                </c:pt>
                <c:pt idx="1361">
                  <c:v>1371</c:v>
                </c:pt>
                <c:pt idx="1362">
                  <c:v>1372</c:v>
                </c:pt>
                <c:pt idx="1363">
                  <c:v>1373</c:v>
                </c:pt>
                <c:pt idx="1364">
                  <c:v>1374</c:v>
                </c:pt>
                <c:pt idx="1365">
                  <c:v>1375</c:v>
                </c:pt>
                <c:pt idx="1366">
                  <c:v>1376</c:v>
                </c:pt>
                <c:pt idx="1367">
                  <c:v>1377</c:v>
                </c:pt>
                <c:pt idx="1368">
                  <c:v>1378</c:v>
                </c:pt>
                <c:pt idx="1369">
                  <c:v>1379</c:v>
                </c:pt>
                <c:pt idx="1370">
                  <c:v>1380</c:v>
                </c:pt>
                <c:pt idx="1371">
                  <c:v>1381</c:v>
                </c:pt>
                <c:pt idx="1372">
                  <c:v>1382</c:v>
                </c:pt>
                <c:pt idx="1373">
                  <c:v>1383</c:v>
                </c:pt>
                <c:pt idx="1374">
                  <c:v>1384</c:v>
                </c:pt>
                <c:pt idx="1375">
                  <c:v>1385</c:v>
                </c:pt>
                <c:pt idx="1376">
                  <c:v>1386</c:v>
                </c:pt>
                <c:pt idx="1377">
                  <c:v>1387</c:v>
                </c:pt>
                <c:pt idx="1378">
                  <c:v>1388</c:v>
                </c:pt>
                <c:pt idx="1379">
                  <c:v>1389</c:v>
                </c:pt>
                <c:pt idx="1380">
                  <c:v>1390</c:v>
                </c:pt>
                <c:pt idx="1381">
                  <c:v>1391</c:v>
                </c:pt>
                <c:pt idx="1382">
                  <c:v>1392</c:v>
                </c:pt>
                <c:pt idx="1383">
                  <c:v>1393</c:v>
                </c:pt>
                <c:pt idx="1384">
                  <c:v>1394</c:v>
                </c:pt>
                <c:pt idx="1385">
                  <c:v>1395</c:v>
                </c:pt>
                <c:pt idx="1386">
                  <c:v>1396</c:v>
                </c:pt>
                <c:pt idx="1387">
                  <c:v>1397</c:v>
                </c:pt>
                <c:pt idx="1388">
                  <c:v>1398</c:v>
                </c:pt>
                <c:pt idx="1389">
                  <c:v>1399</c:v>
                </c:pt>
                <c:pt idx="1390">
                  <c:v>1400</c:v>
                </c:pt>
                <c:pt idx="1391">
                  <c:v>1401</c:v>
                </c:pt>
                <c:pt idx="1392">
                  <c:v>1402</c:v>
                </c:pt>
                <c:pt idx="1393">
                  <c:v>1403</c:v>
                </c:pt>
                <c:pt idx="1394">
                  <c:v>1404</c:v>
                </c:pt>
                <c:pt idx="1395">
                  <c:v>1405</c:v>
                </c:pt>
                <c:pt idx="1396">
                  <c:v>1406</c:v>
                </c:pt>
                <c:pt idx="1397">
                  <c:v>1407</c:v>
                </c:pt>
                <c:pt idx="1398">
                  <c:v>1408</c:v>
                </c:pt>
                <c:pt idx="1399">
                  <c:v>1409</c:v>
                </c:pt>
                <c:pt idx="1400">
                  <c:v>1410</c:v>
                </c:pt>
                <c:pt idx="1401">
                  <c:v>1411</c:v>
                </c:pt>
                <c:pt idx="1402">
                  <c:v>1412</c:v>
                </c:pt>
                <c:pt idx="1403">
                  <c:v>1413</c:v>
                </c:pt>
                <c:pt idx="1404">
                  <c:v>1414</c:v>
                </c:pt>
                <c:pt idx="1405">
                  <c:v>1415</c:v>
                </c:pt>
                <c:pt idx="1406">
                  <c:v>1416</c:v>
                </c:pt>
                <c:pt idx="1407">
                  <c:v>1418</c:v>
                </c:pt>
                <c:pt idx="1408">
                  <c:v>1419</c:v>
                </c:pt>
                <c:pt idx="1409">
                  <c:v>1420</c:v>
                </c:pt>
                <c:pt idx="1410">
                  <c:v>1421</c:v>
                </c:pt>
                <c:pt idx="1411">
                  <c:v>1422</c:v>
                </c:pt>
                <c:pt idx="1412">
                  <c:v>1423</c:v>
                </c:pt>
                <c:pt idx="1413">
                  <c:v>1425</c:v>
                </c:pt>
                <c:pt idx="1414">
                  <c:v>1426</c:v>
                </c:pt>
                <c:pt idx="1415">
                  <c:v>1427</c:v>
                </c:pt>
                <c:pt idx="1416">
                  <c:v>1428</c:v>
                </c:pt>
                <c:pt idx="1417">
                  <c:v>1429</c:v>
                </c:pt>
                <c:pt idx="1418">
                  <c:v>1430</c:v>
                </c:pt>
                <c:pt idx="1419">
                  <c:v>1431</c:v>
                </c:pt>
                <c:pt idx="1420">
                  <c:v>1432</c:v>
                </c:pt>
                <c:pt idx="1421">
                  <c:v>1433</c:v>
                </c:pt>
                <c:pt idx="1422">
                  <c:v>1434</c:v>
                </c:pt>
                <c:pt idx="1423">
                  <c:v>1435</c:v>
                </c:pt>
                <c:pt idx="1424">
                  <c:v>1436</c:v>
                </c:pt>
                <c:pt idx="1425">
                  <c:v>1437</c:v>
                </c:pt>
                <c:pt idx="1426">
                  <c:v>1438</c:v>
                </c:pt>
                <c:pt idx="1427">
                  <c:v>1439</c:v>
                </c:pt>
                <c:pt idx="1428">
                  <c:v>1440</c:v>
                </c:pt>
                <c:pt idx="1429">
                  <c:v>1441</c:v>
                </c:pt>
                <c:pt idx="1430">
                  <c:v>1442</c:v>
                </c:pt>
                <c:pt idx="1431">
                  <c:v>1443</c:v>
                </c:pt>
                <c:pt idx="1432">
                  <c:v>1444</c:v>
                </c:pt>
                <c:pt idx="1433">
                  <c:v>1445</c:v>
                </c:pt>
                <c:pt idx="1434">
                  <c:v>1446</c:v>
                </c:pt>
                <c:pt idx="1435">
                  <c:v>1447</c:v>
                </c:pt>
                <c:pt idx="1436">
                  <c:v>1448</c:v>
                </c:pt>
                <c:pt idx="1437">
                  <c:v>1449</c:v>
                </c:pt>
                <c:pt idx="1438">
                  <c:v>1450</c:v>
                </c:pt>
                <c:pt idx="1439">
                  <c:v>1451</c:v>
                </c:pt>
                <c:pt idx="1440">
                  <c:v>1452</c:v>
                </c:pt>
                <c:pt idx="1441">
                  <c:v>1453</c:v>
                </c:pt>
                <c:pt idx="1442">
                  <c:v>1454</c:v>
                </c:pt>
                <c:pt idx="1443">
                  <c:v>1455</c:v>
                </c:pt>
                <c:pt idx="1444">
                  <c:v>1456</c:v>
                </c:pt>
                <c:pt idx="1445">
                  <c:v>1457</c:v>
                </c:pt>
                <c:pt idx="1446">
                  <c:v>1458</c:v>
                </c:pt>
                <c:pt idx="1447">
                  <c:v>1459</c:v>
                </c:pt>
                <c:pt idx="1448">
                  <c:v>1460</c:v>
                </c:pt>
                <c:pt idx="1449">
                  <c:v>1461</c:v>
                </c:pt>
                <c:pt idx="1450">
                  <c:v>1462</c:v>
                </c:pt>
                <c:pt idx="1451">
                  <c:v>1463</c:v>
                </c:pt>
                <c:pt idx="1452">
                  <c:v>1464</c:v>
                </c:pt>
                <c:pt idx="1453">
                  <c:v>1465</c:v>
                </c:pt>
                <c:pt idx="1454">
                  <c:v>1466</c:v>
                </c:pt>
                <c:pt idx="1455">
                  <c:v>1467</c:v>
                </c:pt>
                <c:pt idx="1456">
                  <c:v>1468</c:v>
                </c:pt>
                <c:pt idx="1457">
                  <c:v>1469</c:v>
                </c:pt>
                <c:pt idx="1458">
                  <c:v>1470</c:v>
                </c:pt>
                <c:pt idx="1459">
                  <c:v>1471</c:v>
                </c:pt>
                <c:pt idx="1460">
                  <c:v>1472</c:v>
                </c:pt>
                <c:pt idx="1461">
                  <c:v>1473</c:v>
                </c:pt>
                <c:pt idx="1462">
                  <c:v>1474</c:v>
                </c:pt>
                <c:pt idx="1463">
                  <c:v>1475</c:v>
                </c:pt>
                <c:pt idx="1464">
                  <c:v>1476</c:v>
                </c:pt>
                <c:pt idx="1465">
                  <c:v>1477</c:v>
                </c:pt>
                <c:pt idx="1466">
                  <c:v>1478</c:v>
                </c:pt>
                <c:pt idx="1467">
                  <c:v>1479</c:v>
                </c:pt>
                <c:pt idx="1468">
                  <c:v>1480</c:v>
                </c:pt>
                <c:pt idx="1469">
                  <c:v>1481</c:v>
                </c:pt>
                <c:pt idx="1470">
                  <c:v>1482</c:v>
                </c:pt>
                <c:pt idx="1471">
                  <c:v>1483</c:v>
                </c:pt>
                <c:pt idx="1472">
                  <c:v>1484</c:v>
                </c:pt>
                <c:pt idx="1473">
                  <c:v>1485</c:v>
                </c:pt>
                <c:pt idx="1474">
                  <c:v>1486</c:v>
                </c:pt>
                <c:pt idx="1475">
                  <c:v>1487</c:v>
                </c:pt>
                <c:pt idx="1476">
                  <c:v>1488</c:v>
                </c:pt>
                <c:pt idx="1477">
                  <c:v>1489</c:v>
                </c:pt>
                <c:pt idx="1478">
                  <c:v>1490</c:v>
                </c:pt>
                <c:pt idx="1479">
                  <c:v>1491</c:v>
                </c:pt>
                <c:pt idx="1480">
                  <c:v>1492</c:v>
                </c:pt>
                <c:pt idx="1481">
                  <c:v>1493</c:v>
                </c:pt>
                <c:pt idx="1482">
                  <c:v>1494</c:v>
                </c:pt>
                <c:pt idx="1483">
                  <c:v>1495</c:v>
                </c:pt>
                <c:pt idx="1484">
                  <c:v>1496</c:v>
                </c:pt>
                <c:pt idx="1485">
                  <c:v>1497</c:v>
                </c:pt>
                <c:pt idx="1486">
                  <c:v>1498</c:v>
                </c:pt>
                <c:pt idx="1487">
                  <c:v>1499</c:v>
                </c:pt>
                <c:pt idx="1488">
                  <c:v>1500</c:v>
                </c:pt>
                <c:pt idx="1489">
                  <c:v>1501</c:v>
                </c:pt>
                <c:pt idx="1490">
                  <c:v>1502</c:v>
                </c:pt>
                <c:pt idx="1491">
                  <c:v>1503</c:v>
                </c:pt>
                <c:pt idx="1492">
                  <c:v>1504</c:v>
                </c:pt>
                <c:pt idx="1493">
                  <c:v>1505</c:v>
                </c:pt>
                <c:pt idx="1494">
                  <c:v>1506</c:v>
                </c:pt>
                <c:pt idx="1495">
                  <c:v>1507</c:v>
                </c:pt>
                <c:pt idx="1496">
                  <c:v>1508</c:v>
                </c:pt>
                <c:pt idx="1497">
                  <c:v>1509</c:v>
                </c:pt>
                <c:pt idx="1498">
                  <c:v>1510</c:v>
                </c:pt>
                <c:pt idx="1499">
                  <c:v>1511</c:v>
                </c:pt>
                <c:pt idx="1500">
                  <c:v>1512</c:v>
                </c:pt>
                <c:pt idx="1501">
                  <c:v>1513</c:v>
                </c:pt>
                <c:pt idx="1502">
                  <c:v>1514</c:v>
                </c:pt>
                <c:pt idx="1503">
                  <c:v>1515</c:v>
                </c:pt>
                <c:pt idx="1504">
                  <c:v>1516</c:v>
                </c:pt>
                <c:pt idx="1505">
                  <c:v>1517</c:v>
                </c:pt>
                <c:pt idx="1506">
                  <c:v>1518</c:v>
                </c:pt>
                <c:pt idx="1507">
                  <c:v>1519</c:v>
                </c:pt>
                <c:pt idx="1508">
                  <c:v>1520</c:v>
                </c:pt>
                <c:pt idx="1509">
                  <c:v>1521</c:v>
                </c:pt>
                <c:pt idx="1510">
                  <c:v>1522</c:v>
                </c:pt>
                <c:pt idx="1511">
                  <c:v>1523</c:v>
                </c:pt>
                <c:pt idx="1512">
                  <c:v>1524</c:v>
                </c:pt>
                <c:pt idx="1513">
                  <c:v>1525</c:v>
                </c:pt>
                <c:pt idx="1514">
                  <c:v>1526</c:v>
                </c:pt>
                <c:pt idx="1515">
                  <c:v>1527</c:v>
                </c:pt>
                <c:pt idx="1516">
                  <c:v>1528</c:v>
                </c:pt>
                <c:pt idx="1517">
                  <c:v>1529</c:v>
                </c:pt>
                <c:pt idx="1518">
                  <c:v>1530</c:v>
                </c:pt>
                <c:pt idx="1519">
                  <c:v>1531</c:v>
                </c:pt>
                <c:pt idx="1520">
                  <c:v>1532</c:v>
                </c:pt>
                <c:pt idx="1521">
                  <c:v>1533</c:v>
                </c:pt>
                <c:pt idx="1522">
                  <c:v>1534</c:v>
                </c:pt>
                <c:pt idx="1523">
                  <c:v>1535</c:v>
                </c:pt>
                <c:pt idx="1524">
                  <c:v>1536</c:v>
                </c:pt>
                <c:pt idx="1525">
                  <c:v>1537</c:v>
                </c:pt>
                <c:pt idx="1526">
                  <c:v>1538</c:v>
                </c:pt>
                <c:pt idx="1527">
                  <c:v>1539</c:v>
                </c:pt>
                <c:pt idx="1528">
                  <c:v>1540</c:v>
                </c:pt>
                <c:pt idx="1529">
                  <c:v>1541</c:v>
                </c:pt>
                <c:pt idx="1530">
                  <c:v>1542</c:v>
                </c:pt>
                <c:pt idx="1531">
                  <c:v>1543</c:v>
                </c:pt>
                <c:pt idx="1532">
                  <c:v>1544</c:v>
                </c:pt>
                <c:pt idx="1533">
                  <c:v>1545</c:v>
                </c:pt>
                <c:pt idx="1534">
                  <c:v>1546</c:v>
                </c:pt>
                <c:pt idx="1535">
                  <c:v>1547</c:v>
                </c:pt>
                <c:pt idx="1536">
                  <c:v>1548</c:v>
                </c:pt>
                <c:pt idx="1537">
                  <c:v>1549</c:v>
                </c:pt>
                <c:pt idx="1538">
                  <c:v>1550</c:v>
                </c:pt>
                <c:pt idx="1539">
                  <c:v>1551</c:v>
                </c:pt>
                <c:pt idx="1540">
                  <c:v>1552</c:v>
                </c:pt>
                <c:pt idx="1541">
                  <c:v>1553</c:v>
                </c:pt>
                <c:pt idx="1542">
                  <c:v>1554</c:v>
                </c:pt>
                <c:pt idx="1543">
                  <c:v>1555</c:v>
                </c:pt>
                <c:pt idx="1544">
                  <c:v>1556</c:v>
                </c:pt>
                <c:pt idx="1545">
                  <c:v>1557</c:v>
                </c:pt>
                <c:pt idx="1546">
                  <c:v>1558</c:v>
                </c:pt>
                <c:pt idx="1547">
                  <c:v>1559</c:v>
                </c:pt>
                <c:pt idx="1548">
                  <c:v>1560</c:v>
                </c:pt>
                <c:pt idx="1549">
                  <c:v>1561</c:v>
                </c:pt>
                <c:pt idx="1550">
                  <c:v>1562</c:v>
                </c:pt>
                <c:pt idx="1551">
                  <c:v>1563</c:v>
                </c:pt>
                <c:pt idx="1552">
                  <c:v>1564</c:v>
                </c:pt>
                <c:pt idx="1553">
                  <c:v>1565</c:v>
                </c:pt>
                <c:pt idx="1554">
                  <c:v>1566</c:v>
                </c:pt>
                <c:pt idx="1555">
                  <c:v>1567</c:v>
                </c:pt>
                <c:pt idx="1556">
                  <c:v>1568</c:v>
                </c:pt>
                <c:pt idx="1557">
                  <c:v>1569</c:v>
                </c:pt>
                <c:pt idx="1558">
                  <c:v>1570</c:v>
                </c:pt>
                <c:pt idx="1559">
                  <c:v>1571</c:v>
                </c:pt>
                <c:pt idx="1560">
                  <c:v>1572</c:v>
                </c:pt>
                <c:pt idx="1561">
                  <c:v>1573</c:v>
                </c:pt>
                <c:pt idx="1562">
                  <c:v>1574</c:v>
                </c:pt>
                <c:pt idx="1563">
                  <c:v>1575</c:v>
                </c:pt>
                <c:pt idx="1564">
                  <c:v>1576</c:v>
                </c:pt>
                <c:pt idx="1565">
                  <c:v>1577</c:v>
                </c:pt>
                <c:pt idx="1566">
                  <c:v>1578</c:v>
                </c:pt>
                <c:pt idx="1567">
                  <c:v>1579</c:v>
                </c:pt>
                <c:pt idx="1568">
                  <c:v>1580</c:v>
                </c:pt>
                <c:pt idx="1569">
                  <c:v>1581</c:v>
                </c:pt>
                <c:pt idx="1570">
                  <c:v>1582</c:v>
                </c:pt>
                <c:pt idx="1571">
                  <c:v>1583</c:v>
                </c:pt>
                <c:pt idx="1572">
                  <c:v>1584</c:v>
                </c:pt>
                <c:pt idx="1573">
                  <c:v>1585</c:v>
                </c:pt>
                <c:pt idx="1574">
                  <c:v>1586</c:v>
                </c:pt>
                <c:pt idx="1575">
                  <c:v>1587</c:v>
                </c:pt>
                <c:pt idx="1576">
                  <c:v>1588</c:v>
                </c:pt>
                <c:pt idx="1577">
                  <c:v>1589</c:v>
                </c:pt>
                <c:pt idx="1578">
                  <c:v>1590</c:v>
                </c:pt>
                <c:pt idx="1579">
                  <c:v>1591</c:v>
                </c:pt>
                <c:pt idx="1580">
                  <c:v>1592</c:v>
                </c:pt>
                <c:pt idx="1581">
                  <c:v>1593</c:v>
                </c:pt>
                <c:pt idx="1582">
                  <c:v>1594</c:v>
                </c:pt>
                <c:pt idx="1583">
                  <c:v>1595</c:v>
                </c:pt>
                <c:pt idx="1584">
                  <c:v>1596</c:v>
                </c:pt>
                <c:pt idx="1585">
                  <c:v>1597</c:v>
                </c:pt>
                <c:pt idx="1586">
                  <c:v>1598</c:v>
                </c:pt>
                <c:pt idx="1587">
                  <c:v>1599</c:v>
                </c:pt>
                <c:pt idx="1588">
                  <c:v>1600</c:v>
                </c:pt>
                <c:pt idx="1589">
                  <c:v>1601</c:v>
                </c:pt>
                <c:pt idx="1590">
                  <c:v>1602</c:v>
                </c:pt>
                <c:pt idx="1591">
                  <c:v>1603</c:v>
                </c:pt>
                <c:pt idx="1592">
                  <c:v>1604</c:v>
                </c:pt>
                <c:pt idx="1593">
                  <c:v>1605</c:v>
                </c:pt>
                <c:pt idx="1594">
                  <c:v>1606</c:v>
                </c:pt>
                <c:pt idx="1595">
                  <c:v>1607</c:v>
                </c:pt>
                <c:pt idx="1596">
                  <c:v>1608</c:v>
                </c:pt>
                <c:pt idx="1597">
                  <c:v>1609</c:v>
                </c:pt>
                <c:pt idx="1598">
                  <c:v>1610</c:v>
                </c:pt>
                <c:pt idx="1599">
                  <c:v>1611</c:v>
                </c:pt>
                <c:pt idx="1600">
                  <c:v>1612</c:v>
                </c:pt>
                <c:pt idx="1601">
                  <c:v>1613</c:v>
                </c:pt>
                <c:pt idx="1602">
                  <c:v>1614</c:v>
                </c:pt>
                <c:pt idx="1603">
                  <c:v>1615</c:v>
                </c:pt>
                <c:pt idx="1604">
                  <c:v>1616</c:v>
                </c:pt>
                <c:pt idx="1605">
                  <c:v>1617</c:v>
                </c:pt>
                <c:pt idx="1606">
                  <c:v>1618</c:v>
                </c:pt>
                <c:pt idx="1607">
                  <c:v>1619</c:v>
                </c:pt>
                <c:pt idx="1608">
                  <c:v>1620</c:v>
                </c:pt>
                <c:pt idx="1609">
                  <c:v>1621</c:v>
                </c:pt>
                <c:pt idx="1610">
                  <c:v>1622</c:v>
                </c:pt>
                <c:pt idx="1611">
                  <c:v>1623</c:v>
                </c:pt>
                <c:pt idx="1612">
                  <c:v>1624</c:v>
                </c:pt>
                <c:pt idx="1613">
                  <c:v>1625</c:v>
                </c:pt>
                <c:pt idx="1614">
                  <c:v>1626</c:v>
                </c:pt>
                <c:pt idx="1615">
                  <c:v>1627</c:v>
                </c:pt>
                <c:pt idx="1616">
                  <c:v>1628</c:v>
                </c:pt>
                <c:pt idx="1617">
                  <c:v>1629</c:v>
                </c:pt>
                <c:pt idx="1618">
                  <c:v>1630</c:v>
                </c:pt>
                <c:pt idx="1619">
                  <c:v>1631</c:v>
                </c:pt>
                <c:pt idx="1620">
                  <c:v>1632</c:v>
                </c:pt>
                <c:pt idx="1621">
                  <c:v>1633</c:v>
                </c:pt>
                <c:pt idx="1622">
                  <c:v>1634</c:v>
                </c:pt>
                <c:pt idx="1623">
                  <c:v>1635</c:v>
                </c:pt>
                <c:pt idx="1624">
                  <c:v>1636</c:v>
                </c:pt>
                <c:pt idx="1625">
                  <c:v>1637</c:v>
                </c:pt>
                <c:pt idx="1626">
                  <c:v>1638</c:v>
                </c:pt>
                <c:pt idx="1627">
                  <c:v>1639</c:v>
                </c:pt>
                <c:pt idx="1628">
                  <c:v>1640</c:v>
                </c:pt>
                <c:pt idx="1629">
                  <c:v>1641</c:v>
                </c:pt>
                <c:pt idx="1630">
                  <c:v>1642</c:v>
                </c:pt>
                <c:pt idx="1631">
                  <c:v>1643</c:v>
                </c:pt>
                <c:pt idx="1632">
                  <c:v>1644</c:v>
                </c:pt>
                <c:pt idx="1633">
                  <c:v>1645</c:v>
                </c:pt>
                <c:pt idx="1634">
                  <c:v>1646</c:v>
                </c:pt>
                <c:pt idx="1635">
                  <c:v>1647</c:v>
                </c:pt>
                <c:pt idx="1636">
                  <c:v>1648</c:v>
                </c:pt>
                <c:pt idx="1637">
                  <c:v>1649</c:v>
                </c:pt>
                <c:pt idx="1638">
                  <c:v>1650</c:v>
                </c:pt>
                <c:pt idx="1639">
                  <c:v>1651</c:v>
                </c:pt>
                <c:pt idx="1640">
                  <c:v>1652</c:v>
                </c:pt>
                <c:pt idx="1641">
                  <c:v>1653</c:v>
                </c:pt>
                <c:pt idx="1642">
                  <c:v>1654</c:v>
                </c:pt>
                <c:pt idx="1643">
                  <c:v>1655</c:v>
                </c:pt>
                <c:pt idx="1644">
                  <c:v>1656</c:v>
                </c:pt>
                <c:pt idx="1645">
                  <c:v>1657</c:v>
                </c:pt>
                <c:pt idx="1646">
                  <c:v>1658</c:v>
                </c:pt>
                <c:pt idx="1647">
                  <c:v>1659</c:v>
                </c:pt>
                <c:pt idx="1648">
                  <c:v>1660</c:v>
                </c:pt>
                <c:pt idx="1649">
                  <c:v>1661</c:v>
                </c:pt>
                <c:pt idx="1650">
                  <c:v>1662</c:v>
                </c:pt>
                <c:pt idx="1651">
                  <c:v>1663</c:v>
                </c:pt>
                <c:pt idx="1652">
                  <c:v>1664</c:v>
                </c:pt>
                <c:pt idx="1653">
                  <c:v>1665</c:v>
                </c:pt>
                <c:pt idx="1654">
                  <c:v>1666</c:v>
                </c:pt>
                <c:pt idx="1655">
                  <c:v>1667</c:v>
                </c:pt>
                <c:pt idx="1656">
                  <c:v>1668</c:v>
                </c:pt>
                <c:pt idx="1657">
                  <c:v>1669</c:v>
                </c:pt>
                <c:pt idx="1658">
                  <c:v>1670</c:v>
                </c:pt>
                <c:pt idx="1659">
                  <c:v>1671</c:v>
                </c:pt>
                <c:pt idx="1660">
                  <c:v>1672</c:v>
                </c:pt>
                <c:pt idx="1661">
                  <c:v>1673</c:v>
                </c:pt>
                <c:pt idx="1662">
                  <c:v>1674</c:v>
                </c:pt>
                <c:pt idx="1663">
                  <c:v>1675</c:v>
                </c:pt>
                <c:pt idx="1664">
                  <c:v>1676</c:v>
                </c:pt>
                <c:pt idx="1665">
                  <c:v>1677</c:v>
                </c:pt>
                <c:pt idx="1666">
                  <c:v>1678</c:v>
                </c:pt>
                <c:pt idx="1667">
                  <c:v>1679</c:v>
                </c:pt>
                <c:pt idx="1668">
                  <c:v>1680</c:v>
                </c:pt>
                <c:pt idx="1669">
                  <c:v>1681</c:v>
                </c:pt>
                <c:pt idx="1670">
                  <c:v>1682</c:v>
                </c:pt>
                <c:pt idx="1671">
                  <c:v>1683</c:v>
                </c:pt>
                <c:pt idx="1672">
                  <c:v>1684</c:v>
                </c:pt>
                <c:pt idx="1673">
                  <c:v>1685</c:v>
                </c:pt>
                <c:pt idx="1674">
                  <c:v>1686</c:v>
                </c:pt>
                <c:pt idx="1675">
                  <c:v>1687</c:v>
                </c:pt>
                <c:pt idx="1676">
                  <c:v>1688</c:v>
                </c:pt>
                <c:pt idx="1677">
                  <c:v>1689</c:v>
                </c:pt>
                <c:pt idx="1678">
                  <c:v>1690</c:v>
                </c:pt>
                <c:pt idx="1679">
                  <c:v>1691</c:v>
                </c:pt>
                <c:pt idx="1680">
                  <c:v>1692</c:v>
                </c:pt>
                <c:pt idx="1681">
                  <c:v>1693</c:v>
                </c:pt>
                <c:pt idx="1682">
                  <c:v>1694</c:v>
                </c:pt>
                <c:pt idx="1683">
                  <c:v>1695</c:v>
                </c:pt>
                <c:pt idx="1684">
                  <c:v>1696</c:v>
                </c:pt>
                <c:pt idx="1685">
                  <c:v>1697</c:v>
                </c:pt>
                <c:pt idx="1686">
                  <c:v>1698</c:v>
                </c:pt>
                <c:pt idx="1687">
                  <c:v>1699</c:v>
                </c:pt>
                <c:pt idx="1688">
                  <c:v>1700</c:v>
                </c:pt>
                <c:pt idx="1689">
                  <c:v>1702</c:v>
                </c:pt>
                <c:pt idx="1690">
                  <c:v>1703</c:v>
                </c:pt>
                <c:pt idx="1691">
                  <c:v>1704</c:v>
                </c:pt>
                <c:pt idx="1692">
                  <c:v>1705</c:v>
                </c:pt>
                <c:pt idx="1693">
                  <c:v>1706</c:v>
                </c:pt>
                <c:pt idx="1694">
                  <c:v>1707</c:v>
                </c:pt>
                <c:pt idx="1695">
                  <c:v>1708</c:v>
                </c:pt>
                <c:pt idx="1696">
                  <c:v>1709</c:v>
                </c:pt>
                <c:pt idx="1697">
                  <c:v>1710</c:v>
                </c:pt>
                <c:pt idx="1698">
                  <c:v>1711</c:v>
                </c:pt>
                <c:pt idx="1699">
                  <c:v>1712</c:v>
                </c:pt>
                <c:pt idx="1700">
                  <c:v>1713</c:v>
                </c:pt>
                <c:pt idx="1701">
                  <c:v>1714</c:v>
                </c:pt>
                <c:pt idx="1702">
                  <c:v>1715</c:v>
                </c:pt>
                <c:pt idx="1703">
                  <c:v>1716</c:v>
                </c:pt>
                <c:pt idx="1704">
                  <c:v>1717</c:v>
                </c:pt>
                <c:pt idx="1705">
                  <c:v>1718</c:v>
                </c:pt>
                <c:pt idx="1706">
                  <c:v>1719</c:v>
                </c:pt>
                <c:pt idx="1707">
                  <c:v>1720</c:v>
                </c:pt>
                <c:pt idx="1708">
                  <c:v>1721</c:v>
                </c:pt>
                <c:pt idx="1709">
                  <c:v>1722</c:v>
                </c:pt>
                <c:pt idx="1710">
                  <c:v>1723</c:v>
                </c:pt>
                <c:pt idx="1711">
                  <c:v>1724</c:v>
                </c:pt>
                <c:pt idx="1712">
                  <c:v>1725</c:v>
                </c:pt>
                <c:pt idx="1713">
                  <c:v>1726</c:v>
                </c:pt>
                <c:pt idx="1714">
                  <c:v>1727</c:v>
                </c:pt>
                <c:pt idx="1715">
                  <c:v>1728</c:v>
                </c:pt>
                <c:pt idx="1716">
                  <c:v>1729</c:v>
                </c:pt>
                <c:pt idx="1717">
                  <c:v>1730</c:v>
                </c:pt>
                <c:pt idx="1718">
                  <c:v>1731</c:v>
                </c:pt>
                <c:pt idx="1719">
                  <c:v>1732</c:v>
                </c:pt>
                <c:pt idx="1720">
                  <c:v>1733</c:v>
                </c:pt>
                <c:pt idx="1721">
                  <c:v>1734</c:v>
                </c:pt>
                <c:pt idx="1722">
                  <c:v>1735</c:v>
                </c:pt>
                <c:pt idx="1723">
                  <c:v>1736</c:v>
                </c:pt>
                <c:pt idx="1724">
                  <c:v>1737</c:v>
                </c:pt>
                <c:pt idx="1725">
                  <c:v>1738</c:v>
                </c:pt>
                <c:pt idx="1726">
                  <c:v>1739</c:v>
                </c:pt>
                <c:pt idx="1727">
                  <c:v>1740</c:v>
                </c:pt>
                <c:pt idx="1728">
                  <c:v>1741</c:v>
                </c:pt>
                <c:pt idx="1729">
                  <c:v>1742</c:v>
                </c:pt>
                <c:pt idx="1730">
                  <c:v>1743</c:v>
                </c:pt>
                <c:pt idx="1731">
                  <c:v>1744</c:v>
                </c:pt>
                <c:pt idx="1732">
                  <c:v>1745</c:v>
                </c:pt>
                <c:pt idx="1733">
                  <c:v>1746</c:v>
                </c:pt>
                <c:pt idx="1734">
                  <c:v>1747</c:v>
                </c:pt>
                <c:pt idx="1735">
                  <c:v>1748</c:v>
                </c:pt>
                <c:pt idx="1736">
                  <c:v>1749</c:v>
                </c:pt>
                <c:pt idx="1737">
                  <c:v>1750</c:v>
                </c:pt>
                <c:pt idx="1738">
                  <c:v>1751</c:v>
                </c:pt>
                <c:pt idx="1739">
                  <c:v>1752</c:v>
                </c:pt>
                <c:pt idx="1740">
                  <c:v>1753</c:v>
                </c:pt>
                <c:pt idx="1741">
                  <c:v>1754</c:v>
                </c:pt>
                <c:pt idx="1742">
                  <c:v>1755</c:v>
                </c:pt>
                <c:pt idx="1743">
                  <c:v>1756</c:v>
                </c:pt>
                <c:pt idx="1744">
                  <c:v>1757</c:v>
                </c:pt>
                <c:pt idx="1745">
                  <c:v>1758</c:v>
                </c:pt>
                <c:pt idx="1746">
                  <c:v>1759</c:v>
                </c:pt>
                <c:pt idx="1747">
                  <c:v>1760</c:v>
                </c:pt>
                <c:pt idx="1748">
                  <c:v>1761</c:v>
                </c:pt>
                <c:pt idx="1749">
                  <c:v>1762</c:v>
                </c:pt>
                <c:pt idx="1750">
                  <c:v>1763</c:v>
                </c:pt>
                <c:pt idx="1751">
                  <c:v>1764</c:v>
                </c:pt>
                <c:pt idx="1752">
                  <c:v>1765</c:v>
                </c:pt>
                <c:pt idx="1753">
                  <c:v>1766</c:v>
                </c:pt>
                <c:pt idx="1754">
                  <c:v>1767</c:v>
                </c:pt>
                <c:pt idx="1755">
                  <c:v>1768</c:v>
                </c:pt>
                <c:pt idx="1756">
                  <c:v>1769</c:v>
                </c:pt>
                <c:pt idx="1757">
                  <c:v>1770</c:v>
                </c:pt>
                <c:pt idx="1758">
                  <c:v>1771</c:v>
                </c:pt>
                <c:pt idx="1759">
                  <c:v>1772</c:v>
                </c:pt>
                <c:pt idx="1760">
                  <c:v>1773</c:v>
                </c:pt>
                <c:pt idx="1761">
                  <c:v>1774</c:v>
                </c:pt>
                <c:pt idx="1762">
                  <c:v>1775</c:v>
                </c:pt>
                <c:pt idx="1763">
                  <c:v>1776</c:v>
                </c:pt>
                <c:pt idx="1764">
                  <c:v>1777</c:v>
                </c:pt>
                <c:pt idx="1765">
                  <c:v>1778</c:v>
                </c:pt>
                <c:pt idx="1766">
                  <c:v>1779</c:v>
                </c:pt>
                <c:pt idx="1767">
                  <c:v>1780</c:v>
                </c:pt>
                <c:pt idx="1768">
                  <c:v>1781</c:v>
                </c:pt>
                <c:pt idx="1769">
                  <c:v>1782</c:v>
                </c:pt>
                <c:pt idx="1770">
                  <c:v>1783</c:v>
                </c:pt>
                <c:pt idx="1771">
                  <c:v>1785</c:v>
                </c:pt>
                <c:pt idx="1772">
                  <c:v>1790</c:v>
                </c:pt>
                <c:pt idx="1773">
                  <c:v>1791</c:v>
                </c:pt>
                <c:pt idx="1774">
                  <c:v>1792</c:v>
                </c:pt>
                <c:pt idx="1775">
                  <c:v>1793</c:v>
                </c:pt>
                <c:pt idx="1776">
                  <c:v>1794</c:v>
                </c:pt>
                <c:pt idx="1777">
                  <c:v>1795</c:v>
                </c:pt>
                <c:pt idx="1778">
                  <c:v>1796</c:v>
                </c:pt>
                <c:pt idx="1779">
                  <c:v>1797</c:v>
                </c:pt>
                <c:pt idx="1780">
                  <c:v>1798</c:v>
                </c:pt>
                <c:pt idx="1781">
                  <c:v>1799</c:v>
                </c:pt>
                <c:pt idx="1782">
                  <c:v>1800</c:v>
                </c:pt>
                <c:pt idx="1783">
                  <c:v>1801</c:v>
                </c:pt>
                <c:pt idx="1784">
                  <c:v>1802</c:v>
                </c:pt>
                <c:pt idx="1785">
                  <c:v>1803</c:v>
                </c:pt>
                <c:pt idx="1786">
                  <c:v>1804</c:v>
                </c:pt>
                <c:pt idx="1787">
                  <c:v>1805</c:v>
                </c:pt>
                <c:pt idx="1788">
                  <c:v>1806</c:v>
                </c:pt>
                <c:pt idx="1789">
                  <c:v>1807</c:v>
                </c:pt>
                <c:pt idx="1790">
                  <c:v>1808</c:v>
                </c:pt>
                <c:pt idx="1791">
                  <c:v>1809</c:v>
                </c:pt>
                <c:pt idx="1792">
                  <c:v>1810</c:v>
                </c:pt>
                <c:pt idx="1793">
                  <c:v>1811</c:v>
                </c:pt>
                <c:pt idx="1794">
                  <c:v>1813</c:v>
                </c:pt>
                <c:pt idx="1795">
                  <c:v>1814</c:v>
                </c:pt>
                <c:pt idx="1796">
                  <c:v>1815</c:v>
                </c:pt>
                <c:pt idx="1797">
                  <c:v>1816</c:v>
                </c:pt>
                <c:pt idx="1798">
                  <c:v>1817</c:v>
                </c:pt>
                <c:pt idx="1799">
                  <c:v>1818</c:v>
                </c:pt>
                <c:pt idx="1800">
                  <c:v>1819</c:v>
                </c:pt>
                <c:pt idx="1801">
                  <c:v>1820</c:v>
                </c:pt>
                <c:pt idx="1802">
                  <c:v>1821</c:v>
                </c:pt>
                <c:pt idx="1803">
                  <c:v>1822</c:v>
                </c:pt>
                <c:pt idx="1804">
                  <c:v>1823</c:v>
                </c:pt>
                <c:pt idx="1805">
                  <c:v>1824</c:v>
                </c:pt>
                <c:pt idx="1806">
                  <c:v>1825</c:v>
                </c:pt>
              </c:numCache>
            </c:numRef>
          </c:xVal>
          <c:yVal>
            <c:numRef>
              <c:f>BSAS!$G$2:$G$1808</c:f>
              <c:numCache>
                <c:formatCode>0.00</c:formatCode>
                <c:ptCount val="1807"/>
                <c:pt idx="0">
                  <c:v>8.6225000000000005</c:v>
                </c:pt>
                <c:pt idx="1">
                  <c:v>8.7963889582766956</c:v>
                </c:pt>
                <c:pt idx="2">
                  <c:v>8.9714158008841967</c:v>
                </c:pt>
                <c:pt idx="3">
                  <c:v>9.1475572750121419</c:v>
                </c:pt>
                <c:pt idx="4">
                  <c:v>9.3247901940532483</c:v>
                </c:pt>
                <c:pt idx="5">
                  <c:v>9.503091444265765</c:v>
                </c:pt>
                <c:pt idx="6">
                  <c:v>9.6824379911789364</c:v>
                </c:pt>
                <c:pt idx="7">
                  <c:v>9.8628068857486291</c:v>
                </c:pt>
                <c:pt idx="8">
                  <c:v>10.226520384051618</c:v>
                </c:pt>
                <c:pt idx="9">
                  <c:v>10.409819568864062</c:v>
                </c:pt>
                <c:pt idx="10">
                  <c:v>10.779190062070585</c:v>
                </c:pt>
                <c:pt idx="11">
                  <c:v>10.965216612214336</c:v>
                </c:pt>
                <c:pt idx="12">
                  <c:v>11.15210772626523</c:v>
                </c:pt>
                <c:pt idx="13">
                  <c:v>11.33984133234668</c:v>
                </c:pt>
                <c:pt idx="14">
                  <c:v>11.52839548922015</c:v>
                </c:pt>
                <c:pt idx="15">
                  <c:v>11.717748390286106</c:v>
                </c:pt>
                <c:pt idx="16">
                  <c:v>11.907878367400864</c:v>
                </c:pt>
                <c:pt idx="17">
                  <c:v>12.098763894514477</c:v>
                </c:pt>
                <c:pt idx="18">
                  <c:v>12.290383591134685</c:v>
                </c:pt>
                <c:pt idx="19">
                  <c:v>12.482716225621891</c:v>
                </c:pt>
                <c:pt idx="20">
                  <c:v>12.675740718319975</c:v>
                </c:pt>
                <c:pt idx="21">
                  <c:v>12.869436144527532</c:v>
                </c:pt>
                <c:pt idx="22">
                  <c:v>13.06378173731426</c:v>
                </c:pt>
                <c:pt idx="23">
                  <c:v>13.258756890186858</c:v>
                </c:pt>
                <c:pt idx="24">
                  <c:v>13.45434115960882</c:v>
                </c:pt>
                <c:pt idx="25">
                  <c:v>13.650514267378366</c:v>
                </c:pt>
                <c:pt idx="26">
                  <c:v>13.847256102868716</c:v>
                </c:pt>
                <c:pt idx="27">
                  <c:v>14.044546725134627</c:v>
                </c:pt>
                <c:pt idx="28">
                  <c:v>14.242366364889293</c:v>
                </c:pt>
                <c:pt idx="29">
                  <c:v>14.440695426355388</c:v>
                </c:pt>
                <c:pt idx="30">
                  <c:v>14.639514488993935</c:v>
                </c:pt>
                <c:pt idx="31">
                  <c:v>14.838804309114821</c:v>
                </c:pt>
                <c:pt idx="32">
                  <c:v>15.038545821372439</c:v>
                </c:pt>
                <c:pt idx="33">
                  <c:v>15.238720140149965</c:v>
                </c:pt>
                <c:pt idx="34">
                  <c:v>15.439308560835592</c:v>
                </c:pt>
                <c:pt idx="35">
                  <c:v>15.640292560994252</c:v>
                </c:pt>
                <c:pt idx="36">
                  <c:v>15.84165380143779</c:v>
                </c:pt>
                <c:pt idx="37">
                  <c:v>16.043374127196994</c:v>
                </c:pt>
                <c:pt idx="38">
                  <c:v>16.245435568398324</c:v>
                </c:pt>
                <c:pt idx="39">
                  <c:v>16.447820341048562</c:v>
                </c:pt>
                <c:pt idx="40">
                  <c:v>16.650510847730164</c:v>
                </c:pt>
                <c:pt idx="41">
                  <c:v>16.853489678210138</c:v>
                </c:pt>
                <c:pt idx="42">
                  <c:v>17.05673960996544</c:v>
                </c:pt>
                <c:pt idx="43">
                  <c:v>17.260243608627299</c:v>
                </c:pt>
                <c:pt idx="44">
                  <c:v>17.463984828347364</c:v>
                </c:pt>
                <c:pt idx="45">
                  <c:v>17.667946612088084</c:v>
                </c:pt>
                <c:pt idx="46">
                  <c:v>17.872112491839975</c:v>
                </c:pt>
                <c:pt idx="47">
                  <c:v>18.076466188768009</c:v>
                </c:pt>
                <c:pt idx="48">
                  <c:v>18.280991613289782</c:v>
                </c:pt>
                <c:pt idx="49">
                  <c:v>18.485672865087487</c:v>
                </c:pt>
                <c:pt idx="50">
                  <c:v>18.690494233056253</c:v>
                </c:pt>
                <c:pt idx="51">
                  <c:v>18.895440195190776</c:v>
                </c:pt>
                <c:pt idx="52">
                  <c:v>19.100495418412546</c:v>
                </c:pt>
                <c:pt idx="53">
                  <c:v>19.305644758339842</c:v>
                </c:pt>
                <c:pt idx="54">
                  <c:v>19.51087325900221</c:v>
                </c:pt>
                <c:pt idx="55">
                  <c:v>19.716166152501852</c:v>
                </c:pt>
                <c:pt idx="56">
                  <c:v>19.921508858623408</c:v>
                </c:pt>
                <c:pt idx="57">
                  <c:v>20.126886984394389</c:v>
                </c:pt>
                <c:pt idx="58">
                  <c:v>20.332286323597877</c:v>
                </c:pt>
                <c:pt idx="59">
                  <c:v>20.537692856239289</c:v>
                </c:pt>
                <c:pt idx="60">
                  <c:v>20.743092747969069</c:v>
                </c:pt>
                <c:pt idx="61">
                  <c:v>20.948472349462811</c:v>
                </c:pt>
                <c:pt idx="62">
                  <c:v>21.153818195760703</c:v>
                </c:pt>
                <c:pt idx="63">
                  <c:v>21.359117005567573</c:v>
                </c:pt>
                <c:pt idx="64">
                  <c:v>21.56435568051543</c:v>
                </c:pt>
                <c:pt idx="65">
                  <c:v>21.769521304389777</c:v>
                </c:pt>
                <c:pt idx="66">
                  <c:v>21.974601142321301</c:v>
                </c:pt>
                <c:pt idx="67">
                  <c:v>22.17958263994424</c:v>
                </c:pt>
                <c:pt idx="68">
                  <c:v>22.384453422523055</c:v>
                </c:pt>
                <c:pt idx="69">
                  <c:v>22.589201294048536</c:v>
                </c:pt>
                <c:pt idx="70">
                  <c:v>22.793814236304733</c:v>
                </c:pt>
                <c:pt idx="71">
                  <c:v>22.998280407908062</c:v>
                </c:pt>
                <c:pt idx="72">
                  <c:v>23.202588143319822</c:v>
                </c:pt>
                <c:pt idx="73">
                  <c:v>23.406725951833184</c:v>
                </c:pt>
                <c:pt idx="74">
                  <c:v>23.610682516536095</c:v>
                </c:pt>
                <c:pt idx="75">
                  <c:v>23.814446693251021</c:v>
                </c:pt>
                <c:pt idx="76">
                  <c:v>24.018007509452762</c:v>
                </c:pt>
                <c:pt idx="77">
                  <c:v>24.221354163165355</c:v>
                </c:pt>
                <c:pt idx="78">
                  <c:v>24.424476021839215</c:v>
                </c:pt>
                <c:pt idx="79">
                  <c:v>24.627362621209368</c:v>
                </c:pt>
                <c:pt idx="80">
                  <c:v>24.830003664136122</c:v>
                </c:pt>
                <c:pt idx="81">
                  <c:v>25.032389019428503</c:v>
                </c:pt>
                <c:pt idx="82">
                  <c:v>25.234508720652208</c:v>
                </c:pt>
                <c:pt idx="83">
                  <c:v>25.436352964922278</c:v>
                </c:pt>
                <c:pt idx="84">
                  <c:v>25.63791211168185</c:v>
                </c:pt>
                <c:pt idx="85">
                  <c:v>25.839176681467485</c:v>
                </c:pt>
                <c:pt idx="86">
                  <c:v>26.040137354662278</c:v>
                </c:pt>
                <c:pt idx="87">
                  <c:v>26.240784970237215</c:v>
                </c:pt>
                <c:pt idx="88">
                  <c:v>26.441110524481786</c:v>
                </c:pt>
                <c:pt idx="89">
                  <c:v>26.641105169724526</c:v>
                </c:pt>
                <c:pt idx="90">
                  <c:v>26.840760213044216</c:v>
                </c:pt>
                <c:pt idx="91">
                  <c:v>27.040067114972512</c:v>
                </c:pt>
                <c:pt idx="92">
                  <c:v>27.239017488188669</c:v>
                </c:pt>
                <c:pt idx="93">
                  <c:v>27.437603096206967</c:v>
                </c:pt>
                <c:pt idx="94">
                  <c:v>27.635815852057608</c:v>
                </c:pt>
                <c:pt idx="95">
                  <c:v>27.833647816961719</c:v>
                </c:pt>
                <c:pt idx="96">
                  <c:v>28.031091199000858</c:v>
                </c:pt>
                <c:pt idx="97">
                  <c:v>28.228138351781926</c:v>
                </c:pt>
                <c:pt idx="98">
                  <c:v>28.424781773097848</c:v>
                </c:pt>
                <c:pt idx="99">
                  <c:v>28.621014103584603</c:v>
                </c:pt>
                <c:pt idx="100">
                  <c:v>28.816828125375288</c:v>
                </c:pt>
                <c:pt idx="101">
                  <c:v>29.012216760751468</c:v>
                </c:pt>
                <c:pt idx="102">
                  <c:v>29.207173070792653</c:v>
                </c:pt>
                <c:pt idx="103">
                  <c:v>29.401690254024071</c:v>
                </c:pt>
                <c:pt idx="104">
                  <c:v>29.595761645063444</c:v>
                </c:pt>
                <c:pt idx="105">
                  <c:v>29.789380713267015</c:v>
                </c:pt>
                <c:pt idx="106">
                  <c:v>29.982541061375542</c:v>
                </c:pt>
                <c:pt idx="107">
                  <c:v>30.175236424160445</c:v>
                </c:pt>
                <c:pt idx="108">
                  <c:v>30.367460667070453</c:v>
                </c:pt>
                <c:pt idx="109">
                  <c:v>30.559207784879607</c:v>
                </c:pt>
                <c:pt idx="110">
                  <c:v>30.750471900336386</c:v>
                </c:pt>
                <c:pt idx="111">
                  <c:v>30.941247262814816</c:v>
                </c:pt>
                <c:pt idx="112">
                  <c:v>31.131528246967601</c:v>
                </c:pt>
                <c:pt idx="113">
                  <c:v>31.321309351381888</c:v>
                </c:pt>
                <c:pt idx="114">
                  <c:v>31.510585197237713</c:v>
                </c:pt>
                <c:pt idx="115">
                  <c:v>31.699350526969724</c:v>
                </c:pt>
                <c:pt idx="116">
                  <c:v>31.887600202932262</c:v>
                </c:pt>
                <c:pt idx="117">
                  <c:v>32.075329206068204</c:v>
                </c:pt>
                <c:pt idx="118">
                  <c:v>32.262532634581973</c:v>
                </c:pt>
                <c:pt idx="119">
                  <c:v>32.449205702616688</c:v>
                </c:pt>
                <c:pt idx="120">
                  <c:v>32.635343738935916</c:v>
                </c:pt>
                <c:pt idx="121">
                  <c:v>32.820942185610406</c:v>
                </c:pt>
                <c:pt idx="122">
                  <c:v>33.005996596709714</c:v>
                </c:pt>
                <c:pt idx="123">
                  <c:v>33.190502636999241</c:v>
                </c:pt>
                <c:pt idx="124">
                  <c:v>33.374456080642759</c:v>
                </c:pt>
                <c:pt idx="125">
                  <c:v>33.557852809910699</c:v>
                </c:pt>
                <c:pt idx="126">
                  <c:v>33.740688813894415</c:v>
                </c:pt>
                <c:pt idx="127">
                  <c:v>33.92296018722655</c:v>
                </c:pt>
                <c:pt idx="128">
                  <c:v>34.104663128807772</c:v>
                </c:pt>
                <c:pt idx="129">
                  <c:v>34.285793940540067</c:v>
                </c:pt>
                <c:pt idx="130">
                  <c:v>34.466349026066638</c:v>
                </c:pt>
                <c:pt idx="131">
                  <c:v>34.646324889518723</c:v>
                </c:pt>
                <c:pt idx="132">
                  <c:v>34.825718134269501</c:v>
                </c:pt>
                <c:pt idx="133">
                  <c:v>35.004525461694918</c:v>
                </c:pt>
                <c:pt idx="134">
                  <c:v>35.182743669942155</c:v>
                </c:pt>
                <c:pt idx="135">
                  <c:v>35.360369652705309</c:v>
                </c:pt>
                <c:pt idx="136">
                  <c:v>35.537400398008685</c:v>
                </c:pt>
                <c:pt idx="137">
                  <c:v>35.713832986997851</c:v>
                </c:pt>
                <c:pt idx="138">
                  <c:v>35.889664592738512</c:v>
                </c:pt>
                <c:pt idx="139">
                  <c:v>36.064892479023122</c:v>
                </c:pt>
                <c:pt idx="140">
                  <c:v>36.239513999185874</c:v>
                </c:pt>
                <c:pt idx="141">
                  <c:v>36.413526594925393</c:v>
                </c:pt>
                <c:pt idx="142">
                  <c:v>36.58692779513602</c:v>
                </c:pt>
                <c:pt idx="143">
                  <c:v>36.759715214747139</c:v>
                </c:pt>
                <c:pt idx="144">
                  <c:v>36.931886553571033</c:v>
                </c:pt>
                <c:pt idx="145">
                  <c:v>37.103439595159209</c:v>
                </c:pt>
                <c:pt idx="146">
                  <c:v>37.274372205667042</c:v>
                </c:pt>
                <c:pt idx="147">
                  <c:v>37.444682332727361</c:v>
                </c:pt>
                <c:pt idx="148">
                  <c:v>37.614368004332349</c:v>
                </c:pt>
                <c:pt idx="149">
                  <c:v>37.78342732772451</c:v>
                </c:pt>
                <c:pt idx="150">
                  <c:v>37.951858488296004</c:v>
                </c:pt>
                <c:pt idx="151">
                  <c:v>38.119659748497156</c:v>
                </c:pt>
                <c:pt idx="152">
                  <c:v>38.286829446753629</c:v>
                </c:pt>
                <c:pt idx="153">
                  <c:v>38.453365996392542</c:v>
                </c:pt>
                <c:pt idx="154">
                  <c:v>38.61926788457756</c:v>
                </c:pt>
                <c:pt idx="155">
                  <c:v>38.784533671252888</c:v>
                </c:pt>
                <c:pt idx="156">
                  <c:v>38.949161988096272</c:v>
                </c:pt>
                <c:pt idx="157">
                  <c:v>39.113151537481102</c:v>
                </c:pt>
                <c:pt idx="158">
                  <c:v>39.276501091447443</c:v>
                </c:pt>
                <c:pt idx="159">
                  <c:v>39.439209490682174</c:v>
                </c:pt>
                <c:pt idx="160">
                  <c:v>39.601275643508266</c:v>
                </c:pt>
                <c:pt idx="161">
                  <c:v>39.762698524882943</c:v>
                </c:pt>
                <c:pt idx="162">
                  <c:v>39.923477175405203</c:v>
                </c:pt>
                <c:pt idx="163">
                  <c:v>40.083610700332244</c:v>
                </c:pt>
                <c:pt idx="164">
                  <c:v>40.24309826860506</c:v>
                </c:pt>
                <c:pt idx="165">
                  <c:v>40.401939111883074</c:v>
                </c:pt>
                <c:pt idx="166">
                  <c:v>40.560132523588024</c:v>
                </c:pt>
                <c:pt idx="167">
                  <c:v>40.717677857956701</c:v>
                </c:pt>
                <c:pt idx="168">
                  <c:v>40.874574529103029</c:v>
                </c:pt>
                <c:pt idx="169">
                  <c:v>41.03082201008894</c:v>
                </c:pt>
                <c:pt idx="170">
                  <c:v>41.186419832004646</c:v>
                </c:pt>
                <c:pt idx="171">
                  <c:v>41.341367583057568</c:v>
                </c:pt>
                <c:pt idx="172">
                  <c:v>41.495664907670637</c:v>
                </c:pt>
                <c:pt idx="173">
                  <c:v>41.649311505589338</c:v>
                </c:pt>
                <c:pt idx="174">
                  <c:v>41.802307130997917</c:v>
                </c:pt>
                <c:pt idx="175">
                  <c:v>41.954651591644485</c:v>
                </c:pt>
                <c:pt idx="176">
                  <c:v>42.106344747975058</c:v>
                </c:pt>
                <c:pt idx="177">
                  <c:v>42.257386512276419</c:v>
                </c:pt>
                <c:pt idx="178">
                  <c:v>42.407776847828131</c:v>
                </c:pt>
                <c:pt idx="179">
                  <c:v>42.557515768063048</c:v>
                </c:pt>
                <c:pt idx="180">
                  <c:v>42.706603335736851</c:v>
                </c:pt>
                <c:pt idx="181">
                  <c:v>42.855039662106449</c:v>
                </c:pt>
                <c:pt idx="182">
                  <c:v>43.002824906116857</c:v>
                </c:pt>
                <c:pt idx="183">
                  <c:v>43.149959273597027</c:v>
                </c:pt>
                <c:pt idx="184">
                  <c:v>43.296443016464295</c:v>
                </c:pt>
                <c:pt idx="185">
                  <c:v>43.442276431937394</c:v>
                </c:pt>
                <c:pt idx="186">
                  <c:v>43.587459861758134</c:v>
                </c:pt>
                <c:pt idx="187">
                  <c:v>43.731993691421607</c:v>
                </c:pt>
                <c:pt idx="188">
                  <c:v>43.875878349414947</c:v>
                </c:pt>
                <c:pt idx="189">
                  <c:v>44.019114306464481</c:v>
                </c:pt>
                <c:pt idx="190">
                  <c:v>44.161702074791343</c:v>
                </c:pt>
                <c:pt idx="191">
                  <c:v>44.303642207375574</c:v>
                </c:pt>
                <c:pt idx="192">
                  <c:v>44.444935297228334</c:v>
                </c:pt>
                <c:pt idx="193">
                  <c:v>44.585581976672557</c:v>
                </c:pt>
                <c:pt idx="194">
                  <c:v>44.725582916631815</c:v>
                </c:pt>
                <c:pt idx="195">
                  <c:v>44.864938825927354</c:v>
                </c:pt>
                <c:pt idx="196">
                  <c:v>45.003650450583272</c:v>
                </c:pt>
                <c:pt idx="197">
                  <c:v>45.141718573139755</c:v>
                </c:pt>
                <c:pt idx="198">
                  <c:v>45.279144011974381</c:v>
                </c:pt>
                <c:pt idx="199">
                  <c:v>45.415927620631422</c:v>
                </c:pt>
                <c:pt idx="200">
                  <c:v>45.552070287159047</c:v>
                </c:pt>
                <c:pt idx="201">
                  <c:v>45.687572933454327</c:v>
                </c:pt>
                <c:pt idx="202">
                  <c:v>45.822436514616278</c:v>
                </c:pt>
                <c:pt idx="203">
                  <c:v>45.956662018306403</c:v>
                </c:pt>
                <c:pt idx="204">
                  <c:v>46.090250464117176</c:v>
                </c:pt>
                <c:pt idx="205">
                  <c:v>46.223202902948017</c:v>
                </c:pt>
                <c:pt idx="206">
                  <c:v>46.355520416388998</c:v>
                </c:pt>
                <c:pt idx="207">
                  <c:v>46.487204116111968</c:v>
                </c:pt>
                <c:pt idx="208">
                  <c:v>46.618255143269359</c:v>
                </c:pt>
                <c:pt idx="209">
                  <c:v>46.748674667900097</c:v>
                </c:pt>
                <c:pt idx="210">
                  <c:v>46.878463888343376</c:v>
                </c:pt>
                <c:pt idx="211">
                  <c:v>47.00762403065918</c:v>
                </c:pt>
                <c:pt idx="212">
                  <c:v>47.136156348056538</c:v>
                </c:pt>
                <c:pt idx="213">
                  <c:v>47.264062120328809</c:v>
                </c:pt>
                <c:pt idx="214">
                  <c:v>47.391342653295951</c:v>
                </c:pt>
                <c:pt idx="215">
                  <c:v>47.517999278254202</c:v>
                </c:pt>
                <c:pt idx="216">
                  <c:v>47.644033351432491</c:v>
                </c:pt>
                <c:pt idx="217">
                  <c:v>47.769446253456003</c:v>
                </c:pt>
                <c:pt idx="218">
                  <c:v>47.894239388816636</c:v>
                </c:pt>
                <c:pt idx="219">
                  <c:v>48.01841418535016</c:v>
                </c:pt>
                <c:pt idx="220">
                  <c:v>48.141972093720412</c:v>
                </c:pt>
                <c:pt idx="221">
                  <c:v>48.264914586909967</c:v>
                </c:pt>
                <c:pt idx="222">
                  <c:v>48.387243159717784</c:v>
                </c:pt>
                <c:pt idx="223">
                  <c:v>48.508959328263067</c:v>
                </c:pt>
                <c:pt idx="224">
                  <c:v>48.630064629496168</c:v>
                </c:pt>
                <c:pt idx="225">
                  <c:v>48.750560620715561</c:v>
                </c:pt>
                <c:pt idx="226">
                  <c:v>48.870448879091491</c:v>
                </c:pt>
                <c:pt idx="227">
                  <c:v>48.98973100119602</c:v>
                </c:pt>
                <c:pt idx="228">
                  <c:v>49.108408602539207</c:v>
                </c:pt>
                <c:pt idx="229">
                  <c:v>49.226483317111729</c:v>
                </c:pt>
                <c:pt idx="230">
                  <c:v>49.343956796933682</c:v>
                </c:pt>
                <c:pt idx="231">
                  <c:v>49.460830711609447</c:v>
                </c:pt>
                <c:pt idx="232">
                  <c:v>49.577106747888742</c:v>
                </c:pt>
                <c:pt idx="233">
                  <c:v>49.692786609233607</c:v>
                </c:pt>
                <c:pt idx="234">
                  <c:v>49.80787201539146</c:v>
                </c:pt>
                <c:pt idx="235">
                  <c:v>49.922364701974026</c:v>
                </c:pt>
                <c:pt idx="236">
                  <c:v>50.036266420042075</c:v>
                </c:pt>
                <c:pt idx="237">
                  <c:v>50.149578935696063</c:v>
                </c:pt>
                <c:pt idx="238">
                  <c:v>50.262304029672457</c:v>
                </c:pt>
                <c:pt idx="239">
                  <c:v>50.37444349694568</c:v>
                </c:pt>
                <c:pt idx="240">
                  <c:v>50.485999146335821</c:v>
                </c:pt>
                <c:pt idx="241">
                  <c:v>50.596972800121854</c:v>
                </c:pt>
                <c:pt idx="242">
                  <c:v>50.70736629366025</c:v>
                </c:pt>
                <c:pt idx="243">
                  <c:v>50.817181475009384</c:v>
                </c:pt>
                <c:pt idx="244">
                  <c:v>50.926420204558909</c:v>
                </c:pt>
                <c:pt idx="245">
                  <c:v>51.035084354664797</c:v>
                </c:pt>
                <c:pt idx="246">
                  <c:v>51.143175809289573</c:v>
                </c:pt>
                <c:pt idx="247">
                  <c:v>51.250696463647792</c:v>
                </c:pt>
                <c:pt idx="248">
                  <c:v>51.357648223856593</c:v>
                </c:pt>
                <c:pt idx="249">
                  <c:v>51.464033006591592</c:v>
                </c:pt>
                <c:pt idx="250">
                  <c:v>51.569852738747656</c:v>
                </c:pt>
                <c:pt idx="251">
                  <c:v>51.675109357104837</c:v>
                </c:pt>
                <c:pt idx="252">
                  <c:v>51.779804807999078</c:v>
                </c:pt>
                <c:pt idx="253">
                  <c:v>51.883941046998132</c:v>
                </c:pt>
                <c:pt idx="254">
                  <c:v>51.987520038582005</c:v>
                </c:pt>
                <c:pt idx="255">
                  <c:v>52.09054375582847</c:v>
                </c:pt>
                <c:pt idx="256">
                  <c:v>52.193014180103148</c:v>
                </c:pt>
                <c:pt idx="257">
                  <c:v>52.294933300754394</c:v>
                </c:pt>
                <c:pt idx="258">
                  <c:v>52.396303114812838</c:v>
                </c:pt>
                <c:pt idx="259">
                  <c:v>52.497125626695464</c:v>
                </c:pt>
                <c:pt idx="260">
                  <c:v>52.597402847914189</c:v>
                </c:pt>
                <c:pt idx="261">
                  <c:v>52.697136796789145</c:v>
                </c:pt>
                <c:pt idx="262">
                  <c:v>52.796329498166173</c:v>
                </c:pt>
                <c:pt idx="263">
                  <c:v>52.894982983138803</c:v>
                </c:pt>
                <c:pt idx="264">
                  <c:v>52.993099288774602</c:v>
                </c:pt>
                <c:pt idx="265">
                  <c:v>53.090680457845842</c:v>
                </c:pt>
                <c:pt idx="266">
                  <c:v>53.187728538564258</c:v>
                </c:pt>
                <c:pt idx="267">
                  <c:v>53.28424558432021</c:v>
                </c:pt>
                <c:pt idx="268">
                  <c:v>53.380233653425826</c:v>
                </c:pt>
                <c:pt idx="269">
                  <c:v>53.475694808862357</c:v>
                </c:pt>
                <c:pt idx="270">
                  <c:v>53.570631118031493</c:v>
                </c:pt>
                <c:pt idx="271">
                  <c:v>53.66504465251078</c:v>
                </c:pt>
                <c:pt idx="272">
                  <c:v>53.758937487812943</c:v>
                </c:pt>
                <c:pt idx="273">
                  <c:v>53.852311703149041</c:v>
                </c:pt>
                <c:pt idx="274">
                  <c:v>53.945169381195655</c:v>
                </c:pt>
                <c:pt idx="275">
                  <c:v>54.037512607865828</c:v>
                </c:pt>
                <c:pt idx="276">
                  <c:v>54.129343472083633</c:v>
                </c:pt>
                <c:pt idx="277">
                  <c:v>54.220664065562737</c:v>
                </c:pt>
                <c:pt idx="278">
                  <c:v>54.311476482588361</c:v>
                </c:pt>
                <c:pt idx="279">
                  <c:v>54.401782819803209</c:v>
                </c:pt>
                <c:pt idx="280">
                  <c:v>54.491585175996633</c:v>
                </c:pt>
                <c:pt idx="281">
                  <c:v>54.580885651897617</c:v>
                </c:pt>
                <c:pt idx="282">
                  <c:v>54.669686349971123</c:v>
                </c:pt>
                <c:pt idx="283">
                  <c:v>54.757989374218042</c:v>
                </c:pt>
                <c:pt idx="284">
                  <c:v>54.845796829978383</c:v>
                </c:pt>
                <c:pt idx="285">
                  <c:v>54.933110823737977</c:v>
                </c:pt>
                <c:pt idx="286">
                  <c:v>55.019933462938496</c:v>
                </c:pt>
                <c:pt idx="287">
                  <c:v>55.106266855790778</c:v>
                </c:pt>
                <c:pt idx="288">
                  <c:v>55.192113111091281</c:v>
                </c:pt>
                <c:pt idx="289">
                  <c:v>55.277474338041998</c:v>
                </c:pt>
                <c:pt idx="290">
                  <c:v>55.362352646073276</c:v>
                </c:pt>
                <c:pt idx="291">
                  <c:v>55.446750144669991</c:v>
                </c:pt>
                <c:pt idx="292">
                  <c:v>55.530668943200716</c:v>
                </c:pt>
                <c:pt idx="293">
                  <c:v>55.614111150749906</c:v>
                </c:pt>
                <c:pt idx="294">
                  <c:v>55.697078875953181</c:v>
                </c:pt>
                <c:pt idx="295">
                  <c:v>55.779574226835535</c:v>
                </c:pt>
                <c:pt idx="296">
                  <c:v>55.861599310652615</c:v>
                </c:pt>
                <c:pt idx="297">
                  <c:v>55.943156233734577</c:v>
                </c:pt>
                <c:pt idx="298">
                  <c:v>56.024247101333295</c:v>
                </c:pt>
                <c:pt idx="299">
                  <c:v>56.104874017471872</c:v>
                </c:pt>
                <c:pt idx="300">
                  <c:v>56.185039084797431</c:v>
                </c:pt>
                <c:pt idx="301">
                  <c:v>56.264744404436215</c:v>
                </c:pt>
                <c:pt idx="302">
                  <c:v>56.343992075851808</c:v>
                </c:pt>
                <c:pt idx="303">
                  <c:v>56.422784196705734</c:v>
                </c:pt>
                <c:pt idx="304">
                  <c:v>56.501122862720891</c:v>
                </c:pt>
                <c:pt idx="305">
                  <c:v>56.57901016754743</c:v>
                </c:pt>
                <c:pt idx="306">
                  <c:v>56.656448202631516</c:v>
                </c:pt>
                <c:pt idx="307">
                  <c:v>56.733439057086152</c:v>
                </c:pt>
                <c:pt idx="308">
                  <c:v>56.809984817565081</c:v>
                </c:pt>
                <c:pt idx="309">
                  <c:v>56.88608756813867</c:v>
                </c:pt>
                <c:pt idx="310">
                  <c:v>56.961749390172521</c:v>
                </c:pt>
                <c:pt idx="311">
                  <c:v>57.036972362208438</c:v>
                </c:pt>
                <c:pt idx="312">
                  <c:v>57.111758559847708</c:v>
                </c:pt>
                <c:pt idx="313">
                  <c:v>57.186110055636846</c:v>
                </c:pt>
                <c:pt idx="314">
                  <c:v>57.260028918955499</c:v>
                </c:pt>
                <c:pt idx="315">
                  <c:v>57.33351721590676</c:v>
                </c:pt>
                <c:pt idx="316">
                  <c:v>57.406577009209677</c:v>
                </c:pt>
                <c:pt idx="317">
                  <c:v>57.479210358094072</c:v>
                </c:pt>
                <c:pt idx="318">
                  <c:v>57.551419318197304</c:v>
                </c:pt>
                <c:pt idx="319">
                  <c:v>57.623205941463546</c:v>
                </c:pt>
                <c:pt idx="320">
                  <c:v>57.694572276044958</c:v>
                </c:pt>
                <c:pt idx="321">
                  <c:v>57.765520366204946</c:v>
                </c:pt>
                <c:pt idx="322">
                  <c:v>57.836052252223638</c:v>
                </c:pt>
                <c:pt idx="323">
                  <c:v>57.906169970305285</c:v>
                </c:pt>
                <c:pt idx="324">
                  <c:v>57.975875552487771</c:v>
                </c:pt>
                <c:pt idx="325">
                  <c:v>58.045171026553987</c:v>
                </c:pt>
                <c:pt idx="326">
                  <c:v>58.114058415945316</c:v>
                </c:pt>
                <c:pt idx="327">
                  <c:v>58.182539739676869</c:v>
                </c:pt>
                <c:pt idx="328">
                  <c:v>58.250617012254821</c:v>
                </c:pt>
                <c:pt idx="329">
                  <c:v>58.31829224359543</c:v>
                </c:pt>
                <c:pt idx="330">
                  <c:v>58.385567438946097</c:v>
                </c:pt>
                <c:pt idx="331">
                  <c:v>58.45244459880805</c:v>
                </c:pt>
                <c:pt idx="332">
                  <c:v>58.518925718861006</c:v>
                </c:pt>
                <c:pt idx="333">
                  <c:v>58.585012789889539</c:v>
                </c:pt>
                <c:pt idx="334">
                  <c:v>58.650707797711021</c:v>
                </c:pt>
                <c:pt idx="335">
                  <c:v>58.716012723105685</c:v>
                </c:pt>
                <c:pt idx="336">
                  <c:v>58.780929541747931</c:v>
                </c:pt>
                <c:pt idx="337">
                  <c:v>58.909606735544919</c:v>
                </c:pt>
                <c:pt idx="338">
                  <c:v>58.973371035926618</c:v>
                </c:pt>
                <c:pt idx="339">
                  <c:v>59.036755079884358</c:v>
                </c:pt>
                <c:pt idx="340">
                  <c:v>59.099760816594156</c:v>
                </c:pt>
                <c:pt idx="341">
                  <c:v>59.224645137504645</c:v>
                </c:pt>
                <c:pt idx="342">
                  <c:v>59.286527592417592</c:v>
                </c:pt>
                <c:pt idx="343">
                  <c:v>59.348039481397045</c:v>
                </c:pt>
                <c:pt idx="344">
                  <c:v>59.40918272564894</c:v>
                </c:pt>
                <c:pt idx="345">
                  <c:v>59.469959240625165</c:v>
                </c:pt>
                <c:pt idx="346">
                  <c:v>59.530370935973551</c:v>
                </c:pt>
                <c:pt idx="347">
                  <c:v>59.590419715489283</c:v>
                </c:pt>
                <c:pt idx="348">
                  <c:v>59.650107477067777</c:v>
                </c:pt>
                <c:pt idx="349">
                  <c:v>59.709436112658636</c:v>
                </c:pt>
                <c:pt idx="350">
                  <c:v>59.768407508221287</c:v>
                </c:pt>
                <c:pt idx="351">
                  <c:v>59.827023543681747</c:v>
                </c:pt>
                <c:pt idx="352">
                  <c:v>59.885286092890517</c:v>
                </c:pt>
                <c:pt idx="353">
                  <c:v>60.114838689341127</c:v>
                </c:pt>
                <c:pt idx="354">
                  <c:v>60.171361699636272</c:v>
                </c:pt>
                <c:pt idx="355">
                  <c:v>60.227542337010512</c:v>
                </c:pt>
                <c:pt idx="356">
                  <c:v>60.394048282278931</c:v>
                </c:pt>
                <c:pt idx="357">
                  <c:v>60.44887766668429</c:v>
                </c:pt>
                <c:pt idx="358">
                  <c:v>60.503373765464467</c:v>
                </c:pt>
                <c:pt idx="359">
                  <c:v>60.557538376739487</c:v>
                </c:pt>
                <c:pt idx="360">
                  <c:v>60.61137329211779</c:v>
                </c:pt>
                <c:pt idx="361">
                  <c:v>60.664880296670567</c:v>
                </c:pt>
                <c:pt idx="362">
                  <c:v>60.718061168906821</c:v>
                </c:pt>
                <c:pt idx="363">
                  <c:v>60.770917680749704</c:v>
                </c:pt>
                <c:pt idx="364">
                  <c:v>60.823451597513582</c:v>
                </c:pt>
                <c:pt idx="365">
                  <c:v>60.87566467788232</c:v>
                </c:pt>
                <c:pt idx="366">
                  <c:v>60.927558673888285</c:v>
                </c:pt>
                <c:pt idx="367">
                  <c:v>60.979135330892447</c:v>
                </c:pt>
                <c:pt idx="368">
                  <c:v>61.030396387565382</c:v>
                </c:pt>
                <c:pt idx="369">
                  <c:v>61.081343575869084</c:v>
                </c:pt>
                <c:pt idx="370">
                  <c:v>61.131978621039792</c:v>
                </c:pt>
                <c:pt idx="371">
                  <c:v>61.182303241571617</c:v>
                </c:pt>
                <c:pt idx="372">
                  <c:v>61.232319149201039</c:v>
                </c:pt>
                <c:pt idx="373">
                  <c:v>61.282028048892236</c:v>
                </c:pt>
                <c:pt idx="374">
                  <c:v>61.331431638823396</c:v>
                </c:pt>
                <c:pt idx="375">
                  <c:v>61.380531610373588</c:v>
                </c:pt>
                <c:pt idx="376">
                  <c:v>61.429329648110617</c:v>
                </c:pt>
                <c:pt idx="377">
                  <c:v>61.477827429779694</c:v>
                </c:pt>
                <c:pt idx="378">
                  <c:v>61.526026626292698</c:v>
                </c:pt>
                <c:pt idx="379">
                  <c:v>61.573928901718467</c:v>
                </c:pt>
                <c:pt idx="380">
                  <c:v>61.621535913273554</c:v>
                </c:pt>
                <c:pt idx="381">
                  <c:v>61.668849311313927</c:v>
                </c:pt>
                <c:pt idx="382">
                  <c:v>61.715870739327379</c:v>
                </c:pt>
                <c:pt idx="383">
                  <c:v>61.762601833926531</c:v>
                </c:pt>
                <c:pt idx="384">
                  <c:v>61.809044224842602</c:v>
                </c:pt>
                <c:pt idx="385">
                  <c:v>61.855199534919876</c:v>
                </c:pt>
                <c:pt idx="386">
                  <c:v>61.90106938011094</c:v>
                </c:pt>
                <c:pt idx="387">
                  <c:v>61.946655369472275</c:v>
                </c:pt>
                <c:pt idx="388">
                  <c:v>61.991959105160852</c:v>
                </c:pt>
                <c:pt idx="389">
                  <c:v>62.036982182431267</c:v>
                </c:pt>
                <c:pt idx="390">
                  <c:v>62.081726189633279</c:v>
                </c:pt>
                <c:pt idx="391">
                  <c:v>62.126192708210283</c:v>
                </c:pt>
                <c:pt idx="392">
                  <c:v>62.170383312698206</c:v>
                </c:pt>
                <c:pt idx="393">
                  <c:v>62.214299570725011</c:v>
                </c:pt>
                <c:pt idx="394">
                  <c:v>62.257943043010869</c:v>
                </c:pt>
                <c:pt idx="395">
                  <c:v>62.301315283368773</c:v>
                </c:pt>
                <c:pt idx="396">
                  <c:v>62.34441783870588</c:v>
                </c:pt>
                <c:pt idx="397">
                  <c:v>62.387252249025174</c:v>
                </c:pt>
                <c:pt idx="398">
                  <c:v>62.42982004742796</c:v>
                </c:pt>
                <c:pt idx="399">
                  <c:v>62.472122760116605</c:v>
                </c:pt>
                <c:pt idx="400">
                  <c:v>62.51416190639803</c:v>
                </c:pt>
                <c:pt idx="401">
                  <c:v>62.555938998687523</c:v>
                </c:pt>
                <c:pt idx="402">
                  <c:v>62.597455542513181</c:v>
                </c:pt>
                <c:pt idx="403">
                  <c:v>62.638713036520841</c:v>
                </c:pt>
                <c:pt idx="404">
                  <c:v>62.679712972479358</c:v>
                </c:pt>
                <c:pt idx="405">
                  <c:v>62.720456835286512</c:v>
                </c:pt>
                <c:pt idx="406">
                  <c:v>62.760946102975375</c:v>
                </c:pt>
                <c:pt idx="407">
                  <c:v>62.801182246720934</c:v>
                </c:pt>
                <c:pt idx="408">
                  <c:v>62.841166730847391</c:v>
                </c:pt>
                <c:pt idx="409">
                  <c:v>62.880901012835785</c:v>
                </c:pt>
                <c:pt idx="410">
                  <c:v>62.92038654333205</c:v>
                </c:pt>
                <c:pt idx="411">
                  <c:v>62.959624766155557</c:v>
                </c:pt>
                <c:pt idx="412">
                  <c:v>62.998617118307884</c:v>
                </c:pt>
                <c:pt idx="413">
                  <c:v>63.037365029982297</c:v>
                </c:pt>
                <c:pt idx="414">
                  <c:v>63.075869924573233</c:v>
                </c:pt>
                <c:pt idx="415">
                  <c:v>63.114133218686575</c:v>
                </c:pt>
                <c:pt idx="416">
                  <c:v>63.152156322149956</c:v>
                </c:pt>
                <c:pt idx="417">
                  <c:v>63.1899406380237</c:v>
                </c:pt>
                <c:pt idx="418">
                  <c:v>63.227487562611856</c:v>
                </c:pt>
                <c:pt idx="419">
                  <c:v>63.264798485473932</c:v>
                </c:pt>
                <c:pt idx="420">
                  <c:v>63.301874789436589</c:v>
                </c:pt>
                <c:pt idx="421">
                  <c:v>63.338717850605953</c:v>
                </c:pt>
                <c:pt idx="422">
                  <c:v>63.375329038380244</c:v>
                </c:pt>
                <c:pt idx="423">
                  <c:v>63.41170971546245</c:v>
                </c:pt>
                <c:pt idx="424">
                  <c:v>63.447861237873724</c:v>
                </c:pt>
                <c:pt idx="425">
                  <c:v>63.483784954966765</c:v>
                </c:pt>
                <c:pt idx="426">
                  <c:v>63.519482209439715</c:v>
                </c:pt>
                <c:pt idx="427">
                  <c:v>63.554954337350146</c:v>
                </c:pt>
                <c:pt idx="428">
                  <c:v>63.590202668129535</c:v>
                </c:pt>
                <c:pt idx="429">
                  <c:v>63.625228524597937</c:v>
                </c:pt>
                <c:pt idx="430">
                  <c:v>63.660033222978925</c:v>
                </c:pt>
                <c:pt idx="431">
                  <c:v>63.694618072914714</c:v>
                </c:pt>
                <c:pt idx="432">
                  <c:v>63.728984377481893</c:v>
                </c:pt>
                <c:pt idx="433">
                  <c:v>63.763133433206853</c:v>
                </c:pt>
                <c:pt idx="434">
                  <c:v>63.797066530081977</c:v>
                </c:pt>
                <c:pt idx="435">
                  <c:v>63.830784951581869</c:v>
                </c:pt>
                <c:pt idx="436">
                  <c:v>63.864289974679728</c:v>
                </c:pt>
                <c:pt idx="437">
                  <c:v>63.897582869864181</c:v>
                </c:pt>
                <c:pt idx="438">
                  <c:v>63.930664901156071</c:v>
                </c:pt>
                <c:pt idx="439">
                  <c:v>63.963537326125774</c:v>
                </c:pt>
                <c:pt idx="440">
                  <c:v>63.996201395910454</c:v>
                </c:pt>
                <c:pt idx="441">
                  <c:v>64.028658355231684</c:v>
                </c:pt>
                <c:pt idx="442">
                  <c:v>64.060909442413262</c:v>
                </c:pt>
                <c:pt idx="443">
                  <c:v>64.092955889399107</c:v>
                </c:pt>
                <c:pt idx="444">
                  <c:v>64.124798921771614</c:v>
                </c:pt>
                <c:pt idx="445">
                  <c:v>64.156439758769864</c:v>
                </c:pt>
                <c:pt idx="446">
                  <c:v>64.187879613308183</c:v>
                </c:pt>
                <c:pt idx="447">
                  <c:v>64.219119691994976</c:v>
                </c:pt>
                <c:pt idx="448">
                  <c:v>64.250161195151634</c:v>
                </c:pt>
                <c:pt idx="449">
                  <c:v>64.281005316831425</c:v>
                </c:pt>
                <c:pt idx="450">
                  <c:v>64.311653244839022</c:v>
                </c:pt>
                <c:pt idx="451">
                  <c:v>64.342106160749694</c:v>
                </c:pt>
                <c:pt idx="452">
                  <c:v>64.372365239928939</c:v>
                </c:pt>
                <c:pt idx="453">
                  <c:v>64.402431651552121</c:v>
                </c:pt>
                <c:pt idx="454">
                  <c:v>64.432306558624447</c:v>
                </c:pt>
                <c:pt idx="455">
                  <c:v>64.46199111800091</c:v>
                </c:pt>
                <c:pt idx="456">
                  <c:v>64.491486480406323</c:v>
                </c:pt>
                <c:pt idx="457">
                  <c:v>64.520793790455741</c:v>
                </c:pt>
                <c:pt idx="458">
                  <c:v>64.549914186674755</c:v>
                </c:pt>
                <c:pt idx="459">
                  <c:v>64.578848801520024</c:v>
                </c:pt>
                <c:pt idx="460">
                  <c:v>64.607598761399927</c:v>
                </c:pt>
                <c:pt idx="461">
                  <c:v>64.636165186695322</c:v>
                </c:pt>
                <c:pt idx="462">
                  <c:v>64.664549191780438</c:v>
                </c:pt>
                <c:pt idx="463">
                  <c:v>64.692751885043748</c:v>
                </c:pt>
                <c:pt idx="464">
                  <c:v>64.72077436890919</c:v>
                </c:pt>
                <c:pt idx="465">
                  <c:v>64.74861773985721</c:v>
                </c:pt>
                <c:pt idx="466">
                  <c:v>64.776283088446192</c:v>
                </c:pt>
                <c:pt idx="467">
                  <c:v>64.803771499333706</c:v>
                </c:pt>
                <c:pt idx="468">
                  <c:v>64.831084051297964</c:v>
                </c:pt>
                <c:pt idx="469">
                  <c:v>64.858221817259505</c:v>
                </c:pt>
                <c:pt idx="470">
                  <c:v>64.885185864302699</c:v>
                </c:pt>
                <c:pt idx="471">
                  <c:v>64.911977253697501</c:v>
                </c:pt>
                <c:pt idx="472">
                  <c:v>64.938597040921209</c:v>
                </c:pt>
                <c:pt idx="473">
                  <c:v>64.965046275680436</c:v>
                </c:pt>
                <c:pt idx="474">
                  <c:v>64.991326001932876</c:v>
                </c:pt>
                <c:pt idx="475">
                  <c:v>65.017437257909421</c:v>
                </c:pt>
                <c:pt idx="476">
                  <c:v>65.043381076136171</c:v>
                </c:pt>
                <c:pt idx="477">
                  <c:v>65.069158483456633</c:v>
                </c:pt>
                <c:pt idx="478">
                  <c:v>65.094770501053759</c:v>
                </c:pt>
                <c:pt idx="479">
                  <c:v>65.120218144472261</c:v>
                </c:pt>
                <c:pt idx="480">
                  <c:v>65.145502423640977</c:v>
                </c:pt>
                <c:pt idx="481">
                  <c:v>65.170624342895024</c:v>
                </c:pt>
                <c:pt idx="482">
                  <c:v>65.195584900998355</c:v>
                </c:pt>
                <c:pt idx="483">
                  <c:v>65.220385091166037</c:v>
                </c:pt>
                <c:pt idx="484">
                  <c:v>65.245025901086834</c:v>
                </c:pt>
                <c:pt idx="485">
                  <c:v>65.269508312945604</c:v>
                </c:pt>
                <c:pt idx="486">
                  <c:v>65.293833303445922</c:v>
                </c:pt>
                <c:pt idx="487">
                  <c:v>65.31800184383259</c:v>
                </c:pt>
                <c:pt idx="488">
                  <c:v>65.34201489991429</c:v>
                </c:pt>
                <c:pt idx="489">
                  <c:v>65.365873432086147</c:v>
                </c:pt>
                <c:pt idx="490">
                  <c:v>65.389578395352402</c:v>
                </c:pt>
                <c:pt idx="491">
                  <c:v>65.413130739349114</c:v>
                </c:pt>
                <c:pt idx="492">
                  <c:v>65.436531408366832</c:v>
                </c:pt>
                <c:pt idx="493">
                  <c:v>65.459781341373287</c:v>
                </c:pt>
                <c:pt idx="494">
                  <c:v>65.482881472036183</c:v>
                </c:pt>
                <c:pt idx="495">
                  <c:v>65.505832728745872</c:v>
                </c:pt>
                <c:pt idx="496">
                  <c:v>65.528636034638126</c:v>
                </c:pt>
                <c:pt idx="497">
                  <c:v>65.551292307616919</c:v>
                </c:pt>
                <c:pt idx="498">
                  <c:v>65.573802460377166</c:v>
                </c:pt>
                <c:pt idx="499">
                  <c:v>65.596167400427547</c:v>
                </c:pt>
                <c:pt idx="500">
                  <c:v>65.618388030113195</c:v>
                </c:pt>
                <c:pt idx="501">
                  <c:v>65.640465246638598</c:v>
                </c:pt>
                <c:pt idx="502">
                  <c:v>65.662399942090261</c:v>
                </c:pt>
                <c:pt idx="503">
                  <c:v>65.684193003459526</c:v>
                </c:pt>
                <c:pt idx="504">
                  <c:v>65.705845312665346</c:v>
                </c:pt>
                <c:pt idx="505">
                  <c:v>65.727357746577098</c:v>
                </c:pt>
                <c:pt idx="506">
                  <c:v>65.748731177037186</c:v>
                </c:pt>
                <c:pt idx="507">
                  <c:v>65.769966470883958</c:v>
                </c:pt>
                <c:pt idx="508">
                  <c:v>65.791064489974346</c:v>
                </c:pt>
                <c:pt idx="509">
                  <c:v>65.812026091206576</c:v>
                </c:pt>
                <c:pt idx="510">
                  <c:v>65.832852126542917</c:v>
                </c:pt>
                <c:pt idx="511">
                  <c:v>65.853543443032393</c:v>
                </c:pt>
                <c:pt idx="512">
                  <c:v>65.874100882833332</c:v>
                </c:pt>
                <c:pt idx="513">
                  <c:v>65.894525283236106</c:v>
                </c:pt>
                <c:pt idx="514">
                  <c:v>65.914817476685784</c:v>
                </c:pt>
                <c:pt idx="515">
                  <c:v>65.934978290804679</c:v>
                </c:pt>
                <c:pt idx="516">
                  <c:v>65.955008548414881</c:v>
                </c:pt>
                <c:pt idx="517">
                  <c:v>65.974909067560958</c:v>
                </c:pt>
                <c:pt idx="518">
                  <c:v>65.994680661532328</c:v>
                </c:pt>
                <c:pt idx="519">
                  <c:v>66.01432413888584</c:v>
                </c:pt>
                <c:pt idx="520">
                  <c:v>66.033840303468196</c:v>
                </c:pt>
                <c:pt idx="521">
                  <c:v>66.053229954438493</c:v>
                </c:pt>
                <c:pt idx="522">
                  <c:v>66.072493886290417</c:v>
                </c:pt>
                <c:pt idx="523">
                  <c:v>66.091632888874827</c:v>
                </c:pt>
                <c:pt idx="524">
                  <c:v>66.110647747421979</c:v>
                </c:pt>
                <c:pt idx="525">
                  <c:v>66.129539242563794</c:v>
                </c:pt>
                <c:pt idx="526">
                  <c:v>66.148308150356229</c:v>
                </c:pt>
                <c:pt idx="527">
                  <c:v>66.166955242301341</c:v>
                </c:pt>
                <c:pt idx="528">
                  <c:v>66.185481285369647</c:v>
                </c:pt>
                <c:pt idx="529">
                  <c:v>66.20388704202206</c:v>
                </c:pt>
                <c:pt idx="530">
                  <c:v>66.222173270232204</c:v>
                </c:pt>
                <c:pt idx="531">
                  <c:v>66.240340723508254</c:v>
                </c:pt>
                <c:pt idx="532">
                  <c:v>66.258390150915105</c:v>
                </c:pt>
                <c:pt idx="533">
                  <c:v>66.276322297096229</c:v>
                </c:pt>
                <c:pt idx="534">
                  <c:v>66.294137902295688</c:v>
                </c:pt>
                <c:pt idx="535">
                  <c:v>66.311837702379876</c:v>
                </c:pt>
                <c:pt idx="536">
                  <c:v>66.329422428859445</c:v>
                </c:pt>
                <c:pt idx="537">
                  <c:v>66.346892808911036</c:v>
                </c:pt>
                <c:pt idx="538">
                  <c:v>66.364249565398964</c:v>
                </c:pt>
                <c:pt idx="539">
                  <c:v>66.38149341689703</c:v>
                </c:pt>
                <c:pt idx="540">
                  <c:v>66.398625077709923</c:v>
                </c:pt>
                <c:pt idx="541">
                  <c:v>66.415645257894951</c:v>
                </c:pt>
                <c:pt idx="542">
                  <c:v>66.432554663283469</c:v>
                </c:pt>
                <c:pt idx="543">
                  <c:v>66.449353995502364</c:v>
                </c:pt>
                <c:pt idx="544">
                  <c:v>66.466043951995474</c:v>
                </c:pt>
                <c:pt idx="545">
                  <c:v>66.482625226044874</c:v>
                </c:pt>
                <c:pt idx="546">
                  <c:v>66.499098506792251</c:v>
                </c:pt>
                <c:pt idx="547">
                  <c:v>66.515464479260018</c:v>
                </c:pt>
                <c:pt idx="548">
                  <c:v>66.531723824372648</c:v>
                </c:pt>
                <c:pt idx="549">
                  <c:v>66.547877218977618</c:v>
                </c:pt>
                <c:pt idx="550">
                  <c:v>66.563925335866543</c:v>
                </c:pt>
                <c:pt idx="551">
                  <c:v>66.579868843796191</c:v>
                </c:pt>
                <c:pt idx="552">
                  <c:v>66.595708407509392</c:v>
                </c:pt>
                <c:pt idx="553">
                  <c:v>66.611444687755878</c:v>
                </c:pt>
                <c:pt idx="554">
                  <c:v>66.627078341313151</c:v>
                </c:pt>
                <c:pt idx="555">
                  <c:v>66.642610021007229</c:v>
                </c:pt>
                <c:pt idx="556">
                  <c:v>66.658040375733208</c:v>
                </c:pt>
                <c:pt idx="557">
                  <c:v>66.67337005047608</c:v>
                </c:pt>
                <c:pt idx="558">
                  <c:v>66.688599686331116</c:v>
                </c:pt>
                <c:pt idx="559">
                  <c:v>66.703729920524452</c:v>
                </c:pt>
                <c:pt idx="560">
                  <c:v>66.718761386433513</c:v>
                </c:pt>
                <c:pt idx="561">
                  <c:v>66.733694713607292</c:v>
                </c:pt>
                <c:pt idx="562">
                  <c:v>66.748530527786784</c:v>
                </c:pt>
                <c:pt idx="563">
                  <c:v>66.763269450925023</c:v>
                </c:pt>
                <c:pt idx="564">
                  <c:v>66.777912101207448</c:v>
                </c:pt>
                <c:pt idx="565">
                  <c:v>66.792459093071827</c:v>
                </c:pt>
                <c:pt idx="566">
                  <c:v>66.806911037228403</c:v>
                </c:pt>
                <c:pt idx="567">
                  <c:v>66.821268540679753</c:v>
                </c:pt>
                <c:pt idx="568">
                  <c:v>66.835532206740751</c:v>
                </c:pt>
                <c:pt idx="569">
                  <c:v>66.849702635058335</c:v>
                </c:pt>
                <c:pt idx="570">
                  <c:v>66.86378042163129</c:v>
                </c:pt>
                <c:pt idx="571">
                  <c:v>66.8777661588299</c:v>
                </c:pt>
                <c:pt idx="572">
                  <c:v>66.891660435415574</c:v>
                </c:pt>
                <c:pt idx="573">
                  <c:v>66.905463836560372</c:v>
                </c:pt>
                <c:pt idx="574">
                  <c:v>66.919176943866475</c:v>
                </c:pt>
                <c:pt idx="575">
                  <c:v>66.932800335385608</c:v>
                </c:pt>
                <c:pt idx="576">
                  <c:v>66.946334585638283</c:v>
                </c:pt>
                <c:pt idx="577">
                  <c:v>66.959780265633185</c:v>
                </c:pt>
                <c:pt idx="578">
                  <c:v>66.973137942886254</c:v>
                </c:pt>
                <c:pt idx="579">
                  <c:v>66.986408181439728</c:v>
                </c:pt>
                <c:pt idx="580">
                  <c:v>66.999591541881401</c:v>
                </c:pt>
                <c:pt idx="581">
                  <c:v>67.012688581363378</c:v>
                </c:pt>
                <c:pt idx="582">
                  <c:v>67.025699853621035</c:v>
                </c:pt>
                <c:pt idx="583">
                  <c:v>67.038625908991861</c:v>
                </c:pt>
                <c:pt idx="584">
                  <c:v>67.051467294434204</c:v>
                </c:pt>
                <c:pt idx="585">
                  <c:v>67.064224553545856</c:v>
                </c:pt>
                <c:pt idx="586">
                  <c:v>67.076898226582756</c:v>
                </c:pt>
                <c:pt idx="587">
                  <c:v>67.089488850477508</c:v>
                </c:pt>
                <c:pt idx="588">
                  <c:v>67.101996958857725</c:v>
                </c:pt>
                <c:pt idx="589">
                  <c:v>67.114423082064462</c:v>
                </c:pt>
                <c:pt idx="590">
                  <c:v>67.126767747170632</c:v>
                </c:pt>
                <c:pt idx="591">
                  <c:v>67.139031477998998</c:v>
                </c:pt>
                <c:pt idx="592">
                  <c:v>67.151214795140532</c:v>
                </c:pt>
                <c:pt idx="593">
                  <c:v>67.163318215972382</c:v>
                </c:pt>
                <c:pt idx="594">
                  <c:v>67.175342254675911</c:v>
                </c:pt>
                <c:pt idx="595">
                  <c:v>67.187287422254599</c:v>
                </c:pt>
                <c:pt idx="596">
                  <c:v>67.199154226551954</c:v>
                </c:pt>
                <c:pt idx="597">
                  <c:v>67.210943172269197</c:v>
                </c:pt>
                <c:pt idx="598">
                  <c:v>67.222654760983062</c:v>
                </c:pt>
                <c:pt idx="599">
                  <c:v>67.234289491163366</c:v>
                </c:pt>
                <c:pt idx="600">
                  <c:v>67.245847858190544</c:v>
                </c:pt>
                <c:pt idx="601">
                  <c:v>67.257330354373153</c:v>
                </c:pt>
                <c:pt idx="602">
                  <c:v>67.268737468965298</c:v>
                </c:pt>
                <c:pt idx="603">
                  <c:v>67.280069688183914</c:v>
                </c:pt>
                <c:pt idx="604">
                  <c:v>67.291327495226028</c:v>
                </c:pt>
                <c:pt idx="605">
                  <c:v>67.302511370285984</c:v>
                </c:pt>
                <c:pt idx="606">
                  <c:v>67.313621790572427</c:v>
                </c:pt>
                <c:pt idx="607">
                  <c:v>67.324659230325452</c:v>
                </c:pt>
                <c:pt idx="608">
                  <c:v>67.335624160833419</c:v>
                </c:pt>
                <c:pt idx="609">
                  <c:v>67.346517050450004</c:v>
                </c:pt>
                <c:pt idx="610">
                  <c:v>67.357338364610854</c:v>
                </c:pt>
                <c:pt idx="611">
                  <c:v>67.368088565850357</c:v>
                </c:pt>
                <c:pt idx="612">
                  <c:v>67.378768113818211</c:v>
                </c:pt>
                <c:pt idx="613">
                  <c:v>67.389377465296178</c:v>
                </c:pt>
                <c:pt idx="614">
                  <c:v>67.399917074214429</c:v>
                </c:pt>
                <c:pt idx="615">
                  <c:v>67.410387391667939</c:v>
                </c:pt>
                <c:pt idx="616">
                  <c:v>67.420788865933019</c:v>
                </c:pt>
                <c:pt idx="617">
                  <c:v>67.431121942483344</c:v>
                </c:pt>
                <c:pt idx="618">
                  <c:v>67.441387064006349</c:v>
                </c:pt>
                <c:pt idx="619">
                  <c:v>67.45158467041928</c:v>
                </c:pt>
                <c:pt idx="620">
                  <c:v>67.461715198885116</c:v>
                </c:pt>
                <c:pt idx="621">
                  <c:v>67.471779083828793</c:v>
                </c:pt>
                <c:pt idx="622">
                  <c:v>67.481776756952883</c:v>
                </c:pt>
                <c:pt idx="623">
                  <c:v>67.491708647253461</c:v>
                </c:pt>
                <c:pt idx="624">
                  <c:v>67.501575181035975</c:v>
                </c:pt>
                <c:pt idx="625">
                  <c:v>67.511376781930736</c:v>
                </c:pt>
                <c:pt idx="626">
                  <c:v>67.521113870908636</c:v>
                </c:pt>
                <c:pt idx="627">
                  <c:v>67.530786866296623</c:v>
                </c:pt>
                <c:pt idx="628">
                  <c:v>67.540396183793192</c:v>
                </c:pt>
                <c:pt idx="629">
                  <c:v>67.549942236483687</c:v>
                </c:pt>
                <c:pt idx="630">
                  <c:v>67.559425434855669</c:v>
                </c:pt>
                <c:pt idx="631">
                  <c:v>67.568846186814099</c:v>
                </c:pt>
                <c:pt idx="632">
                  <c:v>67.578204897696537</c:v>
                </c:pt>
                <c:pt idx="633">
                  <c:v>67.587501970288173</c:v>
                </c:pt>
                <c:pt idx="634">
                  <c:v>67.59673780483682</c:v>
                </c:pt>
                <c:pt idx="635">
                  <c:v>67.605912799067966</c:v>
                </c:pt>
                <c:pt idx="636">
                  <c:v>67.615027348199433</c:v>
                </c:pt>
                <c:pt idx="637">
                  <c:v>67.624081844956365</c:v>
                </c:pt>
                <c:pt idx="638">
                  <c:v>67.633076679585784</c:v>
                </c:pt>
                <c:pt idx="639">
                  <c:v>67.642012239871335</c:v>
                </c:pt>
                <c:pt idx="640">
                  <c:v>67.650888911147788</c:v>
                </c:pt>
                <c:pt idx="641">
                  <c:v>67.659707076315556</c:v>
                </c:pt>
                <c:pt idx="642">
                  <c:v>67.668467115855137</c:v>
                </c:pt>
                <c:pt idx="643">
                  <c:v>67.677169407841475</c:v>
                </c:pt>
                <c:pt idx="644">
                  <c:v>67.685814327958127</c:v>
                </c:pt>
                <c:pt idx="645">
                  <c:v>67.694402249511612</c:v>
                </c:pt>
                <c:pt idx="646">
                  <c:v>67.702933543445482</c:v>
                </c:pt>
                <c:pt idx="647">
                  <c:v>67.711408578354337</c:v>
                </c:pt>
                <c:pt idx="648">
                  <c:v>67.719827720497932</c:v>
                </c:pt>
                <c:pt idx="649">
                  <c:v>67.728191333814991</c:v>
                </c:pt>
                <c:pt idx="650">
                  <c:v>67.736499779937148</c:v>
                </c:pt>
                <c:pt idx="651">
                  <c:v>67.744753418202606</c:v>
                </c:pt>
                <c:pt idx="652">
                  <c:v>67.752952605669989</c:v>
                </c:pt>
                <c:pt idx="653">
                  <c:v>67.761097697131817</c:v>
                </c:pt>
                <c:pt idx="654">
                  <c:v>67.769189045128286</c:v>
                </c:pt>
                <c:pt idx="655">
                  <c:v>67.777226999960519</c:v>
                </c:pt>
                <c:pt idx="656">
                  <c:v>67.785211909704188</c:v>
                </c:pt>
                <c:pt idx="657">
                  <c:v>67.793144120222834</c:v>
                </c:pt>
                <c:pt idx="658">
                  <c:v>67.801023975181053</c:v>
                </c:pt>
                <c:pt idx="659">
                  <c:v>67.80885181605781</c:v>
                </c:pt>
                <c:pt idx="660">
                  <c:v>67.816627982159588</c:v>
                </c:pt>
                <c:pt idx="661">
                  <c:v>67.824352810633457</c:v>
                </c:pt>
                <c:pt idx="662">
                  <c:v>67.832026636480023</c:v>
                </c:pt>
                <c:pt idx="663">
                  <c:v>67.839649792566505</c:v>
                </c:pt>
                <c:pt idx="664">
                  <c:v>67.847222609639473</c:v>
                </c:pt>
                <c:pt idx="665">
                  <c:v>67.854745416337778</c:v>
                </c:pt>
                <c:pt idx="666">
                  <c:v>67.862218539205202</c:v>
                </c:pt>
                <c:pt idx="667">
                  <c:v>67.86964230270317</c:v>
                </c:pt>
                <c:pt idx="668">
                  <c:v>67.877017029223367</c:v>
                </c:pt>
                <c:pt idx="669">
                  <c:v>67.88434303910023</c:v>
                </c:pt>
                <c:pt idx="670">
                  <c:v>67.891620650623494</c:v>
                </c:pt>
                <c:pt idx="671">
                  <c:v>67.898850180050559</c:v>
                </c:pt>
                <c:pt idx="672">
                  <c:v>67.906031941618792</c:v>
                </c:pt>
                <c:pt idx="673">
                  <c:v>67.913166247557854</c:v>
                </c:pt>
                <c:pt idx="674">
                  <c:v>67.920253408101928</c:v>
                </c:pt>
                <c:pt idx="675">
                  <c:v>67.927293731501749</c:v>
                </c:pt>
                <c:pt idx="676">
                  <c:v>67.934287524036819</c:v>
                </c:pt>
                <c:pt idx="677">
                  <c:v>67.941235090027376</c:v>
                </c:pt>
                <c:pt idx="678">
                  <c:v>67.948136731846191</c:v>
                </c:pt>
                <c:pt idx="679">
                  <c:v>67.95499274993071</c:v>
                </c:pt>
                <c:pt idx="680">
                  <c:v>67.961803442794718</c:v>
                </c:pt>
                <c:pt idx="681">
                  <c:v>67.975290037368353</c:v>
                </c:pt>
                <c:pt idx="682">
                  <c:v>67.981966526592743</c:v>
                </c:pt>
                <c:pt idx="683">
                  <c:v>67.988598865649323</c:v>
                </c:pt>
                <c:pt idx="684">
                  <c:v>67.99518734360862</c:v>
                </c:pt>
                <c:pt idx="685">
                  <c:v>68.001732247687144</c:v>
                </c:pt>
                <c:pt idx="686">
                  <c:v>68.008233863258624</c:v>
                </c:pt>
                <c:pt idx="687">
                  <c:v>68.014692473865495</c:v>
                </c:pt>
                <c:pt idx="688">
                  <c:v>68.021108361229921</c:v>
                </c:pt>
                <c:pt idx="689">
                  <c:v>68.027481805265182</c:v>
                </c:pt>
                <c:pt idx="690">
                  <c:v>68.03381308408666</c:v>
                </c:pt>
                <c:pt idx="691">
                  <c:v>68.040102474022973</c:v>
                </c:pt>
                <c:pt idx="692">
                  <c:v>68.046350249626983</c:v>
                </c:pt>
                <c:pt idx="693">
                  <c:v>68.052556683686618</c:v>
                </c:pt>
                <c:pt idx="694">
                  <c:v>68.058722047235946</c:v>
                </c:pt>
                <c:pt idx="695">
                  <c:v>68.064846609565805</c:v>
                </c:pt>
                <c:pt idx="696">
                  <c:v>68.070930638234685</c:v>
                </c:pt>
                <c:pt idx="697">
                  <c:v>68.076974399079319</c:v>
                </c:pt>
                <c:pt idx="698">
                  <c:v>68.082978156225479</c:v>
                </c:pt>
                <c:pt idx="699">
                  <c:v>68.088942172098314</c:v>
                </c:pt>
                <c:pt idx="700">
                  <c:v>68.094866707433141</c:v>
                </c:pt>
                <c:pt idx="701">
                  <c:v>68.100752021285672</c:v>
                </c:pt>
                <c:pt idx="702">
                  <c:v>68.106598371042537</c:v>
                </c:pt>
                <c:pt idx="703">
                  <c:v>68.11240601243162</c:v>
                </c:pt>
                <c:pt idx="704">
                  <c:v>68.118175199532303</c:v>
                </c:pt>
                <c:pt idx="705">
                  <c:v>68.123906184785724</c:v>
                </c:pt>
                <c:pt idx="706">
                  <c:v>68.129599219004874</c:v>
                </c:pt>
                <c:pt idx="707">
                  <c:v>68.13525455138479</c:v>
                </c:pt>
                <c:pt idx="708">
                  <c:v>68.140872429512598</c:v>
                </c:pt>
                <c:pt idx="709">
                  <c:v>68.146453099377425</c:v>
                </c:pt>
                <c:pt idx="710">
                  <c:v>68.151996805380435</c:v>
                </c:pt>
                <c:pt idx="711">
                  <c:v>68.157503790344649</c:v>
                </c:pt>
                <c:pt idx="712">
                  <c:v>68.162974295524791</c:v>
                </c:pt>
                <c:pt idx="713">
                  <c:v>68.168408560617081</c:v>
                </c:pt>
                <c:pt idx="714">
                  <c:v>68.173806823768857</c:v>
                </c:pt>
                <c:pt idx="715">
                  <c:v>68.179169321588333</c:v>
                </c:pt>
                <c:pt idx="716">
                  <c:v>68.184496289154197</c:v>
                </c:pt>
                <c:pt idx="717">
                  <c:v>68.189787960025015</c:v>
                </c:pt>
                <c:pt idx="718">
                  <c:v>68.195044566248939</c:v>
                </c:pt>
                <c:pt idx="719">
                  <c:v>68.200266338372927</c:v>
                </c:pt>
                <c:pt idx="720">
                  <c:v>68.205453505452297</c:v>
                </c:pt>
                <c:pt idx="721">
                  <c:v>68.210606295059975</c:v>
                </c:pt>
                <c:pt idx="722">
                  <c:v>68.215724933295803</c:v>
                </c:pt>
                <c:pt idx="723">
                  <c:v>68.220809644795636</c:v>
                </c:pt>
                <c:pt idx="724">
                  <c:v>68.225860652740749</c:v>
                </c:pt>
                <c:pt idx="725">
                  <c:v>68.230878178866675</c:v>
                </c:pt>
                <c:pt idx="726">
                  <c:v>68.235862443472499</c:v>
                </c:pt>
                <c:pt idx="727">
                  <c:v>68.240813665429698</c:v>
                </c:pt>
                <c:pt idx="728">
                  <c:v>68.245732062191237</c:v>
                </c:pt>
                <c:pt idx="729">
                  <c:v>68.250617849800349</c:v>
                </c:pt>
                <c:pt idx="730">
                  <c:v>68.255471242899418</c:v>
                </c:pt>
                <c:pt idx="731">
                  <c:v>68.26029245473886</c:v>
                </c:pt>
                <c:pt idx="732">
                  <c:v>68.265081697185778</c:v>
                </c:pt>
                <c:pt idx="733">
                  <c:v>68.269839180732703</c:v>
                </c:pt>
                <c:pt idx="734">
                  <c:v>68.274565114506188</c:v>
                </c:pt>
                <c:pt idx="735">
                  <c:v>68.279259706275482</c:v>
                </c:pt>
                <c:pt idx="736">
                  <c:v>68.283923162461079</c:v>
                </c:pt>
                <c:pt idx="737">
                  <c:v>68.288555688143049</c:v>
                </c:pt>
                <c:pt idx="738">
                  <c:v>68.293157487069749</c:v>
                </c:pt>
                <c:pt idx="739">
                  <c:v>68.297728761665937</c:v>
                </c:pt>
                <c:pt idx="740">
                  <c:v>68.302269713041383</c:v>
                </c:pt>
                <c:pt idx="741">
                  <c:v>68.306780540998929</c:v>
                </c:pt>
                <c:pt idx="742">
                  <c:v>68.311261444042913</c:v>
                </c:pt>
                <c:pt idx="743">
                  <c:v>68.315712619387256</c:v>
                </c:pt>
                <c:pt idx="744">
                  <c:v>68.320134262963705</c:v>
                </c:pt>
                <c:pt idx="745">
                  <c:v>68.32452656942985</c:v>
                </c:pt>
                <c:pt idx="746">
                  <c:v>68.328889732177203</c:v>
                </c:pt>
                <c:pt idx="747">
                  <c:v>68.333223943339249</c:v>
                </c:pt>
                <c:pt idx="748">
                  <c:v>68.337529393799343</c:v>
                </c:pt>
                <c:pt idx="749">
                  <c:v>68.341806273198713</c:v>
                </c:pt>
                <c:pt idx="750">
                  <c:v>68.346054769944146</c:v>
                </c:pt>
                <c:pt idx="751">
                  <c:v>68.350275071216004</c:v>
                </c:pt>
                <c:pt idx="752">
                  <c:v>68.354467362975939</c:v>
                </c:pt>
                <c:pt idx="753">
                  <c:v>68.35863182997447</c:v>
                </c:pt>
                <c:pt idx="754">
                  <c:v>68.362768655758913</c:v>
                </c:pt>
                <c:pt idx="755">
                  <c:v>68.366878022680808</c:v>
                </c:pt>
                <c:pt idx="756">
                  <c:v>68.370960111903585</c:v>
                </c:pt>
                <c:pt idx="757">
                  <c:v>68.375015103410135</c:v>
                </c:pt>
                <c:pt idx="758">
                  <c:v>68.379043176010242</c:v>
                </c:pt>
                <c:pt idx="759">
                  <c:v>68.383044507348075</c:v>
                </c:pt>
                <c:pt idx="760">
                  <c:v>68.387019273909587</c:v>
                </c:pt>
                <c:pt idx="761">
                  <c:v>68.39096765102984</c:v>
                </c:pt>
                <c:pt idx="762">
                  <c:v>68.394889812900445</c:v>
                </c:pt>
                <c:pt idx="763">
                  <c:v>68.398785932576672</c:v>
                </c:pt>
                <c:pt idx="764">
                  <c:v>68.402656181984796</c:v>
                </c:pt>
                <c:pt idx="765">
                  <c:v>68.406500731929214</c:v>
                </c:pt>
                <c:pt idx="766">
                  <c:v>68.410319752099639</c:v>
                </c:pt>
                <c:pt idx="767">
                  <c:v>68.414113411078191</c:v>
                </c:pt>
                <c:pt idx="768">
                  <c:v>68.417881876346428</c:v>
                </c:pt>
                <c:pt idx="769">
                  <c:v>68.421625314292413</c:v>
                </c:pt>
                <c:pt idx="770">
                  <c:v>68.42534389021759</c:v>
                </c:pt>
                <c:pt idx="771">
                  <c:v>68.429037768343818</c:v>
                </c:pt>
                <c:pt idx="772">
                  <c:v>68.432707111820221</c:v>
                </c:pt>
                <c:pt idx="773">
                  <c:v>68.436352082730011</c:v>
                </c:pt>
                <c:pt idx="774">
                  <c:v>68.439972842097333</c:v>
                </c:pt>
                <c:pt idx="775">
                  <c:v>68.443569549893951</c:v>
                </c:pt>
                <c:pt idx="776">
                  <c:v>68.447142365046147</c:v>
                </c:pt>
                <c:pt idx="777">
                  <c:v>68.450691445441151</c:v>
                </c:pt>
                <c:pt idx="778">
                  <c:v>68.454216947934015</c:v>
                </c:pt>
                <c:pt idx="779">
                  <c:v>68.457719028354049</c:v>
                </c:pt>
                <c:pt idx="780">
                  <c:v>68.461197841511449</c:v>
                </c:pt>
                <c:pt idx="781">
                  <c:v>68.464653541203887</c:v>
                </c:pt>
                <c:pt idx="782">
                  <c:v>68.468086280222849</c:v>
                </c:pt>
                <c:pt idx="783">
                  <c:v>68.471496210360158</c:v>
                </c:pt>
                <c:pt idx="784">
                  <c:v>68.474883482414413</c:v>
                </c:pt>
                <c:pt idx="785">
                  <c:v>68.478248246197211</c:v>
                </c:pt>
                <c:pt idx="786">
                  <c:v>68.481590650539644</c:v>
                </c:pt>
                <c:pt idx="787">
                  <c:v>68.484910843298479</c:v>
                </c:pt>
                <c:pt idx="788">
                  <c:v>68.488208971362425</c:v>
                </c:pt>
                <c:pt idx="789">
                  <c:v>68.49148518065833</c:v>
                </c:pt>
                <c:pt idx="790">
                  <c:v>68.494739616157432</c:v>
                </c:pt>
                <c:pt idx="791">
                  <c:v>68.497972421881329</c:v>
                </c:pt>
                <c:pt idx="792">
                  <c:v>68.501183740908274</c:v>
                </c:pt>
                <c:pt idx="793">
                  <c:v>68.504373715379032</c:v>
                </c:pt>
                <c:pt idx="794">
                  <c:v>68.507542486503084</c:v>
                </c:pt>
                <c:pt idx="795">
                  <c:v>68.510690194564447</c:v>
                </c:pt>
                <c:pt idx="796">
                  <c:v>68.513816978927778</c:v>
                </c:pt>
                <c:pt idx="797">
                  <c:v>68.516922978044121</c:v>
                </c:pt>
                <c:pt idx="798">
                  <c:v>68.520008329456914</c:v>
                </c:pt>
                <c:pt idx="799">
                  <c:v>68.523073169807773</c:v>
                </c:pt>
                <c:pt idx="800">
                  <c:v>68.526117634842279</c:v>
                </c:pt>
                <c:pt idx="801">
                  <c:v>68.529141859415745</c:v>
                </c:pt>
                <c:pt idx="802">
                  <c:v>68.532145977499013</c:v>
                </c:pt>
                <c:pt idx="803">
                  <c:v>68.535130122184057</c:v>
                </c:pt>
                <c:pt idx="804">
                  <c:v>68.53809442568965</c:v>
                </c:pt>
                <c:pt idx="805">
                  <c:v>68.541039019367091</c:v>
                </c:pt>
                <c:pt idx="806">
                  <c:v>68.543964033705635</c:v>
                </c:pt>
                <c:pt idx="807">
                  <c:v>68.546869598338219</c:v>
                </c:pt>
                <c:pt idx="808">
                  <c:v>68.549755842046835</c:v>
                </c:pt>
                <c:pt idx="809">
                  <c:v>68.552622892768113</c:v>
                </c:pt>
                <c:pt idx="810">
                  <c:v>68.555470877598722</c:v>
                </c:pt>
                <c:pt idx="811">
                  <c:v>68.558299922800799</c:v>
                </c:pt>
                <c:pt idx="812">
                  <c:v>68.561110153807348</c:v>
                </c:pt>
                <c:pt idx="813">
                  <c:v>68.563901695227614</c:v>
                </c:pt>
                <c:pt idx="814">
                  <c:v>68.566674670852251</c:v>
                </c:pt>
                <c:pt idx="815">
                  <c:v>68.569429203658899</c:v>
                </c:pt>
                <c:pt idx="816">
                  <c:v>68.572165415817082</c:v>
                </c:pt>
                <c:pt idx="817">
                  <c:v>68.574883428693724</c:v>
                </c:pt>
                <c:pt idx="818">
                  <c:v>68.577583362858192</c:v>
                </c:pt>
                <c:pt idx="819">
                  <c:v>68.580265338087457</c:v>
                </c:pt>
                <c:pt idx="820">
                  <c:v>68.582929473371237</c:v>
                </c:pt>
                <c:pt idx="821">
                  <c:v>68.585575886917098</c:v>
                </c:pt>
                <c:pt idx="822">
                  <c:v>68.588204696155458</c:v>
                </c:pt>
                <c:pt idx="823">
                  <c:v>68.590816017744714</c:v>
                </c:pt>
                <c:pt idx="824">
                  <c:v>68.59340996757615</c:v>
                </c:pt>
                <c:pt idx="825">
                  <c:v>68.595986660778905</c:v>
                </c:pt>
                <c:pt idx="826">
                  <c:v>68.598546211724965</c:v>
                </c:pt>
                <c:pt idx="827">
                  <c:v>68.601088734033993</c:v>
                </c:pt>
                <c:pt idx="828">
                  <c:v>68.603614340578275</c:v>
                </c:pt>
                <c:pt idx="829">
                  <c:v>68.606123143487508</c:v>
                </c:pt>
                <c:pt idx="830">
                  <c:v>68.608615254153577</c:v>
                </c:pt>
                <c:pt idx="831">
                  <c:v>68.611090783235525</c:v>
                </c:pt>
                <c:pt idx="832">
                  <c:v>68.613549840663993</c:v>
                </c:pt>
                <c:pt idx="833">
                  <c:v>68.615992535646186</c:v>
                </c:pt>
                <c:pt idx="834">
                  <c:v>68.618418976670512</c:v>
                </c:pt>
                <c:pt idx="835">
                  <c:v>68.62082927151117</c:v>
                </c:pt>
                <c:pt idx="836">
                  <c:v>68.623223527232909</c:v>
                </c:pt>
                <c:pt idx="837">
                  <c:v>68.625601850195423</c:v>
                </c:pt>
                <c:pt idx="838">
                  <c:v>68.627964346058207</c:v>
                </c:pt>
                <c:pt idx="839">
                  <c:v>68.630311119784821</c:v>
                </c:pt>
                <c:pt idx="840">
                  <c:v>68.632642275647626</c:v>
                </c:pt>
                <c:pt idx="841">
                  <c:v>68.634957917232143</c:v>
                </c:pt>
                <c:pt idx="842">
                  <c:v>68.637258147441557</c:v>
                </c:pt>
                <c:pt idx="843">
                  <c:v>68.639543068501169</c:v>
                </c:pt>
                <c:pt idx="844">
                  <c:v>68.641812781962756</c:v>
                </c:pt>
                <c:pt idx="845">
                  <c:v>68.644067388708976</c:v>
                </c:pt>
                <c:pt idx="846">
                  <c:v>68.64630698895769</c:v>
                </c:pt>
                <c:pt idx="847">
                  <c:v>68.648531682266338</c:v>
                </c:pt>
                <c:pt idx="848">
                  <c:v>68.650741567536144</c:v>
                </c:pt>
                <c:pt idx="849">
                  <c:v>68.652936743016497</c:v>
                </c:pt>
                <c:pt idx="850">
                  <c:v>68.655117306309094</c:v>
                </c:pt>
                <c:pt idx="851">
                  <c:v>68.657283354372197</c:v>
                </c:pt>
                <c:pt idx="852">
                  <c:v>68.659434983524818</c:v>
                </c:pt>
                <c:pt idx="853">
                  <c:v>68.661572289450845</c:v>
                </c:pt>
                <c:pt idx="854">
                  <c:v>68.663695367203218</c:v>
                </c:pt>
                <c:pt idx="855">
                  <c:v>68.665804311208035</c:v>
                </c:pt>
                <c:pt idx="856">
                  <c:v>68.667899215268591</c:v>
                </c:pt>
                <c:pt idx="857">
                  <c:v>68.669980172569495</c:v>
                </c:pt>
                <c:pt idx="858">
                  <c:v>68.672047275680654</c:v>
                </c:pt>
                <c:pt idx="859">
                  <c:v>68.674100616561276</c:v>
                </c:pt>
                <c:pt idx="860">
                  <c:v>68.676140286563836</c:v>
                </c:pt>
                <c:pt idx="861">
                  <c:v>68.678166376438142</c:v>
                </c:pt>
                <c:pt idx="862">
                  <c:v>68.680178976335071</c:v>
                </c:pt>
                <c:pt idx="863">
                  <c:v>68.682178175810691</c:v>
                </c:pt>
                <c:pt idx="864">
                  <c:v>68.684164063829925</c:v>
                </c:pt>
                <c:pt idx="865">
                  <c:v>68.686136728770563</c:v>
                </c:pt>
                <c:pt idx="866">
                  <c:v>68.688096258427024</c:v>
                </c:pt>
                <c:pt idx="867">
                  <c:v>68.690042740014178</c:v>
                </c:pt>
                <c:pt idx="868">
                  <c:v>68.691976260171103</c:v>
                </c:pt>
                <c:pt idx="869">
                  <c:v>68.693896904964873</c:v>
                </c:pt>
                <c:pt idx="870">
                  <c:v>68.695804759894301</c:v>
                </c:pt>
                <c:pt idx="871">
                  <c:v>68.697699909893601</c:v>
                </c:pt>
                <c:pt idx="872">
                  <c:v>68.699582439336083</c:v>
                </c:pt>
                <c:pt idx="873">
                  <c:v>68.70145243203784</c:v>
                </c:pt>
                <c:pt idx="874">
                  <c:v>68.703309971261433</c:v>
                </c:pt>
                <c:pt idx="875">
                  <c:v>68.70515513971938</c:v>
                </c:pt>
                <c:pt idx="876">
                  <c:v>68.706988019577864</c:v>
                </c:pt>
                <c:pt idx="877">
                  <c:v>68.708808692460181</c:v>
                </c:pt>
                <c:pt idx="878">
                  <c:v>68.710617239450499</c:v>
                </c:pt>
                <c:pt idx="879">
                  <c:v>68.712413741097109</c:v>
                </c:pt>
                <c:pt idx="880">
                  <c:v>68.714198277416173</c:v>
                </c:pt>
                <c:pt idx="881">
                  <c:v>68.715970927895015</c:v>
                </c:pt>
                <c:pt idx="882">
                  <c:v>68.717731771495707</c:v>
                </c:pt>
                <c:pt idx="883">
                  <c:v>68.719480886658403</c:v>
                </c:pt>
                <c:pt idx="884">
                  <c:v>68.72121835130487</c:v>
                </c:pt>
                <c:pt idx="885">
                  <c:v>68.722944242841791</c:v>
                </c:pt>
                <c:pt idx="886">
                  <c:v>68.724658638164101</c:v>
                </c:pt>
                <c:pt idx="887">
                  <c:v>68.726361613658455</c:v>
                </c:pt>
                <c:pt idx="888">
                  <c:v>68.728053245206468</c:v>
                </c:pt>
                <c:pt idx="889">
                  <c:v>68.729733608188027</c:v>
                </c:pt>
                <c:pt idx="890">
                  <c:v>68.731402777484618</c:v>
                </c:pt>
                <c:pt idx="891">
                  <c:v>68.733060827482547</c:v>
                </c:pt>
                <c:pt idx="892">
                  <c:v>68.734707832076182</c:v>
                </c:pt>
                <c:pt idx="893">
                  <c:v>68.73634386467117</c:v>
                </c:pt>
                <c:pt idx="894">
                  <c:v>68.737968998187725</c:v>
                </c:pt>
                <c:pt idx="895">
                  <c:v>68.739583305063633</c:v>
                </c:pt>
                <c:pt idx="896">
                  <c:v>68.741186857257617</c:v>
                </c:pt>
                <c:pt idx="897">
                  <c:v>68.742779726252351</c:v>
                </c:pt>
                <c:pt idx="898">
                  <c:v>68.744361983057559</c:v>
                </c:pt>
                <c:pt idx="899">
                  <c:v>68.745933698213136</c:v>
                </c:pt>
                <c:pt idx="900">
                  <c:v>68.747494941792382</c:v>
                </c:pt>
                <c:pt idx="901">
                  <c:v>68.749045783404767</c:v>
                </c:pt>
                <c:pt idx="902">
                  <c:v>68.75058629219923</c:v>
                </c:pt>
                <c:pt idx="903">
                  <c:v>68.752116536867121</c:v>
                </c:pt>
                <c:pt idx="904">
                  <c:v>68.753636585645083</c:v>
                </c:pt>
                <c:pt idx="905">
                  <c:v>68.755146506318226</c:v>
                </c:pt>
                <c:pt idx="906">
                  <c:v>68.756646366222924</c:v>
                </c:pt>
                <c:pt idx="907">
                  <c:v>68.758136232249853</c:v>
                </c:pt>
                <c:pt idx="908">
                  <c:v>68.759616170846954</c:v>
                </c:pt>
                <c:pt idx="909">
                  <c:v>68.761086248022195</c:v>
                </c:pt>
                <c:pt idx="910">
                  <c:v>68.762546529346579</c:v>
                </c:pt>
                <c:pt idx="911">
                  <c:v>68.763997079956951</c:v>
                </c:pt>
                <c:pt idx="912">
                  <c:v>68.765437964558856</c:v>
                </c:pt>
                <c:pt idx="913">
                  <c:v>68.766869247429426</c:v>
                </c:pt>
                <c:pt idx="914">
                  <c:v>68.768290992420134</c:v>
                </c:pt>
                <c:pt idx="915">
                  <c:v>68.769703262959567</c:v>
                </c:pt>
                <c:pt idx="916">
                  <c:v>68.771106122056324</c:v>
                </c:pt>
                <c:pt idx="917">
                  <c:v>68.772499632301574</c:v>
                </c:pt>
                <c:pt idx="918">
                  <c:v>68.773883855872015</c:v>
                </c:pt>
                <c:pt idx="919">
                  <c:v>68.775258854532453</c:v>
                </c:pt>
                <c:pt idx="920">
                  <c:v>68.776624689638552</c:v>
                </c:pt>
                <c:pt idx="921">
                  <c:v>68.777981422139504</c:v>
                </c:pt>
                <c:pt idx="922">
                  <c:v>68.779329112580768</c:v>
                </c:pt>
                <c:pt idx="923">
                  <c:v>68.780667821106618</c:v>
                </c:pt>
                <c:pt idx="924">
                  <c:v>68.781997607462898</c:v>
                </c:pt>
                <c:pt idx="925">
                  <c:v>68.78331853099948</c:v>
                </c:pt>
                <c:pt idx="926">
                  <c:v>68.784630650673023</c:v>
                </c:pt>
                <c:pt idx="927">
                  <c:v>68.785934025049571</c:v>
                </c:pt>
                <c:pt idx="928">
                  <c:v>68.787228712306884</c:v>
                </c:pt>
                <c:pt idx="929">
                  <c:v>68.788514770237313</c:v>
                </c:pt>
                <c:pt idx="930">
                  <c:v>68.789792256250109</c:v>
                </c:pt>
                <c:pt idx="931">
                  <c:v>68.791061227373987</c:v>
                </c:pt>
                <c:pt idx="932">
                  <c:v>68.792321740259695</c:v>
                </c:pt>
                <c:pt idx="933">
                  <c:v>68.793573851182458</c:v>
                </c:pt>
                <c:pt idx="934">
                  <c:v>68.794817616044469</c:v>
                </c:pt>
                <c:pt idx="935">
                  <c:v>68.796053090377285</c:v>
                </c:pt>
                <c:pt idx="936">
                  <c:v>68.797280329344318</c:v>
                </c:pt>
                <c:pt idx="937">
                  <c:v>68.798499387743277</c:v>
                </c:pt>
                <c:pt idx="938">
                  <c:v>68.799710320008515</c:v>
                </c:pt>
                <c:pt idx="939">
                  <c:v>68.800913180213428</c:v>
                </c:pt>
                <c:pt idx="940">
                  <c:v>68.802108022072943</c:v>
                </c:pt>
                <c:pt idx="941">
                  <c:v>68.803294898945694</c:v>
                </c:pt>
                <c:pt idx="942">
                  <c:v>68.804473863836506</c:v>
                </c:pt>
                <c:pt idx="943">
                  <c:v>68.805644969398671</c:v>
                </c:pt>
                <c:pt idx="944">
                  <c:v>68.806808267936319</c:v>
                </c:pt>
                <c:pt idx="945">
                  <c:v>68.807963811406609</c:v>
                </c:pt>
                <c:pt idx="946">
                  <c:v>68.8091116514221</c:v>
                </c:pt>
                <c:pt idx="947">
                  <c:v>68.810251839253027</c:v>
                </c:pt>
                <c:pt idx="948">
                  <c:v>68.811384425829473</c:v>
                </c:pt>
                <c:pt idx="949">
                  <c:v>68.812509461743744</c:v>
                </c:pt>
                <c:pt idx="950">
                  <c:v>68.813626997252484</c:v>
                </c:pt>
                <c:pt idx="951">
                  <c:v>68.814737082278882</c:v>
                </c:pt>
                <c:pt idx="952">
                  <c:v>68.815839766414925</c:v>
                </c:pt>
                <c:pt idx="953">
                  <c:v>68.816935098923636</c:v>
                </c:pt>
                <c:pt idx="954">
                  <c:v>68.818023128741061</c:v>
                </c:pt>
                <c:pt idx="955">
                  <c:v>68.819103904478609</c:v>
                </c:pt>
                <c:pt idx="956">
                  <c:v>68.820177474425108</c:v>
                </c:pt>
                <c:pt idx="957">
                  <c:v>68.821243886548913</c:v>
                </c:pt>
                <c:pt idx="958">
                  <c:v>68.822303188500072</c:v>
                </c:pt>
                <c:pt idx="959">
                  <c:v>68.823355427612398</c:v>
                </c:pt>
                <c:pt idx="960">
                  <c:v>68.824400650905545</c:v>
                </c:pt>
                <c:pt idx="961">
                  <c:v>68.825438905087125</c:v>
                </c:pt>
                <c:pt idx="962">
                  <c:v>68.82647023655467</c:v>
                </c:pt>
                <c:pt idx="963">
                  <c:v>68.827494691397817</c:v>
                </c:pt>
                <c:pt idx="964">
                  <c:v>68.82851231540026</c:v>
                </c:pt>
                <c:pt idx="965">
                  <c:v>68.829523154041681</c:v>
                </c:pt>
                <c:pt idx="966">
                  <c:v>68.830527252499948</c:v>
                </c:pt>
                <c:pt idx="967">
                  <c:v>68.831524655652956</c:v>
                </c:pt>
                <c:pt idx="968">
                  <c:v>68.832515408080695</c:v>
                </c:pt>
                <c:pt idx="969">
                  <c:v>68.833499554067131</c:v>
                </c:pt>
                <c:pt idx="970">
                  <c:v>68.834477137602278</c:v>
                </c:pt>
                <c:pt idx="971">
                  <c:v>68.835448202383944</c:v>
                </c:pt>
                <c:pt idx="972">
                  <c:v>68.836412791819939</c:v>
                </c:pt>
                <c:pt idx="973">
                  <c:v>68.837370949029733</c:v>
                </c:pt>
                <c:pt idx="974">
                  <c:v>68.838322716846463</c:v>
                </c:pt>
                <c:pt idx="975">
                  <c:v>68.839268137818877</c:v>
                </c:pt>
                <c:pt idx="976">
                  <c:v>68.840207254213141</c:v>
                </c:pt>
                <c:pt idx="977">
                  <c:v>68.841140108014656</c:v>
                </c:pt>
                <c:pt idx="978">
                  <c:v>68.842066740930079</c:v>
                </c:pt>
                <c:pt idx="979">
                  <c:v>68.842987194388996</c:v>
                </c:pt>
                <c:pt idx="980">
                  <c:v>68.84390150954583</c:v>
                </c:pt>
                <c:pt idx="981">
                  <c:v>68.844809727281685</c:v>
                </c:pt>
                <c:pt idx="982">
                  <c:v>68.845711888206068</c:v>
                </c:pt>
                <c:pt idx="983">
                  <c:v>68.846608032658736</c:v>
                </c:pt>
                <c:pt idx="984">
                  <c:v>68.847498200711485</c:v>
                </c:pt>
                <c:pt idx="985">
                  <c:v>68.848382432169956</c:v>
                </c:pt>
                <c:pt idx="986">
                  <c:v>68.849260766575242</c:v>
                </c:pt>
                <c:pt idx="987">
                  <c:v>68.850133243205875</c:v>
                </c:pt>
                <c:pt idx="988">
                  <c:v>68.850999901079263</c:v>
                </c:pt>
                <c:pt idx="989">
                  <c:v>68.851860778953721</c:v>
                </c:pt>
                <c:pt idx="990">
                  <c:v>68.852715915329981</c:v>
                </c:pt>
                <c:pt idx="991">
                  <c:v>68.853565348452975</c:v>
                </c:pt>
                <c:pt idx="992">
                  <c:v>68.854409116313491</c:v>
                </c:pt>
                <c:pt idx="993">
                  <c:v>68.855247256649861</c:v>
                </c:pt>
                <c:pt idx="994">
                  <c:v>68.856079806949722</c:v>
                </c:pt>
                <c:pt idx="995">
                  <c:v>68.856906804451455</c:v>
                </c:pt>
                <c:pt idx="996">
                  <c:v>68.857728286146099</c:v>
                </c:pt>
                <c:pt idx="997">
                  <c:v>68.858544288778745</c:v>
                </c:pt>
                <c:pt idx="998">
                  <c:v>68.859354848850401</c:v>
                </c:pt>
                <c:pt idx="999">
                  <c:v>68.860160002619367</c:v>
                </c:pt>
                <c:pt idx="1000">
                  <c:v>68.860959786103024</c:v>
                </c:pt>
                <c:pt idx="1001">
                  <c:v>68.861754235079289</c:v>
                </c:pt>
                <c:pt idx="1002">
                  <c:v>68.862543385088387</c:v>
                </c:pt>
                <c:pt idx="1003">
                  <c:v>68.863327271434144</c:v>
                </c:pt>
                <c:pt idx="1004">
                  <c:v>68.864105929185854</c:v>
                </c:pt>
                <c:pt idx="1005">
                  <c:v>68.864879393179649</c:v>
                </c:pt>
                <c:pt idx="1006">
                  <c:v>68.865647698020027</c:v>
                </c:pt>
                <c:pt idx="1007">
                  <c:v>68.866410878081496</c:v>
                </c:pt>
                <c:pt idx="1008">
                  <c:v>68.867168967510011</c:v>
                </c:pt>
                <c:pt idx="1009">
                  <c:v>68.867922000224539</c:v>
                </c:pt>
                <c:pt idx="1010">
                  <c:v>68.868670009918532</c:v>
                </c:pt>
                <c:pt idx="1011">
                  <c:v>68.869413030061409</c:v>
                </c:pt>
                <c:pt idx="1012">
                  <c:v>68.870151093900091</c:v>
                </c:pt>
                <c:pt idx="1013">
                  <c:v>68.870884234460348</c:v>
                </c:pt>
                <c:pt idx="1014">
                  <c:v>68.871612484548493</c:v>
                </c:pt>
                <c:pt idx="1015">
                  <c:v>68.872335876752601</c:v>
                </c:pt>
                <c:pt idx="1016">
                  <c:v>68.873054443444047</c:v>
                </c:pt>
                <c:pt idx="1017">
                  <c:v>68.873768216779013</c:v>
                </c:pt>
                <c:pt idx="1018">
                  <c:v>68.874477228699732</c:v>
                </c:pt>
                <c:pt idx="1019">
                  <c:v>68.875181510936144</c:v>
                </c:pt>
                <c:pt idx="1020">
                  <c:v>68.87588109500706</c:v>
                </c:pt>
                <c:pt idx="1021">
                  <c:v>68.876576012221733</c:v>
                </c:pt>
                <c:pt idx="1022">
                  <c:v>68.877266293681188</c:v>
                </c:pt>
                <c:pt idx="1023">
                  <c:v>68.877951970279597</c:v>
                </c:pt>
                <c:pt idx="1024">
                  <c:v>68.878633072705597</c:v>
                </c:pt>
                <c:pt idx="1025">
                  <c:v>68.879309631443817</c:v>
                </c:pt>
                <c:pt idx="1026">
                  <c:v>68.879981676776026</c:v>
                </c:pt>
                <c:pt idx="1027">
                  <c:v>68.880649238782581</c:v>
                </c:pt>
                <c:pt idx="1028">
                  <c:v>68.881312347343794</c:v>
                </c:pt>
                <c:pt idx="1029">
                  <c:v>68.88197103214118</c:v>
                </c:pt>
                <c:pt idx="1030">
                  <c:v>68.882625322658839</c:v>
                </c:pt>
                <c:pt idx="1031">
                  <c:v>68.883275248184674</c:v>
                </c:pt>
                <c:pt idx="1032">
                  <c:v>68.883920837811829</c:v>
                </c:pt>
                <c:pt idx="1033">
                  <c:v>68.884562120439838</c:v>
                </c:pt>
                <c:pt idx="1034">
                  <c:v>68.885199124776022</c:v>
                </c:pt>
                <c:pt idx="1035">
                  <c:v>68.885831879336664</c:v>
                </c:pt>
                <c:pt idx="1036">
                  <c:v>68.886460412448358</c:v>
                </c:pt>
                <c:pt idx="1037">
                  <c:v>68.887084752249237</c:v>
                </c:pt>
                <c:pt idx="1038">
                  <c:v>68.887704926690205</c:v>
                </c:pt>
                <c:pt idx="1039">
                  <c:v>68.888320963536145</c:v>
                </c:pt>
                <c:pt idx="1040">
                  <c:v>68.8889328903673</c:v>
                </c:pt>
                <c:pt idx="1041">
                  <c:v>68.889540734580322</c:v>
                </c:pt>
                <c:pt idx="1042">
                  <c:v>68.890144523389537</c:v>
                </c:pt>
                <c:pt idx="1043">
                  <c:v>68.890744283828298</c:v>
                </c:pt>
                <c:pt idx="1044">
                  <c:v>68.891340042749945</c:v>
                </c:pt>
                <c:pt idx="1045">
                  <c:v>68.891931826829165</c:v>
                </c:pt>
                <c:pt idx="1046">
                  <c:v>68.89251966256316</c:v>
                </c:pt>
                <c:pt idx="1047">
                  <c:v>68.893103576272765</c:v>
                </c:pt>
                <c:pt idx="1048">
                  <c:v>68.893683594103621</c:v>
                </c:pt>
                <c:pt idx="1049">
                  <c:v>68.894259742027444</c:v>
                </c:pt>
                <c:pt idx="1050">
                  <c:v>68.894832045843046</c:v>
                </c:pt>
                <c:pt idx="1051">
                  <c:v>68.895400531177501</c:v>
                </c:pt>
                <c:pt idx="1052">
                  <c:v>68.895965223487394</c:v>
                </c:pt>
                <c:pt idx="1053">
                  <c:v>68.896526148059863</c:v>
                </c:pt>
                <c:pt idx="1054">
                  <c:v>68.8970833300137</c:v>
                </c:pt>
                <c:pt idx="1055">
                  <c:v>68.89763679430051</c:v>
                </c:pt>
                <c:pt idx="1056">
                  <c:v>68.898186565705856</c:v>
                </c:pt>
                <c:pt idx="1057">
                  <c:v>68.898732668850229</c:v>
                </c:pt>
                <c:pt idx="1058">
                  <c:v>68.899275128190382</c:v>
                </c:pt>
                <c:pt idx="1059">
                  <c:v>68.899813968020112</c:v>
                </c:pt>
                <c:pt idx="1060">
                  <c:v>68.900349212471596</c:v>
                </c:pt>
                <c:pt idx="1061">
                  <c:v>68.900880885516329</c:v>
                </c:pt>
                <c:pt idx="1062">
                  <c:v>68.901409010966248</c:v>
                </c:pt>
                <c:pt idx="1063">
                  <c:v>68.901933612474735</c:v>
                </c:pt>
                <c:pt idx="1064">
                  <c:v>68.902454713537736</c:v>
                </c:pt>
                <c:pt idx="1065">
                  <c:v>68.902972337494745</c:v>
                </c:pt>
                <c:pt idx="1066">
                  <c:v>68.903486507529905</c:v>
                </c:pt>
                <c:pt idx="1067">
                  <c:v>68.903997246672972</c:v>
                </c:pt>
                <c:pt idx="1068">
                  <c:v>68.904504577800395</c:v>
                </c:pt>
                <c:pt idx="1069">
                  <c:v>68.905008523636326</c:v>
                </c:pt>
                <c:pt idx="1070">
                  <c:v>68.905509106753541</c:v>
                </c:pt>
                <c:pt idx="1071">
                  <c:v>68.906006349574639</c:v>
                </c:pt>
                <c:pt idx="1072">
                  <c:v>68.906500274372803</c:v>
                </c:pt>
                <c:pt idx="1073">
                  <c:v>68.906990903272984</c:v>
                </c:pt>
                <c:pt idx="1074">
                  <c:v>68.907478258252794</c:v>
                </c:pt>
                <c:pt idx="1075">
                  <c:v>68.907962361143476</c:v>
                </c:pt>
                <c:pt idx="1076">
                  <c:v>68.908443233630933</c:v>
                </c:pt>
                <c:pt idx="1077">
                  <c:v>68.90892089725665</c:v>
                </c:pt>
                <c:pt idx="1078">
                  <c:v>68.90939537341869</c:v>
                </c:pt>
                <c:pt idx="1079">
                  <c:v>68.909866683372556</c:v>
                </c:pt>
                <c:pt idx="1080">
                  <c:v>68.910334848232225</c:v>
                </c:pt>
                <c:pt idx="1081">
                  <c:v>68.910799888971113</c:v>
                </c:pt>
                <c:pt idx="1082">
                  <c:v>68.911261826422944</c:v>
                </c:pt>
                <c:pt idx="1083">
                  <c:v>68.911720681282617</c:v>
                </c:pt>
                <c:pt idx="1084">
                  <c:v>68.912176474107298</c:v>
                </c:pt>
                <c:pt idx="1085">
                  <c:v>68.912629225317247</c:v>
                </c:pt>
                <c:pt idx="1086">
                  <c:v>68.913078955196639</c:v>
                </c:pt>
                <c:pt idx="1087">
                  <c:v>68.913525683894619</c:v>
                </c:pt>
                <c:pt idx="1088">
                  <c:v>68.913969431426096</c:v>
                </c:pt>
                <c:pt idx="1089">
                  <c:v>68.914410217672696</c:v>
                </c:pt>
                <c:pt idx="1090">
                  <c:v>68.914848062383626</c:v>
                </c:pt>
                <c:pt idx="1091">
                  <c:v>68.915282985176489</c:v>
                </c:pt>
                <c:pt idx="1092">
                  <c:v>68.915715005538317</c:v>
                </c:pt>
                <c:pt idx="1093">
                  <c:v>68.916144142826255</c:v>
                </c:pt>
                <c:pt idx="1094">
                  <c:v>68.916570416268542</c:v>
                </c:pt>
                <c:pt idx="1095">
                  <c:v>68.916993844965376</c:v>
                </c:pt>
                <c:pt idx="1096">
                  <c:v>68.917414447889641</c:v>
                </c:pt>
                <c:pt idx="1097">
                  <c:v>68.917832243887915</c:v>
                </c:pt>
                <c:pt idx="1098">
                  <c:v>68.918247251681152</c:v>
                </c:pt>
                <c:pt idx="1099">
                  <c:v>68.918659489865675</c:v>
                </c:pt>
                <c:pt idx="1100">
                  <c:v>68.919068976913849</c:v>
                </c:pt>
                <c:pt idx="1101">
                  <c:v>68.919475731175027</c:v>
                </c:pt>
                <c:pt idx="1102">
                  <c:v>68.919879770876349</c:v>
                </c:pt>
                <c:pt idx="1103">
                  <c:v>68.920281114123455</c:v>
                </c:pt>
                <c:pt idx="1104">
                  <c:v>68.920679778901373</c:v>
                </c:pt>
                <c:pt idx="1105">
                  <c:v>68.921075783075395</c:v>
                </c:pt>
                <c:pt idx="1106">
                  <c:v>68.921469144391665</c:v>
                </c:pt>
                <c:pt idx="1107">
                  <c:v>68.921859880478181</c:v>
                </c:pt>
                <c:pt idx="1108">
                  <c:v>68.9222480088455</c:v>
                </c:pt>
                <c:pt idx="1109">
                  <c:v>68.92263354688744</c:v>
                </c:pt>
                <c:pt idx="1110">
                  <c:v>68.923016511881954</c:v>
                </c:pt>
                <c:pt idx="1111">
                  <c:v>68.923396920991962</c:v>
                </c:pt>
                <c:pt idx="1112">
                  <c:v>68.923774791265913</c:v>
                </c:pt>
                <c:pt idx="1113">
                  <c:v>68.924150139638712</c:v>
                </c:pt>
                <c:pt idx="1114">
                  <c:v>68.924522982932444</c:v>
                </c:pt>
                <c:pt idx="1115">
                  <c:v>68.924893337857057</c:v>
                </c:pt>
                <c:pt idx="1116">
                  <c:v>68.925261221011198</c:v>
                </c:pt>
                <c:pt idx="1117">
                  <c:v>68.925626648882897</c:v>
                </c:pt>
                <c:pt idx="1118">
                  <c:v>68.925989637850293</c:v>
                </c:pt>
                <c:pt idx="1119">
                  <c:v>68.926350204182398</c:v>
                </c:pt>
                <c:pt idx="1120">
                  <c:v>68.926708364039868</c:v>
                </c:pt>
                <c:pt idx="1121">
                  <c:v>68.927064133475554</c:v>
                </c:pt>
                <c:pt idx="1122">
                  <c:v>68.927417528435498</c:v>
                </c:pt>
                <c:pt idx="1123">
                  <c:v>68.92776856475929</c:v>
                </c:pt>
                <c:pt idx="1124">
                  <c:v>68.928117258181103</c:v>
                </c:pt>
                <c:pt idx="1125">
                  <c:v>68.928463624330192</c:v>
                </c:pt>
                <c:pt idx="1126">
                  <c:v>68.928807678731673</c:v>
                </c:pt>
                <c:pt idx="1127">
                  <c:v>68.92914943680718</c:v>
                </c:pt>
                <c:pt idx="1128">
                  <c:v>68.929488913875645</c:v>
                </c:pt>
                <c:pt idx="1129">
                  <c:v>68.929826125153767</c:v>
                </c:pt>
                <c:pt idx="1130">
                  <c:v>68.930161085756936</c:v>
                </c:pt>
                <c:pt idx="1131">
                  <c:v>68.930493810699815</c:v>
                </c:pt>
                <c:pt idx="1132">
                  <c:v>68.930824314896967</c:v>
                </c:pt>
                <c:pt idx="1133">
                  <c:v>68.931152613163476</c:v>
                </c:pt>
                <c:pt idx="1134">
                  <c:v>68.931478720215821</c:v>
                </c:pt>
                <c:pt idx="1135">
                  <c:v>68.93180265067231</c:v>
                </c:pt>
                <c:pt idx="1136">
                  <c:v>68.932124419053835</c:v>
                </c:pt>
                <c:pt idx="1137">
                  <c:v>68.932444039784514</c:v>
                </c:pt>
                <c:pt idx="1138">
                  <c:v>68.932761527192312</c:v>
                </c:pt>
                <c:pt idx="1139">
                  <c:v>68.933076895509686</c:v>
                </c:pt>
                <c:pt idx="1140">
                  <c:v>68.933390158874289</c:v>
                </c:pt>
                <c:pt idx="1141">
                  <c:v>68.933701331329416</c:v>
                </c:pt>
                <c:pt idx="1142">
                  <c:v>68.934010426824898</c:v>
                </c:pt>
                <c:pt idx="1143">
                  <c:v>68.934317459217496</c:v>
                </c:pt>
                <c:pt idx="1144">
                  <c:v>68.934622442271561</c:v>
                </c:pt>
                <c:pt idx="1145">
                  <c:v>68.934925389659853</c:v>
                </c:pt>
                <c:pt idx="1146">
                  <c:v>68.935226314963799</c:v>
                </c:pt>
                <c:pt idx="1147">
                  <c:v>68.935525231674461</c:v>
                </c:pt>
                <c:pt idx="1148">
                  <c:v>68.935822153192859</c:v>
                </c:pt>
                <c:pt idx="1149">
                  <c:v>68.936117092830699</c:v>
                </c:pt>
                <c:pt idx="1150">
                  <c:v>68.936410063810982</c:v>
                </c:pt>
                <c:pt idx="1151">
                  <c:v>68.936701079268531</c:v>
                </c:pt>
                <c:pt idx="1152">
                  <c:v>68.936990152250615</c:v>
                </c:pt>
                <c:pt idx="1153">
                  <c:v>68.937277295717564</c:v>
                </c:pt>
                <c:pt idx="1154">
                  <c:v>68.937562522543232</c:v>
                </c:pt>
                <c:pt idx="1155">
                  <c:v>68.937845845515682</c:v>
                </c:pt>
                <c:pt idx="1156">
                  <c:v>68.938127277337713</c:v>
                </c:pt>
                <c:pt idx="1157">
                  <c:v>68.938406830627528</c:v>
                </c:pt>
                <c:pt idx="1158">
                  <c:v>68.938684517919043</c:v>
                </c:pt>
                <c:pt idx="1159">
                  <c:v>68.938960351662743</c:v>
                </c:pt>
                <c:pt idx="1160">
                  <c:v>68.93923434422608</c:v>
                </c:pt>
                <c:pt idx="1161">
                  <c:v>68.939506507894009</c:v>
                </c:pt>
                <c:pt idx="1162">
                  <c:v>68.939776854869592</c:v>
                </c:pt>
                <c:pt idx="1163">
                  <c:v>68.940045397274588</c:v>
                </c:pt>
                <c:pt idx="1164">
                  <c:v>68.940312147149854</c:v>
                </c:pt>
                <c:pt idx="1165">
                  <c:v>68.940577116455998</c:v>
                </c:pt>
                <c:pt idx="1166">
                  <c:v>68.940840317073949</c:v>
                </c:pt>
                <c:pt idx="1167">
                  <c:v>68.94110176080531</c:v>
                </c:pt>
                <c:pt idx="1168">
                  <c:v>68.94136145937307</c:v>
                </c:pt>
                <c:pt idx="1169">
                  <c:v>68.941619424422015</c:v>
                </c:pt>
                <c:pt idx="1170">
                  <c:v>68.941875667519326</c:v>
                </c:pt>
                <c:pt idx="1171">
                  <c:v>68.942130200155034</c:v>
                </c:pt>
                <c:pt idx="1172">
                  <c:v>68.942383033742573</c:v>
                </c:pt>
                <c:pt idx="1173">
                  <c:v>68.942634179619205</c:v>
                </c:pt>
                <c:pt idx="1174">
                  <c:v>68.942883649046721</c:v>
                </c:pt>
                <c:pt idx="1175">
                  <c:v>68.943131453211706</c:v>
                </c:pt>
                <c:pt idx="1176">
                  <c:v>68.94337760322621</c:v>
                </c:pt>
                <c:pt idx="1177">
                  <c:v>68.943622110128175</c:v>
                </c:pt>
                <c:pt idx="1178">
                  <c:v>68.943864984881941</c:v>
                </c:pt>
                <c:pt idx="1179">
                  <c:v>68.944106238378723</c:v>
                </c:pt>
                <c:pt idx="1180">
                  <c:v>68.944345881437116</c:v>
                </c:pt>
                <c:pt idx="1181">
                  <c:v>68.944583924803567</c:v>
                </c:pt>
                <c:pt idx="1182">
                  <c:v>68.944820379152887</c:v>
                </c:pt>
                <c:pt idx="1183">
                  <c:v>68.945055255088704</c:v>
                </c:pt>
                <c:pt idx="1184">
                  <c:v>68.94528856314389</c:v>
                </c:pt>
                <c:pt idx="1185">
                  <c:v>68.945520313781088</c:v>
                </c:pt>
                <c:pt idx="1186">
                  <c:v>68.945750517393208</c:v>
                </c:pt>
                <c:pt idx="1187">
                  <c:v>68.945979184303837</c:v>
                </c:pt>
                <c:pt idx="1188">
                  <c:v>68.946206324767701</c:v>
                </c:pt>
                <c:pt idx="1189">
                  <c:v>68.946431948971124</c:v>
                </c:pt>
                <c:pt idx="1190">
                  <c:v>68.946656067032563</c:v>
                </c:pt>
                <c:pt idx="1191">
                  <c:v>68.946878689002915</c:v>
                </c:pt>
                <c:pt idx="1192">
                  <c:v>68.9470998248661</c:v>
                </c:pt>
                <c:pt idx="1193">
                  <c:v>68.947319484539449</c:v>
                </c:pt>
                <c:pt idx="1194">
                  <c:v>68.947537677874138</c:v>
                </c:pt>
                <c:pt idx="1195">
                  <c:v>68.947754414655648</c:v>
                </c:pt>
                <c:pt idx="1196">
                  <c:v>68.947969704604205</c:v>
                </c:pt>
                <c:pt idx="1197">
                  <c:v>68.948183557375188</c:v>
                </c:pt>
                <c:pt idx="1198">
                  <c:v>68.948395982559632</c:v>
                </c:pt>
                <c:pt idx="1199">
                  <c:v>68.948606989684521</c:v>
                </c:pt>
                <c:pt idx="1200">
                  <c:v>68.948816588213376</c:v>
                </c:pt>
                <c:pt idx="1201">
                  <c:v>68.949024787546549</c:v>
                </c:pt>
                <c:pt idx="1202">
                  <c:v>68.949231597021765</c:v>
                </c:pt>
                <c:pt idx="1203">
                  <c:v>68.949437025914392</c:v>
                </c:pt>
                <c:pt idx="1204">
                  <c:v>68.949641083437982</c:v>
                </c:pt>
                <c:pt idx="1205">
                  <c:v>68.949843778744594</c:v>
                </c:pt>
                <c:pt idx="1206">
                  <c:v>68.950045120925267</c:v>
                </c:pt>
                <c:pt idx="1207">
                  <c:v>68.950245119010432</c:v>
                </c:pt>
                <c:pt idx="1208">
                  <c:v>68.950443781970293</c:v>
                </c:pt>
                <c:pt idx="1209">
                  <c:v>68.950641118715126</c:v>
                </c:pt>
                <c:pt idx="1210">
                  <c:v>68.950837138095864</c:v>
                </c:pt>
                <c:pt idx="1211">
                  <c:v>68.951031848904393</c:v>
                </c:pt>
                <c:pt idx="1212">
                  <c:v>68.951225259873951</c:v>
                </c:pt>
                <c:pt idx="1213">
                  <c:v>68.951417379679526</c:v>
                </c:pt>
                <c:pt idx="1214">
                  <c:v>68.951608216938212</c:v>
                </c:pt>
                <c:pt idx="1215">
                  <c:v>68.951797780209645</c:v>
                </c:pt>
                <c:pt idx="1216">
                  <c:v>68.951986077996395</c:v>
                </c:pt>
                <c:pt idx="1217">
                  <c:v>68.952173118744284</c:v>
                </c:pt>
                <c:pt idx="1218">
                  <c:v>68.95235891084279</c:v>
                </c:pt>
                <c:pt idx="1219">
                  <c:v>68.952543462625457</c:v>
                </c:pt>
                <c:pt idx="1220">
                  <c:v>68.952726782370235</c:v>
                </c:pt>
                <c:pt idx="1221">
                  <c:v>68.952908878299809</c:v>
                </c:pt>
                <c:pt idx="1222">
                  <c:v>68.953089758582081</c:v>
                </c:pt>
                <c:pt idx="1223">
                  <c:v>68.95326943133044</c:v>
                </c:pt>
                <c:pt idx="1224">
                  <c:v>68.953447904604147</c:v>
                </c:pt>
                <c:pt idx="1225">
                  <c:v>68.953625186408701</c:v>
                </c:pt>
                <c:pt idx="1226">
                  <c:v>68.953801284696226</c:v>
                </c:pt>
                <c:pt idx="1227">
                  <c:v>68.953976207365741</c:v>
                </c:pt>
                <c:pt idx="1228">
                  <c:v>68.954149962263642</c:v>
                </c:pt>
                <c:pt idx="1229">
                  <c:v>68.954322557183943</c:v>
                </c:pt>
                <c:pt idx="1230">
                  <c:v>68.95449399986866</c:v>
                </c:pt>
                <c:pt idx="1231">
                  <c:v>68.954664298008154</c:v>
                </c:pt>
                <c:pt idx="1232">
                  <c:v>68.954833459241556</c:v>
                </c:pt>
                <c:pt idx="1233">
                  <c:v>68.955001491156921</c:v>
                </c:pt>
                <c:pt idx="1234">
                  <c:v>68.955168401291786</c:v>
                </c:pt>
                <c:pt idx="1235">
                  <c:v>68.955334197133325</c:v>
                </c:pt>
                <c:pt idx="1236">
                  <c:v>68.955498886118846</c:v>
                </c:pt>
                <c:pt idx="1237">
                  <c:v>68.955662475635961</c:v>
                </c:pt>
                <c:pt idx="1238">
                  <c:v>68.955824973023041</c:v>
                </c:pt>
                <c:pt idx="1239">
                  <c:v>68.95598638556946</c:v>
                </c:pt>
                <c:pt idx="1240">
                  <c:v>68.956146720516031</c:v>
                </c:pt>
                <c:pt idx="1241">
                  <c:v>68.956305985055224</c:v>
                </c:pt>
                <c:pt idx="1242">
                  <c:v>68.956464186331473</c:v>
                </c:pt>
                <c:pt idx="1243">
                  <c:v>68.956621331441667</c:v>
                </c:pt>
                <c:pt idx="1244">
                  <c:v>68.956777427435213</c:v>
                </c:pt>
                <c:pt idx="1245">
                  <c:v>68.956932481314595</c:v>
                </c:pt>
                <c:pt idx="1246">
                  <c:v>68.957086500035544</c:v>
                </c:pt>
                <c:pt idx="1247">
                  <c:v>68.957239490507305</c:v>
                </c:pt>
                <c:pt idx="1248">
                  <c:v>68.957391459593168</c:v>
                </c:pt>
                <c:pt idx="1249">
                  <c:v>68.957542414110534</c:v>
                </c:pt>
                <c:pt idx="1250">
                  <c:v>68.957692360831373</c:v>
                </c:pt>
                <c:pt idx="1251">
                  <c:v>68.957841306482408</c:v>
                </c:pt>
                <c:pt idx="1252">
                  <c:v>68.957989257745552</c:v>
                </c:pt>
                <c:pt idx="1253">
                  <c:v>68.958136221258101</c:v>
                </c:pt>
                <c:pt idx="1254">
                  <c:v>68.958282203613081</c:v>
                </c:pt>
                <c:pt idx="1255">
                  <c:v>68.958427211359506</c:v>
                </c:pt>
                <c:pt idx="1256">
                  <c:v>68.958571251002724</c:v>
                </c:pt>
                <c:pt idx="1257">
                  <c:v>68.958714329004692</c:v>
                </c:pt>
                <c:pt idx="1258">
                  <c:v>68.958856451784186</c:v>
                </c:pt>
                <c:pt idx="1259">
                  <c:v>68.958997625717231</c:v>
                </c:pt>
                <c:pt idx="1260">
                  <c:v>68.959137857137236</c:v>
                </c:pt>
                <c:pt idx="1261">
                  <c:v>68.959277152335432</c:v>
                </c:pt>
                <c:pt idx="1262">
                  <c:v>68.959415517561013</c:v>
                </c:pt>
                <c:pt idx="1263">
                  <c:v>68.959552959021508</c:v>
                </c:pt>
                <c:pt idx="1264">
                  <c:v>68.959689482882979</c:v>
                </c:pt>
                <c:pt idx="1265">
                  <c:v>68.959825095270446</c:v>
                </c:pt>
                <c:pt idx="1266">
                  <c:v>68.95995980226796</c:v>
                </c:pt>
                <c:pt idx="1267">
                  <c:v>68.960093609919014</c:v>
                </c:pt>
                <c:pt idx="1268">
                  <c:v>68.960226524226783</c:v>
                </c:pt>
                <c:pt idx="1269">
                  <c:v>68.960358551154371</c:v>
                </c:pt>
                <c:pt idx="1270">
                  <c:v>68.960489696625118</c:v>
                </c:pt>
                <c:pt idx="1271">
                  <c:v>68.960619966522827</c:v>
                </c:pt>
                <c:pt idx="1272">
                  <c:v>68.960749366692013</c:v>
                </c:pt>
                <c:pt idx="1273">
                  <c:v>68.96087790293825</c:v>
                </c:pt>
                <c:pt idx="1274">
                  <c:v>68.961005581028317</c:v>
                </c:pt>
                <c:pt idx="1275">
                  <c:v>68.961132406690538</c:v>
                </c:pt>
                <c:pt idx="1276">
                  <c:v>68.961258385615025</c:v>
                </c:pt>
                <c:pt idx="1277">
                  <c:v>68.961383523453904</c:v>
                </c:pt>
                <c:pt idx="1278">
                  <c:v>68.96150782582157</c:v>
                </c:pt>
                <c:pt idx="1279">
                  <c:v>68.961631298295018</c:v>
                </c:pt>
                <c:pt idx="1280">
                  <c:v>68.96175394641395</c:v>
                </c:pt>
                <c:pt idx="1281">
                  <c:v>68.961875775681165</c:v>
                </c:pt>
                <c:pt idx="1282">
                  <c:v>68.961996791562697</c:v>
                </c:pt>
                <c:pt idx="1283">
                  <c:v>68.962116999488103</c:v>
                </c:pt>
                <c:pt idx="1284">
                  <c:v>68.962236404850785</c:v>
                </c:pt>
                <c:pt idx="1285">
                  <c:v>68.962355013008064</c:v>
                </c:pt>
                <c:pt idx="1286">
                  <c:v>68.962472829281552</c:v>
                </c:pt>
                <c:pt idx="1287">
                  <c:v>68.962589858957344</c:v>
                </c:pt>
                <c:pt idx="1288">
                  <c:v>68.962706107286238</c:v>
                </c:pt>
                <c:pt idx="1289">
                  <c:v>68.962821579484057</c:v>
                </c:pt>
                <c:pt idx="1290">
                  <c:v>68.962936280731725</c:v>
                </c:pt>
                <c:pt idx="1291">
                  <c:v>68.963050216175702</c:v>
                </c:pt>
                <c:pt idx="1292">
                  <c:v>68.963163390928031</c:v>
                </c:pt>
                <c:pt idx="1293">
                  <c:v>68.963275810066634</c:v>
                </c:pt>
                <c:pt idx="1294">
                  <c:v>68.963387478635553</c:v>
                </c:pt>
                <c:pt idx="1295">
                  <c:v>68.963498401645239</c:v>
                </c:pt>
                <c:pt idx="1296">
                  <c:v>68.963608584072645</c:v>
                </c:pt>
                <c:pt idx="1297">
                  <c:v>68.963718030861486</c:v>
                </c:pt>
                <c:pt idx="1298">
                  <c:v>68.963826746922535</c:v>
                </c:pt>
                <c:pt idx="1299">
                  <c:v>68.963934737133798</c:v>
                </c:pt>
                <c:pt idx="1300">
                  <c:v>68.964042006340676</c:v>
                </c:pt>
                <c:pt idx="1301">
                  <c:v>68.964148559356275</c:v>
                </c:pt>
                <c:pt idx="1302">
                  <c:v>68.964254400961565</c:v>
                </c:pt>
                <c:pt idx="1303">
                  <c:v>68.964359535905658</c:v>
                </c:pt>
                <c:pt idx="1304">
                  <c:v>68.964463968905875</c:v>
                </c:pt>
                <c:pt idx="1305">
                  <c:v>68.964567704648161</c:v>
                </c:pt>
                <c:pt idx="1306">
                  <c:v>68.964670747787082</c:v>
                </c:pt>
                <c:pt idx="1307">
                  <c:v>68.964773102946268</c:v>
                </c:pt>
                <c:pt idx="1308">
                  <c:v>68.964874774718368</c:v>
                </c:pt>
                <c:pt idx="1309">
                  <c:v>68.964975767665479</c:v>
                </c:pt>
                <c:pt idx="1310">
                  <c:v>68.965076086319186</c:v>
                </c:pt>
                <c:pt idx="1311">
                  <c:v>68.965175735180821</c:v>
                </c:pt>
                <c:pt idx="1312">
                  <c:v>68.965274718721787</c:v>
                </c:pt>
                <c:pt idx="1313">
                  <c:v>68.965373041383529</c:v>
                </c:pt>
                <c:pt idx="1314">
                  <c:v>68.96547070757785</c:v>
                </c:pt>
                <c:pt idx="1315">
                  <c:v>68.965567721687208</c:v>
                </c:pt>
                <c:pt idx="1316">
                  <c:v>68.965664088064742</c:v>
                </c:pt>
                <c:pt idx="1317">
                  <c:v>68.965759811034516</c:v>
                </c:pt>
                <c:pt idx="1318">
                  <c:v>68.965854894891791</c:v>
                </c:pt>
                <c:pt idx="1319">
                  <c:v>68.965949343903162</c:v>
                </c:pt>
                <c:pt idx="1320">
                  <c:v>68.966043162306704</c:v>
                </c:pt>
                <c:pt idx="1321">
                  <c:v>68.966136354312226</c:v>
                </c:pt>
                <c:pt idx="1322">
                  <c:v>68.966228924101458</c:v>
                </c:pt>
                <c:pt idx="1323">
                  <c:v>68.966320875828217</c:v>
                </c:pt>
                <c:pt idx="1324">
                  <c:v>68.966412213618568</c:v>
                </c:pt>
                <c:pt idx="1325">
                  <c:v>68.966502941571065</c:v>
                </c:pt>
                <c:pt idx="1326">
                  <c:v>68.966593063756889</c:v>
                </c:pt>
                <c:pt idx="1327">
                  <c:v>68.966682584220109</c:v>
                </c:pt>
                <c:pt idx="1328">
                  <c:v>68.966771506977693</c:v>
                </c:pt>
                <c:pt idx="1329">
                  <c:v>68.966859836019935</c:v>
                </c:pt>
                <c:pt idx="1330">
                  <c:v>68.966947575310343</c:v>
                </c:pt>
                <c:pt idx="1331">
                  <c:v>68.967034728786118</c:v>
                </c:pt>
                <c:pt idx="1332">
                  <c:v>68.967121300358073</c:v>
                </c:pt>
                <c:pt idx="1333">
                  <c:v>68.967207293911017</c:v>
                </c:pt>
                <c:pt idx="1334">
                  <c:v>68.967292713303735</c:v>
                </c:pt>
                <c:pt idx="1335">
                  <c:v>68.967377562369293</c:v>
                </c:pt>
                <c:pt idx="1336">
                  <c:v>68.967461844915206</c:v>
                </c:pt>
                <c:pt idx="1337">
                  <c:v>68.967545564723551</c:v>
                </c:pt>
                <c:pt idx="1338">
                  <c:v>68.967628725551151</c:v>
                </c:pt>
                <c:pt idx="1339">
                  <c:v>68.967711331129777</c:v>
                </c:pt>
                <c:pt idx="1340">
                  <c:v>68.967793385166274</c:v>
                </c:pt>
                <c:pt idx="1341">
                  <c:v>68.96787489134276</c:v>
                </c:pt>
                <c:pt idx="1342">
                  <c:v>68.967955853316752</c:v>
                </c:pt>
                <c:pt idx="1343">
                  <c:v>68.968036274721399</c:v>
                </c:pt>
                <c:pt idx="1344">
                  <c:v>68.968116159165533</c:v>
                </c:pt>
                <c:pt idx="1345">
                  <c:v>68.968195510234011</c:v>
                </c:pt>
                <c:pt idx="1346">
                  <c:v>68.968274331487621</c:v>
                </c:pt>
                <c:pt idx="1347">
                  <c:v>68.968352626463513</c:v>
                </c:pt>
                <c:pt idx="1348">
                  <c:v>68.968430398675125</c:v>
                </c:pt>
                <c:pt idx="1349">
                  <c:v>68.968507651612512</c:v>
                </c:pt>
                <c:pt idx="1350">
                  <c:v>68.968584388742386</c:v>
                </c:pt>
                <c:pt idx="1351">
                  <c:v>68.968660613508391</c:v>
                </c:pt>
                <c:pt idx="1352">
                  <c:v>68.968736329331094</c:v>
                </c:pt>
                <c:pt idx="1353">
                  <c:v>68.968811539608311</c:v>
                </c:pt>
                <c:pt idx="1354">
                  <c:v>68.968886247715147</c:v>
                </c:pt>
                <c:pt idx="1355">
                  <c:v>68.968960457004144</c:v>
                </c:pt>
                <c:pt idx="1356">
                  <c:v>68.969034170805514</c:v>
                </c:pt>
                <c:pt idx="1357">
                  <c:v>68.969107392427233</c:v>
                </c:pt>
                <c:pt idx="1358">
                  <c:v>68.969180125155191</c:v>
                </c:pt>
                <c:pt idx="1359">
                  <c:v>68.969252372253365</c:v>
                </c:pt>
                <c:pt idx="1360">
                  <c:v>68.969324136963863</c:v>
                </c:pt>
                <c:pt idx="1361">
                  <c:v>68.96939542250729</c:v>
                </c:pt>
                <c:pt idx="1362">
                  <c:v>68.96946623208261</c:v>
                </c:pt>
                <c:pt idx="1363">
                  <c:v>68.969536568867554</c:v>
                </c:pt>
                <c:pt idx="1364">
                  <c:v>68.969606436018566</c:v>
                </c:pt>
                <c:pt idx="1365">
                  <c:v>68.969675836671044</c:v>
                </c:pt>
                <c:pt idx="1366">
                  <c:v>68.969744773939468</c:v>
                </c:pt>
                <c:pt idx="1367">
                  <c:v>68.969813250917511</c:v>
                </c:pt>
                <c:pt idx="1368">
                  <c:v>68.969881270678243</c:v>
                </c:pt>
                <c:pt idx="1369">
                  <c:v>68.969948836274128</c:v>
                </c:pt>
                <c:pt idx="1370">
                  <c:v>68.970015950737334</c:v>
                </c:pt>
                <c:pt idx="1371">
                  <c:v>68.970082617079768</c:v>
                </c:pt>
                <c:pt idx="1372">
                  <c:v>68.970148838293241</c:v>
                </c:pt>
                <c:pt idx="1373">
                  <c:v>68.970214617349541</c:v>
                </c:pt>
                <c:pt idx="1374">
                  <c:v>68.970279957200717</c:v>
                </c:pt>
                <c:pt idx="1375">
                  <c:v>68.970344860779022</c:v>
                </c:pt>
                <c:pt idx="1376">
                  <c:v>68.970409330997157</c:v>
                </c:pt>
                <c:pt idx="1377">
                  <c:v>68.970473370748437</c:v>
                </c:pt>
                <c:pt idx="1378">
                  <c:v>68.970536982906779</c:v>
                </c:pt>
                <c:pt idx="1379">
                  <c:v>68.970600170326975</c:v>
                </c:pt>
                <c:pt idx="1380">
                  <c:v>68.970662935844771</c:v>
                </c:pt>
                <c:pt idx="1381">
                  <c:v>68.970725282276888</c:v>
                </c:pt>
                <c:pt idx="1382">
                  <c:v>68.970787212421371</c:v>
                </c:pt>
                <c:pt idx="1383">
                  <c:v>68.970848729057508</c:v>
                </c:pt>
                <c:pt idx="1384">
                  <c:v>68.970909834946056</c:v>
                </c:pt>
                <c:pt idx="1385">
                  <c:v>68.970970532829355</c:v>
                </c:pt>
                <c:pt idx="1386">
                  <c:v>68.971030825431399</c:v>
                </c:pt>
                <c:pt idx="1387">
                  <c:v>68.971090715458047</c:v>
                </c:pt>
                <c:pt idx="1388">
                  <c:v>68.971150205597098</c:v>
                </c:pt>
                <c:pt idx="1389">
                  <c:v>68.97120929851836</c:v>
                </c:pt>
                <c:pt idx="1390">
                  <c:v>68.971267996873834</c:v>
                </c:pt>
                <c:pt idx="1391">
                  <c:v>68.971326303297857</c:v>
                </c:pt>
                <c:pt idx="1392">
                  <c:v>68.971384220407117</c:v>
                </c:pt>
                <c:pt idx="1393">
                  <c:v>68.971441750800921</c:v>
                </c:pt>
                <c:pt idx="1394">
                  <c:v>68.971498897061139</c:v>
                </c:pt>
                <c:pt idx="1395">
                  <c:v>68.971555661752447</c:v>
                </c:pt>
                <c:pt idx="1396">
                  <c:v>68.971612047422411</c:v>
                </c:pt>
                <c:pt idx="1397">
                  <c:v>68.971668056601544</c:v>
                </c:pt>
                <c:pt idx="1398">
                  <c:v>68.971723691803533</c:v>
                </c:pt>
                <c:pt idx="1399">
                  <c:v>68.971778955525252</c:v>
                </c:pt>
                <c:pt idx="1400">
                  <c:v>68.971833850246867</c:v>
                </c:pt>
                <c:pt idx="1401">
                  <c:v>68.971888378432055</c:v>
                </c:pt>
                <c:pt idx="1402">
                  <c:v>68.971942542527998</c:v>
                </c:pt>
                <c:pt idx="1403">
                  <c:v>68.971996344965589</c:v>
                </c:pt>
                <c:pt idx="1404">
                  <c:v>68.972049788159438</c:v>
                </c:pt>
                <c:pt idx="1405">
                  <c:v>68.972102874508096</c:v>
                </c:pt>
                <c:pt idx="1406">
                  <c:v>68.972155606394054</c:v>
                </c:pt>
                <c:pt idx="1407">
                  <c:v>68.972260016228446</c:v>
                </c:pt>
                <c:pt idx="1408">
                  <c:v>68.972311698862839</c:v>
                </c:pt>
                <c:pt idx="1409">
                  <c:v>68.972363036406549</c:v>
                </c:pt>
                <c:pt idx="1410">
                  <c:v>68.972414031163638</c:v>
                </c:pt>
                <c:pt idx="1411">
                  <c:v>68.972464685422764</c:v>
                </c:pt>
                <c:pt idx="1412">
                  <c:v>68.97251500145731</c:v>
                </c:pt>
                <c:pt idx="1413">
                  <c:v>68.972614627870385</c:v>
                </c:pt>
                <c:pt idx="1414">
                  <c:v>68.972663942720203</c:v>
                </c:pt>
                <c:pt idx="1415">
                  <c:v>68.972712928288189</c:v>
                </c:pt>
                <c:pt idx="1416">
                  <c:v>68.972761586772876</c:v>
                </c:pt>
                <c:pt idx="1417">
                  <c:v>68.972809920358074</c:v>
                </c:pt>
                <c:pt idx="1418">
                  <c:v>68.972857931213042</c:v>
                </c:pt>
                <c:pt idx="1419">
                  <c:v>68.972905621492529</c:v>
                </c:pt>
                <c:pt idx="1420">
                  <c:v>68.972952993336918</c:v>
                </c:pt>
                <c:pt idx="1421">
                  <c:v>68.973000048872336</c:v>
                </c:pt>
                <c:pt idx="1422">
                  <c:v>68.973046790210645</c:v>
                </c:pt>
                <c:pt idx="1423">
                  <c:v>68.973093219449666</c:v>
                </c:pt>
                <c:pt idx="1424">
                  <c:v>68.973139338673192</c:v>
                </c:pt>
                <c:pt idx="1425">
                  <c:v>68.973185149951121</c:v>
                </c:pt>
                <c:pt idx="1426">
                  <c:v>68.97323065533952</c:v>
                </c:pt>
                <c:pt idx="1427">
                  <c:v>68.973275856880704</c:v>
                </c:pt>
                <c:pt idx="1428">
                  <c:v>68.973320756603414</c:v>
                </c:pt>
                <c:pt idx="1429">
                  <c:v>68.973365356522777</c:v>
                </c:pt>
                <c:pt idx="1430">
                  <c:v>68.973409658640534</c:v>
                </c:pt>
                <c:pt idx="1431">
                  <c:v>68.97345366494504</c:v>
                </c:pt>
                <c:pt idx="1432">
                  <c:v>68.973497377411363</c:v>
                </c:pt>
                <c:pt idx="1433">
                  <c:v>68.97354079800138</c:v>
                </c:pt>
                <c:pt idx="1434">
                  <c:v>68.973583928663857</c:v>
                </c:pt>
                <c:pt idx="1435">
                  <c:v>68.973626771334651</c:v>
                </c:pt>
                <c:pt idx="1436">
                  <c:v>68.973669327936548</c:v>
                </c:pt>
                <c:pt idx="1437">
                  <c:v>68.973711600379602</c:v>
                </c:pt>
                <c:pt idx="1438">
                  <c:v>68.973753590561074</c:v>
                </c:pt>
                <c:pt idx="1439">
                  <c:v>68.973795300365566</c:v>
                </c:pt>
                <c:pt idx="1440">
                  <c:v>68.973836731665102</c:v>
                </c:pt>
                <c:pt idx="1441">
                  <c:v>68.973877886319215</c:v>
                </c:pt>
                <c:pt idx="1442">
                  <c:v>68.973918766175004</c:v>
                </c:pt>
                <c:pt idx="1443">
                  <c:v>68.973959373067274</c:v>
                </c:pt>
                <c:pt idx="1444">
                  <c:v>68.973999708818525</c:v>
                </c:pt>
                <c:pt idx="1445">
                  <c:v>68.974039775239092</c:v>
                </c:pt>
                <c:pt idx="1446">
                  <c:v>68.97407957412733</c:v>
                </c:pt>
                <c:pt idx="1447">
                  <c:v>68.974119107269459</c:v>
                </c:pt>
                <c:pt idx="1448">
                  <c:v>68.974158376439831</c:v>
                </c:pt>
                <c:pt idx="1449">
                  <c:v>68.974197383400934</c:v>
                </c:pt>
                <c:pt idx="1450">
                  <c:v>68.974236129903531</c:v>
                </c:pt>
                <c:pt idx="1451">
                  <c:v>68.974274617686646</c:v>
                </c:pt>
                <c:pt idx="1452">
                  <c:v>68.974312848477737</c:v>
                </c:pt>
                <c:pt idx="1453">
                  <c:v>68.97435082399268</c:v>
                </c:pt>
                <c:pt idx="1454">
                  <c:v>68.974388545935923</c:v>
                </c:pt>
                <c:pt idx="1455">
                  <c:v>68.97442601600055</c:v>
                </c:pt>
                <c:pt idx="1456">
                  <c:v>68.974463235868313</c:v>
                </c:pt>
                <c:pt idx="1457">
                  <c:v>68.974500207209786</c:v>
                </c:pt>
                <c:pt idx="1458">
                  <c:v>68.974536931684298</c:v>
                </c:pt>
                <c:pt idx="1459">
                  <c:v>68.974573410940167</c:v>
                </c:pt>
                <c:pt idx="1460">
                  <c:v>68.974609646614724</c:v>
                </c:pt>
                <c:pt idx="1461">
                  <c:v>68.97464564033433</c:v>
                </c:pt>
                <c:pt idx="1462">
                  <c:v>68.974681393714462</c:v>
                </c:pt>
                <c:pt idx="1463">
                  <c:v>68.974716908359909</c:v>
                </c:pt>
                <c:pt idx="1464">
                  <c:v>68.974752185864602</c:v>
                </c:pt>
                <c:pt idx="1465">
                  <c:v>68.974787227812016</c:v>
                </c:pt>
                <c:pt idx="1466">
                  <c:v>68.974822035774849</c:v>
                </c:pt>
                <c:pt idx="1467">
                  <c:v>68.974856611315488</c:v>
                </c:pt>
                <c:pt idx="1468">
                  <c:v>68.974890955985728</c:v>
                </c:pt>
                <c:pt idx="1469">
                  <c:v>68.974925071327107</c:v>
                </c:pt>
                <c:pt idx="1470">
                  <c:v>68.974958958870886</c:v>
                </c:pt>
                <c:pt idx="1471">
                  <c:v>68.974992620137996</c:v>
                </c:pt>
                <c:pt idx="1472">
                  <c:v>68.97502605663928</c:v>
                </c:pt>
                <c:pt idx="1473">
                  <c:v>68.975059269875544</c:v>
                </c:pt>
                <c:pt idx="1474">
                  <c:v>68.97509226133748</c:v>
                </c:pt>
                <c:pt idx="1475">
                  <c:v>68.975125032505872</c:v>
                </c:pt>
                <c:pt idx="1476">
                  <c:v>68.97515758485163</c:v>
                </c:pt>
                <c:pt idx="1477">
                  <c:v>68.975189919835827</c:v>
                </c:pt>
                <c:pt idx="1478">
                  <c:v>68.975222038909763</c:v>
                </c:pt>
                <c:pt idx="1479">
                  <c:v>68.975253943515085</c:v>
                </c:pt>
                <c:pt idx="1480">
                  <c:v>68.975285635083765</c:v>
                </c:pt>
                <c:pt idx="1481">
                  <c:v>68.975317115038308</c:v>
                </c:pt>
                <c:pt idx="1482">
                  <c:v>68.975348384791644</c:v>
                </c:pt>
                <c:pt idx="1483">
                  <c:v>68.975379445747251</c:v>
                </c:pt>
                <c:pt idx="1484">
                  <c:v>68.975410299299284</c:v>
                </c:pt>
                <c:pt idx="1485">
                  <c:v>68.975440946832606</c:v>
                </c:pt>
                <c:pt idx="1486">
                  <c:v>68.975471389722813</c:v>
                </c:pt>
                <c:pt idx="1487">
                  <c:v>68.97550162933625</c:v>
                </c:pt>
                <c:pt idx="1488">
                  <c:v>68.975531667030268</c:v>
                </c:pt>
                <c:pt idx="1489">
                  <c:v>68.975561504153063</c:v>
                </c:pt>
                <c:pt idx="1490">
                  <c:v>68.975591142043839</c:v>
                </c:pt>
                <c:pt idx="1491">
                  <c:v>68.975620582032917</c:v>
                </c:pt>
                <c:pt idx="1492">
                  <c:v>68.975649825441621</c:v>
                </c:pt>
                <c:pt idx="1493">
                  <c:v>68.975678873582623</c:v>
                </c:pt>
                <c:pt idx="1494">
                  <c:v>68.975707727759684</c:v>
                </c:pt>
                <c:pt idx="1495">
                  <c:v>68.975736389267894</c:v>
                </c:pt>
                <c:pt idx="1496">
                  <c:v>68.975764859393735</c:v>
                </c:pt>
                <c:pt idx="1497">
                  <c:v>68.975793139415075</c:v>
                </c:pt>
                <c:pt idx="1498">
                  <c:v>68.975821230601241</c:v>
                </c:pt>
                <c:pt idx="1499">
                  <c:v>68.975849134213135</c:v>
                </c:pt>
                <c:pt idx="1500">
                  <c:v>68.975876851503173</c:v>
                </c:pt>
                <c:pt idx="1501">
                  <c:v>68.975904383715459</c:v>
                </c:pt>
                <c:pt idx="1502">
                  <c:v>68.975931732085755</c:v>
                </c:pt>
                <c:pt idx="1503">
                  <c:v>68.975958897841565</c:v>
                </c:pt>
                <c:pt idx="1504">
                  <c:v>68.975985882202252</c:v>
                </c:pt>
                <c:pt idx="1505">
                  <c:v>68.976012686379036</c:v>
                </c:pt>
                <c:pt idx="1506">
                  <c:v>68.976039311574965</c:v>
                </c:pt>
                <c:pt idx="1507">
                  <c:v>68.976065758985143</c:v>
                </c:pt>
                <c:pt idx="1508">
                  <c:v>68.976092029796646</c:v>
                </c:pt>
                <c:pt idx="1509">
                  <c:v>68.976118125188663</c:v>
                </c:pt>
                <c:pt idx="1510">
                  <c:v>68.976144046332465</c:v>
                </c:pt>
                <c:pt idx="1511">
                  <c:v>68.976169794391538</c:v>
                </c:pt>
                <c:pt idx="1512">
                  <c:v>68.97619537052158</c:v>
                </c:pt>
                <c:pt idx="1513">
                  <c:v>68.976220775870587</c:v>
                </c:pt>
                <c:pt idx="1514">
                  <c:v>68.976246011578908</c:v>
                </c:pt>
                <c:pt idx="1515">
                  <c:v>68.976271078779178</c:v>
                </c:pt>
                <c:pt idx="1516">
                  <c:v>68.976295978596639</c:v>
                </c:pt>
                <c:pt idx="1517">
                  <c:v>68.97632071214889</c:v>
                </c:pt>
                <c:pt idx="1518">
                  <c:v>68.97634528054607</c:v>
                </c:pt>
                <c:pt idx="1519">
                  <c:v>68.976369684890997</c:v>
                </c:pt>
                <c:pt idx="1520">
                  <c:v>68.976393926279044</c:v>
                </c:pt>
                <c:pt idx="1521">
                  <c:v>68.97641800579828</c:v>
                </c:pt>
                <c:pt idx="1522">
                  <c:v>68.976441924529553</c:v>
                </c:pt>
                <c:pt idx="1523">
                  <c:v>68.976465683546465</c:v>
                </c:pt>
                <c:pt idx="1524">
                  <c:v>68.976489283915456</c:v>
                </c:pt>
                <c:pt idx="1525">
                  <c:v>68.976512726695816</c:v>
                </c:pt>
                <c:pt idx="1526">
                  <c:v>68.976536012939818</c:v>
                </c:pt>
                <c:pt idx="1527">
                  <c:v>68.976559143692668</c:v>
                </c:pt>
                <c:pt idx="1528">
                  <c:v>68.976582119992599</c:v>
                </c:pt>
                <c:pt idx="1529">
                  <c:v>68.976604942870921</c:v>
                </c:pt>
                <c:pt idx="1530">
                  <c:v>68.976627613352065</c:v>
                </c:pt>
                <c:pt idx="1531">
                  <c:v>68.976650132453599</c:v>
                </c:pt>
                <c:pt idx="1532">
                  <c:v>68.976672501186343</c:v>
                </c:pt>
                <c:pt idx="1533">
                  <c:v>68.976694720554292</c:v>
                </c:pt>
                <c:pt idx="1534">
                  <c:v>68.976716791554807</c:v>
                </c:pt>
                <c:pt idx="1535">
                  <c:v>68.976738715178556</c:v>
                </c:pt>
                <c:pt idx="1536">
                  <c:v>68.97676049240961</c:v>
                </c:pt>
                <c:pt idx="1537">
                  <c:v>68.976782124225466</c:v>
                </c:pt>
                <c:pt idx="1538">
                  <c:v>68.976803611597049</c:v>
                </c:pt>
                <c:pt idx="1539">
                  <c:v>68.97682495548888</c:v>
                </c:pt>
                <c:pt idx="1540">
                  <c:v>68.976846156858997</c:v>
                </c:pt>
                <c:pt idx="1541">
                  <c:v>68.976867216659031</c:v>
                </c:pt>
                <c:pt idx="1542">
                  <c:v>68.976888135834287</c:v>
                </c:pt>
                <c:pt idx="1543">
                  <c:v>68.976908915323733</c:v>
                </c:pt>
                <c:pt idx="1544">
                  <c:v>68.976929556060099</c:v>
                </c:pt>
                <c:pt idx="1545">
                  <c:v>68.976950058969834</c:v>
                </c:pt>
                <c:pt idx="1546">
                  <c:v>68.976970424973274</c:v>
                </c:pt>
                <c:pt idx="1547">
                  <c:v>68.976990654984562</c:v>
                </c:pt>
                <c:pt idx="1548">
                  <c:v>68.977010749911742</c:v>
                </c:pt>
                <c:pt idx="1549">
                  <c:v>68.977030710656777</c:v>
                </c:pt>
                <c:pt idx="1550">
                  <c:v>68.977050538115662</c:v>
                </c:pt>
                <c:pt idx="1551">
                  <c:v>68.977070233178367</c:v>
                </c:pt>
                <c:pt idx="1552">
                  <c:v>68.977089796728947</c:v>
                </c:pt>
                <c:pt idx="1553">
                  <c:v>68.977109229645521</c:v>
                </c:pt>
                <c:pt idx="1554">
                  <c:v>68.97712853280035</c:v>
                </c:pt>
                <c:pt idx="1555">
                  <c:v>68.977147707059927</c:v>
                </c:pt>
                <c:pt idx="1556">
                  <c:v>68.977166753284877</c:v>
                </c:pt>
                <c:pt idx="1557">
                  <c:v>68.977185672330123</c:v>
                </c:pt>
                <c:pt idx="1558">
                  <c:v>68.977204465044878</c:v>
                </c:pt>
                <c:pt idx="1559">
                  <c:v>68.977223132272727</c:v>
                </c:pt>
                <c:pt idx="1560">
                  <c:v>68.97724167485147</c:v>
                </c:pt>
                <c:pt idx="1561">
                  <c:v>68.977260093613523</c:v>
                </c:pt>
                <c:pt idx="1562">
                  <c:v>68.977278389385631</c:v>
                </c:pt>
                <c:pt idx="1563">
                  <c:v>68.977296562988968</c:v>
                </c:pt>
                <c:pt idx="1564">
                  <c:v>68.977314615239294</c:v>
                </c:pt>
                <c:pt idx="1565">
                  <c:v>68.977332546946997</c:v>
                </c:pt>
                <c:pt idx="1566">
                  <c:v>68.977350358916866</c:v>
                </c:pt>
                <c:pt idx="1567">
                  <c:v>68.977368051948488</c:v>
                </c:pt>
                <c:pt idx="1568">
                  <c:v>68.977385626836053</c:v>
                </c:pt>
                <c:pt idx="1569">
                  <c:v>68.97740308436839</c:v>
                </c:pt>
                <c:pt idx="1570">
                  <c:v>68.977420425329129</c:v>
                </c:pt>
                <c:pt idx="1571">
                  <c:v>68.977437650496682</c:v>
                </c:pt>
                <c:pt idx="1572">
                  <c:v>68.977454760644193</c:v>
                </c:pt>
                <c:pt idx="1573">
                  <c:v>68.9774717565397</c:v>
                </c:pt>
                <c:pt idx="1574">
                  <c:v>68.977488638946099</c:v>
                </c:pt>
                <c:pt idx="1575">
                  <c:v>68.97750540862117</c:v>
                </c:pt>
                <c:pt idx="1576">
                  <c:v>68.97752206631769</c:v>
                </c:pt>
                <c:pt idx="1577">
                  <c:v>68.97753861278332</c:v>
                </c:pt>
                <c:pt idx="1578">
                  <c:v>68.97755504876082</c:v>
                </c:pt>
                <c:pt idx="1579">
                  <c:v>68.977571374987932</c:v>
                </c:pt>
                <c:pt idx="1580">
                  <c:v>68.977587592197509</c:v>
                </c:pt>
                <c:pt idx="1581">
                  <c:v>68.977603701117474</c:v>
                </c:pt>
                <c:pt idx="1582">
                  <c:v>68.977619702470918</c:v>
                </c:pt>
                <c:pt idx="1583">
                  <c:v>68.977635596976114</c:v>
                </c:pt>
                <c:pt idx="1584">
                  <c:v>68.977651385346462</c:v>
                </c:pt>
                <c:pt idx="1585">
                  <c:v>68.977667068290728</c:v>
                </c:pt>
                <c:pt idx="1586">
                  <c:v>68.977682646512804</c:v>
                </c:pt>
                <c:pt idx="1587">
                  <c:v>68.977698120712034</c:v>
                </c:pt>
                <c:pt idx="1588">
                  <c:v>68.977713491582932</c:v>
                </c:pt>
                <c:pt idx="1589">
                  <c:v>68.977728759815477</c:v>
                </c:pt>
                <c:pt idx="1590">
                  <c:v>68.977743926095044</c:v>
                </c:pt>
                <c:pt idx="1591">
                  <c:v>68.977758991102377</c:v>
                </c:pt>
                <c:pt idx="1592">
                  <c:v>68.977773955513726</c:v>
                </c:pt>
                <c:pt idx="1593">
                  <c:v>68.977788820000754</c:v>
                </c:pt>
                <c:pt idx="1594">
                  <c:v>68.977803585230788</c:v>
                </c:pt>
                <c:pt idx="1595">
                  <c:v>68.977818251866466</c:v>
                </c:pt>
                <c:pt idx="1596">
                  <c:v>68.977832820566235</c:v>
                </c:pt>
                <c:pt idx="1597">
                  <c:v>68.977847291984006</c:v>
                </c:pt>
                <c:pt idx="1598">
                  <c:v>68.9778616667694</c:v>
                </c:pt>
                <c:pt idx="1599">
                  <c:v>68.97787594556759</c:v>
                </c:pt>
                <c:pt idx="1600">
                  <c:v>68.977890129019571</c:v>
                </c:pt>
                <c:pt idx="1601">
                  <c:v>68.97790421776196</c:v>
                </c:pt>
                <c:pt idx="1602">
                  <c:v>68.977918212427227</c:v>
                </c:pt>
                <c:pt idx="1603">
                  <c:v>68.977932113643504</c:v>
                </c:pt>
                <c:pt idx="1604">
                  <c:v>68.977945922034806</c:v>
                </c:pt>
                <c:pt idx="1605">
                  <c:v>68.977959638220938</c:v>
                </c:pt>
                <c:pt idx="1606">
                  <c:v>68.977973262817613</c:v>
                </c:pt>
                <c:pt idx="1607">
                  <c:v>68.977986796436383</c:v>
                </c:pt>
                <c:pt idx="1608">
                  <c:v>68.978000239684746</c:v>
                </c:pt>
                <c:pt idx="1609">
                  <c:v>68.978013593166125</c:v>
                </c:pt>
                <c:pt idx="1610">
                  <c:v>68.978026857479932</c:v>
                </c:pt>
                <c:pt idx="1611">
                  <c:v>68.978040033221589</c:v>
                </c:pt>
                <c:pt idx="1612">
                  <c:v>68.978053120982494</c:v>
                </c:pt>
                <c:pt idx="1613">
                  <c:v>68.978066121350153</c:v>
                </c:pt>
                <c:pt idx="1614">
                  <c:v>68.978079034908106</c:v>
                </c:pt>
                <c:pt idx="1615">
                  <c:v>68.978091862236013</c:v>
                </c:pt>
                <c:pt idx="1616">
                  <c:v>68.978104603909671</c:v>
                </c:pt>
                <c:pt idx="1617">
                  <c:v>68.978117260501008</c:v>
                </c:pt>
                <c:pt idx="1618">
                  <c:v>68.978129832578148</c:v>
                </c:pt>
                <c:pt idx="1619">
                  <c:v>68.978142320705444</c:v>
                </c:pt>
                <c:pt idx="1620">
                  <c:v>68.97815472544346</c:v>
                </c:pt>
                <c:pt idx="1621">
                  <c:v>68.978167047349018</c:v>
                </c:pt>
                <c:pt idx="1622">
                  <c:v>68.978179286975191</c:v>
                </c:pt>
                <c:pt idx="1623">
                  <c:v>68.978191444871399</c:v>
                </c:pt>
                <c:pt idx="1624">
                  <c:v>68.97820352158341</c:v>
                </c:pt>
                <c:pt idx="1625">
                  <c:v>68.978215517653297</c:v>
                </c:pt>
                <c:pt idx="1626">
                  <c:v>68.978227433619551</c:v>
                </c:pt>
                <c:pt idx="1627">
                  <c:v>68.978239270017028</c:v>
                </c:pt>
                <c:pt idx="1628">
                  <c:v>68.978251027377098</c:v>
                </c:pt>
                <c:pt idx="1629">
                  <c:v>68.978262706227454</c:v>
                </c:pt>
                <c:pt idx="1630">
                  <c:v>68.978274307092349</c:v>
                </c:pt>
                <c:pt idx="1631">
                  <c:v>68.978285830492567</c:v>
                </c:pt>
                <c:pt idx="1632">
                  <c:v>68.978297276945327</c:v>
                </c:pt>
                <c:pt idx="1633">
                  <c:v>68.978308646964464</c:v>
                </c:pt>
                <c:pt idx="1634">
                  <c:v>68.97831994106032</c:v>
                </c:pt>
                <c:pt idx="1635">
                  <c:v>68.978331159739909</c:v>
                </c:pt>
                <c:pt idx="1636">
                  <c:v>68.978342303506778</c:v>
                </c:pt>
                <c:pt idx="1637">
                  <c:v>68.978353372861136</c:v>
                </c:pt>
                <c:pt idx="1638">
                  <c:v>68.978364368299921</c:v>
                </c:pt>
                <c:pt idx="1639">
                  <c:v>68.978375290316677</c:v>
                </c:pt>
                <c:pt idx="1640">
                  <c:v>68.978386139401621</c:v>
                </c:pt>
                <c:pt idx="1641">
                  <c:v>68.978396916041831</c:v>
                </c:pt>
                <c:pt idx="1642">
                  <c:v>68.978407620720972</c:v>
                </c:pt>
                <c:pt idx="1643">
                  <c:v>68.978418253919614</c:v>
                </c:pt>
                <c:pt idx="1644">
                  <c:v>68.978428816114999</c:v>
                </c:pt>
                <c:pt idx="1645">
                  <c:v>68.978439307781315</c:v>
                </c:pt>
                <c:pt idx="1646">
                  <c:v>68.978449729389467</c:v>
                </c:pt>
                <c:pt idx="1647">
                  <c:v>68.978460081407292</c:v>
                </c:pt>
                <c:pt idx="1648">
                  <c:v>68.97847036429944</c:v>
                </c:pt>
                <c:pt idx="1649">
                  <c:v>68.97848057852751</c:v>
                </c:pt>
                <c:pt idx="1650">
                  <c:v>68.978490724549999</c:v>
                </c:pt>
                <c:pt idx="1651">
                  <c:v>68.978500802822339</c:v>
                </c:pt>
                <c:pt idx="1652">
                  <c:v>68.97851081379693</c:v>
                </c:pt>
                <c:pt idx="1653">
                  <c:v>68.97852075792315</c:v>
                </c:pt>
                <c:pt idx="1654">
                  <c:v>68.97853063564736</c:v>
                </c:pt>
                <c:pt idx="1655">
                  <c:v>68.978540447412968</c:v>
                </c:pt>
                <c:pt idx="1656">
                  <c:v>68.978550193660411</c:v>
                </c:pt>
                <c:pt idx="1657">
                  <c:v>68.978559874827155</c:v>
                </c:pt>
                <c:pt idx="1658">
                  <c:v>68.978569491347798</c:v>
                </c:pt>
                <c:pt idx="1659">
                  <c:v>68.978579043653994</c:v>
                </c:pt>
                <c:pt idx="1660">
                  <c:v>68.978588532174541</c:v>
                </c:pt>
                <c:pt idx="1661">
                  <c:v>68.978597957335353</c:v>
                </c:pt>
                <c:pt idx="1662">
                  <c:v>68.978607319559501</c:v>
                </c:pt>
                <c:pt idx="1663">
                  <c:v>68.978616619267285</c:v>
                </c:pt>
                <c:pt idx="1664">
                  <c:v>68.978625856876093</c:v>
                </c:pt>
                <c:pt idx="1665">
                  <c:v>68.978635032800611</c:v>
                </c:pt>
                <c:pt idx="1666">
                  <c:v>68.978644147452755</c:v>
                </c:pt>
                <c:pt idx="1667">
                  <c:v>68.978653201241642</c:v>
                </c:pt>
                <c:pt idx="1668">
                  <c:v>68.978662194573687</c:v>
                </c:pt>
                <c:pt idx="1669">
                  <c:v>68.978671127852579</c:v>
                </c:pt>
                <c:pt idx="1670">
                  <c:v>68.978680001479319</c:v>
                </c:pt>
                <c:pt idx="1671">
                  <c:v>68.978688815852266</c:v>
                </c:pt>
                <c:pt idx="1672">
                  <c:v>68.978697571367022</c:v>
                </c:pt>
                <c:pt idx="1673">
                  <c:v>68.978706268416673</c:v>
                </c:pt>
                <c:pt idx="1674">
                  <c:v>68.978714907391549</c:v>
                </c:pt>
                <c:pt idx="1675">
                  <c:v>68.978723488679506</c:v>
                </c:pt>
                <c:pt idx="1676">
                  <c:v>68.978732012665702</c:v>
                </c:pt>
                <c:pt idx="1677">
                  <c:v>68.978740479732792</c:v>
                </c:pt>
                <c:pt idx="1678">
                  <c:v>68.978748890260846</c:v>
                </c:pt>
                <c:pt idx="1679">
                  <c:v>68.978757244627374</c:v>
                </c:pt>
                <c:pt idx="1680">
                  <c:v>68.978765543207416</c:v>
                </c:pt>
                <c:pt idx="1681">
                  <c:v>68.978773786373452</c:v>
                </c:pt>
                <c:pt idx="1682">
                  <c:v>68.978781974495561</c:v>
                </c:pt>
                <c:pt idx="1683">
                  <c:v>68.978790107941265</c:v>
                </c:pt>
                <c:pt idx="1684">
                  <c:v>68.978798187075668</c:v>
                </c:pt>
                <c:pt idx="1685">
                  <c:v>68.978806212261418</c:v>
                </c:pt>
                <c:pt idx="1686">
                  <c:v>68.978814183858745</c:v>
                </c:pt>
                <c:pt idx="1687">
                  <c:v>68.978822102225507</c:v>
                </c:pt>
                <c:pt idx="1688">
                  <c:v>68.978829967717189</c:v>
                </c:pt>
                <c:pt idx="1689">
                  <c:v>68.978845541485015</c:v>
                </c:pt>
                <c:pt idx="1690">
                  <c:v>68.97885325046029</c:v>
                </c:pt>
                <c:pt idx="1691">
                  <c:v>68.978860907958662</c:v>
                </c:pt>
                <c:pt idx="1692">
                  <c:v>68.978868514323821</c:v>
                </c:pt>
                <c:pt idx="1693">
                  <c:v>68.978876069897254</c:v>
                </c:pt>
                <c:pt idx="1694">
                  <c:v>68.978883575018074</c:v>
                </c:pt>
                <c:pt idx="1695">
                  <c:v>68.97889103002322</c:v>
                </c:pt>
                <c:pt idx="1696">
                  <c:v>68.978898435247288</c:v>
                </c:pt>
                <c:pt idx="1697">
                  <c:v>68.978905791022768</c:v>
                </c:pt>
                <c:pt idx="1698">
                  <c:v>68.978913097679765</c:v>
                </c:pt>
                <c:pt idx="1699">
                  <c:v>68.978920355546308</c:v>
                </c:pt>
                <c:pt idx="1700">
                  <c:v>68.978927564948208</c:v>
                </c:pt>
                <c:pt idx="1701">
                  <c:v>68.978934726209047</c:v>
                </c:pt>
                <c:pt idx="1702">
                  <c:v>68.978941839650318</c:v>
                </c:pt>
                <c:pt idx="1703">
                  <c:v>68.978948905591324</c:v>
                </c:pt>
                <c:pt idx="1704">
                  <c:v>68.978955924349236</c:v>
                </c:pt>
                <c:pt idx="1705">
                  <c:v>68.978962896239125</c:v>
                </c:pt>
                <c:pt idx="1706">
                  <c:v>68.978969821573941</c:v>
                </c:pt>
                <c:pt idx="1707">
                  <c:v>68.978976700664575</c:v>
                </c:pt>
                <c:pt idx="1708">
                  <c:v>68.978983533819815</c:v>
                </c:pt>
                <c:pt idx="1709">
                  <c:v>68.978990321346402</c:v>
                </c:pt>
                <c:pt idx="1710">
                  <c:v>68.978997063549002</c:v>
                </c:pt>
                <c:pt idx="1711">
                  <c:v>68.979003760730251</c:v>
                </c:pt>
                <c:pt idx="1712">
                  <c:v>68.979010413190807</c:v>
                </c:pt>
                <c:pt idx="1713">
                  <c:v>68.979017021229282</c:v>
                </c:pt>
                <c:pt idx="1714">
                  <c:v>68.979023585142315</c:v>
                </c:pt>
                <c:pt idx="1715">
                  <c:v>68.979030105224538</c:v>
                </c:pt>
                <c:pt idx="1716">
                  <c:v>68.979036581768625</c:v>
                </c:pt>
                <c:pt idx="1717">
                  <c:v>68.979043015065315</c:v>
                </c:pt>
                <c:pt idx="1718">
                  <c:v>68.979049405403387</c:v>
                </c:pt>
                <c:pt idx="1719">
                  <c:v>68.979055753069701</c:v>
                </c:pt>
                <c:pt idx="1720">
                  <c:v>68.979062058349186</c:v>
                </c:pt>
                <c:pt idx="1721">
                  <c:v>68.979068321524878</c:v>
                </c:pt>
                <c:pt idx="1722">
                  <c:v>68.979074542877939</c:v>
                </c:pt>
                <c:pt idx="1723">
                  <c:v>68.979080722687641</c:v>
                </c:pt>
                <c:pt idx="1724">
                  <c:v>68.979086861231366</c:v>
                </c:pt>
                <c:pt idx="1725">
                  <c:v>68.979092958784676</c:v>
                </c:pt>
                <c:pt idx="1726">
                  <c:v>68.979099015621301</c:v>
                </c:pt>
                <c:pt idx="1727">
                  <c:v>68.979105032013123</c:v>
                </c:pt>
                <c:pt idx="1728">
                  <c:v>68.979111008230191</c:v>
                </c:pt>
                <c:pt idx="1729">
                  <c:v>68.979116944540792</c:v>
                </c:pt>
                <c:pt idx="1730">
                  <c:v>68.979122841211364</c:v>
                </c:pt>
                <c:pt idx="1731">
                  <c:v>68.979128698506656</c:v>
                </c:pt>
                <c:pt idx="1732">
                  <c:v>68.979134516689584</c:v>
                </c:pt>
                <c:pt idx="1733">
                  <c:v>68.979140296021285</c:v>
                </c:pt>
                <c:pt idx="1734">
                  <c:v>68.979146036761222</c:v>
                </c:pt>
                <c:pt idx="1735">
                  <c:v>68.979151739167079</c:v>
                </c:pt>
                <c:pt idx="1736">
                  <c:v>68.979157403494838</c:v>
                </c:pt>
                <c:pt idx="1737">
                  <c:v>68.97916302999873</c:v>
                </c:pt>
                <c:pt idx="1738">
                  <c:v>68.979168618931396</c:v>
                </c:pt>
                <c:pt idx="1739">
                  <c:v>68.979174170543644</c:v>
                </c:pt>
                <c:pt idx="1740">
                  <c:v>68.979179685084745</c:v>
                </c:pt>
                <c:pt idx="1741">
                  <c:v>68.979185162802196</c:v>
                </c:pt>
                <c:pt idx="1742">
                  <c:v>68.979190603941888</c:v>
                </c:pt>
                <c:pt idx="1743">
                  <c:v>68.979196008748076</c:v>
                </c:pt>
                <c:pt idx="1744">
                  <c:v>68.979201377463397</c:v>
                </c:pt>
                <c:pt idx="1745">
                  <c:v>68.979206710328825</c:v>
                </c:pt>
                <c:pt idx="1746">
                  <c:v>68.979212007583783</c:v>
                </c:pt>
                <c:pt idx="1747">
                  <c:v>68.97921726946602</c:v>
                </c:pt>
                <c:pt idx="1748">
                  <c:v>68.979222496211719</c:v>
                </c:pt>
                <c:pt idx="1749">
                  <c:v>68.979227688055573</c:v>
                </c:pt>
                <c:pt idx="1750">
                  <c:v>68.979232845230584</c:v>
                </c:pt>
                <c:pt idx="1751">
                  <c:v>68.979237967968288</c:v>
                </c:pt>
                <c:pt idx="1752">
                  <c:v>68.979243056498603</c:v>
                </c:pt>
                <c:pt idx="1753">
                  <c:v>68.979248111049998</c:v>
                </c:pt>
                <c:pt idx="1754">
                  <c:v>68.979253131849305</c:v>
                </c:pt>
                <c:pt idx="1755">
                  <c:v>68.979258119121951</c:v>
                </c:pt>
                <c:pt idx="1756">
                  <c:v>68.979263073091815</c:v>
                </c:pt>
                <c:pt idx="1757">
                  <c:v>68.979267993981239</c:v>
                </c:pt>
                <c:pt idx="1758">
                  <c:v>68.979272882011145</c:v>
                </c:pt>
                <c:pt idx="1759">
                  <c:v>68.979277737400963</c:v>
                </c:pt>
                <c:pt idx="1760">
                  <c:v>68.979282560368603</c:v>
                </c:pt>
                <c:pt idx="1761">
                  <c:v>68.979287351130608</c:v>
                </c:pt>
                <c:pt idx="1762">
                  <c:v>68.979292109902005</c:v>
                </c:pt>
                <c:pt idx="1763">
                  <c:v>68.979296836896452</c:v>
                </c:pt>
                <c:pt idx="1764">
                  <c:v>68.979301532326076</c:v>
                </c:pt>
                <c:pt idx="1765">
                  <c:v>68.979306196401694</c:v>
                </c:pt>
                <c:pt idx="1766">
                  <c:v>68.97931082933269</c:v>
                </c:pt>
                <c:pt idx="1767">
                  <c:v>68.979315431326967</c:v>
                </c:pt>
                <c:pt idx="1768">
                  <c:v>68.979320002591194</c:v>
                </c:pt>
                <c:pt idx="1769">
                  <c:v>68.979324543330478</c:v>
                </c:pt>
                <c:pt idx="1770">
                  <c:v>68.979329053748728</c:v>
                </c:pt>
                <c:pt idx="1771">
                  <c:v>68.979337984430529</c:v>
                </c:pt>
                <c:pt idx="1772">
                  <c:v>68.979359794524768</c:v>
                </c:pt>
                <c:pt idx="1773">
                  <c:v>68.97936406955094</c:v>
                </c:pt>
                <c:pt idx="1774">
                  <c:v>68.979368316030332</c:v>
                </c:pt>
                <c:pt idx="1775">
                  <c:v>68.979372534153612</c:v>
                </c:pt>
                <c:pt idx="1776">
                  <c:v>68.979376724110111</c:v>
                </c:pt>
                <c:pt idx="1777">
                  <c:v>68.979380886087867</c:v>
                </c:pt>
                <c:pt idx="1778">
                  <c:v>68.979385020273753</c:v>
                </c:pt>
                <c:pt idx="1779">
                  <c:v>68.979389126853363</c:v>
                </c:pt>
                <c:pt idx="1780">
                  <c:v>68.979393206010997</c:v>
                </c:pt>
                <c:pt idx="1781">
                  <c:v>68.979397257929804</c:v>
                </c:pt>
                <c:pt idx="1782">
                  <c:v>68.979401282791642</c:v>
                </c:pt>
                <c:pt idx="1783">
                  <c:v>68.979405280777215</c:v>
                </c:pt>
                <c:pt idx="1784">
                  <c:v>68.979409252065963</c:v>
                </c:pt>
                <c:pt idx="1785">
                  <c:v>68.979413196836163</c:v>
                </c:pt>
                <c:pt idx="1786">
                  <c:v>68.979417115264894</c:v>
                </c:pt>
                <c:pt idx="1787">
                  <c:v>68.979421007528032</c:v>
                </c:pt>
                <c:pt idx="1788">
                  <c:v>68.97942487380034</c:v>
                </c:pt>
                <c:pt idx="1789">
                  <c:v>68.979428714255363</c:v>
                </c:pt>
                <c:pt idx="1790">
                  <c:v>68.979432529065463</c:v>
                </c:pt>
                <c:pt idx="1791">
                  <c:v>68.979436318401937</c:v>
                </c:pt>
                <c:pt idx="1792">
                  <c:v>68.979440082434806</c:v>
                </c:pt>
                <c:pt idx="1793">
                  <c:v>68.979443821333135</c:v>
                </c:pt>
                <c:pt idx="1794">
                  <c:v>68.9794512243962</c:v>
                </c:pt>
                <c:pt idx="1795">
                  <c:v>68.979454888893287</c:v>
                </c:pt>
                <c:pt idx="1796">
                  <c:v>68.979458528920432</c:v>
                </c:pt>
                <c:pt idx="1797">
                  <c:v>68.979462144641047</c:v>
                </c:pt>
                <c:pt idx="1798">
                  <c:v>68.979465736217435</c:v>
                </c:pt>
                <c:pt idx="1799">
                  <c:v>68.979469303810802</c:v>
                </c:pt>
                <c:pt idx="1800">
                  <c:v>68.97947284758132</c:v>
                </c:pt>
                <c:pt idx="1801">
                  <c:v>68.979476367688093</c:v>
                </c:pt>
                <c:pt idx="1802">
                  <c:v>68.979479864289061</c:v>
                </c:pt>
                <c:pt idx="1803">
                  <c:v>68.97948333754124</c:v>
                </c:pt>
                <c:pt idx="1804">
                  <c:v>68.979486787600507</c:v>
                </c:pt>
                <c:pt idx="1805">
                  <c:v>68.979490214621791</c:v>
                </c:pt>
                <c:pt idx="1806">
                  <c:v>68.979493618758866</c:v>
                </c:pt>
              </c:numCache>
            </c:numRef>
          </c:yVal>
          <c:smooth val="1"/>
          <c:extLst>
            <c:ext xmlns:c16="http://schemas.microsoft.com/office/drawing/2014/chart" uri="{C3380CC4-5D6E-409C-BE32-E72D297353CC}">
              <c16:uniqueId val="{00000005-9EDB-4785-9577-C7D93698E3AA}"/>
            </c:ext>
          </c:extLst>
        </c:ser>
        <c:dLbls>
          <c:showLegendKey val="0"/>
          <c:showVal val="0"/>
          <c:showCatName val="0"/>
          <c:showSerName val="0"/>
          <c:showPercent val="0"/>
          <c:showBubbleSize val="0"/>
        </c:dLbls>
        <c:axId val="1308905999"/>
        <c:axId val="1308906831"/>
      </c:scatterChart>
      <c:valAx>
        <c:axId val="1308905999"/>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IE"/>
                  <a:t>Age (days)</a:t>
                </a:r>
              </a:p>
            </c:rich>
          </c:tx>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8906831"/>
        <c:crosses val="autoZero"/>
        <c:crossBetween val="midCat"/>
      </c:valAx>
      <c:valAx>
        <c:axId val="1308906831"/>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IE"/>
                  <a:t>Body weight (Kg)</a:t>
                </a:r>
              </a:p>
            </c:rich>
          </c:tx>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8905999"/>
        <c:crosses val="autoZero"/>
        <c:crossBetween val="midCat"/>
      </c:valAx>
      <c:spPr>
        <a:noFill/>
        <a:ln>
          <a:noFill/>
        </a:ln>
        <a:effectLst/>
      </c:spPr>
    </c:plotArea>
    <c:legend>
      <c:legendPos val="b"/>
      <c:layout>
        <c:manualLayout>
          <c:xMode val="edge"/>
          <c:yMode val="edge"/>
          <c:x val="0.31827162449764201"/>
          <c:y val="0.56689698162729663"/>
          <c:w val="0.67494772528433944"/>
          <c:h val="0.23726961213181685"/>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51E062DBECC2D46896F9446562DCB29" ma:contentTypeVersion="9" ma:contentTypeDescription="Create a new document." ma:contentTypeScope="" ma:versionID="7c52a798bac13d31509ac4f6771927c1">
  <xsd:schema xmlns:xsd="http://www.w3.org/2001/XMLSchema" xmlns:xs="http://www.w3.org/2001/XMLSchema" xmlns:p="http://schemas.microsoft.com/office/2006/metadata/properties" xmlns:ns3="921e0254-0af2-450d-9477-4f0312aad1b4" targetNamespace="http://schemas.microsoft.com/office/2006/metadata/properties" ma:root="true" ma:fieldsID="ac79e2f337b197bdaf896576fcf924a2" ns3:_="">
    <xsd:import namespace="921e0254-0af2-450d-9477-4f0312aad1b4"/>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1e0254-0af2-450d-9477-4f0312aad1b4"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63EF42A-D739-4A5F-95C8-32E1AB41DD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1e0254-0af2-450d-9477-4f0312aad1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C1E998D-96EF-4A0A-B53A-07C2AB504375}">
  <ds:schemaRefs>
    <ds:schemaRef ds:uri="http://purl.org/dc/terms/"/>
    <ds:schemaRef ds:uri="http://schemas.microsoft.com/office/2006/metadata/properties"/>
    <ds:schemaRef ds:uri="http://purl.org/dc/dcmitype/"/>
    <ds:schemaRef ds:uri="http://schemas.microsoft.com/office/2006/documentManagement/types"/>
    <ds:schemaRef ds:uri="http://www.w3.org/XML/1998/namespace"/>
    <ds:schemaRef ds:uri="http://purl.org/dc/elements/1.1/"/>
    <ds:schemaRef ds:uri="http://schemas.microsoft.com/office/infopath/2007/PartnerControls"/>
    <ds:schemaRef ds:uri="http://schemas.openxmlformats.org/package/2006/metadata/core-properties"/>
    <ds:schemaRef ds:uri="921e0254-0af2-450d-9477-4f0312aad1b4"/>
  </ds:schemaRefs>
</ds:datastoreItem>
</file>

<file path=customXml/itemProps3.xml><?xml version="1.0" encoding="utf-8"?>
<ds:datastoreItem xmlns:ds="http://schemas.openxmlformats.org/officeDocument/2006/customXml" ds:itemID="{443D4927-B381-4278-8881-89C86CBE03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Pages>
  <Words>1209</Words>
  <Characters>6896</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Neil</dc:creator>
  <cp:keywords/>
  <dc:description/>
  <cp:lastModifiedBy>Numan Sharif</cp:lastModifiedBy>
  <cp:revision>3</cp:revision>
  <dcterms:created xsi:type="dcterms:W3CDTF">2024-11-18T11:00:00Z</dcterms:created>
  <dcterms:modified xsi:type="dcterms:W3CDTF">2024-11-18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1E062DBECC2D46896F9446562DCB29</vt:lpwstr>
  </property>
</Properties>
</file>